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drawings/drawing1.xml" ContentType="application/vnd.openxmlformats-officedocument.drawingml.chartshapes+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88AB46" w14:textId="77777777" w:rsidR="00AD1705" w:rsidRPr="00EA2ABE" w:rsidRDefault="00AD1705" w:rsidP="00AD1705">
      <w:pPr>
        <w:spacing w:after="0" w:line="240" w:lineRule="auto"/>
        <w:rPr>
          <w:rFonts w:eastAsia="Calibri"/>
          <w:b/>
        </w:rPr>
      </w:pPr>
      <w:bookmarkStart w:id="0" w:name="_Hlk104299896"/>
      <w:bookmarkEnd w:id="0"/>
      <w:r w:rsidRPr="00EA2ABE">
        <w:rPr>
          <w:rFonts w:eastAsia="Calibri"/>
          <w:b/>
          <w:noProof/>
          <w:lang w:eastAsia="en-MY"/>
        </w:rPr>
        <mc:AlternateContent>
          <mc:Choice Requires="wps">
            <w:drawing>
              <wp:anchor distT="0" distB="0" distL="114300" distR="114300" simplePos="0" relativeHeight="251662336" behindDoc="0" locked="0" layoutInCell="1" allowOverlap="1" wp14:anchorId="43D9E395" wp14:editId="18FCAB90">
                <wp:simplePos x="0" y="0"/>
                <wp:positionH relativeFrom="margin">
                  <wp:align>left</wp:align>
                </wp:positionH>
                <wp:positionV relativeFrom="paragraph">
                  <wp:posOffset>-1437591</wp:posOffset>
                </wp:positionV>
                <wp:extent cx="7034" cy="11267293"/>
                <wp:effectExtent l="0" t="0" r="31115" b="29845"/>
                <wp:wrapNone/>
                <wp:docPr id="89" name="Straight Connector 89"/>
                <wp:cNvGraphicFramePr/>
                <a:graphic xmlns:a="http://schemas.openxmlformats.org/drawingml/2006/main">
                  <a:graphicData uri="http://schemas.microsoft.com/office/word/2010/wordprocessingShape">
                    <wps:wsp>
                      <wps:cNvCnPr/>
                      <wps:spPr>
                        <a:xfrm>
                          <a:off x="0" y="0"/>
                          <a:ext cx="7034" cy="11267293"/>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0B74C990" id="Straight Connector 89" o:spid="_x0000_s1026" style="position:absolute;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13.2pt" to=".55pt,7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" strokecolor="windowText" strokeweight="1.5pt">
                <v:stroke joinstyle="miter"/>
                <w10:wrap anchorx="margin"/>
              </v:line>
            </w:pict>
          </mc:Fallback>
        </mc:AlternateContent>
      </w:r>
    </w:p>
    <w:p w14:paraId="311F80C3" w14:textId="77777777" w:rsidR="00AD1705" w:rsidRPr="00EA2ABE" w:rsidRDefault="00AD1705" w:rsidP="00AD1705">
      <w:pPr>
        <w:spacing w:after="0" w:line="240" w:lineRule="auto"/>
        <w:rPr>
          <w:rFonts w:eastAsia="Calibri"/>
          <w:b/>
        </w:rPr>
      </w:pPr>
    </w:p>
    <w:p w14:paraId="209B74A3" w14:textId="77777777" w:rsidR="00AD1705" w:rsidRPr="00EA2ABE" w:rsidRDefault="00AD1705" w:rsidP="00AD1705">
      <w:pPr>
        <w:spacing w:after="0" w:line="240" w:lineRule="auto"/>
        <w:jc w:val="center"/>
        <w:rPr>
          <w:rFonts w:eastAsia="Calibri"/>
          <w:b/>
        </w:rPr>
      </w:pPr>
    </w:p>
    <w:p w14:paraId="06D642BF" w14:textId="77777777" w:rsidR="00AD1705" w:rsidRPr="00EA2ABE" w:rsidRDefault="00AD1705" w:rsidP="00AD1705">
      <w:pPr>
        <w:spacing w:after="0" w:line="240" w:lineRule="auto"/>
        <w:jc w:val="center"/>
        <w:rPr>
          <w:rFonts w:eastAsia="Calibri"/>
          <w:b/>
        </w:rPr>
      </w:pPr>
    </w:p>
    <w:p w14:paraId="6F384D66" w14:textId="77777777" w:rsidR="00355C1F" w:rsidRPr="00355C1F" w:rsidRDefault="00355C1F" w:rsidP="00355C1F">
      <w:pPr>
        <w:spacing w:after="0" w:line="240" w:lineRule="auto"/>
        <w:jc w:val="center"/>
        <w:rPr>
          <w:rFonts w:eastAsia="Calibri"/>
          <w:b/>
          <w:bCs/>
        </w:rPr>
      </w:pPr>
    </w:p>
    <w:p w14:paraId="7229B5C8" w14:textId="5DFE3C69" w:rsidR="00AD1705" w:rsidRPr="00EA2ABE" w:rsidRDefault="00355C1F" w:rsidP="00355C1F">
      <w:pPr>
        <w:spacing w:after="0" w:line="240" w:lineRule="auto"/>
        <w:jc w:val="center"/>
        <w:rPr>
          <w:rFonts w:eastAsia="Calibri"/>
          <w:b/>
        </w:rPr>
      </w:pPr>
      <w:r w:rsidRPr="00355C1F">
        <w:rPr>
          <w:rFonts w:eastAsia="Calibri"/>
          <w:b/>
          <w:bCs/>
        </w:rPr>
        <w:t>DEVELOPMENT OF A LOW-COST LOW-PROFILE MULTICHANNEL FRONT-END EMG ACQUISITION DEVICE</w:t>
      </w:r>
    </w:p>
    <w:p w14:paraId="452FBA9C" w14:textId="77777777" w:rsidR="00AD1705" w:rsidRPr="00EA2ABE" w:rsidRDefault="00AD1705" w:rsidP="00AD1705">
      <w:pPr>
        <w:spacing w:after="0" w:line="240" w:lineRule="auto"/>
        <w:jc w:val="center"/>
        <w:rPr>
          <w:rFonts w:eastAsia="Calibri"/>
          <w:b/>
        </w:rPr>
      </w:pPr>
    </w:p>
    <w:p w14:paraId="5316BD60" w14:textId="77777777" w:rsidR="00AD1705" w:rsidRPr="00EA2ABE" w:rsidRDefault="00AD1705" w:rsidP="00AD1705">
      <w:pPr>
        <w:spacing w:after="0" w:line="240" w:lineRule="auto"/>
        <w:jc w:val="center"/>
        <w:rPr>
          <w:rFonts w:eastAsia="Calibri"/>
          <w:b/>
        </w:rPr>
      </w:pPr>
    </w:p>
    <w:p w14:paraId="2A6BE963" w14:textId="77777777" w:rsidR="00AD1705" w:rsidRPr="00EA2ABE" w:rsidRDefault="00AD1705" w:rsidP="00AD1705">
      <w:pPr>
        <w:spacing w:after="0" w:line="240" w:lineRule="auto"/>
        <w:jc w:val="center"/>
        <w:rPr>
          <w:rFonts w:eastAsia="Calibri"/>
          <w:b/>
        </w:rPr>
      </w:pPr>
    </w:p>
    <w:p w14:paraId="08E548D2" w14:textId="77777777" w:rsidR="00AD1705" w:rsidRPr="00EA2ABE" w:rsidRDefault="00AD1705" w:rsidP="00AD1705">
      <w:pPr>
        <w:spacing w:after="0" w:line="240" w:lineRule="auto"/>
        <w:jc w:val="center"/>
        <w:rPr>
          <w:rFonts w:eastAsia="Calibri"/>
          <w:b/>
        </w:rPr>
      </w:pPr>
    </w:p>
    <w:p w14:paraId="5F274933" w14:textId="77777777" w:rsidR="00AD1705" w:rsidRPr="00EA2ABE" w:rsidRDefault="00AD1705" w:rsidP="00AD1705">
      <w:pPr>
        <w:spacing w:after="0" w:line="240" w:lineRule="auto"/>
        <w:jc w:val="center"/>
        <w:rPr>
          <w:rFonts w:eastAsia="Calibri"/>
          <w:b/>
        </w:rPr>
      </w:pPr>
    </w:p>
    <w:p w14:paraId="01300A1D" w14:textId="77777777" w:rsidR="00AD1705" w:rsidRPr="00EA2ABE" w:rsidRDefault="00AD1705" w:rsidP="00AD1705">
      <w:pPr>
        <w:spacing w:after="0" w:line="240" w:lineRule="auto"/>
        <w:jc w:val="center"/>
        <w:rPr>
          <w:rFonts w:eastAsia="Calibri"/>
          <w:b/>
        </w:rPr>
      </w:pPr>
    </w:p>
    <w:p w14:paraId="2B00B32F" w14:textId="77777777" w:rsidR="00AD1705" w:rsidRPr="00EA2ABE" w:rsidRDefault="00AD1705" w:rsidP="00AD1705">
      <w:pPr>
        <w:spacing w:after="0" w:line="240" w:lineRule="auto"/>
        <w:jc w:val="center"/>
        <w:rPr>
          <w:rFonts w:eastAsia="Calibri"/>
          <w:b/>
        </w:rPr>
      </w:pPr>
    </w:p>
    <w:p w14:paraId="54E6D1D7" w14:textId="77777777" w:rsidR="00AD1705" w:rsidRPr="00EA2ABE" w:rsidRDefault="00AD1705" w:rsidP="00AD1705">
      <w:pPr>
        <w:spacing w:after="0" w:line="240" w:lineRule="auto"/>
        <w:jc w:val="center"/>
        <w:rPr>
          <w:rFonts w:eastAsia="Calibri"/>
          <w:b/>
        </w:rPr>
      </w:pPr>
    </w:p>
    <w:p w14:paraId="360CFA30" w14:textId="5560E796" w:rsidR="00AD1705" w:rsidRPr="00EA2ABE" w:rsidRDefault="00AD1705" w:rsidP="00AD1705">
      <w:pPr>
        <w:spacing w:after="0" w:line="240" w:lineRule="auto"/>
        <w:jc w:val="center"/>
        <w:rPr>
          <w:rFonts w:eastAsia="Calibri"/>
          <w:b/>
        </w:rPr>
      </w:pPr>
    </w:p>
    <w:p w14:paraId="4096BED5" w14:textId="2008CF6C" w:rsidR="00355C1F" w:rsidRPr="00355C1F" w:rsidRDefault="00355C1F" w:rsidP="00355C1F">
      <w:pPr>
        <w:spacing w:after="0" w:line="240" w:lineRule="auto"/>
        <w:jc w:val="center"/>
        <w:rPr>
          <w:rFonts w:eastAsia="Calibri"/>
          <w:b/>
        </w:rPr>
      </w:pPr>
      <w:r w:rsidRPr="00355C1F">
        <w:rPr>
          <w:rFonts w:eastAsia="Calibri"/>
          <w:b/>
        </w:rPr>
        <w:t>NAZHAN HAKEEM BIN AHMAD ZAKI</w:t>
      </w:r>
    </w:p>
    <w:p w14:paraId="7456AEE3" w14:textId="0ECD4592" w:rsidR="00AD1705" w:rsidRPr="00EA2ABE" w:rsidRDefault="00355C1F" w:rsidP="00355C1F">
      <w:pPr>
        <w:spacing w:after="0" w:line="240" w:lineRule="auto"/>
        <w:jc w:val="center"/>
        <w:rPr>
          <w:rFonts w:eastAsia="Calibri"/>
          <w:b/>
        </w:rPr>
      </w:pPr>
      <w:r w:rsidRPr="00355C1F">
        <w:rPr>
          <w:rFonts w:eastAsia="Calibri"/>
          <w:b/>
        </w:rPr>
        <w:t>51218118204</w:t>
      </w:r>
    </w:p>
    <w:p w14:paraId="3C802C82" w14:textId="77777777" w:rsidR="00AD1705" w:rsidRPr="00EA2ABE" w:rsidRDefault="00AD1705" w:rsidP="00AD1705">
      <w:pPr>
        <w:spacing w:after="0" w:line="240" w:lineRule="auto"/>
        <w:jc w:val="center"/>
        <w:rPr>
          <w:rFonts w:eastAsia="Calibri"/>
          <w:b/>
        </w:rPr>
      </w:pPr>
    </w:p>
    <w:p w14:paraId="1C383C63" w14:textId="73F2B3AC" w:rsidR="00AD1705" w:rsidRPr="00EA2ABE" w:rsidRDefault="00355C1F" w:rsidP="00AD1705">
      <w:pPr>
        <w:spacing w:after="0" w:line="240" w:lineRule="auto"/>
        <w:jc w:val="center"/>
        <w:rPr>
          <w:rFonts w:eastAsia="Calibri"/>
          <w:b/>
        </w:rPr>
      </w:pPr>
      <w:r>
        <w:rPr>
          <w:rFonts w:eastAsia="Calibri"/>
          <w:b/>
          <w:noProof/>
        </w:rPr>
        <mc:AlternateContent>
          <mc:Choice Requires="wps">
            <w:drawing>
              <wp:anchor distT="0" distB="0" distL="114300" distR="114300" simplePos="0" relativeHeight="251663360" behindDoc="0" locked="0" layoutInCell="1" allowOverlap="1" wp14:anchorId="304E8463" wp14:editId="1DA15915">
                <wp:simplePos x="0" y="0"/>
                <wp:positionH relativeFrom="leftMargin">
                  <wp:posOffset>-4093383</wp:posOffset>
                </wp:positionH>
                <wp:positionV relativeFrom="paragraph">
                  <wp:posOffset>426530</wp:posOffset>
                </wp:positionV>
                <wp:extent cx="9370695" cy="472392"/>
                <wp:effectExtent l="0" t="8255" r="0" b="0"/>
                <wp:wrapNone/>
                <wp:docPr id="16" name="Text Box 16"/>
                <wp:cNvGraphicFramePr/>
                <a:graphic xmlns:a="http://schemas.openxmlformats.org/drawingml/2006/main">
                  <a:graphicData uri="http://schemas.microsoft.com/office/word/2010/wordprocessingShape">
                    <wps:wsp>
                      <wps:cNvSpPr txBox="1"/>
                      <wps:spPr>
                        <a:xfrm rot="5400000">
                          <a:off x="0" y="0"/>
                          <a:ext cx="9370695" cy="472392"/>
                        </a:xfrm>
                        <a:prstGeom prst="rect">
                          <a:avLst/>
                        </a:prstGeom>
                        <a:solidFill>
                          <a:schemeClr val="lt1"/>
                        </a:solidFill>
                        <a:ln w="6350">
                          <a:noFill/>
                        </a:ln>
                      </wps:spPr>
                      <wps:txbx>
                        <w:txbxContent>
                          <w:p w14:paraId="553C6975" w14:textId="53C4E3F0" w:rsidR="00AD1705" w:rsidRPr="004F60E1" w:rsidRDefault="00355C1F" w:rsidP="00AD1705">
                            <w:pPr>
                              <w:rPr>
                                <w:b/>
                                <w:bCs/>
                                <w:color w:val="000000" w:themeColor="text1"/>
                              </w:rPr>
                            </w:pPr>
                            <w:r>
                              <w:rPr>
                                <w:b/>
                                <w:bCs/>
                                <w:color w:val="000000" w:themeColor="text1"/>
                              </w:rPr>
                              <w:t>NAZHAN HAKEEM BIN AHMAD ZAKI</w:t>
                            </w:r>
                            <w:r w:rsidR="00AD1705" w:rsidRPr="004F60E1">
                              <w:rPr>
                                <w:b/>
                                <w:bCs/>
                                <w:color w:val="000000" w:themeColor="text1"/>
                              </w:rPr>
                              <w:tab/>
                              <w:t xml:space="preserve">BACHELOR OF ELECTRICAL ENGINEERING WITH HONOURS </w:t>
                            </w:r>
                            <w:r w:rsidR="00AD1705" w:rsidRPr="004F60E1">
                              <w:rPr>
                                <w:b/>
                                <w:bCs/>
                                <w:color w:val="000000" w:themeColor="text1"/>
                              </w:rPr>
                              <w:tab/>
                              <w:t>JANUARY 20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04E8463" id="_x0000_t202" coordsize="21600,21600" o:spt="202" path="m,l,21600r21600,l21600,xe">
                <v:stroke joinstyle="miter"/>
                <v:path gradientshapeok="t" o:connecttype="rect"/>
              </v:shapetype>
              <v:shape id="Text Box 16" o:spid="_x0000_s1026" type="#_x0000_t202" style="position:absolute;left:0;text-align:left;margin-left:-322.3pt;margin-top:33.6pt;width:737.85pt;height:37.2pt;rotation:90;z-index:251663360;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" fillcolor="white [3201]" stroked="f" strokeweight=".5pt">
                <v:textbox>
                  <w:txbxContent>
                    <w:p w14:paraId="553C6975" w14:textId="53C4E3F0" w:rsidR="00AD1705" w:rsidRPr="004F60E1" w:rsidRDefault="00355C1F" w:rsidP="00AD1705">
                      <w:pPr>
                        <w:rPr>
                          <w:b/>
                          <w:bCs/>
                          <w:color w:val="000000" w:themeColor="text1"/>
                        </w:rPr>
                      </w:pPr>
                      <w:r>
                        <w:rPr>
                          <w:b/>
                          <w:bCs/>
                          <w:color w:val="000000" w:themeColor="text1"/>
                        </w:rPr>
                        <w:t>NAZHAN HAKEEM BIN AHMAD ZAKI</w:t>
                      </w:r>
                      <w:r w:rsidR="00AD1705" w:rsidRPr="004F60E1">
                        <w:rPr>
                          <w:b/>
                          <w:bCs/>
                          <w:color w:val="000000" w:themeColor="text1"/>
                        </w:rPr>
                        <w:tab/>
                        <w:t xml:space="preserve">BACHELOR OF ELECTRICAL ENGINEERING WITH HONOURS </w:t>
                      </w:r>
                      <w:r w:rsidR="00AD1705" w:rsidRPr="004F60E1">
                        <w:rPr>
                          <w:b/>
                          <w:bCs/>
                          <w:color w:val="000000" w:themeColor="text1"/>
                        </w:rPr>
                        <w:tab/>
                        <w:t>JANUARY 2022</w:t>
                      </w:r>
                    </w:p>
                  </w:txbxContent>
                </v:textbox>
                <w10:wrap anchorx="margin"/>
              </v:shape>
            </w:pict>
          </mc:Fallback>
        </mc:AlternateContent>
      </w:r>
    </w:p>
    <w:p w14:paraId="34716E8B" w14:textId="57C5648A" w:rsidR="00AD1705" w:rsidRPr="00EA2ABE" w:rsidRDefault="00AD1705" w:rsidP="00AD1705">
      <w:pPr>
        <w:spacing w:after="0" w:line="240" w:lineRule="auto"/>
        <w:jc w:val="center"/>
        <w:rPr>
          <w:rFonts w:eastAsia="Calibri"/>
          <w:b/>
        </w:rPr>
      </w:pPr>
    </w:p>
    <w:p w14:paraId="7EAA9665" w14:textId="49D4EF2F" w:rsidR="00AD1705" w:rsidRPr="00EA2ABE" w:rsidRDefault="00AD1705" w:rsidP="00AD1705">
      <w:pPr>
        <w:spacing w:after="0" w:line="240" w:lineRule="auto"/>
        <w:jc w:val="center"/>
        <w:rPr>
          <w:rFonts w:eastAsia="Calibri"/>
          <w:b/>
        </w:rPr>
      </w:pPr>
    </w:p>
    <w:p w14:paraId="7158A0F7" w14:textId="77777777" w:rsidR="00AD1705" w:rsidRPr="00EA2ABE" w:rsidRDefault="00AD1705" w:rsidP="00AD1705">
      <w:pPr>
        <w:spacing w:after="0" w:line="240" w:lineRule="auto"/>
        <w:jc w:val="center"/>
        <w:rPr>
          <w:rFonts w:eastAsia="Calibri"/>
          <w:b/>
        </w:rPr>
      </w:pPr>
    </w:p>
    <w:p w14:paraId="702422BB" w14:textId="77777777" w:rsidR="00AD1705" w:rsidRPr="00EA2ABE" w:rsidRDefault="00AD1705" w:rsidP="00AD1705">
      <w:pPr>
        <w:spacing w:after="0" w:line="240" w:lineRule="auto"/>
        <w:jc w:val="center"/>
        <w:rPr>
          <w:rFonts w:eastAsia="Calibri"/>
          <w:b/>
        </w:rPr>
      </w:pPr>
    </w:p>
    <w:p w14:paraId="35555BA4" w14:textId="77777777" w:rsidR="00AD1705" w:rsidRPr="00EA2ABE" w:rsidRDefault="00AD1705" w:rsidP="00AD1705">
      <w:pPr>
        <w:spacing w:after="0" w:line="240" w:lineRule="auto"/>
        <w:jc w:val="center"/>
        <w:rPr>
          <w:rFonts w:eastAsia="Calibri"/>
          <w:b/>
        </w:rPr>
      </w:pPr>
    </w:p>
    <w:p w14:paraId="26A97839" w14:textId="77777777" w:rsidR="00AD1705" w:rsidRPr="00EA2ABE" w:rsidRDefault="00AD1705" w:rsidP="00AD1705">
      <w:pPr>
        <w:spacing w:after="0" w:line="240" w:lineRule="auto"/>
        <w:jc w:val="center"/>
        <w:rPr>
          <w:rFonts w:eastAsia="Calibri"/>
          <w:b/>
        </w:rPr>
      </w:pPr>
    </w:p>
    <w:p w14:paraId="4E75EDC9" w14:textId="77777777" w:rsidR="00AD1705" w:rsidRPr="00EA2ABE" w:rsidRDefault="00AD1705" w:rsidP="00AD1705">
      <w:pPr>
        <w:spacing w:after="0" w:line="240" w:lineRule="auto"/>
        <w:jc w:val="center"/>
        <w:rPr>
          <w:rFonts w:eastAsia="Calibri"/>
          <w:b/>
        </w:rPr>
      </w:pPr>
    </w:p>
    <w:p w14:paraId="1D301203" w14:textId="77777777" w:rsidR="00AD1705" w:rsidRPr="00EA2ABE" w:rsidRDefault="00AD1705" w:rsidP="00AD1705">
      <w:pPr>
        <w:spacing w:after="0" w:line="240" w:lineRule="auto"/>
        <w:jc w:val="center"/>
        <w:rPr>
          <w:rFonts w:eastAsia="Calibri"/>
          <w:b/>
        </w:rPr>
      </w:pPr>
    </w:p>
    <w:p w14:paraId="582FB655" w14:textId="77777777" w:rsidR="00AD1705" w:rsidRPr="00EA2ABE" w:rsidRDefault="00AD1705" w:rsidP="00AD1705">
      <w:pPr>
        <w:spacing w:after="0" w:line="240" w:lineRule="auto"/>
        <w:jc w:val="center"/>
        <w:rPr>
          <w:rFonts w:eastAsia="Calibri"/>
          <w:b/>
        </w:rPr>
      </w:pPr>
    </w:p>
    <w:p w14:paraId="3972D264" w14:textId="77777777" w:rsidR="00AD1705" w:rsidRPr="00EA2ABE" w:rsidRDefault="00AD1705" w:rsidP="00AD1705">
      <w:pPr>
        <w:spacing w:after="0" w:line="240" w:lineRule="auto"/>
        <w:jc w:val="center"/>
        <w:rPr>
          <w:rFonts w:eastAsia="Calibri"/>
          <w:b/>
        </w:rPr>
      </w:pPr>
    </w:p>
    <w:p w14:paraId="04FE154E" w14:textId="77777777" w:rsidR="00AD1705" w:rsidRPr="00EA2ABE" w:rsidRDefault="00AD1705" w:rsidP="00AD1705">
      <w:pPr>
        <w:spacing w:after="0" w:line="240" w:lineRule="auto"/>
        <w:jc w:val="center"/>
        <w:rPr>
          <w:rFonts w:eastAsia="Calibri"/>
          <w:b/>
        </w:rPr>
      </w:pPr>
    </w:p>
    <w:p w14:paraId="2284160C" w14:textId="77777777" w:rsidR="00AD1705" w:rsidRPr="00EA2ABE" w:rsidRDefault="00AD1705" w:rsidP="00AD1705">
      <w:pPr>
        <w:spacing w:after="0" w:line="240" w:lineRule="auto"/>
        <w:jc w:val="center"/>
        <w:rPr>
          <w:rFonts w:eastAsia="Calibri"/>
          <w:b/>
        </w:rPr>
      </w:pPr>
    </w:p>
    <w:p w14:paraId="404E937D" w14:textId="77777777" w:rsidR="00AD1705" w:rsidRPr="00EA2ABE" w:rsidRDefault="00AD1705" w:rsidP="00AD1705">
      <w:pPr>
        <w:spacing w:after="0" w:line="240" w:lineRule="auto"/>
        <w:jc w:val="center"/>
        <w:rPr>
          <w:rFonts w:eastAsia="Calibri"/>
          <w:b/>
        </w:rPr>
      </w:pPr>
    </w:p>
    <w:p w14:paraId="217D070B" w14:textId="77777777" w:rsidR="00AD1705" w:rsidRPr="00EA2ABE" w:rsidRDefault="00AD1705" w:rsidP="00AD1705">
      <w:pPr>
        <w:spacing w:after="0" w:line="240" w:lineRule="auto"/>
        <w:rPr>
          <w:rFonts w:eastAsia="Calibri"/>
          <w:b/>
        </w:rPr>
      </w:pPr>
    </w:p>
    <w:p w14:paraId="5483E24C" w14:textId="77777777" w:rsidR="00AD1705" w:rsidRPr="00EA2ABE" w:rsidRDefault="00AD1705" w:rsidP="00AD1705">
      <w:pPr>
        <w:spacing w:after="0" w:line="240" w:lineRule="auto"/>
        <w:jc w:val="center"/>
        <w:rPr>
          <w:rFonts w:eastAsia="Calibri"/>
          <w:b/>
        </w:rPr>
      </w:pPr>
    </w:p>
    <w:p w14:paraId="628D6B61" w14:textId="77777777" w:rsidR="00AD1705" w:rsidRPr="00EA2ABE" w:rsidRDefault="00AD1705" w:rsidP="00AD1705">
      <w:pPr>
        <w:spacing w:after="0" w:line="240" w:lineRule="auto"/>
        <w:jc w:val="center"/>
        <w:rPr>
          <w:rFonts w:eastAsia="Calibri"/>
          <w:b/>
        </w:rPr>
      </w:pPr>
    </w:p>
    <w:p w14:paraId="665D460C" w14:textId="77777777" w:rsidR="00AD1705" w:rsidRPr="00EA2ABE" w:rsidRDefault="00AD1705" w:rsidP="00AD1705">
      <w:pPr>
        <w:spacing w:after="0" w:line="240" w:lineRule="auto"/>
        <w:jc w:val="center"/>
        <w:rPr>
          <w:rFonts w:eastAsia="Calibri"/>
          <w:b/>
        </w:rPr>
      </w:pPr>
    </w:p>
    <w:p w14:paraId="23552416" w14:textId="77777777" w:rsidR="00AD1705" w:rsidRPr="00EA2ABE" w:rsidRDefault="00AD1705" w:rsidP="00AD1705">
      <w:pPr>
        <w:spacing w:after="0" w:line="240" w:lineRule="auto"/>
        <w:jc w:val="center"/>
        <w:rPr>
          <w:rFonts w:eastAsia="Calibri"/>
          <w:b/>
        </w:rPr>
      </w:pPr>
    </w:p>
    <w:p w14:paraId="14561EC9" w14:textId="77777777" w:rsidR="00AD1705" w:rsidRPr="00EA2ABE" w:rsidRDefault="00AD1705" w:rsidP="00AD1705">
      <w:pPr>
        <w:spacing w:after="0" w:line="240" w:lineRule="auto"/>
        <w:jc w:val="center"/>
        <w:rPr>
          <w:rFonts w:eastAsia="Calibri"/>
          <w:b/>
        </w:rPr>
      </w:pPr>
      <w:r w:rsidRPr="00EA2ABE">
        <w:rPr>
          <w:rFonts w:eastAsia="Calibri"/>
          <w:b/>
        </w:rPr>
        <w:t>UNIVERSITY KUALA LUMPUR</w:t>
      </w:r>
    </w:p>
    <w:p w14:paraId="46E7C0BD" w14:textId="5610733D" w:rsidR="00355C1F" w:rsidRDefault="00AD1705" w:rsidP="00AD1705">
      <w:pPr>
        <w:spacing w:after="0" w:line="240" w:lineRule="auto"/>
        <w:jc w:val="center"/>
        <w:rPr>
          <w:rFonts w:eastAsia="Calibri"/>
          <w:b/>
        </w:rPr>
      </w:pPr>
      <w:r>
        <w:rPr>
          <w:rFonts w:eastAsia="Calibri"/>
          <w:b/>
        </w:rPr>
        <w:t>JANUARY</w:t>
      </w:r>
      <w:r w:rsidRPr="00EA2ABE">
        <w:rPr>
          <w:rFonts w:eastAsia="Calibri"/>
          <w:b/>
        </w:rPr>
        <w:t xml:space="preserve"> 202</w:t>
      </w:r>
      <w:r>
        <w:rPr>
          <w:rFonts w:eastAsia="Calibri"/>
          <w:b/>
        </w:rPr>
        <w:t>2</w:t>
      </w:r>
      <w:r w:rsidR="00355C1F">
        <w:rPr>
          <w:rFonts w:eastAsia="Calibri"/>
          <w:b/>
        </w:rPr>
        <w:br w:type="page"/>
      </w:r>
    </w:p>
    <w:p w14:paraId="5021BEEE" w14:textId="39A68D26" w:rsidR="00AD1705" w:rsidRDefault="00AD1705" w:rsidP="00AD1705">
      <w:pPr>
        <w:spacing w:after="0" w:line="240" w:lineRule="auto"/>
        <w:jc w:val="center"/>
        <w:rPr>
          <w:rFonts w:eastAsia="Calibri"/>
          <w:b/>
        </w:rPr>
      </w:pPr>
    </w:p>
    <w:p w14:paraId="4581B8BB" w14:textId="1C98B42E" w:rsidR="00355C1F" w:rsidRDefault="00355C1F" w:rsidP="00AD1705">
      <w:pPr>
        <w:spacing w:after="0" w:line="240" w:lineRule="auto"/>
        <w:jc w:val="center"/>
        <w:rPr>
          <w:rFonts w:eastAsia="Calibri"/>
          <w:b/>
        </w:rPr>
      </w:pPr>
    </w:p>
    <w:p w14:paraId="2944FED0" w14:textId="56F02A95" w:rsidR="00355C1F" w:rsidRDefault="00355C1F" w:rsidP="00AD1705">
      <w:pPr>
        <w:spacing w:after="0" w:line="240" w:lineRule="auto"/>
        <w:jc w:val="center"/>
        <w:rPr>
          <w:rFonts w:eastAsia="Calibri"/>
          <w:b/>
        </w:rPr>
      </w:pPr>
    </w:p>
    <w:p w14:paraId="569E78BC" w14:textId="77777777" w:rsidR="00355C1F" w:rsidRPr="00EA2ABE" w:rsidRDefault="00355C1F" w:rsidP="00AD1705">
      <w:pPr>
        <w:spacing w:after="0" w:line="240" w:lineRule="auto"/>
        <w:jc w:val="center"/>
        <w:rPr>
          <w:rFonts w:eastAsia="Calibri"/>
          <w:b/>
        </w:rPr>
      </w:pPr>
    </w:p>
    <w:p w14:paraId="058A5EF6" w14:textId="0B1ADF7D" w:rsidR="004F09D9" w:rsidRPr="00867612" w:rsidRDefault="002247D0" w:rsidP="004B411A">
      <w:pPr>
        <w:jc w:val="center"/>
        <w:rPr>
          <w:b/>
          <w:bCs/>
        </w:rPr>
      </w:pPr>
      <w:r w:rsidRPr="00867612">
        <w:rPr>
          <w:b/>
          <w:bCs/>
        </w:rPr>
        <w:t>DEVELOPMENT OF A LOW-COST LOW-PROFILE MULTICHANNEL FRONT-END EMG ACQUISITION DEVICE</w:t>
      </w:r>
    </w:p>
    <w:p w14:paraId="0BE98F65" w14:textId="5C579384" w:rsidR="004F09D9" w:rsidRDefault="004F09D9" w:rsidP="00867612">
      <w:pPr>
        <w:spacing w:line="240" w:lineRule="auto"/>
        <w:jc w:val="center"/>
        <w:rPr>
          <w:b/>
          <w:bCs/>
        </w:rPr>
      </w:pPr>
    </w:p>
    <w:p w14:paraId="26C3038D" w14:textId="226BEE79" w:rsidR="00867612" w:rsidRDefault="00867612" w:rsidP="00867612">
      <w:pPr>
        <w:spacing w:line="240" w:lineRule="auto"/>
        <w:jc w:val="center"/>
        <w:rPr>
          <w:b/>
          <w:bCs/>
        </w:rPr>
      </w:pPr>
    </w:p>
    <w:p w14:paraId="21A85EEB" w14:textId="77777777" w:rsidR="00867612" w:rsidRPr="00867612" w:rsidRDefault="00867612" w:rsidP="00867612">
      <w:pPr>
        <w:spacing w:line="240" w:lineRule="auto"/>
        <w:jc w:val="center"/>
        <w:rPr>
          <w:b/>
          <w:bCs/>
        </w:rPr>
      </w:pPr>
    </w:p>
    <w:p w14:paraId="2513614B" w14:textId="427B8939" w:rsidR="00C74F54" w:rsidRPr="00867612" w:rsidRDefault="00C74F54" w:rsidP="00C74F54">
      <w:pPr>
        <w:rPr>
          <w:b/>
          <w:bCs/>
        </w:rPr>
      </w:pPr>
    </w:p>
    <w:p w14:paraId="636D8316" w14:textId="55FF7047" w:rsidR="002247D0" w:rsidRPr="00867612" w:rsidRDefault="002247D0" w:rsidP="00867612">
      <w:pPr>
        <w:spacing w:line="240" w:lineRule="auto"/>
        <w:jc w:val="center"/>
        <w:rPr>
          <w:b/>
          <w:bCs/>
        </w:rPr>
      </w:pPr>
      <w:r w:rsidRPr="00867612">
        <w:rPr>
          <w:b/>
          <w:bCs/>
        </w:rPr>
        <w:t>NAZHAN HAKEEM BIN AHMAD ZAKI</w:t>
      </w:r>
    </w:p>
    <w:p w14:paraId="3A374242" w14:textId="7593BFB2" w:rsidR="002247D0" w:rsidRPr="00867612" w:rsidRDefault="002247D0" w:rsidP="00867612">
      <w:pPr>
        <w:spacing w:line="240" w:lineRule="auto"/>
        <w:jc w:val="center"/>
        <w:rPr>
          <w:b/>
          <w:bCs/>
        </w:rPr>
      </w:pPr>
      <w:r w:rsidRPr="00867612">
        <w:rPr>
          <w:b/>
          <w:bCs/>
        </w:rPr>
        <w:t>51218118204</w:t>
      </w:r>
    </w:p>
    <w:p w14:paraId="6233E2D6" w14:textId="017840AC" w:rsidR="004F09D9" w:rsidRDefault="004F09D9" w:rsidP="00867612">
      <w:pPr>
        <w:spacing w:line="240" w:lineRule="auto"/>
        <w:jc w:val="center"/>
        <w:rPr>
          <w:b/>
          <w:bCs/>
        </w:rPr>
      </w:pPr>
    </w:p>
    <w:p w14:paraId="7D55BD7A" w14:textId="5D52FDF6" w:rsidR="00867612" w:rsidRDefault="00867612" w:rsidP="00867612">
      <w:pPr>
        <w:spacing w:line="240" w:lineRule="auto"/>
        <w:jc w:val="center"/>
        <w:rPr>
          <w:b/>
          <w:bCs/>
        </w:rPr>
      </w:pPr>
    </w:p>
    <w:p w14:paraId="53E5A97F" w14:textId="2CA452E4" w:rsidR="00867612" w:rsidRDefault="00867612" w:rsidP="00867612">
      <w:pPr>
        <w:spacing w:line="240" w:lineRule="auto"/>
        <w:jc w:val="center"/>
        <w:rPr>
          <w:b/>
          <w:bCs/>
        </w:rPr>
      </w:pPr>
    </w:p>
    <w:p w14:paraId="370CC1EE" w14:textId="7F789DC6" w:rsidR="00867612" w:rsidRDefault="00867612" w:rsidP="00867612">
      <w:pPr>
        <w:spacing w:line="240" w:lineRule="auto"/>
        <w:jc w:val="center"/>
        <w:rPr>
          <w:b/>
          <w:bCs/>
        </w:rPr>
      </w:pPr>
    </w:p>
    <w:p w14:paraId="5E59DCE3" w14:textId="77777777" w:rsidR="00867612" w:rsidRPr="00867612" w:rsidRDefault="00867612" w:rsidP="00867612">
      <w:pPr>
        <w:spacing w:line="240" w:lineRule="auto"/>
        <w:jc w:val="center"/>
        <w:rPr>
          <w:b/>
          <w:bCs/>
        </w:rPr>
      </w:pPr>
    </w:p>
    <w:p w14:paraId="2BF2B68B" w14:textId="1951C3A5" w:rsidR="004F09D9" w:rsidRPr="00867612" w:rsidRDefault="004F09D9" w:rsidP="00867612">
      <w:pPr>
        <w:spacing w:line="240" w:lineRule="auto"/>
        <w:jc w:val="center"/>
        <w:rPr>
          <w:b/>
          <w:bCs/>
        </w:rPr>
      </w:pPr>
    </w:p>
    <w:p w14:paraId="3889615E" w14:textId="09691B02" w:rsidR="004F09D9" w:rsidRPr="00867612" w:rsidRDefault="004F09D9" w:rsidP="00867612">
      <w:pPr>
        <w:spacing w:line="240" w:lineRule="auto"/>
        <w:jc w:val="center"/>
        <w:rPr>
          <w:b/>
          <w:bCs/>
        </w:rPr>
      </w:pPr>
    </w:p>
    <w:p w14:paraId="52476C30" w14:textId="7388374F" w:rsidR="00B60FE4" w:rsidRPr="00867612" w:rsidRDefault="00B60FE4" w:rsidP="00867612">
      <w:pPr>
        <w:spacing w:line="240" w:lineRule="auto"/>
        <w:jc w:val="center"/>
        <w:rPr>
          <w:b/>
          <w:bCs/>
        </w:rPr>
      </w:pPr>
    </w:p>
    <w:p w14:paraId="4BBED353" w14:textId="77777777" w:rsidR="00C74F54" w:rsidRPr="00867612" w:rsidRDefault="00C74F54" w:rsidP="00867612">
      <w:pPr>
        <w:spacing w:line="240" w:lineRule="auto"/>
        <w:jc w:val="center"/>
        <w:rPr>
          <w:b/>
          <w:bCs/>
        </w:rPr>
      </w:pPr>
    </w:p>
    <w:p w14:paraId="5DE2EE2F" w14:textId="77777777" w:rsidR="00367EBF" w:rsidRPr="00867612" w:rsidRDefault="002247D0" w:rsidP="00867612">
      <w:pPr>
        <w:spacing w:line="240" w:lineRule="auto"/>
        <w:jc w:val="center"/>
        <w:rPr>
          <w:b/>
          <w:bCs/>
        </w:rPr>
      </w:pPr>
      <w:r w:rsidRPr="00867612">
        <w:rPr>
          <w:b/>
          <w:bCs/>
        </w:rPr>
        <w:t>Report Submitted to Fulfil the Partial Requirements for the Bachelor of Electrical Engineering (Hons)</w:t>
      </w:r>
      <w:r w:rsidR="007D1395" w:rsidRPr="00867612">
        <w:rPr>
          <w:b/>
          <w:bCs/>
        </w:rPr>
        <w:t xml:space="preserve"> </w:t>
      </w:r>
    </w:p>
    <w:p w14:paraId="205A07AA" w14:textId="06D614A7" w:rsidR="002247D0" w:rsidRPr="00867612" w:rsidRDefault="002247D0" w:rsidP="00867612">
      <w:pPr>
        <w:spacing w:line="240" w:lineRule="auto"/>
        <w:jc w:val="center"/>
        <w:rPr>
          <w:b/>
          <w:bCs/>
        </w:rPr>
      </w:pPr>
      <w:r w:rsidRPr="00867612">
        <w:rPr>
          <w:b/>
          <w:bCs/>
        </w:rPr>
        <w:t>Universiti Kuala Lumpur</w:t>
      </w:r>
    </w:p>
    <w:p w14:paraId="643B708A" w14:textId="49CCBD82" w:rsidR="007D1395" w:rsidRDefault="007D1395" w:rsidP="00867612">
      <w:pPr>
        <w:spacing w:line="240" w:lineRule="auto"/>
        <w:jc w:val="center"/>
        <w:rPr>
          <w:b/>
          <w:bCs/>
        </w:rPr>
      </w:pPr>
    </w:p>
    <w:p w14:paraId="4E8EF1DA" w14:textId="2FE168E2" w:rsidR="00867612" w:rsidRDefault="00867612" w:rsidP="00867612">
      <w:pPr>
        <w:spacing w:line="240" w:lineRule="auto"/>
        <w:jc w:val="center"/>
        <w:rPr>
          <w:b/>
          <w:bCs/>
        </w:rPr>
      </w:pPr>
    </w:p>
    <w:p w14:paraId="7581706D" w14:textId="01C30CFF" w:rsidR="00867612" w:rsidRDefault="00867612" w:rsidP="00867612">
      <w:pPr>
        <w:spacing w:line="240" w:lineRule="auto"/>
        <w:jc w:val="center"/>
        <w:rPr>
          <w:b/>
          <w:bCs/>
        </w:rPr>
      </w:pPr>
    </w:p>
    <w:p w14:paraId="4A6014F7" w14:textId="77777777" w:rsidR="00867612" w:rsidRPr="00867612" w:rsidRDefault="00867612" w:rsidP="00867612">
      <w:pPr>
        <w:spacing w:line="240" w:lineRule="auto"/>
        <w:jc w:val="center"/>
        <w:rPr>
          <w:b/>
          <w:bCs/>
        </w:rPr>
      </w:pPr>
    </w:p>
    <w:p w14:paraId="49B36E8C" w14:textId="77777777" w:rsidR="00367EBF" w:rsidRPr="00867612" w:rsidRDefault="00367EBF" w:rsidP="00867612">
      <w:pPr>
        <w:spacing w:line="240" w:lineRule="auto"/>
        <w:jc w:val="center"/>
        <w:rPr>
          <w:b/>
          <w:bCs/>
        </w:rPr>
      </w:pPr>
    </w:p>
    <w:p w14:paraId="6C6F993F" w14:textId="3D3CEB73" w:rsidR="00D5039A" w:rsidRPr="00867612" w:rsidRDefault="0071283D" w:rsidP="00867612">
      <w:pPr>
        <w:spacing w:line="240" w:lineRule="auto"/>
        <w:jc w:val="center"/>
        <w:rPr>
          <w:b/>
          <w:bCs/>
        </w:rPr>
        <w:sectPr w:rsidR="00D5039A" w:rsidRPr="00867612" w:rsidSect="00B6531E">
          <w:pgSz w:w="11906" w:h="16838"/>
          <w:pgMar w:top="1701" w:right="1701" w:bottom="1701" w:left="1985" w:header="709" w:footer="709" w:gutter="0"/>
          <w:cols w:space="708"/>
          <w:docGrid w:linePitch="360"/>
        </w:sectPr>
      </w:pPr>
      <w:r w:rsidRPr="00867612">
        <w:rPr>
          <w:b/>
          <w:bCs/>
        </w:rPr>
        <w:t>J</w:t>
      </w:r>
      <w:r w:rsidR="00AE68E0">
        <w:rPr>
          <w:b/>
          <w:bCs/>
        </w:rPr>
        <w:t>ANUARY</w:t>
      </w:r>
      <w:r w:rsidR="007D1395" w:rsidRPr="00867612">
        <w:rPr>
          <w:b/>
          <w:bCs/>
        </w:rPr>
        <w:t xml:space="preserve"> 202</w:t>
      </w:r>
      <w:r w:rsidR="00AE68E0">
        <w:rPr>
          <w:b/>
          <w:bCs/>
        </w:rPr>
        <w:t>2</w:t>
      </w:r>
    </w:p>
    <w:p w14:paraId="3F1D0AB7" w14:textId="77777777" w:rsidR="00842D25" w:rsidRPr="00B60FE4" w:rsidRDefault="00842D25" w:rsidP="00DD7E8E">
      <w:pPr>
        <w:pStyle w:val="Heading1"/>
        <w:spacing w:line="240" w:lineRule="auto"/>
      </w:pPr>
      <w:bookmarkStart w:id="1" w:name="_Toc56534484"/>
      <w:bookmarkStart w:id="2" w:name="_Toc104455525"/>
      <w:r w:rsidRPr="00B60FE4">
        <w:lastRenderedPageBreak/>
        <w:t>DECLARATION</w:t>
      </w:r>
      <w:bookmarkEnd w:id="1"/>
      <w:bookmarkEnd w:id="2"/>
    </w:p>
    <w:p w14:paraId="5830D656" w14:textId="77777777" w:rsidR="00842D25" w:rsidRPr="00B60FE4" w:rsidRDefault="00842D25" w:rsidP="00DD7E8E">
      <w:pPr>
        <w:spacing w:line="240" w:lineRule="auto"/>
      </w:pPr>
    </w:p>
    <w:p w14:paraId="3CEA397F" w14:textId="77777777" w:rsidR="00842D25" w:rsidRPr="00B60FE4" w:rsidRDefault="00842D25" w:rsidP="00DD7E8E">
      <w:pPr>
        <w:spacing w:line="240" w:lineRule="auto"/>
      </w:pPr>
    </w:p>
    <w:p w14:paraId="00ACA48B" w14:textId="77777777" w:rsidR="00842D25" w:rsidRPr="00B60FE4" w:rsidRDefault="00842D25" w:rsidP="0092523B">
      <w:pPr>
        <w:spacing w:line="240" w:lineRule="auto"/>
        <w:jc w:val="center"/>
      </w:pPr>
      <w:r w:rsidRPr="00B60FE4">
        <w:t>I declare that this report is my original work and all references have been cited adequately as required by the University.</w:t>
      </w:r>
    </w:p>
    <w:p w14:paraId="7A310F15" w14:textId="77777777" w:rsidR="00842D25" w:rsidRPr="00B60FE4" w:rsidRDefault="00842D25" w:rsidP="00DD7E8E">
      <w:pPr>
        <w:spacing w:line="240" w:lineRule="auto"/>
      </w:pPr>
    </w:p>
    <w:p w14:paraId="471C8760" w14:textId="77777777" w:rsidR="00842D25" w:rsidRPr="00B60FE4" w:rsidRDefault="00842D25" w:rsidP="00DD7E8E">
      <w:pPr>
        <w:spacing w:line="240" w:lineRule="auto"/>
      </w:pPr>
    </w:p>
    <w:p w14:paraId="2C823EB9" w14:textId="77777777" w:rsidR="00842D25" w:rsidRPr="00B60FE4" w:rsidRDefault="00842D25" w:rsidP="00DD7E8E">
      <w:pPr>
        <w:spacing w:line="240" w:lineRule="auto"/>
      </w:pPr>
    </w:p>
    <w:p w14:paraId="1BAD18AD" w14:textId="4BE7555C" w:rsidR="00842D25" w:rsidRPr="00B60FE4" w:rsidRDefault="009573AF" w:rsidP="00DD7E8E">
      <w:pPr>
        <w:spacing w:line="240" w:lineRule="auto"/>
      </w:pPr>
      <w:r w:rsidRPr="00B60FE4">
        <w:rPr>
          <w:noProof/>
        </w:rPr>
        <w:drawing>
          <wp:anchor distT="0" distB="0" distL="114300" distR="114300" simplePos="0" relativeHeight="251658240" behindDoc="1" locked="0" layoutInCell="1" allowOverlap="1" wp14:anchorId="7130A359" wp14:editId="3A4AA7DD">
            <wp:simplePos x="0" y="0"/>
            <wp:positionH relativeFrom="column">
              <wp:posOffset>3468849</wp:posOffset>
            </wp:positionH>
            <wp:positionV relativeFrom="paragraph">
              <wp:posOffset>11682</wp:posOffset>
            </wp:positionV>
            <wp:extent cx="1028700" cy="750751"/>
            <wp:effectExtent l="0" t="0" r="0" b="0"/>
            <wp:wrapTight wrapText="bothSides">
              <wp:wrapPolygon edited="0">
                <wp:start x="0" y="0"/>
                <wp:lineTo x="0" y="20832"/>
                <wp:lineTo x="21200" y="20832"/>
                <wp:lineTo x="21200" y="0"/>
                <wp:lineTo x="0" y="0"/>
              </wp:wrapPolygon>
            </wp:wrapTight>
            <wp:docPr id="23" name="Picture 23"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picture containing diagram&#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28700" cy="750751"/>
                    </a:xfrm>
                    <a:prstGeom prst="rect">
                      <a:avLst/>
                    </a:prstGeom>
                    <a:noFill/>
                    <a:ln>
                      <a:noFill/>
                    </a:ln>
                  </pic:spPr>
                </pic:pic>
              </a:graphicData>
            </a:graphic>
          </wp:anchor>
        </w:drawing>
      </w:r>
    </w:p>
    <w:p w14:paraId="5A9853AD" w14:textId="7224A5B0" w:rsidR="00842D25" w:rsidRPr="00B60FE4" w:rsidRDefault="00842D25" w:rsidP="00DD7E8E">
      <w:pPr>
        <w:spacing w:line="240" w:lineRule="auto"/>
      </w:pPr>
    </w:p>
    <w:p w14:paraId="4329A695" w14:textId="77777777" w:rsidR="00842D25" w:rsidRPr="00B60FE4" w:rsidRDefault="00842D25" w:rsidP="00DD7E8E">
      <w:pPr>
        <w:spacing w:line="240" w:lineRule="auto"/>
      </w:pPr>
    </w:p>
    <w:p w14:paraId="2FE879A5" w14:textId="023F1AF6" w:rsidR="00842D25" w:rsidRPr="00B60FE4" w:rsidRDefault="00842D25" w:rsidP="00DD7E8E">
      <w:pPr>
        <w:spacing w:line="240" w:lineRule="auto"/>
      </w:pPr>
      <w:r w:rsidRPr="00B60FE4">
        <w:t>Date:</w:t>
      </w:r>
      <w:r w:rsidR="00D651C7">
        <w:t>27/05/2022</w:t>
      </w:r>
      <w:r w:rsidR="0092523B">
        <w:t xml:space="preserve"> </w:t>
      </w:r>
      <w:r w:rsidR="0092523B">
        <w:tab/>
      </w:r>
      <w:r w:rsidR="0092523B">
        <w:tab/>
      </w:r>
      <w:r w:rsidR="0092523B">
        <w:tab/>
      </w:r>
      <w:r w:rsidR="00DC4A32" w:rsidRPr="00B60FE4">
        <w:t>Signature:</w:t>
      </w:r>
      <w:r w:rsidRPr="00B60FE4">
        <w:t>……………………………</w:t>
      </w:r>
    </w:p>
    <w:p w14:paraId="770FCBA7" w14:textId="0ED4A7B5" w:rsidR="004B6179" w:rsidRDefault="00842D25" w:rsidP="00DD7E8E">
      <w:pPr>
        <w:spacing w:line="240" w:lineRule="auto"/>
      </w:pPr>
      <w:r w:rsidRPr="00B60FE4">
        <w:tab/>
      </w:r>
      <w:r w:rsidRPr="00B60FE4">
        <w:tab/>
      </w:r>
      <w:r w:rsidR="0092523B">
        <w:tab/>
      </w:r>
      <w:r w:rsidR="0092523B">
        <w:tab/>
      </w:r>
      <w:r w:rsidR="0092523B">
        <w:tab/>
      </w:r>
      <w:r w:rsidRPr="00B60FE4">
        <w:t>Full Name: NAZHAN HAKEEM BIN</w:t>
      </w:r>
    </w:p>
    <w:p w14:paraId="048F8EC7" w14:textId="09767F2F" w:rsidR="00842D25" w:rsidRPr="00B60FE4" w:rsidRDefault="004B6179" w:rsidP="00DD7E8E">
      <w:pPr>
        <w:spacing w:line="240" w:lineRule="auto"/>
      </w:pPr>
      <w:r>
        <w:tab/>
      </w:r>
      <w:r>
        <w:tab/>
      </w:r>
      <w:r w:rsidR="0092523B">
        <w:tab/>
      </w:r>
      <w:r w:rsidR="0092523B">
        <w:tab/>
      </w:r>
      <w:r w:rsidR="0092523B">
        <w:tab/>
      </w:r>
      <w:r>
        <w:tab/>
      </w:r>
      <w:r w:rsidR="0092523B">
        <w:t xml:space="preserve"> </w:t>
      </w:r>
      <w:r>
        <w:t xml:space="preserve">       </w:t>
      </w:r>
      <w:r w:rsidR="00842D25" w:rsidRPr="00B60FE4">
        <w:t>AHMAD ZAKI</w:t>
      </w:r>
    </w:p>
    <w:p w14:paraId="126527FC" w14:textId="696B4525" w:rsidR="00842D25" w:rsidRPr="00B60FE4" w:rsidRDefault="00842D25" w:rsidP="00DD7E8E">
      <w:pPr>
        <w:spacing w:line="240" w:lineRule="auto"/>
      </w:pPr>
      <w:r w:rsidRPr="00B60FE4">
        <w:tab/>
      </w:r>
      <w:r w:rsidR="0092523B">
        <w:tab/>
      </w:r>
      <w:r w:rsidR="0092523B">
        <w:tab/>
      </w:r>
      <w:r w:rsidR="0092523B">
        <w:tab/>
      </w:r>
      <w:r w:rsidR="0092523B">
        <w:tab/>
      </w:r>
      <w:r w:rsidRPr="00B60FE4">
        <w:t>ID Number: 51218118204</w:t>
      </w:r>
    </w:p>
    <w:p w14:paraId="464B53BA" w14:textId="649F79EC" w:rsidR="0072656D" w:rsidRDefault="0072656D" w:rsidP="00DD7E8E">
      <w:pPr>
        <w:spacing w:line="240" w:lineRule="auto"/>
        <w:rPr>
          <w:noProof/>
        </w:rPr>
      </w:pPr>
      <w:r>
        <w:rPr>
          <w:noProof/>
        </w:rPr>
        <w:br w:type="page"/>
      </w:r>
    </w:p>
    <w:p w14:paraId="5058512C" w14:textId="3A0DE846" w:rsidR="00842D25" w:rsidRPr="00E5758C" w:rsidRDefault="00842D25" w:rsidP="00DD7E8E">
      <w:pPr>
        <w:pStyle w:val="Heading1"/>
        <w:spacing w:line="240" w:lineRule="auto"/>
      </w:pPr>
      <w:bookmarkStart w:id="3" w:name="_Toc56534485"/>
      <w:bookmarkStart w:id="4" w:name="_Toc104455526"/>
      <w:r w:rsidRPr="00E5758C">
        <w:lastRenderedPageBreak/>
        <w:t>APPROVAL</w:t>
      </w:r>
      <w:bookmarkEnd w:id="3"/>
      <w:bookmarkEnd w:id="4"/>
    </w:p>
    <w:p w14:paraId="42E86929" w14:textId="4B4360DB" w:rsidR="00842D25" w:rsidRDefault="00842D25" w:rsidP="00DD7E8E">
      <w:pPr>
        <w:spacing w:line="240" w:lineRule="auto"/>
      </w:pPr>
    </w:p>
    <w:p w14:paraId="72E796C9" w14:textId="77777777" w:rsidR="00AE0704" w:rsidRPr="00E5758C" w:rsidRDefault="00AE0704" w:rsidP="00DD7E8E">
      <w:pPr>
        <w:spacing w:line="240" w:lineRule="auto"/>
      </w:pPr>
    </w:p>
    <w:p w14:paraId="69171592" w14:textId="77777777" w:rsidR="00842D25" w:rsidRPr="002A51A5" w:rsidRDefault="00842D25" w:rsidP="00DD7E8E">
      <w:pPr>
        <w:spacing w:line="240" w:lineRule="auto"/>
      </w:pPr>
      <w:r w:rsidRPr="002A51A5">
        <w:t>We have supervised and examined this report and verify that it meets the program and University’s requirements for the Bachelor of Electrical Engineering (Hons.).</w:t>
      </w:r>
    </w:p>
    <w:p w14:paraId="59A93A26" w14:textId="17B5C5E8" w:rsidR="00842D25" w:rsidRPr="00E5758C" w:rsidRDefault="00842D25" w:rsidP="00DD7E8E">
      <w:pPr>
        <w:spacing w:line="240" w:lineRule="auto"/>
      </w:pPr>
    </w:p>
    <w:p w14:paraId="4C2897F3" w14:textId="4443ACB3" w:rsidR="00842D25" w:rsidRPr="00E5758C" w:rsidRDefault="00842D25" w:rsidP="00DD7E8E">
      <w:pPr>
        <w:spacing w:line="240" w:lineRule="auto"/>
      </w:pPr>
    </w:p>
    <w:p w14:paraId="4C5A1E71" w14:textId="1CE39451" w:rsidR="00842D25" w:rsidRPr="00E5758C" w:rsidRDefault="00842D25" w:rsidP="00DD7E8E">
      <w:pPr>
        <w:spacing w:line="240" w:lineRule="auto"/>
      </w:pPr>
    </w:p>
    <w:p w14:paraId="384EB4BC" w14:textId="61BDA996" w:rsidR="00842D25" w:rsidRPr="00E5758C" w:rsidRDefault="007624E9" w:rsidP="00DD7E8E">
      <w:pPr>
        <w:spacing w:line="240" w:lineRule="auto"/>
      </w:pPr>
      <w:r>
        <w:rPr>
          <w:noProof/>
        </w:rPr>
        <w:drawing>
          <wp:anchor distT="0" distB="0" distL="114300" distR="114300" simplePos="0" relativeHeight="251659264" behindDoc="1" locked="0" layoutInCell="1" allowOverlap="1" wp14:anchorId="62CCF90A" wp14:editId="495F3EA7">
            <wp:simplePos x="0" y="0"/>
            <wp:positionH relativeFrom="column">
              <wp:posOffset>3120361</wp:posOffset>
            </wp:positionH>
            <wp:positionV relativeFrom="paragraph">
              <wp:posOffset>58021</wp:posOffset>
            </wp:positionV>
            <wp:extent cx="1638300" cy="596325"/>
            <wp:effectExtent l="0" t="0" r="0" b="0"/>
            <wp:wrapTight wrapText="bothSides">
              <wp:wrapPolygon edited="0">
                <wp:start x="0" y="0"/>
                <wp:lineTo x="0" y="20703"/>
                <wp:lineTo x="21349" y="20703"/>
                <wp:lineTo x="21349" y="0"/>
                <wp:lineTo x="0" y="0"/>
              </wp:wrapPolygon>
            </wp:wrapTight>
            <wp:docPr id="24" name="Picture 24"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Icon&#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638300" cy="596325"/>
                    </a:xfrm>
                    <a:prstGeom prst="rect">
                      <a:avLst/>
                    </a:prstGeom>
                    <a:noFill/>
                    <a:ln>
                      <a:noFill/>
                    </a:ln>
                  </pic:spPr>
                </pic:pic>
              </a:graphicData>
            </a:graphic>
          </wp:anchor>
        </w:drawing>
      </w:r>
    </w:p>
    <w:p w14:paraId="3E78686A" w14:textId="4B6C9DAD" w:rsidR="00842D25" w:rsidRPr="00E5758C" w:rsidRDefault="00842D25" w:rsidP="00DD7E8E">
      <w:pPr>
        <w:spacing w:line="240" w:lineRule="auto"/>
      </w:pPr>
    </w:p>
    <w:p w14:paraId="2C4A755D" w14:textId="77777777" w:rsidR="00842D25" w:rsidRPr="00E5758C" w:rsidRDefault="00842D25" w:rsidP="00DD7E8E">
      <w:pPr>
        <w:spacing w:line="240" w:lineRule="auto"/>
      </w:pPr>
    </w:p>
    <w:p w14:paraId="3F8535DF" w14:textId="6C90ADC7" w:rsidR="00842D25" w:rsidRPr="00B60FE4" w:rsidRDefault="00842D25" w:rsidP="00DD7E8E">
      <w:pPr>
        <w:spacing w:line="240" w:lineRule="auto"/>
      </w:pPr>
      <w:r w:rsidRPr="00B60FE4">
        <w:t xml:space="preserve">Date: </w:t>
      </w:r>
      <w:r w:rsidR="00D651C7">
        <w:t>27/05/2022</w:t>
      </w:r>
      <w:r w:rsidRPr="00B60FE4">
        <w:tab/>
      </w:r>
      <w:r w:rsidR="00A87EBE">
        <w:tab/>
      </w:r>
      <w:r w:rsidR="00A87EBE">
        <w:tab/>
      </w:r>
      <w:r w:rsidRPr="00B60FE4">
        <w:t>Signature: ……………………………………</w:t>
      </w:r>
    </w:p>
    <w:p w14:paraId="1CCAD130" w14:textId="7155BE8F" w:rsidR="00857FF3" w:rsidRPr="00B60FE4" w:rsidRDefault="00842D25" w:rsidP="00DD7E8E">
      <w:pPr>
        <w:spacing w:line="240" w:lineRule="auto"/>
      </w:pPr>
      <w:r w:rsidRPr="00B60FE4">
        <w:tab/>
      </w:r>
      <w:r w:rsidRPr="00B60FE4">
        <w:tab/>
      </w:r>
      <w:r w:rsidR="00A87EBE">
        <w:tab/>
      </w:r>
      <w:r w:rsidR="00A87EBE">
        <w:tab/>
      </w:r>
      <w:r w:rsidR="00A87EBE">
        <w:tab/>
      </w:r>
      <w:r w:rsidRPr="00B60FE4">
        <w:t xml:space="preserve">Supervisor: </w:t>
      </w:r>
      <w:r w:rsidR="00857FF3" w:rsidRPr="00B60FE4">
        <w:t>DR. MUHAMMAD HAZIQ</w:t>
      </w:r>
    </w:p>
    <w:p w14:paraId="7470719E" w14:textId="2CE708D8" w:rsidR="00842D25" w:rsidRPr="00B60FE4" w:rsidRDefault="00857FF3" w:rsidP="00DD7E8E">
      <w:pPr>
        <w:spacing w:line="240" w:lineRule="auto"/>
      </w:pPr>
      <w:r w:rsidRPr="00B60FE4">
        <w:tab/>
      </w:r>
      <w:r w:rsidRPr="00B60FE4">
        <w:tab/>
      </w:r>
      <w:r w:rsidRPr="00B60FE4">
        <w:tab/>
      </w:r>
      <w:r w:rsidRPr="00B60FE4">
        <w:tab/>
      </w:r>
      <w:r w:rsidR="00A87EBE">
        <w:tab/>
      </w:r>
      <w:r w:rsidR="00A87EBE">
        <w:tab/>
        <w:t xml:space="preserve">        </w:t>
      </w:r>
      <w:r w:rsidRPr="00B60FE4">
        <w:t>KAMARUL AZMAN</w:t>
      </w:r>
    </w:p>
    <w:p w14:paraId="18C3B0CA" w14:textId="74CF4E99" w:rsidR="00842D25" w:rsidRPr="00B60FE4" w:rsidRDefault="00842D25" w:rsidP="00DD7E8E">
      <w:pPr>
        <w:spacing w:line="240" w:lineRule="auto"/>
      </w:pPr>
      <w:r w:rsidRPr="00B60FE4">
        <w:tab/>
      </w:r>
      <w:r w:rsidR="004B411A">
        <w:tab/>
      </w:r>
      <w:r w:rsidR="004B411A">
        <w:tab/>
      </w:r>
      <w:r w:rsidR="00A87EBE">
        <w:tab/>
      </w:r>
      <w:r w:rsidR="00A87EBE">
        <w:tab/>
      </w:r>
      <w:r w:rsidRPr="00B60FE4">
        <w:t>Official Stamp:</w:t>
      </w:r>
    </w:p>
    <w:p w14:paraId="55296421" w14:textId="58561595" w:rsidR="00CE2038" w:rsidRPr="00E5758C" w:rsidRDefault="00CE2038" w:rsidP="00DD7E8E">
      <w:pPr>
        <w:spacing w:line="240" w:lineRule="auto"/>
      </w:pPr>
      <w:r>
        <w:rPr>
          <w:noProof/>
        </w:rPr>
        <w:drawing>
          <wp:anchor distT="0" distB="0" distL="114300" distR="114300" simplePos="0" relativeHeight="251660288" behindDoc="1" locked="0" layoutInCell="1" allowOverlap="1" wp14:anchorId="6CF83B94" wp14:editId="475AE792">
            <wp:simplePos x="0" y="0"/>
            <wp:positionH relativeFrom="column">
              <wp:posOffset>2386330</wp:posOffset>
            </wp:positionH>
            <wp:positionV relativeFrom="paragraph">
              <wp:posOffset>100965</wp:posOffset>
            </wp:positionV>
            <wp:extent cx="2727325" cy="733425"/>
            <wp:effectExtent l="0" t="0" r="0" b="9525"/>
            <wp:wrapTight wrapText="bothSides">
              <wp:wrapPolygon edited="0">
                <wp:start x="0" y="0"/>
                <wp:lineTo x="0" y="21319"/>
                <wp:lineTo x="21424" y="21319"/>
                <wp:lineTo x="21424" y="0"/>
                <wp:lineTo x="0" y="0"/>
              </wp:wrapPolygon>
            </wp:wrapTight>
            <wp:docPr id="26" name="Picture 26" descr="A picture containing text, ha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picture containing text, hand&#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27325" cy="7334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C26B4E3" w14:textId="63F63ABC" w:rsidR="00842D25" w:rsidRDefault="00842D25" w:rsidP="00DD7E8E">
      <w:pPr>
        <w:spacing w:line="240" w:lineRule="auto"/>
        <w:rPr>
          <w:noProof/>
        </w:rPr>
      </w:pPr>
    </w:p>
    <w:p w14:paraId="330C4123" w14:textId="356D7367" w:rsidR="00842D25" w:rsidRDefault="00842D25" w:rsidP="00A31F81">
      <w:pPr>
        <w:rPr>
          <w:noProof/>
        </w:rPr>
      </w:pPr>
    </w:p>
    <w:p w14:paraId="42F0FC67" w14:textId="320FC7EC" w:rsidR="00DD7E8E" w:rsidRDefault="00DD7E8E" w:rsidP="00A31F81">
      <w:pPr>
        <w:rPr>
          <w:noProof/>
        </w:rPr>
      </w:pPr>
    </w:p>
    <w:p w14:paraId="22756DAC" w14:textId="57E00B18" w:rsidR="0072656D" w:rsidRDefault="0072656D" w:rsidP="00A31F81">
      <w:pPr>
        <w:rPr>
          <w:noProof/>
        </w:rPr>
      </w:pPr>
      <w:r>
        <w:rPr>
          <w:noProof/>
        </w:rPr>
        <w:br w:type="page"/>
      </w:r>
    </w:p>
    <w:p w14:paraId="1F27227E" w14:textId="1D8348B7" w:rsidR="00842D25" w:rsidRDefault="00842D25" w:rsidP="00A31F81">
      <w:pPr>
        <w:pStyle w:val="Heading1"/>
      </w:pPr>
      <w:bookmarkStart w:id="5" w:name="_Toc56534486"/>
      <w:bookmarkStart w:id="6" w:name="_Toc104455527"/>
      <w:r w:rsidRPr="00E5758C">
        <w:lastRenderedPageBreak/>
        <w:t>ACKNOWLEDGEMENT</w:t>
      </w:r>
      <w:bookmarkEnd w:id="5"/>
      <w:bookmarkEnd w:id="6"/>
    </w:p>
    <w:p w14:paraId="64FA7B05" w14:textId="77777777" w:rsidR="00842D25" w:rsidRPr="00E5758C" w:rsidRDefault="00842D25" w:rsidP="00A31F81"/>
    <w:p w14:paraId="784E5EFB" w14:textId="187BAC5A" w:rsidR="00842D25" w:rsidRPr="00B60FE4" w:rsidRDefault="00842D25" w:rsidP="00A31F81">
      <w:r w:rsidRPr="00B60FE4">
        <w:t>I would like to use this opportunity to</w:t>
      </w:r>
      <w:r w:rsidR="00514100" w:rsidRPr="00B60FE4">
        <w:t xml:space="preserve"> express my appreciation and gratitude to</w:t>
      </w:r>
      <w:r w:rsidRPr="00B60FE4">
        <w:t xml:space="preserve"> my Final Year Project Supervisor,</w:t>
      </w:r>
      <w:r w:rsidR="00514100" w:rsidRPr="00B60FE4">
        <w:t xml:space="preserve"> Dr. Muhammad Haziq Kamarul Azman</w:t>
      </w:r>
      <w:r w:rsidRPr="00B60FE4">
        <w:t xml:space="preserve"> for suggesting the topic of this research, </w:t>
      </w:r>
      <w:r w:rsidR="00514100" w:rsidRPr="00B60FE4">
        <w:t>guiding me on the research</w:t>
      </w:r>
      <w:r w:rsidRPr="00B60FE4">
        <w:t xml:space="preserve">, and </w:t>
      </w:r>
      <w:r w:rsidR="00514100" w:rsidRPr="00B60FE4">
        <w:t>willingly to use his precious time to assist mee. His profound knowledge and deep understanding on the topic have helped me a lot on understanding and completing this research</w:t>
      </w:r>
      <w:r w:rsidR="0082119E" w:rsidRPr="00B60FE4">
        <w:t xml:space="preserve"> though our productive discussion.</w:t>
      </w:r>
    </w:p>
    <w:p w14:paraId="5B8FB35D" w14:textId="77777777" w:rsidR="0082119E" w:rsidRPr="00B60FE4" w:rsidRDefault="0082119E" w:rsidP="00A31F81">
      <w:pPr>
        <w:rPr>
          <w:lang w:eastAsia="en-MY"/>
        </w:rPr>
      </w:pPr>
    </w:p>
    <w:p w14:paraId="3E936943" w14:textId="2FA2AD3E" w:rsidR="00842D25" w:rsidRPr="00B60FE4" w:rsidRDefault="00C275FB" w:rsidP="00A31F81">
      <w:pPr>
        <w:rPr>
          <w:lang w:eastAsia="en-MY"/>
        </w:rPr>
      </w:pPr>
      <w:r w:rsidRPr="00B60FE4">
        <w:rPr>
          <w:lang w:eastAsia="en-MY"/>
        </w:rPr>
        <w:t>Besides, my family especially my father, Ahmad Zaki Bin Idris and my mother, Hasni Binti Ishak</w:t>
      </w:r>
      <w:r w:rsidR="007F43BB" w:rsidRPr="00B60FE4">
        <w:rPr>
          <w:lang w:eastAsia="en-MY"/>
        </w:rPr>
        <w:t xml:space="preserve"> have provided good support on me both physical and mental and always praying for my success.</w:t>
      </w:r>
      <w:r w:rsidR="00A16B52" w:rsidRPr="00B60FE4">
        <w:rPr>
          <w:lang w:eastAsia="en-MY"/>
        </w:rPr>
        <w:t xml:space="preserve"> Finally, I am very grateful to the Almighty God that has given me the strength to do this research and because of his mercy that I am able to complete this </w:t>
      </w:r>
      <w:r w:rsidR="00396DEC" w:rsidRPr="00B60FE4">
        <w:rPr>
          <w:lang w:eastAsia="en-MY"/>
        </w:rPr>
        <w:t>research.</w:t>
      </w:r>
    </w:p>
    <w:p w14:paraId="225A1F99" w14:textId="375C5D52" w:rsidR="0072656D" w:rsidRDefault="0072656D" w:rsidP="00A31F81">
      <w:pPr>
        <w:rPr>
          <w:noProof/>
        </w:rPr>
      </w:pPr>
      <w:r>
        <w:rPr>
          <w:noProof/>
        </w:rPr>
        <w:br w:type="page"/>
      </w:r>
    </w:p>
    <w:sdt>
      <w:sdtPr>
        <w:rPr>
          <w:rFonts w:eastAsiaTheme="minorHAnsi"/>
          <w:color w:val="auto"/>
          <w:sz w:val="24"/>
          <w:szCs w:val="24"/>
          <w:lang w:val="en-MY"/>
        </w:rPr>
        <w:id w:val="-811102044"/>
        <w:docPartObj>
          <w:docPartGallery w:val="Table of Contents"/>
          <w:docPartUnique/>
        </w:docPartObj>
      </w:sdtPr>
      <w:sdtEndPr>
        <w:rPr>
          <w:noProof/>
        </w:rPr>
      </w:sdtEndPr>
      <w:sdtContent>
        <w:p w14:paraId="585AC919" w14:textId="61A8FFA7" w:rsidR="0072656D" w:rsidRPr="0024269B" w:rsidRDefault="000F4B16" w:rsidP="000F4B16">
          <w:pPr>
            <w:pStyle w:val="TOCHeading"/>
            <w:jc w:val="center"/>
            <w:rPr>
              <w:b/>
              <w:bCs/>
              <w:color w:val="auto"/>
            </w:rPr>
          </w:pPr>
          <w:r>
            <w:rPr>
              <w:b/>
              <w:bCs/>
              <w:color w:val="auto"/>
              <w:sz w:val="28"/>
              <w:szCs w:val="28"/>
            </w:rPr>
            <w:t>TABLE</w:t>
          </w:r>
          <w:r w:rsidR="0072656D" w:rsidRPr="0024269B">
            <w:rPr>
              <w:b/>
              <w:bCs/>
              <w:color w:val="auto"/>
              <w:sz w:val="28"/>
              <w:szCs w:val="28"/>
            </w:rPr>
            <w:t xml:space="preserve"> OF CONTENTS</w:t>
          </w:r>
        </w:p>
        <w:p w14:paraId="2DE1B3E0" w14:textId="77777777" w:rsidR="0072656D" w:rsidRPr="00A31F81" w:rsidRDefault="0072656D" w:rsidP="0072656D">
          <w:pPr>
            <w:rPr>
              <w:lang w:val="en-US"/>
            </w:rPr>
          </w:pPr>
        </w:p>
        <w:p w14:paraId="7B440106" w14:textId="4F4856E3" w:rsidR="00C61A5D" w:rsidRDefault="0072656D">
          <w:pPr>
            <w:pStyle w:val="TOC1"/>
            <w:rPr>
              <w:rFonts w:asciiTheme="minorHAnsi" w:eastAsiaTheme="minorEastAsia" w:hAnsiTheme="minorHAnsi" w:cstheme="minorBidi"/>
              <w:b w:val="0"/>
              <w:bCs w:val="0"/>
              <w:sz w:val="22"/>
              <w:szCs w:val="22"/>
              <w:lang w:val="en-GB" w:eastAsia="en-GB"/>
            </w:rPr>
          </w:pPr>
          <w:r w:rsidRPr="00A31F81">
            <w:fldChar w:fldCharType="begin"/>
          </w:r>
          <w:r w:rsidRPr="00A31F81">
            <w:instrText xml:space="preserve"> TOC \o \h \z \u </w:instrText>
          </w:r>
          <w:r w:rsidRPr="00A31F81">
            <w:fldChar w:fldCharType="separate"/>
          </w:r>
          <w:hyperlink w:anchor="_Toc104455525" w:history="1">
            <w:r w:rsidR="00C61A5D" w:rsidRPr="00AB35E0">
              <w:rPr>
                <w:rStyle w:val="Hyperlink"/>
              </w:rPr>
              <w:t>DECLARATION</w:t>
            </w:r>
            <w:r w:rsidR="00C61A5D">
              <w:rPr>
                <w:webHidden/>
              </w:rPr>
              <w:tab/>
            </w:r>
            <w:r w:rsidR="00C61A5D">
              <w:rPr>
                <w:webHidden/>
              </w:rPr>
              <w:fldChar w:fldCharType="begin"/>
            </w:r>
            <w:r w:rsidR="00C61A5D">
              <w:rPr>
                <w:webHidden/>
              </w:rPr>
              <w:instrText xml:space="preserve"> PAGEREF _Toc104455525 \h </w:instrText>
            </w:r>
            <w:r w:rsidR="00C61A5D">
              <w:rPr>
                <w:webHidden/>
              </w:rPr>
            </w:r>
            <w:r w:rsidR="00C61A5D">
              <w:rPr>
                <w:webHidden/>
              </w:rPr>
              <w:fldChar w:fldCharType="separate"/>
            </w:r>
            <w:r w:rsidR="00C61A5D">
              <w:rPr>
                <w:webHidden/>
              </w:rPr>
              <w:t>i</w:t>
            </w:r>
            <w:r w:rsidR="00C61A5D">
              <w:rPr>
                <w:webHidden/>
              </w:rPr>
              <w:fldChar w:fldCharType="end"/>
            </w:r>
          </w:hyperlink>
        </w:p>
        <w:p w14:paraId="7AE8331F" w14:textId="6C5B368F" w:rsidR="00C61A5D" w:rsidRDefault="00C61A5D">
          <w:pPr>
            <w:pStyle w:val="TOC1"/>
            <w:rPr>
              <w:rFonts w:asciiTheme="minorHAnsi" w:eastAsiaTheme="minorEastAsia" w:hAnsiTheme="minorHAnsi" w:cstheme="minorBidi"/>
              <w:b w:val="0"/>
              <w:bCs w:val="0"/>
              <w:sz w:val="22"/>
              <w:szCs w:val="22"/>
              <w:lang w:val="en-GB" w:eastAsia="en-GB"/>
            </w:rPr>
          </w:pPr>
          <w:hyperlink w:anchor="_Toc104455526" w:history="1">
            <w:r w:rsidRPr="00AB35E0">
              <w:rPr>
                <w:rStyle w:val="Hyperlink"/>
              </w:rPr>
              <w:t>APPROVAL</w:t>
            </w:r>
            <w:r>
              <w:rPr>
                <w:webHidden/>
              </w:rPr>
              <w:tab/>
            </w:r>
            <w:r>
              <w:rPr>
                <w:webHidden/>
              </w:rPr>
              <w:fldChar w:fldCharType="begin"/>
            </w:r>
            <w:r>
              <w:rPr>
                <w:webHidden/>
              </w:rPr>
              <w:instrText xml:space="preserve"> PAGEREF _Toc104455526 \h </w:instrText>
            </w:r>
            <w:r>
              <w:rPr>
                <w:webHidden/>
              </w:rPr>
            </w:r>
            <w:r>
              <w:rPr>
                <w:webHidden/>
              </w:rPr>
              <w:fldChar w:fldCharType="separate"/>
            </w:r>
            <w:r>
              <w:rPr>
                <w:webHidden/>
              </w:rPr>
              <w:t>ii</w:t>
            </w:r>
            <w:r>
              <w:rPr>
                <w:webHidden/>
              </w:rPr>
              <w:fldChar w:fldCharType="end"/>
            </w:r>
          </w:hyperlink>
        </w:p>
        <w:p w14:paraId="38FE147D" w14:textId="42F6301F" w:rsidR="00C61A5D" w:rsidRDefault="00C61A5D">
          <w:pPr>
            <w:pStyle w:val="TOC1"/>
            <w:rPr>
              <w:rFonts w:asciiTheme="minorHAnsi" w:eastAsiaTheme="minorEastAsia" w:hAnsiTheme="minorHAnsi" w:cstheme="minorBidi"/>
              <w:b w:val="0"/>
              <w:bCs w:val="0"/>
              <w:sz w:val="22"/>
              <w:szCs w:val="22"/>
              <w:lang w:val="en-GB" w:eastAsia="en-GB"/>
            </w:rPr>
          </w:pPr>
          <w:hyperlink w:anchor="_Toc104455527" w:history="1">
            <w:r w:rsidRPr="00AB35E0">
              <w:rPr>
                <w:rStyle w:val="Hyperlink"/>
              </w:rPr>
              <w:t>ACKNOWLEDGEMENT</w:t>
            </w:r>
            <w:r>
              <w:rPr>
                <w:webHidden/>
              </w:rPr>
              <w:tab/>
            </w:r>
            <w:r>
              <w:rPr>
                <w:webHidden/>
              </w:rPr>
              <w:fldChar w:fldCharType="begin"/>
            </w:r>
            <w:r>
              <w:rPr>
                <w:webHidden/>
              </w:rPr>
              <w:instrText xml:space="preserve"> PAGEREF _Toc104455527 \h </w:instrText>
            </w:r>
            <w:r>
              <w:rPr>
                <w:webHidden/>
              </w:rPr>
            </w:r>
            <w:r>
              <w:rPr>
                <w:webHidden/>
              </w:rPr>
              <w:fldChar w:fldCharType="separate"/>
            </w:r>
            <w:r>
              <w:rPr>
                <w:webHidden/>
              </w:rPr>
              <w:t>iii</w:t>
            </w:r>
            <w:r>
              <w:rPr>
                <w:webHidden/>
              </w:rPr>
              <w:fldChar w:fldCharType="end"/>
            </w:r>
          </w:hyperlink>
        </w:p>
        <w:p w14:paraId="0664CC5E" w14:textId="644562AC" w:rsidR="00C61A5D" w:rsidRDefault="00C61A5D">
          <w:pPr>
            <w:pStyle w:val="TOC1"/>
            <w:rPr>
              <w:rFonts w:asciiTheme="minorHAnsi" w:eastAsiaTheme="minorEastAsia" w:hAnsiTheme="minorHAnsi" w:cstheme="minorBidi"/>
              <w:b w:val="0"/>
              <w:bCs w:val="0"/>
              <w:sz w:val="22"/>
              <w:szCs w:val="22"/>
              <w:lang w:val="en-GB" w:eastAsia="en-GB"/>
            </w:rPr>
          </w:pPr>
          <w:hyperlink w:anchor="_Toc104455528" w:history="1">
            <w:r w:rsidRPr="00AB35E0">
              <w:rPr>
                <w:rStyle w:val="Hyperlink"/>
              </w:rPr>
              <w:t>LIST OF FIGURES</w:t>
            </w:r>
            <w:r>
              <w:rPr>
                <w:webHidden/>
              </w:rPr>
              <w:tab/>
            </w:r>
            <w:r>
              <w:rPr>
                <w:webHidden/>
              </w:rPr>
              <w:fldChar w:fldCharType="begin"/>
            </w:r>
            <w:r>
              <w:rPr>
                <w:webHidden/>
              </w:rPr>
              <w:instrText xml:space="preserve"> PAGEREF _Toc104455528 \h </w:instrText>
            </w:r>
            <w:r>
              <w:rPr>
                <w:webHidden/>
              </w:rPr>
            </w:r>
            <w:r>
              <w:rPr>
                <w:webHidden/>
              </w:rPr>
              <w:fldChar w:fldCharType="separate"/>
            </w:r>
            <w:r>
              <w:rPr>
                <w:webHidden/>
              </w:rPr>
              <w:t>viii</w:t>
            </w:r>
            <w:r>
              <w:rPr>
                <w:webHidden/>
              </w:rPr>
              <w:fldChar w:fldCharType="end"/>
            </w:r>
          </w:hyperlink>
        </w:p>
        <w:p w14:paraId="6400D42A" w14:textId="24109ABF" w:rsidR="00C61A5D" w:rsidRDefault="00C61A5D">
          <w:pPr>
            <w:pStyle w:val="TOC1"/>
            <w:rPr>
              <w:rFonts w:asciiTheme="minorHAnsi" w:eastAsiaTheme="minorEastAsia" w:hAnsiTheme="minorHAnsi" w:cstheme="minorBidi"/>
              <w:b w:val="0"/>
              <w:bCs w:val="0"/>
              <w:sz w:val="22"/>
              <w:szCs w:val="22"/>
              <w:lang w:val="en-GB" w:eastAsia="en-GB"/>
            </w:rPr>
          </w:pPr>
          <w:hyperlink w:anchor="_Toc104455529" w:history="1">
            <w:r w:rsidRPr="00AB35E0">
              <w:rPr>
                <w:rStyle w:val="Hyperlink"/>
              </w:rPr>
              <w:t>LIST OF TABLES</w:t>
            </w:r>
            <w:r>
              <w:rPr>
                <w:webHidden/>
              </w:rPr>
              <w:tab/>
            </w:r>
            <w:r>
              <w:rPr>
                <w:webHidden/>
              </w:rPr>
              <w:fldChar w:fldCharType="begin"/>
            </w:r>
            <w:r>
              <w:rPr>
                <w:webHidden/>
              </w:rPr>
              <w:instrText xml:space="preserve"> PAGEREF _Toc104455529 \h </w:instrText>
            </w:r>
            <w:r>
              <w:rPr>
                <w:webHidden/>
              </w:rPr>
            </w:r>
            <w:r>
              <w:rPr>
                <w:webHidden/>
              </w:rPr>
              <w:fldChar w:fldCharType="separate"/>
            </w:r>
            <w:r>
              <w:rPr>
                <w:webHidden/>
              </w:rPr>
              <w:t>ix</w:t>
            </w:r>
            <w:r>
              <w:rPr>
                <w:webHidden/>
              </w:rPr>
              <w:fldChar w:fldCharType="end"/>
            </w:r>
          </w:hyperlink>
        </w:p>
        <w:p w14:paraId="0ED83AEF" w14:textId="3360D852" w:rsidR="00C61A5D" w:rsidRDefault="00C61A5D">
          <w:pPr>
            <w:pStyle w:val="TOC1"/>
            <w:rPr>
              <w:rFonts w:asciiTheme="minorHAnsi" w:eastAsiaTheme="minorEastAsia" w:hAnsiTheme="minorHAnsi" w:cstheme="minorBidi"/>
              <w:b w:val="0"/>
              <w:bCs w:val="0"/>
              <w:sz w:val="22"/>
              <w:szCs w:val="22"/>
              <w:lang w:val="en-GB" w:eastAsia="en-GB"/>
            </w:rPr>
          </w:pPr>
          <w:hyperlink w:anchor="_Toc104455530" w:history="1">
            <w:r w:rsidRPr="00AB35E0">
              <w:rPr>
                <w:rStyle w:val="Hyperlink"/>
              </w:rPr>
              <w:t>LIST OF ABBREVIATIONS</w:t>
            </w:r>
            <w:r>
              <w:rPr>
                <w:webHidden/>
              </w:rPr>
              <w:tab/>
            </w:r>
            <w:r>
              <w:rPr>
                <w:webHidden/>
              </w:rPr>
              <w:fldChar w:fldCharType="begin"/>
            </w:r>
            <w:r>
              <w:rPr>
                <w:webHidden/>
              </w:rPr>
              <w:instrText xml:space="preserve"> PAGEREF _Toc104455530 \h </w:instrText>
            </w:r>
            <w:r>
              <w:rPr>
                <w:webHidden/>
              </w:rPr>
            </w:r>
            <w:r>
              <w:rPr>
                <w:webHidden/>
              </w:rPr>
              <w:fldChar w:fldCharType="separate"/>
            </w:r>
            <w:r>
              <w:rPr>
                <w:webHidden/>
              </w:rPr>
              <w:t>x</w:t>
            </w:r>
            <w:r>
              <w:rPr>
                <w:webHidden/>
              </w:rPr>
              <w:fldChar w:fldCharType="end"/>
            </w:r>
          </w:hyperlink>
        </w:p>
        <w:p w14:paraId="185996FA" w14:textId="17CFFA47" w:rsidR="00C61A5D" w:rsidRDefault="00C61A5D">
          <w:pPr>
            <w:pStyle w:val="TOC1"/>
            <w:rPr>
              <w:rFonts w:asciiTheme="minorHAnsi" w:eastAsiaTheme="minorEastAsia" w:hAnsiTheme="minorHAnsi" w:cstheme="minorBidi"/>
              <w:b w:val="0"/>
              <w:bCs w:val="0"/>
              <w:sz w:val="22"/>
              <w:szCs w:val="22"/>
              <w:lang w:val="en-GB" w:eastAsia="en-GB"/>
            </w:rPr>
          </w:pPr>
          <w:hyperlink w:anchor="_Toc104455531" w:history="1">
            <w:r w:rsidRPr="00AB35E0">
              <w:rPr>
                <w:rStyle w:val="Hyperlink"/>
              </w:rPr>
              <w:t>ABSTRACT</w:t>
            </w:r>
            <w:r>
              <w:rPr>
                <w:webHidden/>
              </w:rPr>
              <w:tab/>
            </w:r>
            <w:r>
              <w:rPr>
                <w:webHidden/>
              </w:rPr>
              <w:fldChar w:fldCharType="begin"/>
            </w:r>
            <w:r>
              <w:rPr>
                <w:webHidden/>
              </w:rPr>
              <w:instrText xml:space="preserve"> PAGEREF _Toc104455531 \h </w:instrText>
            </w:r>
            <w:r>
              <w:rPr>
                <w:webHidden/>
              </w:rPr>
            </w:r>
            <w:r>
              <w:rPr>
                <w:webHidden/>
              </w:rPr>
              <w:fldChar w:fldCharType="separate"/>
            </w:r>
            <w:r>
              <w:rPr>
                <w:webHidden/>
              </w:rPr>
              <w:t>xi</w:t>
            </w:r>
            <w:r>
              <w:rPr>
                <w:webHidden/>
              </w:rPr>
              <w:fldChar w:fldCharType="end"/>
            </w:r>
          </w:hyperlink>
        </w:p>
        <w:p w14:paraId="4001B87B" w14:textId="345F1D16" w:rsidR="00C61A5D" w:rsidRDefault="00C61A5D">
          <w:pPr>
            <w:pStyle w:val="TOC1"/>
            <w:rPr>
              <w:rFonts w:asciiTheme="minorHAnsi" w:eastAsiaTheme="minorEastAsia" w:hAnsiTheme="minorHAnsi" w:cstheme="minorBidi"/>
              <w:b w:val="0"/>
              <w:bCs w:val="0"/>
              <w:sz w:val="22"/>
              <w:szCs w:val="22"/>
              <w:lang w:val="en-GB" w:eastAsia="en-GB"/>
            </w:rPr>
          </w:pPr>
          <w:hyperlink w:anchor="_Toc104455532" w:history="1">
            <w:r w:rsidRPr="00AB35E0">
              <w:rPr>
                <w:rStyle w:val="Hyperlink"/>
              </w:rPr>
              <w:t>CHAPTER 1: INTRODUCTION</w:t>
            </w:r>
            <w:r>
              <w:rPr>
                <w:webHidden/>
              </w:rPr>
              <w:tab/>
            </w:r>
            <w:r>
              <w:rPr>
                <w:webHidden/>
              </w:rPr>
              <w:fldChar w:fldCharType="begin"/>
            </w:r>
            <w:r>
              <w:rPr>
                <w:webHidden/>
              </w:rPr>
              <w:instrText xml:space="preserve"> PAGEREF _Toc104455532 \h </w:instrText>
            </w:r>
            <w:r>
              <w:rPr>
                <w:webHidden/>
              </w:rPr>
            </w:r>
            <w:r>
              <w:rPr>
                <w:webHidden/>
              </w:rPr>
              <w:fldChar w:fldCharType="separate"/>
            </w:r>
            <w:r>
              <w:rPr>
                <w:webHidden/>
              </w:rPr>
              <w:t>1</w:t>
            </w:r>
            <w:r>
              <w:rPr>
                <w:webHidden/>
              </w:rPr>
              <w:fldChar w:fldCharType="end"/>
            </w:r>
          </w:hyperlink>
        </w:p>
        <w:p w14:paraId="1D0F2159" w14:textId="1AFBB91D" w:rsidR="00C61A5D" w:rsidRDefault="00C61A5D">
          <w:pPr>
            <w:pStyle w:val="TOC2"/>
            <w:tabs>
              <w:tab w:val="right" w:leader="dot" w:pos="8210"/>
            </w:tabs>
            <w:rPr>
              <w:rFonts w:asciiTheme="minorHAnsi" w:eastAsiaTheme="minorEastAsia" w:hAnsiTheme="minorHAnsi" w:cstheme="minorBidi"/>
              <w:noProof/>
              <w:sz w:val="22"/>
              <w:szCs w:val="22"/>
              <w:lang w:val="en-GB" w:eastAsia="en-GB"/>
            </w:rPr>
          </w:pPr>
          <w:hyperlink w:anchor="_Toc104455533" w:history="1">
            <w:r w:rsidRPr="00AB35E0">
              <w:rPr>
                <w:rStyle w:val="Hyperlink"/>
                <w:noProof/>
              </w:rPr>
              <w:t>1.1 BACKGROUND OF THE PROJECT</w:t>
            </w:r>
            <w:r>
              <w:rPr>
                <w:noProof/>
                <w:webHidden/>
              </w:rPr>
              <w:tab/>
            </w:r>
            <w:r>
              <w:rPr>
                <w:noProof/>
                <w:webHidden/>
              </w:rPr>
              <w:fldChar w:fldCharType="begin"/>
            </w:r>
            <w:r>
              <w:rPr>
                <w:noProof/>
                <w:webHidden/>
              </w:rPr>
              <w:instrText xml:space="preserve"> PAGEREF _Toc104455533 \h </w:instrText>
            </w:r>
            <w:r>
              <w:rPr>
                <w:noProof/>
                <w:webHidden/>
              </w:rPr>
            </w:r>
            <w:r>
              <w:rPr>
                <w:noProof/>
                <w:webHidden/>
              </w:rPr>
              <w:fldChar w:fldCharType="separate"/>
            </w:r>
            <w:r>
              <w:rPr>
                <w:noProof/>
                <w:webHidden/>
              </w:rPr>
              <w:t>1</w:t>
            </w:r>
            <w:r>
              <w:rPr>
                <w:noProof/>
                <w:webHidden/>
              </w:rPr>
              <w:fldChar w:fldCharType="end"/>
            </w:r>
          </w:hyperlink>
        </w:p>
        <w:p w14:paraId="687F24ED" w14:textId="6709B3CF" w:rsidR="00C61A5D" w:rsidRDefault="00C61A5D">
          <w:pPr>
            <w:pStyle w:val="TOC2"/>
            <w:tabs>
              <w:tab w:val="right" w:leader="dot" w:pos="8210"/>
            </w:tabs>
            <w:rPr>
              <w:rFonts w:asciiTheme="minorHAnsi" w:eastAsiaTheme="minorEastAsia" w:hAnsiTheme="minorHAnsi" w:cstheme="minorBidi"/>
              <w:noProof/>
              <w:sz w:val="22"/>
              <w:szCs w:val="22"/>
              <w:lang w:val="en-GB" w:eastAsia="en-GB"/>
            </w:rPr>
          </w:pPr>
          <w:hyperlink w:anchor="_Toc104455534" w:history="1">
            <w:r w:rsidRPr="00AB35E0">
              <w:rPr>
                <w:rStyle w:val="Hyperlink"/>
                <w:noProof/>
              </w:rPr>
              <w:t>1.2 PROBLEM STATEMENT</w:t>
            </w:r>
            <w:r>
              <w:rPr>
                <w:noProof/>
                <w:webHidden/>
              </w:rPr>
              <w:tab/>
            </w:r>
            <w:r>
              <w:rPr>
                <w:noProof/>
                <w:webHidden/>
              </w:rPr>
              <w:fldChar w:fldCharType="begin"/>
            </w:r>
            <w:r>
              <w:rPr>
                <w:noProof/>
                <w:webHidden/>
              </w:rPr>
              <w:instrText xml:space="preserve"> PAGEREF _Toc104455534 \h </w:instrText>
            </w:r>
            <w:r>
              <w:rPr>
                <w:noProof/>
                <w:webHidden/>
              </w:rPr>
            </w:r>
            <w:r>
              <w:rPr>
                <w:noProof/>
                <w:webHidden/>
              </w:rPr>
              <w:fldChar w:fldCharType="separate"/>
            </w:r>
            <w:r>
              <w:rPr>
                <w:noProof/>
                <w:webHidden/>
              </w:rPr>
              <w:t>2</w:t>
            </w:r>
            <w:r>
              <w:rPr>
                <w:noProof/>
                <w:webHidden/>
              </w:rPr>
              <w:fldChar w:fldCharType="end"/>
            </w:r>
          </w:hyperlink>
        </w:p>
        <w:p w14:paraId="70B890E1" w14:textId="5628FFA7" w:rsidR="00C61A5D" w:rsidRDefault="00C61A5D">
          <w:pPr>
            <w:pStyle w:val="TOC2"/>
            <w:tabs>
              <w:tab w:val="right" w:leader="dot" w:pos="8210"/>
            </w:tabs>
            <w:rPr>
              <w:rFonts w:asciiTheme="minorHAnsi" w:eastAsiaTheme="minorEastAsia" w:hAnsiTheme="minorHAnsi" w:cstheme="minorBidi"/>
              <w:noProof/>
              <w:sz w:val="22"/>
              <w:szCs w:val="22"/>
              <w:lang w:val="en-GB" w:eastAsia="en-GB"/>
            </w:rPr>
          </w:pPr>
          <w:hyperlink w:anchor="_Toc104455535" w:history="1">
            <w:r w:rsidRPr="00AB35E0">
              <w:rPr>
                <w:rStyle w:val="Hyperlink"/>
                <w:noProof/>
              </w:rPr>
              <w:t>1.3 OBJECTIVES OF THE PROJECT</w:t>
            </w:r>
            <w:r>
              <w:rPr>
                <w:noProof/>
                <w:webHidden/>
              </w:rPr>
              <w:tab/>
            </w:r>
            <w:r>
              <w:rPr>
                <w:noProof/>
                <w:webHidden/>
              </w:rPr>
              <w:fldChar w:fldCharType="begin"/>
            </w:r>
            <w:r>
              <w:rPr>
                <w:noProof/>
                <w:webHidden/>
              </w:rPr>
              <w:instrText xml:space="preserve"> PAGEREF _Toc104455535 \h </w:instrText>
            </w:r>
            <w:r>
              <w:rPr>
                <w:noProof/>
                <w:webHidden/>
              </w:rPr>
            </w:r>
            <w:r>
              <w:rPr>
                <w:noProof/>
                <w:webHidden/>
              </w:rPr>
              <w:fldChar w:fldCharType="separate"/>
            </w:r>
            <w:r>
              <w:rPr>
                <w:noProof/>
                <w:webHidden/>
              </w:rPr>
              <w:t>3</w:t>
            </w:r>
            <w:r>
              <w:rPr>
                <w:noProof/>
                <w:webHidden/>
              </w:rPr>
              <w:fldChar w:fldCharType="end"/>
            </w:r>
          </w:hyperlink>
        </w:p>
        <w:p w14:paraId="739B0072" w14:textId="4289EAD1" w:rsidR="00C61A5D" w:rsidRDefault="00C61A5D">
          <w:pPr>
            <w:pStyle w:val="TOC2"/>
            <w:tabs>
              <w:tab w:val="right" w:leader="dot" w:pos="8210"/>
            </w:tabs>
            <w:rPr>
              <w:rFonts w:asciiTheme="minorHAnsi" w:eastAsiaTheme="minorEastAsia" w:hAnsiTheme="minorHAnsi" w:cstheme="minorBidi"/>
              <w:noProof/>
              <w:sz w:val="22"/>
              <w:szCs w:val="22"/>
              <w:lang w:val="en-GB" w:eastAsia="en-GB"/>
            </w:rPr>
          </w:pPr>
          <w:hyperlink w:anchor="_Toc104455536" w:history="1">
            <w:r w:rsidRPr="00AB35E0">
              <w:rPr>
                <w:rStyle w:val="Hyperlink"/>
                <w:noProof/>
              </w:rPr>
              <w:t>1.4 SIGNIFICANT OF THE PROJECT</w:t>
            </w:r>
            <w:r>
              <w:rPr>
                <w:noProof/>
                <w:webHidden/>
              </w:rPr>
              <w:tab/>
            </w:r>
            <w:r>
              <w:rPr>
                <w:noProof/>
                <w:webHidden/>
              </w:rPr>
              <w:fldChar w:fldCharType="begin"/>
            </w:r>
            <w:r>
              <w:rPr>
                <w:noProof/>
                <w:webHidden/>
              </w:rPr>
              <w:instrText xml:space="preserve"> PAGEREF _Toc104455536 \h </w:instrText>
            </w:r>
            <w:r>
              <w:rPr>
                <w:noProof/>
                <w:webHidden/>
              </w:rPr>
            </w:r>
            <w:r>
              <w:rPr>
                <w:noProof/>
                <w:webHidden/>
              </w:rPr>
              <w:fldChar w:fldCharType="separate"/>
            </w:r>
            <w:r>
              <w:rPr>
                <w:noProof/>
                <w:webHidden/>
              </w:rPr>
              <w:t>4</w:t>
            </w:r>
            <w:r>
              <w:rPr>
                <w:noProof/>
                <w:webHidden/>
              </w:rPr>
              <w:fldChar w:fldCharType="end"/>
            </w:r>
          </w:hyperlink>
        </w:p>
        <w:p w14:paraId="1C6D073C" w14:textId="11DE154F" w:rsidR="00C61A5D" w:rsidRDefault="00C61A5D">
          <w:pPr>
            <w:pStyle w:val="TOC2"/>
            <w:tabs>
              <w:tab w:val="right" w:leader="dot" w:pos="8210"/>
            </w:tabs>
            <w:rPr>
              <w:rFonts w:asciiTheme="minorHAnsi" w:eastAsiaTheme="minorEastAsia" w:hAnsiTheme="minorHAnsi" w:cstheme="minorBidi"/>
              <w:noProof/>
              <w:sz w:val="22"/>
              <w:szCs w:val="22"/>
              <w:lang w:val="en-GB" w:eastAsia="en-GB"/>
            </w:rPr>
          </w:pPr>
          <w:hyperlink w:anchor="_Toc104455537" w:history="1">
            <w:r w:rsidRPr="00AB35E0">
              <w:rPr>
                <w:rStyle w:val="Hyperlink"/>
                <w:noProof/>
              </w:rPr>
              <w:t>1.5 SCOPE AND LIMITATIONS OF THE PROJECT</w:t>
            </w:r>
            <w:r>
              <w:rPr>
                <w:noProof/>
                <w:webHidden/>
              </w:rPr>
              <w:tab/>
            </w:r>
            <w:r>
              <w:rPr>
                <w:noProof/>
                <w:webHidden/>
              </w:rPr>
              <w:fldChar w:fldCharType="begin"/>
            </w:r>
            <w:r>
              <w:rPr>
                <w:noProof/>
                <w:webHidden/>
              </w:rPr>
              <w:instrText xml:space="preserve"> PAGEREF _Toc104455537 \h </w:instrText>
            </w:r>
            <w:r>
              <w:rPr>
                <w:noProof/>
                <w:webHidden/>
              </w:rPr>
            </w:r>
            <w:r>
              <w:rPr>
                <w:noProof/>
                <w:webHidden/>
              </w:rPr>
              <w:fldChar w:fldCharType="separate"/>
            </w:r>
            <w:r>
              <w:rPr>
                <w:noProof/>
                <w:webHidden/>
              </w:rPr>
              <w:t>4</w:t>
            </w:r>
            <w:r>
              <w:rPr>
                <w:noProof/>
                <w:webHidden/>
              </w:rPr>
              <w:fldChar w:fldCharType="end"/>
            </w:r>
          </w:hyperlink>
        </w:p>
        <w:p w14:paraId="1DBB38FA" w14:textId="1B8B74D7" w:rsidR="00C61A5D" w:rsidRDefault="00C61A5D">
          <w:pPr>
            <w:pStyle w:val="TOC2"/>
            <w:tabs>
              <w:tab w:val="right" w:leader="dot" w:pos="8210"/>
            </w:tabs>
            <w:rPr>
              <w:rFonts w:asciiTheme="minorHAnsi" w:eastAsiaTheme="minorEastAsia" w:hAnsiTheme="minorHAnsi" w:cstheme="minorBidi"/>
              <w:noProof/>
              <w:sz w:val="22"/>
              <w:szCs w:val="22"/>
              <w:lang w:val="en-GB" w:eastAsia="en-GB"/>
            </w:rPr>
          </w:pPr>
          <w:hyperlink w:anchor="_Toc104455538" w:history="1">
            <w:r w:rsidRPr="00AB35E0">
              <w:rPr>
                <w:rStyle w:val="Hyperlink"/>
                <w:noProof/>
              </w:rPr>
              <w:t>1.6 CHAPTER SUMMARY</w:t>
            </w:r>
            <w:r>
              <w:rPr>
                <w:noProof/>
                <w:webHidden/>
              </w:rPr>
              <w:tab/>
            </w:r>
            <w:r>
              <w:rPr>
                <w:noProof/>
                <w:webHidden/>
              </w:rPr>
              <w:fldChar w:fldCharType="begin"/>
            </w:r>
            <w:r>
              <w:rPr>
                <w:noProof/>
                <w:webHidden/>
              </w:rPr>
              <w:instrText xml:space="preserve"> PAGEREF _Toc104455538 \h </w:instrText>
            </w:r>
            <w:r>
              <w:rPr>
                <w:noProof/>
                <w:webHidden/>
              </w:rPr>
            </w:r>
            <w:r>
              <w:rPr>
                <w:noProof/>
                <w:webHidden/>
              </w:rPr>
              <w:fldChar w:fldCharType="separate"/>
            </w:r>
            <w:r>
              <w:rPr>
                <w:noProof/>
                <w:webHidden/>
              </w:rPr>
              <w:t>5</w:t>
            </w:r>
            <w:r>
              <w:rPr>
                <w:noProof/>
                <w:webHidden/>
              </w:rPr>
              <w:fldChar w:fldCharType="end"/>
            </w:r>
          </w:hyperlink>
        </w:p>
        <w:p w14:paraId="3285A0CB" w14:textId="4BA57539" w:rsidR="00C61A5D" w:rsidRDefault="00C61A5D">
          <w:pPr>
            <w:pStyle w:val="TOC1"/>
            <w:rPr>
              <w:rFonts w:asciiTheme="minorHAnsi" w:eastAsiaTheme="minorEastAsia" w:hAnsiTheme="minorHAnsi" w:cstheme="minorBidi"/>
              <w:b w:val="0"/>
              <w:bCs w:val="0"/>
              <w:sz w:val="22"/>
              <w:szCs w:val="22"/>
              <w:lang w:val="en-GB" w:eastAsia="en-GB"/>
            </w:rPr>
          </w:pPr>
          <w:hyperlink w:anchor="_Toc104455539" w:history="1">
            <w:r w:rsidRPr="00AB35E0">
              <w:rPr>
                <w:rStyle w:val="Hyperlink"/>
              </w:rPr>
              <w:t>CHAPTER 2: LITERATURE REVIEWS</w:t>
            </w:r>
            <w:r>
              <w:rPr>
                <w:webHidden/>
              </w:rPr>
              <w:tab/>
            </w:r>
            <w:r>
              <w:rPr>
                <w:webHidden/>
              </w:rPr>
              <w:fldChar w:fldCharType="begin"/>
            </w:r>
            <w:r>
              <w:rPr>
                <w:webHidden/>
              </w:rPr>
              <w:instrText xml:space="preserve"> PAGEREF _Toc104455539 \h </w:instrText>
            </w:r>
            <w:r>
              <w:rPr>
                <w:webHidden/>
              </w:rPr>
            </w:r>
            <w:r>
              <w:rPr>
                <w:webHidden/>
              </w:rPr>
              <w:fldChar w:fldCharType="separate"/>
            </w:r>
            <w:r>
              <w:rPr>
                <w:webHidden/>
              </w:rPr>
              <w:t>6</w:t>
            </w:r>
            <w:r>
              <w:rPr>
                <w:webHidden/>
              </w:rPr>
              <w:fldChar w:fldCharType="end"/>
            </w:r>
          </w:hyperlink>
        </w:p>
        <w:p w14:paraId="4B765AA5" w14:textId="07302AC2" w:rsidR="00C61A5D" w:rsidRDefault="00C61A5D">
          <w:pPr>
            <w:pStyle w:val="TOC2"/>
            <w:tabs>
              <w:tab w:val="left" w:pos="960"/>
              <w:tab w:val="right" w:leader="dot" w:pos="8210"/>
            </w:tabs>
            <w:rPr>
              <w:rFonts w:asciiTheme="minorHAnsi" w:eastAsiaTheme="minorEastAsia" w:hAnsiTheme="minorHAnsi" w:cstheme="minorBidi"/>
              <w:noProof/>
              <w:sz w:val="22"/>
              <w:szCs w:val="22"/>
              <w:lang w:val="en-GB" w:eastAsia="en-GB"/>
            </w:rPr>
          </w:pPr>
          <w:hyperlink w:anchor="_Toc104455540" w:history="1">
            <w:r w:rsidRPr="00AB35E0">
              <w:rPr>
                <w:rStyle w:val="Hyperlink"/>
                <w:noProof/>
              </w:rPr>
              <w:t>2.1</w:t>
            </w:r>
            <w:r>
              <w:rPr>
                <w:rFonts w:asciiTheme="minorHAnsi" w:eastAsiaTheme="minorEastAsia" w:hAnsiTheme="minorHAnsi" w:cstheme="minorBidi"/>
                <w:noProof/>
                <w:sz w:val="22"/>
                <w:szCs w:val="22"/>
                <w:lang w:val="en-GB" w:eastAsia="en-GB"/>
              </w:rPr>
              <w:tab/>
            </w:r>
            <w:r w:rsidRPr="00AB35E0">
              <w:rPr>
                <w:rStyle w:val="Hyperlink"/>
                <w:noProof/>
              </w:rPr>
              <w:t>INTRODUCTION</w:t>
            </w:r>
            <w:r>
              <w:rPr>
                <w:noProof/>
                <w:webHidden/>
              </w:rPr>
              <w:tab/>
            </w:r>
            <w:r>
              <w:rPr>
                <w:noProof/>
                <w:webHidden/>
              </w:rPr>
              <w:fldChar w:fldCharType="begin"/>
            </w:r>
            <w:r>
              <w:rPr>
                <w:noProof/>
                <w:webHidden/>
              </w:rPr>
              <w:instrText xml:space="preserve"> PAGEREF _Toc104455540 \h </w:instrText>
            </w:r>
            <w:r>
              <w:rPr>
                <w:noProof/>
                <w:webHidden/>
              </w:rPr>
            </w:r>
            <w:r>
              <w:rPr>
                <w:noProof/>
                <w:webHidden/>
              </w:rPr>
              <w:fldChar w:fldCharType="separate"/>
            </w:r>
            <w:r>
              <w:rPr>
                <w:noProof/>
                <w:webHidden/>
              </w:rPr>
              <w:t>6</w:t>
            </w:r>
            <w:r>
              <w:rPr>
                <w:noProof/>
                <w:webHidden/>
              </w:rPr>
              <w:fldChar w:fldCharType="end"/>
            </w:r>
          </w:hyperlink>
        </w:p>
        <w:p w14:paraId="1680500C" w14:textId="0A090461" w:rsidR="00C61A5D" w:rsidRDefault="00C61A5D">
          <w:pPr>
            <w:pStyle w:val="TOC2"/>
            <w:tabs>
              <w:tab w:val="left" w:pos="960"/>
              <w:tab w:val="right" w:leader="dot" w:pos="8210"/>
            </w:tabs>
            <w:rPr>
              <w:rFonts w:asciiTheme="minorHAnsi" w:eastAsiaTheme="minorEastAsia" w:hAnsiTheme="minorHAnsi" w:cstheme="minorBidi"/>
              <w:noProof/>
              <w:sz w:val="22"/>
              <w:szCs w:val="22"/>
              <w:lang w:val="en-GB" w:eastAsia="en-GB"/>
            </w:rPr>
          </w:pPr>
          <w:hyperlink w:anchor="_Toc104455541" w:history="1">
            <w:r w:rsidRPr="00AB35E0">
              <w:rPr>
                <w:rStyle w:val="Hyperlink"/>
                <w:noProof/>
              </w:rPr>
              <w:t>2.2</w:t>
            </w:r>
            <w:r>
              <w:rPr>
                <w:rFonts w:asciiTheme="minorHAnsi" w:eastAsiaTheme="minorEastAsia" w:hAnsiTheme="minorHAnsi" w:cstheme="minorBidi"/>
                <w:noProof/>
                <w:sz w:val="22"/>
                <w:szCs w:val="22"/>
                <w:lang w:val="en-GB" w:eastAsia="en-GB"/>
              </w:rPr>
              <w:tab/>
            </w:r>
            <w:r w:rsidRPr="00AB35E0">
              <w:rPr>
                <w:rStyle w:val="Hyperlink"/>
                <w:noProof/>
              </w:rPr>
              <w:t>PHYSIOLOGY OF MUSCLE FIBER</w:t>
            </w:r>
            <w:r>
              <w:rPr>
                <w:noProof/>
                <w:webHidden/>
              </w:rPr>
              <w:tab/>
            </w:r>
            <w:r>
              <w:rPr>
                <w:noProof/>
                <w:webHidden/>
              </w:rPr>
              <w:fldChar w:fldCharType="begin"/>
            </w:r>
            <w:r>
              <w:rPr>
                <w:noProof/>
                <w:webHidden/>
              </w:rPr>
              <w:instrText xml:space="preserve"> PAGEREF _Toc104455541 \h </w:instrText>
            </w:r>
            <w:r>
              <w:rPr>
                <w:noProof/>
                <w:webHidden/>
              </w:rPr>
            </w:r>
            <w:r>
              <w:rPr>
                <w:noProof/>
                <w:webHidden/>
              </w:rPr>
              <w:fldChar w:fldCharType="separate"/>
            </w:r>
            <w:r>
              <w:rPr>
                <w:noProof/>
                <w:webHidden/>
              </w:rPr>
              <w:t>6</w:t>
            </w:r>
            <w:r>
              <w:rPr>
                <w:noProof/>
                <w:webHidden/>
              </w:rPr>
              <w:fldChar w:fldCharType="end"/>
            </w:r>
          </w:hyperlink>
        </w:p>
        <w:p w14:paraId="538BA99C" w14:textId="0408EBD2" w:rsidR="00C61A5D" w:rsidRDefault="00C61A5D">
          <w:pPr>
            <w:pStyle w:val="TOC3"/>
            <w:tabs>
              <w:tab w:val="right" w:leader="dot" w:pos="8210"/>
            </w:tabs>
            <w:rPr>
              <w:rFonts w:asciiTheme="minorHAnsi" w:eastAsiaTheme="minorEastAsia" w:hAnsiTheme="minorHAnsi" w:cstheme="minorBidi"/>
              <w:noProof/>
              <w:sz w:val="22"/>
              <w:szCs w:val="22"/>
              <w:lang w:val="en-GB" w:eastAsia="en-GB"/>
            </w:rPr>
          </w:pPr>
          <w:hyperlink w:anchor="_Toc104455542" w:history="1">
            <w:r w:rsidRPr="00AB35E0">
              <w:rPr>
                <w:rStyle w:val="Hyperlink"/>
                <w:noProof/>
              </w:rPr>
              <w:t>2.2.1 Motor Unit</w:t>
            </w:r>
            <w:r>
              <w:rPr>
                <w:noProof/>
                <w:webHidden/>
              </w:rPr>
              <w:tab/>
            </w:r>
            <w:r>
              <w:rPr>
                <w:noProof/>
                <w:webHidden/>
              </w:rPr>
              <w:fldChar w:fldCharType="begin"/>
            </w:r>
            <w:r>
              <w:rPr>
                <w:noProof/>
                <w:webHidden/>
              </w:rPr>
              <w:instrText xml:space="preserve"> PAGEREF _Toc104455542 \h </w:instrText>
            </w:r>
            <w:r>
              <w:rPr>
                <w:noProof/>
                <w:webHidden/>
              </w:rPr>
            </w:r>
            <w:r>
              <w:rPr>
                <w:noProof/>
                <w:webHidden/>
              </w:rPr>
              <w:fldChar w:fldCharType="separate"/>
            </w:r>
            <w:r>
              <w:rPr>
                <w:noProof/>
                <w:webHidden/>
              </w:rPr>
              <w:t>6</w:t>
            </w:r>
            <w:r>
              <w:rPr>
                <w:noProof/>
                <w:webHidden/>
              </w:rPr>
              <w:fldChar w:fldCharType="end"/>
            </w:r>
          </w:hyperlink>
        </w:p>
        <w:p w14:paraId="2FF6A9ED" w14:textId="7C2A84EA" w:rsidR="00C61A5D" w:rsidRDefault="00C61A5D">
          <w:pPr>
            <w:pStyle w:val="TOC3"/>
            <w:tabs>
              <w:tab w:val="right" w:leader="dot" w:pos="8210"/>
            </w:tabs>
            <w:rPr>
              <w:rFonts w:asciiTheme="minorHAnsi" w:eastAsiaTheme="minorEastAsia" w:hAnsiTheme="minorHAnsi" w:cstheme="minorBidi"/>
              <w:noProof/>
              <w:sz w:val="22"/>
              <w:szCs w:val="22"/>
              <w:lang w:val="en-GB" w:eastAsia="en-GB"/>
            </w:rPr>
          </w:pPr>
          <w:hyperlink w:anchor="_Toc104455543" w:history="1">
            <w:r w:rsidRPr="00AB35E0">
              <w:rPr>
                <w:rStyle w:val="Hyperlink"/>
                <w:noProof/>
              </w:rPr>
              <w:t>2.2.2 Action Potential in Muscle Fiber</w:t>
            </w:r>
            <w:r>
              <w:rPr>
                <w:noProof/>
                <w:webHidden/>
              </w:rPr>
              <w:tab/>
            </w:r>
            <w:r>
              <w:rPr>
                <w:noProof/>
                <w:webHidden/>
              </w:rPr>
              <w:fldChar w:fldCharType="begin"/>
            </w:r>
            <w:r>
              <w:rPr>
                <w:noProof/>
                <w:webHidden/>
              </w:rPr>
              <w:instrText xml:space="preserve"> PAGEREF _Toc104455543 \h </w:instrText>
            </w:r>
            <w:r>
              <w:rPr>
                <w:noProof/>
                <w:webHidden/>
              </w:rPr>
            </w:r>
            <w:r>
              <w:rPr>
                <w:noProof/>
                <w:webHidden/>
              </w:rPr>
              <w:fldChar w:fldCharType="separate"/>
            </w:r>
            <w:r>
              <w:rPr>
                <w:noProof/>
                <w:webHidden/>
              </w:rPr>
              <w:t>7</w:t>
            </w:r>
            <w:r>
              <w:rPr>
                <w:noProof/>
                <w:webHidden/>
              </w:rPr>
              <w:fldChar w:fldCharType="end"/>
            </w:r>
          </w:hyperlink>
        </w:p>
        <w:p w14:paraId="24E1C44A" w14:textId="5CF4647A" w:rsidR="00C61A5D" w:rsidRDefault="00C61A5D">
          <w:pPr>
            <w:pStyle w:val="TOC3"/>
            <w:tabs>
              <w:tab w:val="right" w:leader="dot" w:pos="8210"/>
            </w:tabs>
            <w:rPr>
              <w:rFonts w:asciiTheme="minorHAnsi" w:eastAsiaTheme="minorEastAsia" w:hAnsiTheme="minorHAnsi" w:cstheme="minorBidi"/>
              <w:noProof/>
              <w:sz w:val="22"/>
              <w:szCs w:val="22"/>
              <w:lang w:val="en-GB" w:eastAsia="en-GB"/>
            </w:rPr>
          </w:pPr>
          <w:hyperlink w:anchor="_Toc104455544" w:history="1">
            <w:r w:rsidRPr="00AB35E0">
              <w:rPr>
                <w:rStyle w:val="Hyperlink"/>
                <w:noProof/>
              </w:rPr>
              <w:t>2.2.3 Generation of Action Potential in Muscle Fiber</w:t>
            </w:r>
            <w:r>
              <w:rPr>
                <w:noProof/>
                <w:webHidden/>
              </w:rPr>
              <w:tab/>
            </w:r>
            <w:r>
              <w:rPr>
                <w:noProof/>
                <w:webHidden/>
              </w:rPr>
              <w:fldChar w:fldCharType="begin"/>
            </w:r>
            <w:r>
              <w:rPr>
                <w:noProof/>
                <w:webHidden/>
              </w:rPr>
              <w:instrText xml:space="preserve"> PAGEREF _Toc104455544 \h </w:instrText>
            </w:r>
            <w:r>
              <w:rPr>
                <w:noProof/>
                <w:webHidden/>
              </w:rPr>
            </w:r>
            <w:r>
              <w:rPr>
                <w:noProof/>
                <w:webHidden/>
              </w:rPr>
              <w:fldChar w:fldCharType="separate"/>
            </w:r>
            <w:r>
              <w:rPr>
                <w:noProof/>
                <w:webHidden/>
              </w:rPr>
              <w:t>7</w:t>
            </w:r>
            <w:r>
              <w:rPr>
                <w:noProof/>
                <w:webHidden/>
              </w:rPr>
              <w:fldChar w:fldCharType="end"/>
            </w:r>
          </w:hyperlink>
        </w:p>
        <w:p w14:paraId="04340089" w14:textId="078F2485" w:rsidR="00C61A5D" w:rsidRDefault="00C61A5D">
          <w:pPr>
            <w:pStyle w:val="TOC3"/>
            <w:tabs>
              <w:tab w:val="right" w:leader="dot" w:pos="8210"/>
            </w:tabs>
            <w:rPr>
              <w:rFonts w:asciiTheme="minorHAnsi" w:eastAsiaTheme="minorEastAsia" w:hAnsiTheme="minorHAnsi" w:cstheme="minorBidi"/>
              <w:noProof/>
              <w:sz w:val="22"/>
              <w:szCs w:val="22"/>
              <w:lang w:val="en-GB" w:eastAsia="en-GB"/>
            </w:rPr>
          </w:pPr>
          <w:hyperlink w:anchor="_Toc104455545" w:history="1">
            <w:r w:rsidRPr="00AB35E0">
              <w:rPr>
                <w:rStyle w:val="Hyperlink"/>
                <w:noProof/>
              </w:rPr>
              <w:t>2.2.4 Muscle Fiber Conduction Velocity</w:t>
            </w:r>
            <w:r>
              <w:rPr>
                <w:noProof/>
                <w:webHidden/>
              </w:rPr>
              <w:tab/>
            </w:r>
            <w:r>
              <w:rPr>
                <w:noProof/>
                <w:webHidden/>
              </w:rPr>
              <w:fldChar w:fldCharType="begin"/>
            </w:r>
            <w:r>
              <w:rPr>
                <w:noProof/>
                <w:webHidden/>
              </w:rPr>
              <w:instrText xml:space="preserve"> PAGEREF _Toc104455545 \h </w:instrText>
            </w:r>
            <w:r>
              <w:rPr>
                <w:noProof/>
                <w:webHidden/>
              </w:rPr>
            </w:r>
            <w:r>
              <w:rPr>
                <w:noProof/>
                <w:webHidden/>
              </w:rPr>
              <w:fldChar w:fldCharType="separate"/>
            </w:r>
            <w:r>
              <w:rPr>
                <w:noProof/>
                <w:webHidden/>
              </w:rPr>
              <w:t>9</w:t>
            </w:r>
            <w:r>
              <w:rPr>
                <w:noProof/>
                <w:webHidden/>
              </w:rPr>
              <w:fldChar w:fldCharType="end"/>
            </w:r>
          </w:hyperlink>
        </w:p>
        <w:p w14:paraId="5A053D58" w14:textId="1E66B281" w:rsidR="00C61A5D" w:rsidRDefault="00C61A5D">
          <w:pPr>
            <w:pStyle w:val="TOC3"/>
            <w:tabs>
              <w:tab w:val="right" w:leader="dot" w:pos="8210"/>
            </w:tabs>
            <w:rPr>
              <w:rFonts w:asciiTheme="minorHAnsi" w:eastAsiaTheme="minorEastAsia" w:hAnsiTheme="minorHAnsi" w:cstheme="minorBidi"/>
              <w:noProof/>
              <w:sz w:val="22"/>
              <w:szCs w:val="22"/>
              <w:lang w:val="en-GB" w:eastAsia="en-GB"/>
            </w:rPr>
          </w:pPr>
          <w:hyperlink w:anchor="_Toc104455546" w:history="1">
            <w:r w:rsidRPr="00AB35E0">
              <w:rPr>
                <w:rStyle w:val="Hyperlink"/>
                <w:noProof/>
              </w:rPr>
              <w:t>2.2.5 Anatomical Features of Muscle</w:t>
            </w:r>
            <w:r>
              <w:rPr>
                <w:noProof/>
                <w:webHidden/>
              </w:rPr>
              <w:tab/>
            </w:r>
            <w:r>
              <w:rPr>
                <w:noProof/>
                <w:webHidden/>
              </w:rPr>
              <w:fldChar w:fldCharType="begin"/>
            </w:r>
            <w:r>
              <w:rPr>
                <w:noProof/>
                <w:webHidden/>
              </w:rPr>
              <w:instrText xml:space="preserve"> PAGEREF _Toc104455546 \h </w:instrText>
            </w:r>
            <w:r>
              <w:rPr>
                <w:noProof/>
                <w:webHidden/>
              </w:rPr>
            </w:r>
            <w:r>
              <w:rPr>
                <w:noProof/>
                <w:webHidden/>
              </w:rPr>
              <w:fldChar w:fldCharType="separate"/>
            </w:r>
            <w:r>
              <w:rPr>
                <w:noProof/>
                <w:webHidden/>
              </w:rPr>
              <w:t>10</w:t>
            </w:r>
            <w:r>
              <w:rPr>
                <w:noProof/>
                <w:webHidden/>
              </w:rPr>
              <w:fldChar w:fldCharType="end"/>
            </w:r>
          </w:hyperlink>
        </w:p>
        <w:p w14:paraId="160F2DF1" w14:textId="23343242" w:rsidR="00C61A5D" w:rsidRDefault="00C61A5D">
          <w:pPr>
            <w:pStyle w:val="TOC2"/>
            <w:tabs>
              <w:tab w:val="left" w:pos="960"/>
              <w:tab w:val="right" w:leader="dot" w:pos="8210"/>
            </w:tabs>
            <w:rPr>
              <w:rFonts w:asciiTheme="minorHAnsi" w:eastAsiaTheme="minorEastAsia" w:hAnsiTheme="minorHAnsi" w:cstheme="minorBidi"/>
              <w:noProof/>
              <w:sz w:val="22"/>
              <w:szCs w:val="22"/>
              <w:lang w:val="en-GB" w:eastAsia="en-GB"/>
            </w:rPr>
          </w:pPr>
          <w:hyperlink w:anchor="_Toc104455547" w:history="1">
            <w:r w:rsidRPr="00AB35E0">
              <w:rPr>
                <w:rStyle w:val="Hyperlink"/>
                <w:noProof/>
              </w:rPr>
              <w:t>2.3</w:t>
            </w:r>
            <w:r>
              <w:rPr>
                <w:rFonts w:asciiTheme="minorHAnsi" w:eastAsiaTheme="minorEastAsia" w:hAnsiTheme="minorHAnsi" w:cstheme="minorBidi"/>
                <w:noProof/>
                <w:sz w:val="22"/>
                <w:szCs w:val="22"/>
                <w:lang w:val="en-GB" w:eastAsia="en-GB"/>
              </w:rPr>
              <w:tab/>
            </w:r>
            <w:r w:rsidRPr="00AB35E0">
              <w:rPr>
                <w:rStyle w:val="Hyperlink"/>
                <w:noProof/>
              </w:rPr>
              <w:t>ELECTROMYOGRAPHY (EMG) SIGNAL GENERATION</w:t>
            </w:r>
            <w:r>
              <w:rPr>
                <w:noProof/>
                <w:webHidden/>
              </w:rPr>
              <w:tab/>
            </w:r>
            <w:r>
              <w:rPr>
                <w:noProof/>
                <w:webHidden/>
              </w:rPr>
              <w:fldChar w:fldCharType="begin"/>
            </w:r>
            <w:r>
              <w:rPr>
                <w:noProof/>
                <w:webHidden/>
              </w:rPr>
              <w:instrText xml:space="preserve"> PAGEREF _Toc104455547 \h </w:instrText>
            </w:r>
            <w:r>
              <w:rPr>
                <w:noProof/>
                <w:webHidden/>
              </w:rPr>
            </w:r>
            <w:r>
              <w:rPr>
                <w:noProof/>
                <w:webHidden/>
              </w:rPr>
              <w:fldChar w:fldCharType="separate"/>
            </w:r>
            <w:r>
              <w:rPr>
                <w:noProof/>
                <w:webHidden/>
              </w:rPr>
              <w:t>11</w:t>
            </w:r>
            <w:r>
              <w:rPr>
                <w:noProof/>
                <w:webHidden/>
              </w:rPr>
              <w:fldChar w:fldCharType="end"/>
            </w:r>
          </w:hyperlink>
        </w:p>
        <w:p w14:paraId="5F622947" w14:textId="634C5278" w:rsidR="00C61A5D" w:rsidRDefault="00C61A5D">
          <w:pPr>
            <w:pStyle w:val="TOC3"/>
            <w:tabs>
              <w:tab w:val="right" w:leader="dot" w:pos="8210"/>
            </w:tabs>
            <w:rPr>
              <w:rFonts w:asciiTheme="minorHAnsi" w:eastAsiaTheme="minorEastAsia" w:hAnsiTheme="minorHAnsi" w:cstheme="minorBidi"/>
              <w:noProof/>
              <w:sz w:val="22"/>
              <w:szCs w:val="22"/>
              <w:lang w:val="en-GB" w:eastAsia="en-GB"/>
            </w:rPr>
          </w:pPr>
          <w:hyperlink w:anchor="_Toc104455548" w:history="1">
            <w:r w:rsidRPr="00AB35E0">
              <w:rPr>
                <w:rStyle w:val="Hyperlink"/>
                <w:noProof/>
              </w:rPr>
              <w:t>2.3.1 Concept of Electromyography (EMG)</w:t>
            </w:r>
            <w:r>
              <w:rPr>
                <w:noProof/>
                <w:webHidden/>
              </w:rPr>
              <w:tab/>
            </w:r>
            <w:r>
              <w:rPr>
                <w:noProof/>
                <w:webHidden/>
              </w:rPr>
              <w:fldChar w:fldCharType="begin"/>
            </w:r>
            <w:r>
              <w:rPr>
                <w:noProof/>
                <w:webHidden/>
              </w:rPr>
              <w:instrText xml:space="preserve"> PAGEREF _Toc104455548 \h </w:instrText>
            </w:r>
            <w:r>
              <w:rPr>
                <w:noProof/>
                <w:webHidden/>
              </w:rPr>
            </w:r>
            <w:r>
              <w:rPr>
                <w:noProof/>
                <w:webHidden/>
              </w:rPr>
              <w:fldChar w:fldCharType="separate"/>
            </w:r>
            <w:r>
              <w:rPr>
                <w:noProof/>
                <w:webHidden/>
              </w:rPr>
              <w:t>11</w:t>
            </w:r>
            <w:r>
              <w:rPr>
                <w:noProof/>
                <w:webHidden/>
              </w:rPr>
              <w:fldChar w:fldCharType="end"/>
            </w:r>
          </w:hyperlink>
        </w:p>
        <w:p w14:paraId="53D66182" w14:textId="7C1F73AE" w:rsidR="00C61A5D" w:rsidRDefault="00C61A5D">
          <w:pPr>
            <w:pStyle w:val="TOC3"/>
            <w:tabs>
              <w:tab w:val="right" w:leader="dot" w:pos="8210"/>
            </w:tabs>
            <w:rPr>
              <w:rFonts w:asciiTheme="minorHAnsi" w:eastAsiaTheme="minorEastAsia" w:hAnsiTheme="minorHAnsi" w:cstheme="minorBidi"/>
              <w:noProof/>
              <w:sz w:val="22"/>
              <w:szCs w:val="22"/>
              <w:lang w:val="en-GB" w:eastAsia="en-GB"/>
            </w:rPr>
          </w:pPr>
          <w:hyperlink w:anchor="_Toc104455549" w:history="1">
            <w:r w:rsidRPr="00AB35E0">
              <w:rPr>
                <w:rStyle w:val="Hyperlink"/>
                <w:noProof/>
              </w:rPr>
              <w:t>2.3.2 Signal Source of EMG Signal</w:t>
            </w:r>
            <w:r>
              <w:rPr>
                <w:noProof/>
                <w:webHidden/>
              </w:rPr>
              <w:tab/>
            </w:r>
            <w:r>
              <w:rPr>
                <w:noProof/>
                <w:webHidden/>
              </w:rPr>
              <w:fldChar w:fldCharType="begin"/>
            </w:r>
            <w:r>
              <w:rPr>
                <w:noProof/>
                <w:webHidden/>
              </w:rPr>
              <w:instrText xml:space="preserve"> PAGEREF _Toc104455549 \h </w:instrText>
            </w:r>
            <w:r>
              <w:rPr>
                <w:noProof/>
                <w:webHidden/>
              </w:rPr>
            </w:r>
            <w:r>
              <w:rPr>
                <w:noProof/>
                <w:webHidden/>
              </w:rPr>
              <w:fldChar w:fldCharType="separate"/>
            </w:r>
            <w:r>
              <w:rPr>
                <w:noProof/>
                <w:webHidden/>
              </w:rPr>
              <w:t>12</w:t>
            </w:r>
            <w:r>
              <w:rPr>
                <w:noProof/>
                <w:webHidden/>
              </w:rPr>
              <w:fldChar w:fldCharType="end"/>
            </w:r>
          </w:hyperlink>
        </w:p>
        <w:p w14:paraId="62679476" w14:textId="32747C85" w:rsidR="00C61A5D" w:rsidRDefault="00C61A5D">
          <w:pPr>
            <w:pStyle w:val="TOC3"/>
            <w:tabs>
              <w:tab w:val="right" w:leader="dot" w:pos="8210"/>
            </w:tabs>
            <w:rPr>
              <w:rFonts w:asciiTheme="minorHAnsi" w:eastAsiaTheme="minorEastAsia" w:hAnsiTheme="minorHAnsi" w:cstheme="minorBidi"/>
              <w:noProof/>
              <w:sz w:val="22"/>
              <w:szCs w:val="22"/>
              <w:lang w:val="en-GB" w:eastAsia="en-GB"/>
            </w:rPr>
          </w:pPr>
          <w:hyperlink w:anchor="_Toc104455550" w:history="1">
            <w:r w:rsidRPr="00AB35E0">
              <w:rPr>
                <w:rStyle w:val="Hyperlink"/>
                <w:noProof/>
              </w:rPr>
              <w:t>2.3.3 Electrode Configuration, Distance and Location</w:t>
            </w:r>
            <w:r>
              <w:rPr>
                <w:noProof/>
                <w:webHidden/>
              </w:rPr>
              <w:tab/>
            </w:r>
            <w:r>
              <w:rPr>
                <w:noProof/>
                <w:webHidden/>
              </w:rPr>
              <w:fldChar w:fldCharType="begin"/>
            </w:r>
            <w:r>
              <w:rPr>
                <w:noProof/>
                <w:webHidden/>
              </w:rPr>
              <w:instrText xml:space="preserve"> PAGEREF _Toc104455550 \h </w:instrText>
            </w:r>
            <w:r>
              <w:rPr>
                <w:noProof/>
                <w:webHidden/>
              </w:rPr>
            </w:r>
            <w:r>
              <w:rPr>
                <w:noProof/>
                <w:webHidden/>
              </w:rPr>
              <w:fldChar w:fldCharType="separate"/>
            </w:r>
            <w:r>
              <w:rPr>
                <w:noProof/>
                <w:webHidden/>
              </w:rPr>
              <w:t>14</w:t>
            </w:r>
            <w:r>
              <w:rPr>
                <w:noProof/>
                <w:webHidden/>
              </w:rPr>
              <w:fldChar w:fldCharType="end"/>
            </w:r>
          </w:hyperlink>
        </w:p>
        <w:p w14:paraId="3AB763B6" w14:textId="71BA767E" w:rsidR="00C61A5D" w:rsidRDefault="00C61A5D">
          <w:pPr>
            <w:pStyle w:val="TOC3"/>
            <w:tabs>
              <w:tab w:val="right" w:leader="dot" w:pos="8210"/>
            </w:tabs>
            <w:rPr>
              <w:rFonts w:asciiTheme="minorHAnsi" w:eastAsiaTheme="minorEastAsia" w:hAnsiTheme="minorHAnsi" w:cstheme="minorBidi"/>
              <w:noProof/>
              <w:sz w:val="22"/>
              <w:szCs w:val="22"/>
              <w:lang w:val="en-GB" w:eastAsia="en-GB"/>
            </w:rPr>
          </w:pPr>
          <w:hyperlink w:anchor="_Toc104455551" w:history="1">
            <w:r w:rsidRPr="00AB35E0">
              <w:rPr>
                <w:rStyle w:val="Hyperlink"/>
                <w:noProof/>
              </w:rPr>
              <w:t>2.3.4 EMG Detection, Electrode Montages and Electrode Size</w:t>
            </w:r>
            <w:r>
              <w:rPr>
                <w:noProof/>
                <w:webHidden/>
              </w:rPr>
              <w:tab/>
            </w:r>
            <w:r>
              <w:rPr>
                <w:noProof/>
                <w:webHidden/>
              </w:rPr>
              <w:fldChar w:fldCharType="begin"/>
            </w:r>
            <w:r>
              <w:rPr>
                <w:noProof/>
                <w:webHidden/>
              </w:rPr>
              <w:instrText xml:space="preserve"> PAGEREF _Toc104455551 \h </w:instrText>
            </w:r>
            <w:r>
              <w:rPr>
                <w:noProof/>
                <w:webHidden/>
              </w:rPr>
            </w:r>
            <w:r>
              <w:rPr>
                <w:noProof/>
                <w:webHidden/>
              </w:rPr>
              <w:fldChar w:fldCharType="separate"/>
            </w:r>
            <w:r>
              <w:rPr>
                <w:noProof/>
                <w:webHidden/>
              </w:rPr>
              <w:t>16</w:t>
            </w:r>
            <w:r>
              <w:rPr>
                <w:noProof/>
                <w:webHidden/>
              </w:rPr>
              <w:fldChar w:fldCharType="end"/>
            </w:r>
          </w:hyperlink>
        </w:p>
        <w:p w14:paraId="287905B9" w14:textId="1595F3D3" w:rsidR="00C61A5D" w:rsidRDefault="00C61A5D">
          <w:pPr>
            <w:pStyle w:val="TOC2"/>
            <w:tabs>
              <w:tab w:val="left" w:pos="960"/>
              <w:tab w:val="right" w:leader="dot" w:pos="8210"/>
            </w:tabs>
            <w:rPr>
              <w:rFonts w:asciiTheme="minorHAnsi" w:eastAsiaTheme="minorEastAsia" w:hAnsiTheme="minorHAnsi" w:cstheme="minorBidi"/>
              <w:noProof/>
              <w:sz w:val="22"/>
              <w:szCs w:val="22"/>
              <w:lang w:val="en-GB" w:eastAsia="en-GB"/>
            </w:rPr>
          </w:pPr>
          <w:hyperlink w:anchor="_Toc104455552" w:history="1">
            <w:r w:rsidRPr="00AB35E0">
              <w:rPr>
                <w:rStyle w:val="Hyperlink"/>
                <w:noProof/>
              </w:rPr>
              <w:t>2.4</w:t>
            </w:r>
            <w:r>
              <w:rPr>
                <w:rFonts w:asciiTheme="minorHAnsi" w:eastAsiaTheme="minorEastAsia" w:hAnsiTheme="minorHAnsi" w:cstheme="minorBidi"/>
                <w:noProof/>
                <w:sz w:val="22"/>
                <w:szCs w:val="22"/>
                <w:lang w:val="en-GB" w:eastAsia="en-GB"/>
              </w:rPr>
              <w:tab/>
            </w:r>
            <w:r w:rsidRPr="00AB35E0">
              <w:rPr>
                <w:rStyle w:val="Hyperlink"/>
                <w:noProof/>
              </w:rPr>
              <w:t>REVIEW OF PREVIOUS RESEARCH ON LOW-COST MULTICHANNEL ELECTROMYOGRAPHY (EMG)</w:t>
            </w:r>
            <w:r>
              <w:rPr>
                <w:noProof/>
                <w:webHidden/>
              </w:rPr>
              <w:tab/>
            </w:r>
            <w:r>
              <w:rPr>
                <w:noProof/>
                <w:webHidden/>
              </w:rPr>
              <w:fldChar w:fldCharType="begin"/>
            </w:r>
            <w:r>
              <w:rPr>
                <w:noProof/>
                <w:webHidden/>
              </w:rPr>
              <w:instrText xml:space="preserve"> PAGEREF _Toc104455552 \h </w:instrText>
            </w:r>
            <w:r>
              <w:rPr>
                <w:noProof/>
                <w:webHidden/>
              </w:rPr>
            </w:r>
            <w:r>
              <w:rPr>
                <w:noProof/>
                <w:webHidden/>
              </w:rPr>
              <w:fldChar w:fldCharType="separate"/>
            </w:r>
            <w:r>
              <w:rPr>
                <w:noProof/>
                <w:webHidden/>
              </w:rPr>
              <w:t>17</w:t>
            </w:r>
            <w:r>
              <w:rPr>
                <w:noProof/>
                <w:webHidden/>
              </w:rPr>
              <w:fldChar w:fldCharType="end"/>
            </w:r>
          </w:hyperlink>
        </w:p>
        <w:p w14:paraId="45DD646C" w14:textId="4DF236EE" w:rsidR="00C61A5D" w:rsidRDefault="00C61A5D">
          <w:pPr>
            <w:pStyle w:val="TOC3"/>
            <w:tabs>
              <w:tab w:val="right" w:leader="dot" w:pos="8210"/>
            </w:tabs>
            <w:rPr>
              <w:rFonts w:asciiTheme="minorHAnsi" w:eastAsiaTheme="minorEastAsia" w:hAnsiTheme="minorHAnsi" w:cstheme="minorBidi"/>
              <w:noProof/>
              <w:sz w:val="22"/>
              <w:szCs w:val="22"/>
              <w:lang w:val="en-GB" w:eastAsia="en-GB"/>
            </w:rPr>
          </w:pPr>
          <w:hyperlink w:anchor="_Toc104455553" w:history="1">
            <w:r w:rsidRPr="00AB35E0">
              <w:rPr>
                <w:rStyle w:val="Hyperlink"/>
                <w:noProof/>
              </w:rPr>
              <w:t>2.4.1 Design of a Low-Cost Wireless Surface EMG Acquisition System[5]</w:t>
            </w:r>
            <w:r>
              <w:rPr>
                <w:noProof/>
                <w:webHidden/>
              </w:rPr>
              <w:tab/>
            </w:r>
            <w:r>
              <w:rPr>
                <w:noProof/>
                <w:webHidden/>
              </w:rPr>
              <w:fldChar w:fldCharType="begin"/>
            </w:r>
            <w:r>
              <w:rPr>
                <w:noProof/>
                <w:webHidden/>
              </w:rPr>
              <w:instrText xml:space="preserve"> PAGEREF _Toc104455553 \h </w:instrText>
            </w:r>
            <w:r>
              <w:rPr>
                <w:noProof/>
                <w:webHidden/>
              </w:rPr>
            </w:r>
            <w:r>
              <w:rPr>
                <w:noProof/>
                <w:webHidden/>
              </w:rPr>
              <w:fldChar w:fldCharType="separate"/>
            </w:r>
            <w:r>
              <w:rPr>
                <w:noProof/>
                <w:webHidden/>
              </w:rPr>
              <w:t>17</w:t>
            </w:r>
            <w:r>
              <w:rPr>
                <w:noProof/>
                <w:webHidden/>
              </w:rPr>
              <w:fldChar w:fldCharType="end"/>
            </w:r>
          </w:hyperlink>
        </w:p>
        <w:p w14:paraId="59625162" w14:textId="16843ADB" w:rsidR="00C61A5D" w:rsidRDefault="00C61A5D">
          <w:pPr>
            <w:pStyle w:val="TOC3"/>
            <w:tabs>
              <w:tab w:val="right" w:leader="dot" w:pos="8210"/>
            </w:tabs>
            <w:rPr>
              <w:rFonts w:asciiTheme="minorHAnsi" w:eastAsiaTheme="minorEastAsia" w:hAnsiTheme="minorHAnsi" w:cstheme="minorBidi"/>
              <w:noProof/>
              <w:sz w:val="22"/>
              <w:szCs w:val="22"/>
              <w:lang w:val="en-GB" w:eastAsia="en-GB"/>
            </w:rPr>
          </w:pPr>
          <w:hyperlink w:anchor="_Toc104455554" w:history="1">
            <w:r w:rsidRPr="00AB35E0">
              <w:rPr>
                <w:rStyle w:val="Hyperlink"/>
                <w:noProof/>
              </w:rPr>
              <w:t>2.4.2 Low-Cost Hardware and Software Platform for Multichannel Surface Electromyography[4]</w:t>
            </w:r>
            <w:r>
              <w:rPr>
                <w:noProof/>
                <w:webHidden/>
              </w:rPr>
              <w:tab/>
            </w:r>
            <w:r>
              <w:rPr>
                <w:noProof/>
                <w:webHidden/>
              </w:rPr>
              <w:fldChar w:fldCharType="begin"/>
            </w:r>
            <w:r>
              <w:rPr>
                <w:noProof/>
                <w:webHidden/>
              </w:rPr>
              <w:instrText xml:space="preserve"> PAGEREF _Toc104455554 \h </w:instrText>
            </w:r>
            <w:r>
              <w:rPr>
                <w:noProof/>
                <w:webHidden/>
              </w:rPr>
            </w:r>
            <w:r>
              <w:rPr>
                <w:noProof/>
                <w:webHidden/>
              </w:rPr>
              <w:fldChar w:fldCharType="separate"/>
            </w:r>
            <w:r>
              <w:rPr>
                <w:noProof/>
                <w:webHidden/>
              </w:rPr>
              <w:t>18</w:t>
            </w:r>
            <w:r>
              <w:rPr>
                <w:noProof/>
                <w:webHidden/>
              </w:rPr>
              <w:fldChar w:fldCharType="end"/>
            </w:r>
          </w:hyperlink>
        </w:p>
        <w:p w14:paraId="2BD907C0" w14:textId="3B5DD282" w:rsidR="00C61A5D" w:rsidRDefault="00C61A5D">
          <w:pPr>
            <w:pStyle w:val="TOC3"/>
            <w:tabs>
              <w:tab w:val="right" w:leader="dot" w:pos="8210"/>
            </w:tabs>
            <w:rPr>
              <w:rFonts w:asciiTheme="minorHAnsi" w:eastAsiaTheme="minorEastAsia" w:hAnsiTheme="minorHAnsi" w:cstheme="minorBidi"/>
              <w:noProof/>
              <w:sz w:val="22"/>
              <w:szCs w:val="22"/>
              <w:lang w:val="en-GB" w:eastAsia="en-GB"/>
            </w:rPr>
          </w:pPr>
          <w:hyperlink w:anchor="_Toc104455555" w:history="1">
            <w:r w:rsidRPr="00AB35E0">
              <w:rPr>
                <w:rStyle w:val="Hyperlink"/>
                <w:noProof/>
              </w:rPr>
              <w:t>2.4.3 Design Of a Real Time Portable Low-Cost Multi-Channel Surface Electromyography System[6]</w:t>
            </w:r>
            <w:r>
              <w:rPr>
                <w:noProof/>
                <w:webHidden/>
              </w:rPr>
              <w:tab/>
            </w:r>
            <w:r>
              <w:rPr>
                <w:noProof/>
                <w:webHidden/>
              </w:rPr>
              <w:fldChar w:fldCharType="begin"/>
            </w:r>
            <w:r>
              <w:rPr>
                <w:noProof/>
                <w:webHidden/>
              </w:rPr>
              <w:instrText xml:space="preserve"> PAGEREF _Toc104455555 \h </w:instrText>
            </w:r>
            <w:r>
              <w:rPr>
                <w:noProof/>
                <w:webHidden/>
              </w:rPr>
            </w:r>
            <w:r>
              <w:rPr>
                <w:noProof/>
                <w:webHidden/>
              </w:rPr>
              <w:fldChar w:fldCharType="separate"/>
            </w:r>
            <w:r>
              <w:rPr>
                <w:noProof/>
                <w:webHidden/>
              </w:rPr>
              <w:t>19</w:t>
            </w:r>
            <w:r>
              <w:rPr>
                <w:noProof/>
                <w:webHidden/>
              </w:rPr>
              <w:fldChar w:fldCharType="end"/>
            </w:r>
          </w:hyperlink>
        </w:p>
        <w:p w14:paraId="400B20D9" w14:textId="52F8F521" w:rsidR="00C61A5D" w:rsidRDefault="00C61A5D">
          <w:pPr>
            <w:pStyle w:val="TOC3"/>
            <w:tabs>
              <w:tab w:val="right" w:leader="dot" w:pos="8210"/>
            </w:tabs>
            <w:rPr>
              <w:rFonts w:asciiTheme="minorHAnsi" w:eastAsiaTheme="minorEastAsia" w:hAnsiTheme="minorHAnsi" w:cstheme="minorBidi"/>
              <w:noProof/>
              <w:sz w:val="22"/>
              <w:szCs w:val="22"/>
              <w:lang w:val="en-GB" w:eastAsia="en-GB"/>
            </w:rPr>
          </w:pPr>
          <w:hyperlink w:anchor="_Toc104455556" w:history="1">
            <w:r w:rsidRPr="00AB35E0">
              <w:rPr>
                <w:rStyle w:val="Hyperlink"/>
                <w:noProof/>
              </w:rPr>
              <w:t>2.4.4 Low-Cost Wearable Multichannel Surface EMG Acquisition for Prosthetic Hand Control[22]</w:t>
            </w:r>
            <w:r>
              <w:rPr>
                <w:noProof/>
                <w:webHidden/>
              </w:rPr>
              <w:tab/>
            </w:r>
            <w:r>
              <w:rPr>
                <w:noProof/>
                <w:webHidden/>
              </w:rPr>
              <w:fldChar w:fldCharType="begin"/>
            </w:r>
            <w:r>
              <w:rPr>
                <w:noProof/>
                <w:webHidden/>
              </w:rPr>
              <w:instrText xml:space="preserve"> PAGEREF _Toc104455556 \h </w:instrText>
            </w:r>
            <w:r>
              <w:rPr>
                <w:noProof/>
                <w:webHidden/>
              </w:rPr>
            </w:r>
            <w:r>
              <w:rPr>
                <w:noProof/>
                <w:webHidden/>
              </w:rPr>
              <w:fldChar w:fldCharType="separate"/>
            </w:r>
            <w:r>
              <w:rPr>
                <w:noProof/>
                <w:webHidden/>
              </w:rPr>
              <w:t>21</w:t>
            </w:r>
            <w:r>
              <w:rPr>
                <w:noProof/>
                <w:webHidden/>
              </w:rPr>
              <w:fldChar w:fldCharType="end"/>
            </w:r>
          </w:hyperlink>
        </w:p>
        <w:p w14:paraId="05F80558" w14:textId="7E1AB35E" w:rsidR="00C61A5D" w:rsidRDefault="00C61A5D">
          <w:pPr>
            <w:pStyle w:val="TOC2"/>
            <w:tabs>
              <w:tab w:val="right" w:leader="dot" w:pos="8210"/>
            </w:tabs>
            <w:rPr>
              <w:rFonts w:asciiTheme="minorHAnsi" w:eastAsiaTheme="minorEastAsia" w:hAnsiTheme="minorHAnsi" w:cstheme="minorBidi"/>
              <w:noProof/>
              <w:sz w:val="22"/>
              <w:szCs w:val="22"/>
              <w:lang w:val="en-GB" w:eastAsia="en-GB"/>
            </w:rPr>
          </w:pPr>
          <w:hyperlink w:anchor="_Toc104455557" w:history="1">
            <w:r w:rsidRPr="00AB35E0">
              <w:rPr>
                <w:rStyle w:val="Hyperlink"/>
                <w:noProof/>
              </w:rPr>
              <w:t>2.5 CHAPTER SUMMARY</w:t>
            </w:r>
            <w:r>
              <w:rPr>
                <w:noProof/>
                <w:webHidden/>
              </w:rPr>
              <w:tab/>
            </w:r>
            <w:r>
              <w:rPr>
                <w:noProof/>
                <w:webHidden/>
              </w:rPr>
              <w:fldChar w:fldCharType="begin"/>
            </w:r>
            <w:r>
              <w:rPr>
                <w:noProof/>
                <w:webHidden/>
              </w:rPr>
              <w:instrText xml:space="preserve"> PAGEREF _Toc104455557 \h </w:instrText>
            </w:r>
            <w:r>
              <w:rPr>
                <w:noProof/>
                <w:webHidden/>
              </w:rPr>
            </w:r>
            <w:r>
              <w:rPr>
                <w:noProof/>
                <w:webHidden/>
              </w:rPr>
              <w:fldChar w:fldCharType="separate"/>
            </w:r>
            <w:r>
              <w:rPr>
                <w:noProof/>
                <w:webHidden/>
              </w:rPr>
              <w:t>23</w:t>
            </w:r>
            <w:r>
              <w:rPr>
                <w:noProof/>
                <w:webHidden/>
              </w:rPr>
              <w:fldChar w:fldCharType="end"/>
            </w:r>
          </w:hyperlink>
        </w:p>
        <w:p w14:paraId="16F1B2A6" w14:textId="40EEFCA1" w:rsidR="00C61A5D" w:rsidRDefault="00C61A5D">
          <w:pPr>
            <w:pStyle w:val="TOC1"/>
            <w:rPr>
              <w:rFonts w:asciiTheme="minorHAnsi" w:eastAsiaTheme="minorEastAsia" w:hAnsiTheme="minorHAnsi" w:cstheme="minorBidi"/>
              <w:b w:val="0"/>
              <w:bCs w:val="0"/>
              <w:sz w:val="22"/>
              <w:szCs w:val="22"/>
              <w:lang w:val="en-GB" w:eastAsia="en-GB"/>
            </w:rPr>
          </w:pPr>
          <w:hyperlink w:anchor="_Toc104455558" w:history="1">
            <w:r w:rsidRPr="00AB35E0">
              <w:rPr>
                <w:rStyle w:val="Hyperlink"/>
              </w:rPr>
              <w:t>CHAPTER 3: METHODOLOGY</w:t>
            </w:r>
            <w:r>
              <w:rPr>
                <w:webHidden/>
              </w:rPr>
              <w:tab/>
            </w:r>
            <w:r>
              <w:rPr>
                <w:webHidden/>
              </w:rPr>
              <w:fldChar w:fldCharType="begin"/>
            </w:r>
            <w:r>
              <w:rPr>
                <w:webHidden/>
              </w:rPr>
              <w:instrText xml:space="preserve"> PAGEREF _Toc104455558 \h </w:instrText>
            </w:r>
            <w:r>
              <w:rPr>
                <w:webHidden/>
              </w:rPr>
            </w:r>
            <w:r>
              <w:rPr>
                <w:webHidden/>
              </w:rPr>
              <w:fldChar w:fldCharType="separate"/>
            </w:r>
            <w:r>
              <w:rPr>
                <w:webHidden/>
              </w:rPr>
              <w:t>24</w:t>
            </w:r>
            <w:r>
              <w:rPr>
                <w:webHidden/>
              </w:rPr>
              <w:fldChar w:fldCharType="end"/>
            </w:r>
          </w:hyperlink>
        </w:p>
        <w:p w14:paraId="515F4E30" w14:textId="7FDBF921" w:rsidR="00C61A5D" w:rsidRDefault="00C61A5D">
          <w:pPr>
            <w:pStyle w:val="TOC2"/>
            <w:tabs>
              <w:tab w:val="right" w:leader="dot" w:pos="8210"/>
            </w:tabs>
            <w:rPr>
              <w:rFonts w:asciiTheme="minorHAnsi" w:eastAsiaTheme="minorEastAsia" w:hAnsiTheme="minorHAnsi" w:cstheme="minorBidi"/>
              <w:noProof/>
              <w:sz w:val="22"/>
              <w:szCs w:val="22"/>
              <w:lang w:val="en-GB" w:eastAsia="en-GB"/>
            </w:rPr>
          </w:pPr>
          <w:hyperlink w:anchor="_Toc104455559" w:history="1">
            <w:r w:rsidRPr="00AB35E0">
              <w:rPr>
                <w:rStyle w:val="Hyperlink"/>
                <w:noProof/>
              </w:rPr>
              <w:t>3.1 INTRODUCTION</w:t>
            </w:r>
            <w:r>
              <w:rPr>
                <w:noProof/>
                <w:webHidden/>
              </w:rPr>
              <w:tab/>
            </w:r>
            <w:r>
              <w:rPr>
                <w:noProof/>
                <w:webHidden/>
              </w:rPr>
              <w:fldChar w:fldCharType="begin"/>
            </w:r>
            <w:r>
              <w:rPr>
                <w:noProof/>
                <w:webHidden/>
              </w:rPr>
              <w:instrText xml:space="preserve"> PAGEREF _Toc104455559 \h </w:instrText>
            </w:r>
            <w:r>
              <w:rPr>
                <w:noProof/>
                <w:webHidden/>
              </w:rPr>
            </w:r>
            <w:r>
              <w:rPr>
                <w:noProof/>
                <w:webHidden/>
              </w:rPr>
              <w:fldChar w:fldCharType="separate"/>
            </w:r>
            <w:r>
              <w:rPr>
                <w:noProof/>
                <w:webHidden/>
              </w:rPr>
              <w:t>24</w:t>
            </w:r>
            <w:r>
              <w:rPr>
                <w:noProof/>
                <w:webHidden/>
              </w:rPr>
              <w:fldChar w:fldCharType="end"/>
            </w:r>
          </w:hyperlink>
        </w:p>
        <w:p w14:paraId="50477701" w14:textId="19C611B2" w:rsidR="00C61A5D" w:rsidRDefault="00C61A5D">
          <w:pPr>
            <w:pStyle w:val="TOC2"/>
            <w:tabs>
              <w:tab w:val="right" w:leader="dot" w:pos="8210"/>
            </w:tabs>
            <w:rPr>
              <w:rFonts w:asciiTheme="minorHAnsi" w:eastAsiaTheme="minorEastAsia" w:hAnsiTheme="minorHAnsi" w:cstheme="minorBidi"/>
              <w:noProof/>
              <w:sz w:val="22"/>
              <w:szCs w:val="22"/>
              <w:lang w:val="en-GB" w:eastAsia="en-GB"/>
            </w:rPr>
          </w:pPr>
          <w:hyperlink w:anchor="_Toc104455560" w:history="1">
            <w:r w:rsidRPr="00AB35E0">
              <w:rPr>
                <w:rStyle w:val="Hyperlink"/>
                <w:noProof/>
              </w:rPr>
              <w:t>3.2 Hardware Specifications</w:t>
            </w:r>
            <w:r>
              <w:rPr>
                <w:noProof/>
                <w:webHidden/>
              </w:rPr>
              <w:tab/>
            </w:r>
            <w:r>
              <w:rPr>
                <w:noProof/>
                <w:webHidden/>
              </w:rPr>
              <w:fldChar w:fldCharType="begin"/>
            </w:r>
            <w:r>
              <w:rPr>
                <w:noProof/>
                <w:webHidden/>
              </w:rPr>
              <w:instrText xml:space="preserve"> PAGEREF _Toc104455560 \h </w:instrText>
            </w:r>
            <w:r>
              <w:rPr>
                <w:noProof/>
                <w:webHidden/>
              </w:rPr>
            </w:r>
            <w:r>
              <w:rPr>
                <w:noProof/>
                <w:webHidden/>
              </w:rPr>
              <w:fldChar w:fldCharType="separate"/>
            </w:r>
            <w:r>
              <w:rPr>
                <w:noProof/>
                <w:webHidden/>
              </w:rPr>
              <w:t>24</w:t>
            </w:r>
            <w:r>
              <w:rPr>
                <w:noProof/>
                <w:webHidden/>
              </w:rPr>
              <w:fldChar w:fldCharType="end"/>
            </w:r>
          </w:hyperlink>
        </w:p>
        <w:p w14:paraId="60AD4CF5" w14:textId="34506C4D" w:rsidR="00C61A5D" w:rsidRDefault="00C61A5D">
          <w:pPr>
            <w:pStyle w:val="TOC3"/>
            <w:tabs>
              <w:tab w:val="right" w:leader="dot" w:pos="8210"/>
            </w:tabs>
            <w:rPr>
              <w:rFonts w:asciiTheme="minorHAnsi" w:eastAsiaTheme="minorEastAsia" w:hAnsiTheme="minorHAnsi" w:cstheme="minorBidi"/>
              <w:noProof/>
              <w:sz w:val="22"/>
              <w:szCs w:val="22"/>
              <w:lang w:val="en-GB" w:eastAsia="en-GB"/>
            </w:rPr>
          </w:pPr>
          <w:hyperlink w:anchor="_Toc104455561" w:history="1">
            <w:r w:rsidRPr="00AB35E0">
              <w:rPr>
                <w:rStyle w:val="Hyperlink"/>
                <w:noProof/>
              </w:rPr>
              <w:t>3.2.1 Microcontroller: Cypress Semiconductor PSoC Development Board CY8CKIT-059</w:t>
            </w:r>
            <w:r>
              <w:rPr>
                <w:noProof/>
                <w:webHidden/>
              </w:rPr>
              <w:tab/>
            </w:r>
            <w:r>
              <w:rPr>
                <w:noProof/>
                <w:webHidden/>
              </w:rPr>
              <w:fldChar w:fldCharType="begin"/>
            </w:r>
            <w:r>
              <w:rPr>
                <w:noProof/>
                <w:webHidden/>
              </w:rPr>
              <w:instrText xml:space="preserve"> PAGEREF _Toc104455561 \h </w:instrText>
            </w:r>
            <w:r>
              <w:rPr>
                <w:noProof/>
                <w:webHidden/>
              </w:rPr>
            </w:r>
            <w:r>
              <w:rPr>
                <w:noProof/>
                <w:webHidden/>
              </w:rPr>
              <w:fldChar w:fldCharType="separate"/>
            </w:r>
            <w:r>
              <w:rPr>
                <w:noProof/>
                <w:webHidden/>
              </w:rPr>
              <w:t>24</w:t>
            </w:r>
            <w:r>
              <w:rPr>
                <w:noProof/>
                <w:webHidden/>
              </w:rPr>
              <w:fldChar w:fldCharType="end"/>
            </w:r>
          </w:hyperlink>
        </w:p>
        <w:p w14:paraId="736E4CE9" w14:textId="38FA8CD7" w:rsidR="00C61A5D" w:rsidRDefault="00C61A5D">
          <w:pPr>
            <w:pStyle w:val="TOC3"/>
            <w:tabs>
              <w:tab w:val="right" w:leader="dot" w:pos="8210"/>
            </w:tabs>
            <w:rPr>
              <w:rFonts w:asciiTheme="minorHAnsi" w:eastAsiaTheme="minorEastAsia" w:hAnsiTheme="minorHAnsi" w:cstheme="minorBidi"/>
              <w:noProof/>
              <w:sz w:val="22"/>
              <w:szCs w:val="22"/>
              <w:lang w:val="en-GB" w:eastAsia="en-GB"/>
            </w:rPr>
          </w:pPr>
          <w:hyperlink w:anchor="_Toc104455562" w:history="1">
            <w:r w:rsidRPr="00AB35E0">
              <w:rPr>
                <w:rStyle w:val="Hyperlink"/>
                <w:noProof/>
              </w:rPr>
              <w:t>3.2.2 Electrodes: Disposable Electrode Pad</w:t>
            </w:r>
            <w:r>
              <w:rPr>
                <w:noProof/>
                <w:webHidden/>
              </w:rPr>
              <w:tab/>
            </w:r>
            <w:r>
              <w:rPr>
                <w:noProof/>
                <w:webHidden/>
              </w:rPr>
              <w:fldChar w:fldCharType="begin"/>
            </w:r>
            <w:r>
              <w:rPr>
                <w:noProof/>
                <w:webHidden/>
              </w:rPr>
              <w:instrText xml:space="preserve"> PAGEREF _Toc104455562 \h </w:instrText>
            </w:r>
            <w:r>
              <w:rPr>
                <w:noProof/>
                <w:webHidden/>
              </w:rPr>
            </w:r>
            <w:r>
              <w:rPr>
                <w:noProof/>
                <w:webHidden/>
              </w:rPr>
              <w:fldChar w:fldCharType="separate"/>
            </w:r>
            <w:r>
              <w:rPr>
                <w:noProof/>
                <w:webHidden/>
              </w:rPr>
              <w:t>26</w:t>
            </w:r>
            <w:r>
              <w:rPr>
                <w:noProof/>
                <w:webHidden/>
              </w:rPr>
              <w:fldChar w:fldCharType="end"/>
            </w:r>
          </w:hyperlink>
        </w:p>
        <w:p w14:paraId="698974C9" w14:textId="05330B5A" w:rsidR="00C61A5D" w:rsidRDefault="00C61A5D">
          <w:pPr>
            <w:pStyle w:val="TOC2"/>
            <w:tabs>
              <w:tab w:val="right" w:leader="dot" w:pos="8210"/>
            </w:tabs>
            <w:rPr>
              <w:rFonts w:asciiTheme="minorHAnsi" w:eastAsiaTheme="minorEastAsia" w:hAnsiTheme="minorHAnsi" w:cstheme="minorBidi"/>
              <w:noProof/>
              <w:sz w:val="22"/>
              <w:szCs w:val="22"/>
              <w:lang w:val="en-GB" w:eastAsia="en-GB"/>
            </w:rPr>
          </w:pPr>
          <w:hyperlink w:anchor="_Toc104455563" w:history="1">
            <w:r w:rsidRPr="00AB35E0">
              <w:rPr>
                <w:rStyle w:val="Hyperlink"/>
                <w:noProof/>
              </w:rPr>
              <w:t>3.3 Software Specifications</w:t>
            </w:r>
            <w:r>
              <w:rPr>
                <w:noProof/>
                <w:webHidden/>
              </w:rPr>
              <w:tab/>
            </w:r>
            <w:r>
              <w:rPr>
                <w:noProof/>
                <w:webHidden/>
              </w:rPr>
              <w:fldChar w:fldCharType="begin"/>
            </w:r>
            <w:r>
              <w:rPr>
                <w:noProof/>
                <w:webHidden/>
              </w:rPr>
              <w:instrText xml:space="preserve"> PAGEREF _Toc104455563 \h </w:instrText>
            </w:r>
            <w:r>
              <w:rPr>
                <w:noProof/>
                <w:webHidden/>
              </w:rPr>
            </w:r>
            <w:r>
              <w:rPr>
                <w:noProof/>
                <w:webHidden/>
              </w:rPr>
              <w:fldChar w:fldCharType="separate"/>
            </w:r>
            <w:r>
              <w:rPr>
                <w:noProof/>
                <w:webHidden/>
              </w:rPr>
              <w:t>26</w:t>
            </w:r>
            <w:r>
              <w:rPr>
                <w:noProof/>
                <w:webHidden/>
              </w:rPr>
              <w:fldChar w:fldCharType="end"/>
            </w:r>
          </w:hyperlink>
        </w:p>
        <w:p w14:paraId="595243D2" w14:textId="790006FF" w:rsidR="00C61A5D" w:rsidRDefault="00C61A5D">
          <w:pPr>
            <w:pStyle w:val="TOC3"/>
            <w:tabs>
              <w:tab w:val="right" w:leader="dot" w:pos="8210"/>
            </w:tabs>
            <w:rPr>
              <w:rFonts w:asciiTheme="minorHAnsi" w:eastAsiaTheme="minorEastAsia" w:hAnsiTheme="minorHAnsi" w:cstheme="minorBidi"/>
              <w:noProof/>
              <w:sz w:val="22"/>
              <w:szCs w:val="22"/>
              <w:lang w:val="en-GB" w:eastAsia="en-GB"/>
            </w:rPr>
          </w:pPr>
          <w:hyperlink w:anchor="_Toc104455564" w:history="1">
            <w:r w:rsidRPr="00AB35E0">
              <w:rPr>
                <w:rStyle w:val="Hyperlink"/>
                <w:noProof/>
              </w:rPr>
              <w:t>3.3.1 PSoC Creator</w:t>
            </w:r>
            <w:r>
              <w:rPr>
                <w:noProof/>
                <w:webHidden/>
              </w:rPr>
              <w:tab/>
            </w:r>
            <w:r>
              <w:rPr>
                <w:noProof/>
                <w:webHidden/>
              </w:rPr>
              <w:fldChar w:fldCharType="begin"/>
            </w:r>
            <w:r>
              <w:rPr>
                <w:noProof/>
                <w:webHidden/>
              </w:rPr>
              <w:instrText xml:space="preserve"> PAGEREF _Toc104455564 \h </w:instrText>
            </w:r>
            <w:r>
              <w:rPr>
                <w:noProof/>
                <w:webHidden/>
              </w:rPr>
            </w:r>
            <w:r>
              <w:rPr>
                <w:noProof/>
                <w:webHidden/>
              </w:rPr>
              <w:fldChar w:fldCharType="separate"/>
            </w:r>
            <w:r>
              <w:rPr>
                <w:noProof/>
                <w:webHidden/>
              </w:rPr>
              <w:t>26</w:t>
            </w:r>
            <w:r>
              <w:rPr>
                <w:noProof/>
                <w:webHidden/>
              </w:rPr>
              <w:fldChar w:fldCharType="end"/>
            </w:r>
          </w:hyperlink>
        </w:p>
        <w:p w14:paraId="4400B258" w14:textId="31B06A0C" w:rsidR="00C61A5D" w:rsidRDefault="00C61A5D">
          <w:pPr>
            <w:pStyle w:val="TOC3"/>
            <w:tabs>
              <w:tab w:val="right" w:leader="dot" w:pos="8210"/>
            </w:tabs>
            <w:rPr>
              <w:rFonts w:asciiTheme="minorHAnsi" w:eastAsiaTheme="minorEastAsia" w:hAnsiTheme="minorHAnsi" w:cstheme="minorBidi"/>
              <w:noProof/>
              <w:sz w:val="22"/>
              <w:szCs w:val="22"/>
              <w:lang w:val="en-GB" w:eastAsia="en-GB"/>
            </w:rPr>
          </w:pPr>
          <w:hyperlink w:anchor="_Toc104455565" w:history="1">
            <w:r w:rsidRPr="00AB35E0">
              <w:rPr>
                <w:rStyle w:val="Hyperlink"/>
                <w:noProof/>
              </w:rPr>
              <w:t>3.3.2 SerialPlot</w:t>
            </w:r>
            <w:r>
              <w:rPr>
                <w:noProof/>
                <w:webHidden/>
              </w:rPr>
              <w:tab/>
            </w:r>
            <w:r>
              <w:rPr>
                <w:noProof/>
                <w:webHidden/>
              </w:rPr>
              <w:fldChar w:fldCharType="begin"/>
            </w:r>
            <w:r>
              <w:rPr>
                <w:noProof/>
                <w:webHidden/>
              </w:rPr>
              <w:instrText xml:space="preserve"> PAGEREF _Toc104455565 \h </w:instrText>
            </w:r>
            <w:r>
              <w:rPr>
                <w:noProof/>
                <w:webHidden/>
              </w:rPr>
            </w:r>
            <w:r>
              <w:rPr>
                <w:noProof/>
                <w:webHidden/>
              </w:rPr>
              <w:fldChar w:fldCharType="separate"/>
            </w:r>
            <w:r>
              <w:rPr>
                <w:noProof/>
                <w:webHidden/>
              </w:rPr>
              <w:t>28</w:t>
            </w:r>
            <w:r>
              <w:rPr>
                <w:noProof/>
                <w:webHidden/>
              </w:rPr>
              <w:fldChar w:fldCharType="end"/>
            </w:r>
          </w:hyperlink>
        </w:p>
        <w:p w14:paraId="69C6B8C0" w14:textId="31BE9077" w:rsidR="00C61A5D" w:rsidRDefault="00C61A5D">
          <w:pPr>
            <w:pStyle w:val="TOC3"/>
            <w:tabs>
              <w:tab w:val="left" w:pos="1440"/>
              <w:tab w:val="right" w:leader="dot" w:pos="8210"/>
            </w:tabs>
            <w:rPr>
              <w:rFonts w:asciiTheme="minorHAnsi" w:eastAsiaTheme="minorEastAsia" w:hAnsiTheme="minorHAnsi" w:cstheme="minorBidi"/>
              <w:noProof/>
              <w:sz w:val="22"/>
              <w:szCs w:val="22"/>
              <w:lang w:val="en-GB" w:eastAsia="en-GB"/>
            </w:rPr>
          </w:pPr>
          <w:hyperlink w:anchor="_Toc104455566" w:history="1">
            <w:r w:rsidRPr="00AB35E0">
              <w:rPr>
                <w:rStyle w:val="Hyperlink"/>
                <w:noProof/>
              </w:rPr>
              <w:t>3.3.3</w:t>
            </w:r>
            <w:r>
              <w:rPr>
                <w:rFonts w:asciiTheme="minorHAnsi" w:eastAsiaTheme="minorEastAsia" w:hAnsiTheme="minorHAnsi" w:cstheme="minorBidi"/>
                <w:noProof/>
                <w:sz w:val="22"/>
                <w:szCs w:val="22"/>
                <w:lang w:val="en-GB" w:eastAsia="en-GB"/>
              </w:rPr>
              <w:tab/>
            </w:r>
            <w:r w:rsidRPr="00AB35E0">
              <w:rPr>
                <w:rStyle w:val="Hyperlink"/>
                <w:noProof/>
              </w:rPr>
              <w:t>Microsoft Excel</w:t>
            </w:r>
            <w:r>
              <w:rPr>
                <w:noProof/>
                <w:webHidden/>
              </w:rPr>
              <w:tab/>
            </w:r>
            <w:r>
              <w:rPr>
                <w:noProof/>
                <w:webHidden/>
              </w:rPr>
              <w:fldChar w:fldCharType="begin"/>
            </w:r>
            <w:r>
              <w:rPr>
                <w:noProof/>
                <w:webHidden/>
              </w:rPr>
              <w:instrText xml:space="preserve"> PAGEREF _Toc104455566 \h </w:instrText>
            </w:r>
            <w:r>
              <w:rPr>
                <w:noProof/>
                <w:webHidden/>
              </w:rPr>
            </w:r>
            <w:r>
              <w:rPr>
                <w:noProof/>
                <w:webHidden/>
              </w:rPr>
              <w:fldChar w:fldCharType="separate"/>
            </w:r>
            <w:r>
              <w:rPr>
                <w:noProof/>
                <w:webHidden/>
              </w:rPr>
              <w:t>28</w:t>
            </w:r>
            <w:r>
              <w:rPr>
                <w:noProof/>
                <w:webHidden/>
              </w:rPr>
              <w:fldChar w:fldCharType="end"/>
            </w:r>
          </w:hyperlink>
        </w:p>
        <w:p w14:paraId="07AA9557" w14:textId="0BE72AA1" w:rsidR="00C61A5D" w:rsidRDefault="00C61A5D">
          <w:pPr>
            <w:pStyle w:val="TOC2"/>
            <w:tabs>
              <w:tab w:val="right" w:leader="dot" w:pos="8210"/>
            </w:tabs>
            <w:rPr>
              <w:rFonts w:asciiTheme="minorHAnsi" w:eastAsiaTheme="minorEastAsia" w:hAnsiTheme="minorHAnsi" w:cstheme="minorBidi"/>
              <w:noProof/>
              <w:sz w:val="22"/>
              <w:szCs w:val="22"/>
              <w:lang w:val="en-GB" w:eastAsia="en-GB"/>
            </w:rPr>
          </w:pPr>
          <w:hyperlink w:anchor="_Toc104455567" w:history="1">
            <w:r w:rsidRPr="00AB35E0">
              <w:rPr>
                <w:rStyle w:val="Hyperlink"/>
                <w:noProof/>
              </w:rPr>
              <w:t>3.4 Block Diagram</w:t>
            </w:r>
            <w:r>
              <w:rPr>
                <w:noProof/>
                <w:webHidden/>
              </w:rPr>
              <w:tab/>
            </w:r>
            <w:r>
              <w:rPr>
                <w:noProof/>
                <w:webHidden/>
              </w:rPr>
              <w:fldChar w:fldCharType="begin"/>
            </w:r>
            <w:r>
              <w:rPr>
                <w:noProof/>
                <w:webHidden/>
              </w:rPr>
              <w:instrText xml:space="preserve"> PAGEREF _Toc104455567 \h </w:instrText>
            </w:r>
            <w:r>
              <w:rPr>
                <w:noProof/>
                <w:webHidden/>
              </w:rPr>
            </w:r>
            <w:r>
              <w:rPr>
                <w:noProof/>
                <w:webHidden/>
              </w:rPr>
              <w:fldChar w:fldCharType="separate"/>
            </w:r>
            <w:r>
              <w:rPr>
                <w:noProof/>
                <w:webHidden/>
              </w:rPr>
              <w:t>29</w:t>
            </w:r>
            <w:r>
              <w:rPr>
                <w:noProof/>
                <w:webHidden/>
              </w:rPr>
              <w:fldChar w:fldCharType="end"/>
            </w:r>
          </w:hyperlink>
        </w:p>
        <w:p w14:paraId="362FDA30" w14:textId="04963819" w:rsidR="00C61A5D" w:rsidRDefault="00C61A5D">
          <w:pPr>
            <w:pStyle w:val="TOC3"/>
            <w:tabs>
              <w:tab w:val="right" w:leader="dot" w:pos="8210"/>
            </w:tabs>
            <w:rPr>
              <w:rFonts w:asciiTheme="minorHAnsi" w:eastAsiaTheme="minorEastAsia" w:hAnsiTheme="minorHAnsi" w:cstheme="minorBidi"/>
              <w:noProof/>
              <w:sz w:val="22"/>
              <w:szCs w:val="22"/>
              <w:lang w:val="en-GB" w:eastAsia="en-GB"/>
            </w:rPr>
          </w:pPr>
          <w:hyperlink w:anchor="_Toc104455568" w:history="1">
            <w:r w:rsidRPr="00AB35E0">
              <w:rPr>
                <w:rStyle w:val="Hyperlink"/>
                <w:noProof/>
              </w:rPr>
              <w:t>3.5 Flow Chart</w:t>
            </w:r>
            <w:r>
              <w:rPr>
                <w:noProof/>
                <w:webHidden/>
              </w:rPr>
              <w:tab/>
            </w:r>
            <w:r>
              <w:rPr>
                <w:noProof/>
                <w:webHidden/>
              </w:rPr>
              <w:fldChar w:fldCharType="begin"/>
            </w:r>
            <w:r>
              <w:rPr>
                <w:noProof/>
                <w:webHidden/>
              </w:rPr>
              <w:instrText xml:space="preserve"> PAGEREF _Toc104455568 \h </w:instrText>
            </w:r>
            <w:r>
              <w:rPr>
                <w:noProof/>
                <w:webHidden/>
              </w:rPr>
            </w:r>
            <w:r>
              <w:rPr>
                <w:noProof/>
                <w:webHidden/>
              </w:rPr>
              <w:fldChar w:fldCharType="separate"/>
            </w:r>
            <w:r>
              <w:rPr>
                <w:noProof/>
                <w:webHidden/>
              </w:rPr>
              <w:t>30</w:t>
            </w:r>
            <w:r>
              <w:rPr>
                <w:noProof/>
                <w:webHidden/>
              </w:rPr>
              <w:fldChar w:fldCharType="end"/>
            </w:r>
          </w:hyperlink>
        </w:p>
        <w:p w14:paraId="64D22406" w14:textId="040DAC99" w:rsidR="00C61A5D" w:rsidRDefault="00C61A5D">
          <w:pPr>
            <w:pStyle w:val="TOC3"/>
            <w:tabs>
              <w:tab w:val="right" w:leader="dot" w:pos="8210"/>
            </w:tabs>
            <w:rPr>
              <w:rFonts w:asciiTheme="minorHAnsi" w:eastAsiaTheme="minorEastAsia" w:hAnsiTheme="minorHAnsi" w:cstheme="minorBidi"/>
              <w:noProof/>
              <w:sz w:val="22"/>
              <w:szCs w:val="22"/>
              <w:lang w:val="en-GB" w:eastAsia="en-GB"/>
            </w:rPr>
          </w:pPr>
          <w:hyperlink w:anchor="_Toc104455569" w:history="1">
            <w:r w:rsidRPr="00AB35E0">
              <w:rPr>
                <w:rStyle w:val="Hyperlink"/>
                <w:noProof/>
              </w:rPr>
              <w:t>3.6 Material Cost</w:t>
            </w:r>
            <w:r>
              <w:rPr>
                <w:noProof/>
                <w:webHidden/>
              </w:rPr>
              <w:tab/>
            </w:r>
            <w:r>
              <w:rPr>
                <w:noProof/>
                <w:webHidden/>
              </w:rPr>
              <w:fldChar w:fldCharType="begin"/>
            </w:r>
            <w:r>
              <w:rPr>
                <w:noProof/>
                <w:webHidden/>
              </w:rPr>
              <w:instrText xml:space="preserve"> PAGEREF _Toc104455569 \h </w:instrText>
            </w:r>
            <w:r>
              <w:rPr>
                <w:noProof/>
                <w:webHidden/>
              </w:rPr>
            </w:r>
            <w:r>
              <w:rPr>
                <w:noProof/>
                <w:webHidden/>
              </w:rPr>
              <w:fldChar w:fldCharType="separate"/>
            </w:r>
            <w:r>
              <w:rPr>
                <w:noProof/>
                <w:webHidden/>
              </w:rPr>
              <w:t>31</w:t>
            </w:r>
            <w:r>
              <w:rPr>
                <w:noProof/>
                <w:webHidden/>
              </w:rPr>
              <w:fldChar w:fldCharType="end"/>
            </w:r>
          </w:hyperlink>
        </w:p>
        <w:p w14:paraId="6CBCEA0C" w14:textId="21293E0F" w:rsidR="00C61A5D" w:rsidRDefault="00C61A5D">
          <w:pPr>
            <w:pStyle w:val="TOC3"/>
            <w:tabs>
              <w:tab w:val="right" w:leader="dot" w:pos="8210"/>
            </w:tabs>
            <w:rPr>
              <w:rFonts w:asciiTheme="minorHAnsi" w:eastAsiaTheme="minorEastAsia" w:hAnsiTheme="minorHAnsi" w:cstheme="minorBidi"/>
              <w:noProof/>
              <w:sz w:val="22"/>
              <w:szCs w:val="22"/>
              <w:lang w:val="en-GB" w:eastAsia="en-GB"/>
            </w:rPr>
          </w:pPr>
          <w:hyperlink w:anchor="_Toc104455570" w:history="1">
            <w:r w:rsidRPr="00AB35E0">
              <w:rPr>
                <w:rStyle w:val="Hyperlink"/>
                <w:noProof/>
              </w:rPr>
              <w:t>3.7 Testing Methodology</w:t>
            </w:r>
            <w:r>
              <w:rPr>
                <w:noProof/>
                <w:webHidden/>
              </w:rPr>
              <w:tab/>
            </w:r>
            <w:r>
              <w:rPr>
                <w:noProof/>
                <w:webHidden/>
              </w:rPr>
              <w:fldChar w:fldCharType="begin"/>
            </w:r>
            <w:r>
              <w:rPr>
                <w:noProof/>
                <w:webHidden/>
              </w:rPr>
              <w:instrText xml:space="preserve"> PAGEREF _Toc104455570 \h </w:instrText>
            </w:r>
            <w:r>
              <w:rPr>
                <w:noProof/>
                <w:webHidden/>
              </w:rPr>
            </w:r>
            <w:r>
              <w:rPr>
                <w:noProof/>
                <w:webHidden/>
              </w:rPr>
              <w:fldChar w:fldCharType="separate"/>
            </w:r>
            <w:r>
              <w:rPr>
                <w:noProof/>
                <w:webHidden/>
              </w:rPr>
              <w:t>31</w:t>
            </w:r>
            <w:r>
              <w:rPr>
                <w:noProof/>
                <w:webHidden/>
              </w:rPr>
              <w:fldChar w:fldCharType="end"/>
            </w:r>
          </w:hyperlink>
        </w:p>
        <w:p w14:paraId="266BAF78" w14:textId="40EC1778" w:rsidR="00C61A5D" w:rsidRDefault="00C61A5D">
          <w:pPr>
            <w:pStyle w:val="TOC3"/>
            <w:tabs>
              <w:tab w:val="right" w:leader="dot" w:pos="8210"/>
            </w:tabs>
            <w:rPr>
              <w:rFonts w:asciiTheme="minorHAnsi" w:eastAsiaTheme="minorEastAsia" w:hAnsiTheme="minorHAnsi" w:cstheme="minorBidi"/>
              <w:noProof/>
              <w:sz w:val="22"/>
              <w:szCs w:val="22"/>
              <w:lang w:val="en-GB" w:eastAsia="en-GB"/>
            </w:rPr>
          </w:pPr>
          <w:hyperlink w:anchor="_Toc104455571" w:history="1">
            <w:r w:rsidRPr="00AB35E0">
              <w:rPr>
                <w:rStyle w:val="Hyperlink"/>
                <w:noProof/>
              </w:rPr>
              <w:t>3.7.1 Tool used</w:t>
            </w:r>
            <w:r>
              <w:rPr>
                <w:noProof/>
                <w:webHidden/>
              </w:rPr>
              <w:tab/>
            </w:r>
            <w:r>
              <w:rPr>
                <w:noProof/>
                <w:webHidden/>
              </w:rPr>
              <w:fldChar w:fldCharType="begin"/>
            </w:r>
            <w:r>
              <w:rPr>
                <w:noProof/>
                <w:webHidden/>
              </w:rPr>
              <w:instrText xml:space="preserve"> PAGEREF _Toc104455571 \h </w:instrText>
            </w:r>
            <w:r>
              <w:rPr>
                <w:noProof/>
                <w:webHidden/>
              </w:rPr>
            </w:r>
            <w:r>
              <w:rPr>
                <w:noProof/>
                <w:webHidden/>
              </w:rPr>
              <w:fldChar w:fldCharType="separate"/>
            </w:r>
            <w:r>
              <w:rPr>
                <w:noProof/>
                <w:webHidden/>
              </w:rPr>
              <w:t>31</w:t>
            </w:r>
            <w:r>
              <w:rPr>
                <w:noProof/>
                <w:webHidden/>
              </w:rPr>
              <w:fldChar w:fldCharType="end"/>
            </w:r>
          </w:hyperlink>
        </w:p>
        <w:p w14:paraId="0C3751A8" w14:textId="1B586A2C" w:rsidR="00C61A5D" w:rsidRDefault="00C61A5D">
          <w:pPr>
            <w:pStyle w:val="TOC3"/>
            <w:tabs>
              <w:tab w:val="right" w:leader="dot" w:pos="8210"/>
            </w:tabs>
            <w:rPr>
              <w:rFonts w:asciiTheme="minorHAnsi" w:eastAsiaTheme="minorEastAsia" w:hAnsiTheme="minorHAnsi" w:cstheme="minorBidi"/>
              <w:noProof/>
              <w:sz w:val="22"/>
              <w:szCs w:val="22"/>
              <w:lang w:val="en-GB" w:eastAsia="en-GB"/>
            </w:rPr>
          </w:pPr>
          <w:hyperlink w:anchor="_Toc104455572" w:history="1">
            <w:r w:rsidRPr="00AB35E0">
              <w:rPr>
                <w:rStyle w:val="Hyperlink"/>
                <w:noProof/>
              </w:rPr>
              <w:t>3.7.2 Simulation of EMG Signal Amplification</w:t>
            </w:r>
            <w:r>
              <w:rPr>
                <w:noProof/>
                <w:webHidden/>
              </w:rPr>
              <w:tab/>
            </w:r>
            <w:r>
              <w:rPr>
                <w:noProof/>
                <w:webHidden/>
              </w:rPr>
              <w:fldChar w:fldCharType="begin"/>
            </w:r>
            <w:r>
              <w:rPr>
                <w:noProof/>
                <w:webHidden/>
              </w:rPr>
              <w:instrText xml:space="preserve"> PAGEREF _Toc104455572 \h </w:instrText>
            </w:r>
            <w:r>
              <w:rPr>
                <w:noProof/>
                <w:webHidden/>
              </w:rPr>
            </w:r>
            <w:r>
              <w:rPr>
                <w:noProof/>
                <w:webHidden/>
              </w:rPr>
              <w:fldChar w:fldCharType="separate"/>
            </w:r>
            <w:r>
              <w:rPr>
                <w:noProof/>
                <w:webHidden/>
              </w:rPr>
              <w:t>32</w:t>
            </w:r>
            <w:r>
              <w:rPr>
                <w:noProof/>
                <w:webHidden/>
              </w:rPr>
              <w:fldChar w:fldCharType="end"/>
            </w:r>
          </w:hyperlink>
        </w:p>
        <w:p w14:paraId="41446350" w14:textId="494BF7B4" w:rsidR="00C61A5D" w:rsidRDefault="00C61A5D">
          <w:pPr>
            <w:pStyle w:val="TOC3"/>
            <w:tabs>
              <w:tab w:val="right" w:leader="dot" w:pos="8210"/>
            </w:tabs>
            <w:rPr>
              <w:rFonts w:asciiTheme="minorHAnsi" w:eastAsiaTheme="minorEastAsia" w:hAnsiTheme="minorHAnsi" w:cstheme="minorBidi"/>
              <w:noProof/>
              <w:sz w:val="22"/>
              <w:szCs w:val="22"/>
              <w:lang w:val="en-GB" w:eastAsia="en-GB"/>
            </w:rPr>
          </w:pPr>
          <w:hyperlink w:anchor="_Toc104455573" w:history="1">
            <w:r w:rsidRPr="00AB35E0">
              <w:rPr>
                <w:rStyle w:val="Hyperlink"/>
                <w:noProof/>
              </w:rPr>
              <w:t>3.7.3 Raw Data Collection</w:t>
            </w:r>
            <w:r>
              <w:rPr>
                <w:noProof/>
                <w:webHidden/>
              </w:rPr>
              <w:tab/>
            </w:r>
            <w:r>
              <w:rPr>
                <w:noProof/>
                <w:webHidden/>
              </w:rPr>
              <w:fldChar w:fldCharType="begin"/>
            </w:r>
            <w:r>
              <w:rPr>
                <w:noProof/>
                <w:webHidden/>
              </w:rPr>
              <w:instrText xml:space="preserve"> PAGEREF _Toc104455573 \h </w:instrText>
            </w:r>
            <w:r>
              <w:rPr>
                <w:noProof/>
                <w:webHidden/>
              </w:rPr>
            </w:r>
            <w:r>
              <w:rPr>
                <w:noProof/>
                <w:webHidden/>
              </w:rPr>
              <w:fldChar w:fldCharType="separate"/>
            </w:r>
            <w:r>
              <w:rPr>
                <w:noProof/>
                <w:webHidden/>
              </w:rPr>
              <w:t>35</w:t>
            </w:r>
            <w:r>
              <w:rPr>
                <w:noProof/>
                <w:webHidden/>
              </w:rPr>
              <w:fldChar w:fldCharType="end"/>
            </w:r>
          </w:hyperlink>
        </w:p>
        <w:p w14:paraId="77A2C043" w14:textId="29D4A9A6" w:rsidR="00C61A5D" w:rsidRDefault="00C61A5D">
          <w:pPr>
            <w:pStyle w:val="TOC2"/>
            <w:tabs>
              <w:tab w:val="right" w:leader="dot" w:pos="8210"/>
            </w:tabs>
            <w:rPr>
              <w:rFonts w:asciiTheme="minorHAnsi" w:eastAsiaTheme="minorEastAsia" w:hAnsiTheme="minorHAnsi" w:cstheme="minorBidi"/>
              <w:noProof/>
              <w:sz w:val="22"/>
              <w:szCs w:val="22"/>
              <w:lang w:val="en-GB" w:eastAsia="en-GB"/>
            </w:rPr>
          </w:pPr>
          <w:hyperlink w:anchor="_Toc104455574" w:history="1">
            <w:r w:rsidRPr="00AB35E0">
              <w:rPr>
                <w:rStyle w:val="Hyperlink"/>
                <w:noProof/>
              </w:rPr>
              <w:t>3.8 Chapter Summary</w:t>
            </w:r>
            <w:r>
              <w:rPr>
                <w:noProof/>
                <w:webHidden/>
              </w:rPr>
              <w:tab/>
            </w:r>
            <w:r>
              <w:rPr>
                <w:noProof/>
                <w:webHidden/>
              </w:rPr>
              <w:fldChar w:fldCharType="begin"/>
            </w:r>
            <w:r>
              <w:rPr>
                <w:noProof/>
                <w:webHidden/>
              </w:rPr>
              <w:instrText xml:space="preserve"> PAGEREF _Toc104455574 \h </w:instrText>
            </w:r>
            <w:r>
              <w:rPr>
                <w:noProof/>
                <w:webHidden/>
              </w:rPr>
            </w:r>
            <w:r>
              <w:rPr>
                <w:noProof/>
                <w:webHidden/>
              </w:rPr>
              <w:fldChar w:fldCharType="separate"/>
            </w:r>
            <w:r>
              <w:rPr>
                <w:noProof/>
                <w:webHidden/>
              </w:rPr>
              <w:t>35</w:t>
            </w:r>
            <w:r>
              <w:rPr>
                <w:noProof/>
                <w:webHidden/>
              </w:rPr>
              <w:fldChar w:fldCharType="end"/>
            </w:r>
          </w:hyperlink>
        </w:p>
        <w:p w14:paraId="39B6C021" w14:textId="21FF2EEE" w:rsidR="00C61A5D" w:rsidRDefault="00C61A5D">
          <w:pPr>
            <w:pStyle w:val="TOC1"/>
            <w:rPr>
              <w:rFonts w:asciiTheme="minorHAnsi" w:eastAsiaTheme="minorEastAsia" w:hAnsiTheme="minorHAnsi" w:cstheme="minorBidi"/>
              <w:b w:val="0"/>
              <w:bCs w:val="0"/>
              <w:sz w:val="22"/>
              <w:szCs w:val="22"/>
              <w:lang w:val="en-GB" w:eastAsia="en-GB"/>
            </w:rPr>
          </w:pPr>
          <w:hyperlink w:anchor="_Toc104455575" w:history="1">
            <w:r w:rsidRPr="00AB35E0">
              <w:rPr>
                <w:rStyle w:val="Hyperlink"/>
              </w:rPr>
              <w:t>Chapter 4 RESULT &amp; DISCUSSION</w:t>
            </w:r>
            <w:r>
              <w:rPr>
                <w:webHidden/>
              </w:rPr>
              <w:tab/>
            </w:r>
            <w:r>
              <w:rPr>
                <w:webHidden/>
              </w:rPr>
              <w:fldChar w:fldCharType="begin"/>
            </w:r>
            <w:r>
              <w:rPr>
                <w:webHidden/>
              </w:rPr>
              <w:instrText xml:space="preserve"> PAGEREF _Toc104455575 \h </w:instrText>
            </w:r>
            <w:r>
              <w:rPr>
                <w:webHidden/>
              </w:rPr>
            </w:r>
            <w:r>
              <w:rPr>
                <w:webHidden/>
              </w:rPr>
              <w:fldChar w:fldCharType="separate"/>
            </w:r>
            <w:r>
              <w:rPr>
                <w:webHidden/>
              </w:rPr>
              <w:t>37</w:t>
            </w:r>
            <w:r>
              <w:rPr>
                <w:webHidden/>
              </w:rPr>
              <w:fldChar w:fldCharType="end"/>
            </w:r>
          </w:hyperlink>
        </w:p>
        <w:p w14:paraId="32F57A25" w14:textId="02FEC02F" w:rsidR="00C61A5D" w:rsidRDefault="00C61A5D">
          <w:pPr>
            <w:pStyle w:val="TOC2"/>
            <w:tabs>
              <w:tab w:val="right" w:leader="dot" w:pos="8210"/>
            </w:tabs>
            <w:rPr>
              <w:rFonts w:asciiTheme="minorHAnsi" w:eastAsiaTheme="minorEastAsia" w:hAnsiTheme="minorHAnsi" w:cstheme="minorBidi"/>
              <w:noProof/>
              <w:sz w:val="22"/>
              <w:szCs w:val="22"/>
              <w:lang w:val="en-GB" w:eastAsia="en-GB"/>
            </w:rPr>
          </w:pPr>
          <w:hyperlink w:anchor="_Toc104455576" w:history="1">
            <w:r w:rsidRPr="00AB35E0">
              <w:rPr>
                <w:rStyle w:val="Hyperlink"/>
                <w:noProof/>
              </w:rPr>
              <w:t>4.1 Introduction</w:t>
            </w:r>
            <w:r>
              <w:rPr>
                <w:noProof/>
                <w:webHidden/>
              </w:rPr>
              <w:tab/>
            </w:r>
            <w:r>
              <w:rPr>
                <w:noProof/>
                <w:webHidden/>
              </w:rPr>
              <w:fldChar w:fldCharType="begin"/>
            </w:r>
            <w:r>
              <w:rPr>
                <w:noProof/>
                <w:webHidden/>
              </w:rPr>
              <w:instrText xml:space="preserve"> PAGEREF _Toc104455576 \h </w:instrText>
            </w:r>
            <w:r>
              <w:rPr>
                <w:noProof/>
                <w:webHidden/>
              </w:rPr>
            </w:r>
            <w:r>
              <w:rPr>
                <w:noProof/>
                <w:webHidden/>
              </w:rPr>
              <w:fldChar w:fldCharType="separate"/>
            </w:r>
            <w:r>
              <w:rPr>
                <w:noProof/>
                <w:webHidden/>
              </w:rPr>
              <w:t>37</w:t>
            </w:r>
            <w:r>
              <w:rPr>
                <w:noProof/>
                <w:webHidden/>
              </w:rPr>
              <w:fldChar w:fldCharType="end"/>
            </w:r>
          </w:hyperlink>
        </w:p>
        <w:p w14:paraId="0E5BB436" w14:textId="15855456" w:rsidR="00C61A5D" w:rsidRDefault="00C61A5D">
          <w:pPr>
            <w:pStyle w:val="TOC2"/>
            <w:tabs>
              <w:tab w:val="right" w:leader="dot" w:pos="8210"/>
            </w:tabs>
            <w:rPr>
              <w:rFonts w:asciiTheme="minorHAnsi" w:eastAsiaTheme="minorEastAsia" w:hAnsiTheme="minorHAnsi" w:cstheme="minorBidi"/>
              <w:noProof/>
              <w:sz w:val="22"/>
              <w:szCs w:val="22"/>
              <w:lang w:val="en-GB" w:eastAsia="en-GB"/>
            </w:rPr>
          </w:pPr>
          <w:hyperlink w:anchor="_Toc104455577" w:history="1">
            <w:r w:rsidRPr="00AB35E0">
              <w:rPr>
                <w:rStyle w:val="Hyperlink"/>
                <w:noProof/>
              </w:rPr>
              <w:t>4.2 Electromyography (EMG) Signal Acquisition Circuit</w:t>
            </w:r>
            <w:r>
              <w:rPr>
                <w:noProof/>
                <w:webHidden/>
              </w:rPr>
              <w:tab/>
            </w:r>
            <w:r>
              <w:rPr>
                <w:noProof/>
                <w:webHidden/>
              </w:rPr>
              <w:fldChar w:fldCharType="begin"/>
            </w:r>
            <w:r>
              <w:rPr>
                <w:noProof/>
                <w:webHidden/>
              </w:rPr>
              <w:instrText xml:space="preserve"> PAGEREF _Toc104455577 \h </w:instrText>
            </w:r>
            <w:r>
              <w:rPr>
                <w:noProof/>
                <w:webHidden/>
              </w:rPr>
            </w:r>
            <w:r>
              <w:rPr>
                <w:noProof/>
                <w:webHidden/>
              </w:rPr>
              <w:fldChar w:fldCharType="separate"/>
            </w:r>
            <w:r>
              <w:rPr>
                <w:noProof/>
                <w:webHidden/>
              </w:rPr>
              <w:t>37</w:t>
            </w:r>
            <w:r>
              <w:rPr>
                <w:noProof/>
                <w:webHidden/>
              </w:rPr>
              <w:fldChar w:fldCharType="end"/>
            </w:r>
          </w:hyperlink>
        </w:p>
        <w:p w14:paraId="6F1D3C21" w14:textId="03827170" w:rsidR="00C61A5D" w:rsidRDefault="00C61A5D">
          <w:pPr>
            <w:pStyle w:val="TOC3"/>
            <w:tabs>
              <w:tab w:val="right" w:leader="dot" w:pos="8210"/>
            </w:tabs>
            <w:rPr>
              <w:rFonts w:asciiTheme="minorHAnsi" w:eastAsiaTheme="minorEastAsia" w:hAnsiTheme="minorHAnsi" w:cstheme="minorBidi"/>
              <w:noProof/>
              <w:sz w:val="22"/>
              <w:szCs w:val="22"/>
              <w:lang w:val="en-GB" w:eastAsia="en-GB"/>
            </w:rPr>
          </w:pPr>
          <w:hyperlink w:anchor="_Toc104455578" w:history="1">
            <w:r w:rsidRPr="00AB35E0">
              <w:rPr>
                <w:rStyle w:val="Hyperlink"/>
                <w:noProof/>
              </w:rPr>
              <w:t>4.2.1Single Differential Circuit</w:t>
            </w:r>
            <w:r>
              <w:rPr>
                <w:noProof/>
                <w:webHidden/>
              </w:rPr>
              <w:tab/>
            </w:r>
            <w:r>
              <w:rPr>
                <w:noProof/>
                <w:webHidden/>
              </w:rPr>
              <w:fldChar w:fldCharType="begin"/>
            </w:r>
            <w:r>
              <w:rPr>
                <w:noProof/>
                <w:webHidden/>
              </w:rPr>
              <w:instrText xml:space="preserve"> PAGEREF _Toc104455578 \h </w:instrText>
            </w:r>
            <w:r>
              <w:rPr>
                <w:noProof/>
                <w:webHidden/>
              </w:rPr>
            </w:r>
            <w:r>
              <w:rPr>
                <w:noProof/>
                <w:webHidden/>
              </w:rPr>
              <w:fldChar w:fldCharType="separate"/>
            </w:r>
            <w:r>
              <w:rPr>
                <w:noProof/>
                <w:webHidden/>
              </w:rPr>
              <w:t>38</w:t>
            </w:r>
            <w:r>
              <w:rPr>
                <w:noProof/>
                <w:webHidden/>
              </w:rPr>
              <w:fldChar w:fldCharType="end"/>
            </w:r>
          </w:hyperlink>
        </w:p>
        <w:p w14:paraId="4F98A6E3" w14:textId="110CAA21" w:rsidR="00C61A5D" w:rsidRDefault="00C61A5D">
          <w:pPr>
            <w:pStyle w:val="TOC3"/>
            <w:tabs>
              <w:tab w:val="right" w:leader="dot" w:pos="8210"/>
            </w:tabs>
            <w:rPr>
              <w:rFonts w:asciiTheme="minorHAnsi" w:eastAsiaTheme="minorEastAsia" w:hAnsiTheme="minorHAnsi" w:cstheme="minorBidi"/>
              <w:noProof/>
              <w:sz w:val="22"/>
              <w:szCs w:val="22"/>
              <w:lang w:val="en-GB" w:eastAsia="en-GB"/>
            </w:rPr>
          </w:pPr>
          <w:hyperlink w:anchor="_Toc104455579" w:history="1">
            <w:r w:rsidRPr="00AB35E0">
              <w:rPr>
                <w:rStyle w:val="Hyperlink"/>
                <w:noProof/>
              </w:rPr>
              <w:t>4.2.2 Bipolar Measurement Circuit</w:t>
            </w:r>
            <w:r>
              <w:rPr>
                <w:noProof/>
                <w:webHidden/>
              </w:rPr>
              <w:tab/>
            </w:r>
            <w:r>
              <w:rPr>
                <w:noProof/>
                <w:webHidden/>
              </w:rPr>
              <w:fldChar w:fldCharType="begin"/>
            </w:r>
            <w:r>
              <w:rPr>
                <w:noProof/>
                <w:webHidden/>
              </w:rPr>
              <w:instrText xml:space="preserve"> PAGEREF _Toc104455579 \h </w:instrText>
            </w:r>
            <w:r>
              <w:rPr>
                <w:noProof/>
                <w:webHidden/>
              </w:rPr>
            </w:r>
            <w:r>
              <w:rPr>
                <w:noProof/>
                <w:webHidden/>
              </w:rPr>
              <w:fldChar w:fldCharType="separate"/>
            </w:r>
            <w:r>
              <w:rPr>
                <w:noProof/>
                <w:webHidden/>
              </w:rPr>
              <w:t>39</w:t>
            </w:r>
            <w:r>
              <w:rPr>
                <w:noProof/>
                <w:webHidden/>
              </w:rPr>
              <w:fldChar w:fldCharType="end"/>
            </w:r>
          </w:hyperlink>
        </w:p>
        <w:p w14:paraId="2E4737B2" w14:textId="04730215" w:rsidR="00C61A5D" w:rsidRDefault="00C61A5D">
          <w:pPr>
            <w:pStyle w:val="TOC3"/>
            <w:tabs>
              <w:tab w:val="right" w:leader="dot" w:pos="8210"/>
            </w:tabs>
            <w:rPr>
              <w:rFonts w:asciiTheme="minorHAnsi" w:eastAsiaTheme="minorEastAsia" w:hAnsiTheme="minorHAnsi" w:cstheme="minorBidi"/>
              <w:noProof/>
              <w:sz w:val="22"/>
              <w:szCs w:val="22"/>
              <w:lang w:val="en-GB" w:eastAsia="en-GB"/>
            </w:rPr>
          </w:pPr>
          <w:hyperlink w:anchor="_Toc104455580" w:history="1">
            <w:r w:rsidRPr="00AB35E0">
              <w:rPr>
                <w:rStyle w:val="Hyperlink"/>
                <w:noProof/>
              </w:rPr>
              <w:t>4.2.3 Double Differential Circuit</w:t>
            </w:r>
            <w:r>
              <w:rPr>
                <w:noProof/>
                <w:webHidden/>
              </w:rPr>
              <w:tab/>
            </w:r>
            <w:r>
              <w:rPr>
                <w:noProof/>
                <w:webHidden/>
              </w:rPr>
              <w:fldChar w:fldCharType="begin"/>
            </w:r>
            <w:r>
              <w:rPr>
                <w:noProof/>
                <w:webHidden/>
              </w:rPr>
              <w:instrText xml:space="preserve"> PAGEREF _Toc104455580 \h </w:instrText>
            </w:r>
            <w:r>
              <w:rPr>
                <w:noProof/>
                <w:webHidden/>
              </w:rPr>
            </w:r>
            <w:r>
              <w:rPr>
                <w:noProof/>
                <w:webHidden/>
              </w:rPr>
              <w:fldChar w:fldCharType="separate"/>
            </w:r>
            <w:r>
              <w:rPr>
                <w:noProof/>
                <w:webHidden/>
              </w:rPr>
              <w:t>40</w:t>
            </w:r>
            <w:r>
              <w:rPr>
                <w:noProof/>
                <w:webHidden/>
              </w:rPr>
              <w:fldChar w:fldCharType="end"/>
            </w:r>
          </w:hyperlink>
        </w:p>
        <w:p w14:paraId="7D306A59" w14:textId="39ECD6A5" w:rsidR="00C61A5D" w:rsidRDefault="00C61A5D">
          <w:pPr>
            <w:pStyle w:val="TOC3"/>
            <w:tabs>
              <w:tab w:val="right" w:leader="dot" w:pos="8210"/>
            </w:tabs>
            <w:rPr>
              <w:rFonts w:asciiTheme="minorHAnsi" w:eastAsiaTheme="minorEastAsia" w:hAnsiTheme="minorHAnsi" w:cstheme="minorBidi"/>
              <w:noProof/>
              <w:sz w:val="22"/>
              <w:szCs w:val="22"/>
              <w:lang w:val="en-GB" w:eastAsia="en-GB"/>
            </w:rPr>
          </w:pPr>
          <w:hyperlink w:anchor="_Toc104455581" w:history="1">
            <w:r w:rsidRPr="00AB35E0">
              <w:rPr>
                <w:rStyle w:val="Hyperlink"/>
                <w:noProof/>
              </w:rPr>
              <w:t>4.2.4 Combinations of three EMG acquisition circuit</w:t>
            </w:r>
            <w:r>
              <w:rPr>
                <w:noProof/>
                <w:webHidden/>
              </w:rPr>
              <w:tab/>
            </w:r>
            <w:r>
              <w:rPr>
                <w:noProof/>
                <w:webHidden/>
              </w:rPr>
              <w:fldChar w:fldCharType="begin"/>
            </w:r>
            <w:r>
              <w:rPr>
                <w:noProof/>
                <w:webHidden/>
              </w:rPr>
              <w:instrText xml:space="preserve"> PAGEREF _Toc104455581 \h </w:instrText>
            </w:r>
            <w:r>
              <w:rPr>
                <w:noProof/>
                <w:webHidden/>
              </w:rPr>
            </w:r>
            <w:r>
              <w:rPr>
                <w:noProof/>
                <w:webHidden/>
              </w:rPr>
              <w:fldChar w:fldCharType="separate"/>
            </w:r>
            <w:r>
              <w:rPr>
                <w:noProof/>
                <w:webHidden/>
              </w:rPr>
              <w:t>41</w:t>
            </w:r>
            <w:r>
              <w:rPr>
                <w:noProof/>
                <w:webHidden/>
              </w:rPr>
              <w:fldChar w:fldCharType="end"/>
            </w:r>
          </w:hyperlink>
        </w:p>
        <w:p w14:paraId="456CCB7F" w14:textId="0C300025" w:rsidR="00C61A5D" w:rsidRDefault="00C61A5D">
          <w:pPr>
            <w:pStyle w:val="TOC3"/>
            <w:tabs>
              <w:tab w:val="right" w:leader="dot" w:pos="8210"/>
            </w:tabs>
            <w:rPr>
              <w:rFonts w:asciiTheme="minorHAnsi" w:eastAsiaTheme="minorEastAsia" w:hAnsiTheme="minorHAnsi" w:cstheme="minorBidi"/>
              <w:noProof/>
              <w:sz w:val="22"/>
              <w:szCs w:val="22"/>
              <w:lang w:val="en-GB" w:eastAsia="en-GB"/>
            </w:rPr>
          </w:pPr>
          <w:hyperlink w:anchor="_Toc104455582" w:history="1">
            <w:r w:rsidRPr="00AB35E0">
              <w:rPr>
                <w:rStyle w:val="Hyperlink"/>
                <w:noProof/>
              </w:rPr>
              <w:t>4.2.5Circuit Configurations</w:t>
            </w:r>
            <w:r>
              <w:rPr>
                <w:noProof/>
                <w:webHidden/>
              </w:rPr>
              <w:tab/>
            </w:r>
            <w:r>
              <w:rPr>
                <w:noProof/>
                <w:webHidden/>
              </w:rPr>
              <w:fldChar w:fldCharType="begin"/>
            </w:r>
            <w:r>
              <w:rPr>
                <w:noProof/>
                <w:webHidden/>
              </w:rPr>
              <w:instrText xml:space="preserve"> PAGEREF _Toc104455582 \h </w:instrText>
            </w:r>
            <w:r>
              <w:rPr>
                <w:noProof/>
                <w:webHidden/>
              </w:rPr>
            </w:r>
            <w:r>
              <w:rPr>
                <w:noProof/>
                <w:webHidden/>
              </w:rPr>
              <w:fldChar w:fldCharType="separate"/>
            </w:r>
            <w:r>
              <w:rPr>
                <w:noProof/>
                <w:webHidden/>
              </w:rPr>
              <w:t>42</w:t>
            </w:r>
            <w:r>
              <w:rPr>
                <w:noProof/>
                <w:webHidden/>
              </w:rPr>
              <w:fldChar w:fldCharType="end"/>
            </w:r>
          </w:hyperlink>
        </w:p>
        <w:p w14:paraId="79C7A804" w14:textId="16CCEC37" w:rsidR="00C61A5D" w:rsidRDefault="00C61A5D">
          <w:pPr>
            <w:pStyle w:val="TOC2"/>
            <w:tabs>
              <w:tab w:val="right" w:leader="dot" w:pos="8210"/>
            </w:tabs>
            <w:rPr>
              <w:rFonts w:asciiTheme="minorHAnsi" w:eastAsiaTheme="minorEastAsia" w:hAnsiTheme="minorHAnsi" w:cstheme="minorBidi"/>
              <w:noProof/>
              <w:sz w:val="22"/>
              <w:szCs w:val="22"/>
              <w:lang w:val="en-GB" w:eastAsia="en-GB"/>
            </w:rPr>
          </w:pPr>
          <w:hyperlink w:anchor="_Toc104455583" w:history="1">
            <w:r w:rsidRPr="00AB35E0">
              <w:rPr>
                <w:rStyle w:val="Hyperlink"/>
                <w:noProof/>
              </w:rPr>
              <w:t>4.3 Hardware circuit</w:t>
            </w:r>
            <w:r>
              <w:rPr>
                <w:noProof/>
                <w:webHidden/>
              </w:rPr>
              <w:tab/>
            </w:r>
            <w:r>
              <w:rPr>
                <w:noProof/>
                <w:webHidden/>
              </w:rPr>
              <w:fldChar w:fldCharType="begin"/>
            </w:r>
            <w:r>
              <w:rPr>
                <w:noProof/>
                <w:webHidden/>
              </w:rPr>
              <w:instrText xml:space="preserve"> PAGEREF _Toc104455583 \h </w:instrText>
            </w:r>
            <w:r>
              <w:rPr>
                <w:noProof/>
                <w:webHidden/>
              </w:rPr>
            </w:r>
            <w:r>
              <w:rPr>
                <w:noProof/>
                <w:webHidden/>
              </w:rPr>
              <w:fldChar w:fldCharType="separate"/>
            </w:r>
            <w:r>
              <w:rPr>
                <w:noProof/>
                <w:webHidden/>
              </w:rPr>
              <w:t>44</w:t>
            </w:r>
            <w:r>
              <w:rPr>
                <w:noProof/>
                <w:webHidden/>
              </w:rPr>
              <w:fldChar w:fldCharType="end"/>
            </w:r>
          </w:hyperlink>
        </w:p>
        <w:p w14:paraId="7B859C55" w14:textId="64D1044D" w:rsidR="00C61A5D" w:rsidRDefault="00C61A5D">
          <w:pPr>
            <w:pStyle w:val="TOC2"/>
            <w:tabs>
              <w:tab w:val="right" w:leader="dot" w:pos="8210"/>
            </w:tabs>
            <w:rPr>
              <w:rFonts w:asciiTheme="minorHAnsi" w:eastAsiaTheme="minorEastAsia" w:hAnsiTheme="minorHAnsi" w:cstheme="minorBidi"/>
              <w:noProof/>
              <w:sz w:val="22"/>
              <w:szCs w:val="22"/>
              <w:lang w:val="en-GB" w:eastAsia="en-GB"/>
            </w:rPr>
          </w:pPr>
          <w:hyperlink w:anchor="_Toc104455584" w:history="1">
            <w:r w:rsidRPr="00AB35E0">
              <w:rPr>
                <w:rStyle w:val="Hyperlink"/>
                <w:noProof/>
              </w:rPr>
              <w:t>4.4 Electromyography (EMG) Signal Transmission</w:t>
            </w:r>
            <w:r>
              <w:rPr>
                <w:noProof/>
                <w:webHidden/>
              </w:rPr>
              <w:tab/>
            </w:r>
            <w:r>
              <w:rPr>
                <w:noProof/>
                <w:webHidden/>
              </w:rPr>
              <w:fldChar w:fldCharType="begin"/>
            </w:r>
            <w:r>
              <w:rPr>
                <w:noProof/>
                <w:webHidden/>
              </w:rPr>
              <w:instrText xml:space="preserve"> PAGEREF _Toc104455584 \h </w:instrText>
            </w:r>
            <w:r>
              <w:rPr>
                <w:noProof/>
                <w:webHidden/>
              </w:rPr>
            </w:r>
            <w:r>
              <w:rPr>
                <w:noProof/>
                <w:webHidden/>
              </w:rPr>
              <w:fldChar w:fldCharType="separate"/>
            </w:r>
            <w:r>
              <w:rPr>
                <w:noProof/>
                <w:webHidden/>
              </w:rPr>
              <w:t>44</w:t>
            </w:r>
            <w:r>
              <w:rPr>
                <w:noProof/>
                <w:webHidden/>
              </w:rPr>
              <w:fldChar w:fldCharType="end"/>
            </w:r>
          </w:hyperlink>
        </w:p>
        <w:p w14:paraId="4FCB64E2" w14:textId="4DD21357" w:rsidR="00C61A5D" w:rsidRDefault="00C61A5D">
          <w:pPr>
            <w:pStyle w:val="TOC2"/>
            <w:tabs>
              <w:tab w:val="right" w:leader="dot" w:pos="8210"/>
            </w:tabs>
            <w:rPr>
              <w:rFonts w:asciiTheme="minorHAnsi" w:eastAsiaTheme="minorEastAsia" w:hAnsiTheme="minorHAnsi" w:cstheme="minorBidi"/>
              <w:noProof/>
              <w:sz w:val="22"/>
              <w:szCs w:val="22"/>
              <w:lang w:val="en-GB" w:eastAsia="en-GB"/>
            </w:rPr>
          </w:pPr>
          <w:hyperlink w:anchor="_Toc104455585" w:history="1">
            <w:r w:rsidRPr="00AB35E0">
              <w:rPr>
                <w:rStyle w:val="Hyperlink"/>
                <w:noProof/>
              </w:rPr>
              <w:t>4.5 Data Collection</w:t>
            </w:r>
            <w:r>
              <w:rPr>
                <w:noProof/>
                <w:webHidden/>
              </w:rPr>
              <w:tab/>
            </w:r>
            <w:r>
              <w:rPr>
                <w:noProof/>
                <w:webHidden/>
              </w:rPr>
              <w:fldChar w:fldCharType="begin"/>
            </w:r>
            <w:r>
              <w:rPr>
                <w:noProof/>
                <w:webHidden/>
              </w:rPr>
              <w:instrText xml:space="preserve"> PAGEREF _Toc104455585 \h </w:instrText>
            </w:r>
            <w:r>
              <w:rPr>
                <w:noProof/>
                <w:webHidden/>
              </w:rPr>
            </w:r>
            <w:r>
              <w:rPr>
                <w:noProof/>
                <w:webHidden/>
              </w:rPr>
              <w:fldChar w:fldCharType="separate"/>
            </w:r>
            <w:r>
              <w:rPr>
                <w:noProof/>
                <w:webHidden/>
              </w:rPr>
              <w:t>47</w:t>
            </w:r>
            <w:r>
              <w:rPr>
                <w:noProof/>
                <w:webHidden/>
              </w:rPr>
              <w:fldChar w:fldCharType="end"/>
            </w:r>
          </w:hyperlink>
        </w:p>
        <w:p w14:paraId="48EA239E" w14:textId="48DB1E97" w:rsidR="00C61A5D" w:rsidRDefault="00C61A5D">
          <w:pPr>
            <w:pStyle w:val="TOC2"/>
            <w:tabs>
              <w:tab w:val="right" w:leader="dot" w:pos="8210"/>
            </w:tabs>
            <w:rPr>
              <w:rFonts w:asciiTheme="minorHAnsi" w:eastAsiaTheme="minorEastAsia" w:hAnsiTheme="minorHAnsi" w:cstheme="minorBidi"/>
              <w:noProof/>
              <w:sz w:val="22"/>
              <w:szCs w:val="22"/>
              <w:lang w:val="en-GB" w:eastAsia="en-GB"/>
            </w:rPr>
          </w:pPr>
          <w:hyperlink w:anchor="_Toc104455586" w:history="1">
            <w:r w:rsidRPr="00AB35E0">
              <w:rPr>
                <w:rStyle w:val="Hyperlink"/>
                <w:noProof/>
              </w:rPr>
              <w:t>4.6 Results &amp; Discussions</w:t>
            </w:r>
            <w:r>
              <w:rPr>
                <w:noProof/>
                <w:webHidden/>
              </w:rPr>
              <w:tab/>
            </w:r>
            <w:r>
              <w:rPr>
                <w:noProof/>
                <w:webHidden/>
              </w:rPr>
              <w:fldChar w:fldCharType="begin"/>
            </w:r>
            <w:r>
              <w:rPr>
                <w:noProof/>
                <w:webHidden/>
              </w:rPr>
              <w:instrText xml:space="preserve"> PAGEREF _Toc104455586 \h </w:instrText>
            </w:r>
            <w:r>
              <w:rPr>
                <w:noProof/>
                <w:webHidden/>
              </w:rPr>
            </w:r>
            <w:r>
              <w:rPr>
                <w:noProof/>
                <w:webHidden/>
              </w:rPr>
              <w:fldChar w:fldCharType="separate"/>
            </w:r>
            <w:r>
              <w:rPr>
                <w:noProof/>
                <w:webHidden/>
              </w:rPr>
              <w:t>48</w:t>
            </w:r>
            <w:r>
              <w:rPr>
                <w:noProof/>
                <w:webHidden/>
              </w:rPr>
              <w:fldChar w:fldCharType="end"/>
            </w:r>
          </w:hyperlink>
        </w:p>
        <w:p w14:paraId="5965455B" w14:textId="5AD4E73B" w:rsidR="00C61A5D" w:rsidRDefault="00C61A5D">
          <w:pPr>
            <w:pStyle w:val="TOC3"/>
            <w:tabs>
              <w:tab w:val="right" w:leader="dot" w:pos="8210"/>
            </w:tabs>
            <w:rPr>
              <w:rFonts w:asciiTheme="minorHAnsi" w:eastAsiaTheme="minorEastAsia" w:hAnsiTheme="minorHAnsi" w:cstheme="minorBidi"/>
              <w:noProof/>
              <w:sz w:val="22"/>
              <w:szCs w:val="22"/>
              <w:lang w:val="en-GB" w:eastAsia="en-GB"/>
            </w:rPr>
          </w:pPr>
          <w:hyperlink w:anchor="_Toc104455587" w:history="1">
            <w:r w:rsidRPr="00AB35E0">
              <w:rPr>
                <w:rStyle w:val="Hyperlink"/>
                <w:noProof/>
              </w:rPr>
              <w:t>4.6.1 Cost of the product development.</w:t>
            </w:r>
            <w:r>
              <w:rPr>
                <w:noProof/>
                <w:webHidden/>
              </w:rPr>
              <w:tab/>
            </w:r>
            <w:r>
              <w:rPr>
                <w:noProof/>
                <w:webHidden/>
              </w:rPr>
              <w:fldChar w:fldCharType="begin"/>
            </w:r>
            <w:r>
              <w:rPr>
                <w:noProof/>
                <w:webHidden/>
              </w:rPr>
              <w:instrText xml:space="preserve"> PAGEREF _Toc104455587 \h </w:instrText>
            </w:r>
            <w:r>
              <w:rPr>
                <w:noProof/>
                <w:webHidden/>
              </w:rPr>
            </w:r>
            <w:r>
              <w:rPr>
                <w:noProof/>
                <w:webHidden/>
              </w:rPr>
              <w:fldChar w:fldCharType="separate"/>
            </w:r>
            <w:r>
              <w:rPr>
                <w:noProof/>
                <w:webHidden/>
              </w:rPr>
              <w:t>48</w:t>
            </w:r>
            <w:r>
              <w:rPr>
                <w:noProof/>
                <w:webHidden/>
              </w:rPr>
              <w:fldChar w:fldCharType="end"/>
            </w:r>
          </w:hyperlink>
        </w:p>
        <w:p w14:paraId="1D228F8C" w14:textId="097008A4" w:rsidR="00C61A5D" w:rsidRDefault="00C61A5D">
          <w:pPr>
            <w:pStyle w:val="TOC3"/>
            <w:tabs>
              <w:tab w:val="right" w:leader="dot" w:pos="8210"/>
            </w:tabs>
            <w:rPr>
              <w:rFonts w:asciiTheme="minorHAnsi" w:eastAsiaTheme="minorEastAsia" w:hAnsiTheme="minorHAnsi" w:cstheme="minorBidi"/>
              <w:noProof/>
              <w:sz w:val="22"/>
              <w:szCs w:val="22"/>
              <w:lang w:val="en-GB" w:eastAsia="en-GB"/>
            </w:rPr>
          </w:pPr>
          <w:hyperlink w:anchor="_Toc104455588" w:history="1">
            <w:r w:rsidRPr="00AB35E0">
              <w:rPr>
                <w:rStyle w:val="Hyperlink"/>
                <w:noProof/>
              </w:rPr>
              <w:t>4.6.2 EMG Signal Acquisition Data</w:t>
            </w:r>
            <w:r>
              <w:rPr>
                <w:noProof/>
                <w:webHidden/>
              </w:rPr>
              <w:tab/>
            </w:r>
            <w:r>
              <w:rPr>
                <w:noProof/>
                <w:webHidden/>
              </w:rPr>
              <w:fldChar w:fldCharType="begin"/>
            </w:r>
            <w:r>
              <w:rPr>
                <w:noProof/>
                <w:webHidden/>
              </w:rPr>
              <w:instrText xml:space="preserve"> PAGEREF _Toc104455588 \h </w:instrText>
            </w:r>
            <w:r>
              <w:rPr>
                <w:noProof/>
                <w:webHidden/>
              </w:rPr>
            </w:r>
            <w:r>
              <w:rPr>
                <w:noProof/>
                <w:webHidden/>
              </w:rPr>
              <w:fldChar w:fldCharType="separate"/>
            </w:r>
            <w:r>
              <w:rPr>
                <w:noProof/>
                <w:webHidden/>
              </w:rPr>
              <w:t>48</w:t>
            </w:r>
            <w:r>
              <w:rPr>
                <w:noProof/>
                <w:webHidden/>
              </w:rPr>
              <w:fldChar w:fldCharType="end"/>
            </w:r>
          </w:hyperlink>
        </w:p>
        <w:p w14:paraId="51E9BF61" w14:textId="4E3EB11E" w:rsidR="00C61A5D" w:rsidRDefault="00C61A5D">
          <w:pPr>
            <w:pStyle w:val="TOC4"/>
            <w:tabs>
              <w:tab w:val="right" w:leader="dot" w:pos="8210"/>
            </w:tabs>
            <w:rPr>
              <w:rFonts w:asciiTheme="minorHAnsi" w:eastAsiaTheme="minorEastAsia" w:hAnsiTheme="minorHAnsi" w:cstheme="minorBidi"/>
              <w:noProof/>
              <w:sz w:val="22"/>
              <w:szCs w:val="22"/>
              <w:lang w:val="en-GB" w:eastAsia="en-GB"/>
            </w:rPr>
          </w:pPr>
          <w:hyperlink w:anchor="_Toc104455589" w:history="1">
            <w:r w:rsidRPr="00AB35E0">
              <w:rPr>
                <w:rStyle w:val="Hyperlink"/>
                <w:noProof/>
              </w:rPr>
              <w:t>4.6.2.1 Single Differential Circuit (Mode 1)</w:t>
            </w:r>
            <w:r>
              <w:rPr>
                <w:noProof/>
                <w:webHidden/>
              </w:rPr>
              <w:tab/>
            </w:r>
            <w:r>
              <w:rPr>
                <w:noProof/>
                <w:webHidden/>
              </w:rPr>
              <w:fldChar w:fldCharType="begin"/>
            </w:r>
            <w:r>
              <w:rPr>
                <w:noProof/>
                <w:webHidden/>
              </w:rPr>
              <w:instrText xml:space="preserve"> PAGEREF _Toc104455589 \h </w:instrText>
            </w:r>
            <w:r>
              <w:rPr>
                <w:noProof/>
                <w:webHidden/>
              </w:rPr>
            </w:r>
            <w:r>
              <w:rPr>
                <w:noProof/>
                <w:webHidden/>
              </w:rPr>
              <w:fldChar w:fldCharType="separate"/>
            </w:r>
            <w:r>
              <w:rPr>
                <w:noProof/>
                <w:webHidden/>
              </w:rPr>
              <w:t>49</w:t>
            </w:r>
            <w:r>
              <w:rPr>
                <w:noProof/>
                <w:webHidden/>
              </w:rPr>
              <w:fldChar w:fldCharType="end"/>
            </w:r>
          </w:hyperlink>
        </w:p>
        <w:p w14:paraId="0F5FDE0F" w14:textId="0665CE62" w:rsidR="00C61A5D" w:rsidRDefault="00C61A5D">
          <w:pPr>
            <w:pStyle w:val="TOC4"/>
            <w:tabs>
              <w:tab w:val="right" w:leader="dot" w:pos="8210"/>
            </w:tabs>
            <w:rPr>
              <w:rFonts w:asciiTheme="minorHAnsi" w:eastAsiaTheme="minorEastAsia" w:hAnsiTheme="minorHAnsi" w:cstheme="minorBidi"/>
              <w:noProof/>
              <w:sz w:val="22"/>
              <w:szCs w:val="22"/>
              <w:lang w:val="en-GB" w:eastAsia="en-GB"/>
            </w:rPr>
          </w:pPr>
          <w:hyperlink w:anchor="_Toc104455590" w:history="1">
            <w:r w:rsidRPr="00AB35E0">
              <w:rPr>
                <w:rStyle w:val="Hyperlink"/>
                <w:noProof/>
              </w:rPr>
              <w:t>4.6.2.2 Bipolar Measurement Circuit (Mode 2)</w:t>
            </w:r>
            <w:r>
              <w:rPr>
                <w:noProof/>
                <w:webHidden/>
              </w:rPr>
              <w:tab/>
            </w:r>
            <w:r>
              <w:rPr>
                <w:noProof/>
                <w:webHidden/>
              </w:rPr>
              <w:fldChar w:fldCharType="begin"/>
            </w:r>
            <w:r>
              <w:rPr>
                <w:noProof/>
                <w:webHidden/>
              </w:rPr>
              <w:instrText xml:space="preserve"> PAGEREF _Toc104455590 \h </w:instrText>
            </w:r>
            <w:r>
              <w:rPr>
                <w:noProof/>
                <w:webHidden/>
              </w:rPr>
            </w:r>
            <w:r>
              <w:rPr>
                <w:noProof/>
                <w:webHidden/>
              </w:rPr>
              <w:fldChar w:fldCharType="separate"/>
            </w:r>
            <w:r>
              <w:rPr>
                <w:noProof/>
                <w:webHidden/>
              </w:rPr>
              <w:t>51</w:t>
            </w:r>
            <w:r>
              <w:rPr>
                <w:noProof/>
                <w:webHidden/>
              </w:rPr>
              <w:fldChar w:fldCharType="end"/>
            </w:r>
          </w:hyperlink>
        </w:p>
        <w:p w14:paraId="6BD6958D" w14:textId="5599D05F" w:rsidR="00C61A5D" w:rsidRDefault="00C61A5D">
          <w:pPr>
            <w:pStyle w:val="TOC4"/>
            <w:tabs>
              <w:tab w:val="right" w:leader="dot" w:pos="8210"/>
            </w:tabs>
            <w:rPr>
              <w:rFonts w:asciiTheme="minorHAnsi" w:eastAsiaTheme="minorEastAsia" w:hAnsiTheme="minorHAnsi" w:cstheme="minorBidi"/>
              <w:noProof/>
              <w:sz w:val="22"/>
              <w:szCs w:val="22"/>
              <w:lang w:val="en-GB" w:eastAsia="en-GB"/>
            </w:rPr>
          </w:pPr>
          <w:hyperlink w:anchor="_Toc104455591" w:history="1">
            <w:r w:rsidRPr="00AB35E0">
              <w:rPr>
                <w:rStyle w:val="Hyperlink"/>
                <w:noProof/>
              </w:rPr>
              <w:t>4.6.2.3 Double Differential Circuit (Mode 3)</w:t>
            </w:r>
            <w:r>
              <w:rPr>
                <w:noProof/>
                <w:webHidden/>
              </w:rPr>
              <w:tab/>
            </w:r>
            <w:r>
              <w:rPr>
                <w:noProof/>
                <w:webHidden/>
              </w:rPr>
              <w:fldChar w:fldCharType="begin"/>
            </w:r>
            <w:r>
              <w:rPr>
                <w:noProof/>
                <w:webHidden/>
              </w:rPr>
              <w:instrText xml:space="preserve"> PAGEREF _Toc104455591 \h </w:instrText>
            </w:r>
            <w:r>
              <w:rPr>
                <w:noProof/>
                <w:webHidden/>
              </w:rPr>
            </w:r>
            <w:r>
              <w:rPr>
                <w:noProof/>
                <w:webHidden/>
              </w:rPr>
              <w:fldChar w:fldCharType="separate"/>
            </w:r>
            <w:r>
              <w:rPr>
                <w:noProof/>
                <w:webHidden/>
              </w:rPr>
              <w:t>53</w:t>
            </w:r>
            <w:r>
              <w:rPr>
                <w:noProof/>
                <w:webHidden/>
              </w:rPr>
              <w:fldChar w:fldCharType="end"/>
            </w:r>
          </w:hyperlink>
        </w:p>
        <w:p w14:paraId="22343397" w14:textId="0B67BA82" w:rsidR="00C61A5D" w:rsidRDefault="00C61A5D">
          <w:pPr>
            <w:pStyle w:val="TOC4"/>
            <w:tabs>
              <w:tab w:val="right" w:leader="dot" w:pos="8210"/>
            </w:tabs>
            <w:rPr>
              <w:rFonts w:asciiTheme="minorHAnsi" w:eastAsiaTheme="minorEastAsia" w:hAnsiTheme="minorHAnsi" w:cstheme="minorBidi"/>
              <w:noProof/>
              <w:sz w:val="22"/>
              <w:szCs w:val="22"/>
              <w:lang w:val="en-GB" w:eastAsia="en-GB"/>
            </w:rPr>
          </w:pPr>
          <w:hyperlink w:anchor="_Toc104455592" w:history="1">
            <w:r w:rsidRPr="00AB35E0">
              <w:rPr>
                <w:rStyle w:val="Hyperlink"/>
                <w:noProof/>
              </w:rPr>
              <w:t>4.6.2.4 Comparison Between the Percentage of Muscle Extraction and Average Voltage</w:t>
            </w:r>
            <w:r>
              <w:rPr>
                <w:noProof/>
                <w:webHidden/>
              </w:rPr>
              <w:tab/>
            </w:r>
            <w:r>
              <w:rPr>
                <w:noProof/>
                <w:webHidden/>
              </w:rPr>
              <w:fldChar w:fldCharType="begin"/>
            </w:r>
            <w:r>
              <w:rPr>
                <w:noProof/>
                <w:webHidden/>
              </w:rPr>
              <w:instrText xml:space="preserve"> PAGEREF _Toc104455592 \h </w:instrText>
            </w:r>
            <w:r>
              <w:rPr>
                <w:noProof/>
                <w:webHidden/>
              </w:rPr>
            </w:r>
            <w:r>
              <w:rPr>
                <w:noProof/>
                <w:webHidden/>
              </w:rPr>
              <w:fldChar w:fldCharType="separate"/>
            </w:r>
            <w:r>
              <w:rPr>
                <w:noProof/>
                <w:webHidden/>
              </w:rPr>
              <w:t>55</w:t>
            </w:r>
            <w:r>
              <w:rPr>
                <w:noProof/>
                <w:webHidden/>
              </w:rPr>
              <w:fldChar w:fldCharType="end"/>
            </w:r>
          </w:hyperlink>
        </w:p>
        <w:p w14:paraId="47ABFAF3" w14:textId="655262E6" w:rsidR="00C61A5D" w:rsidRDefault="00C61A5D">
          <w:pPr>
            <w:pStyle w:val="TOC4"/>
            <w:tabs>
              <w:tab w:val="right" w:leader="dot" w:pos="8210"/>
            </w:tabs>
            <w:rPr>
              <w:rFonts w:asciiTheme="minorHAnsi" w:eastAsiaTheme="minorEastAsia" w:hAnsiTheme="minorHAnsi" w:cstheme="minorBidi"/>
              <w:noProof/>
              <w:sz w:val="22"/>
              <w:szCs w:val="22"/>
              <w:lang w:val="en-GB" w:eastAsia="en-GB"/>
            </w:rPr>
          </w:pPr>
          <w:hyperlink w:anchor="_Toc104455593" w:history="1">
            <w:r w:rsidRPr="00AB35E0">
              <w:rPr>
                <w:rStyle w:val="Hyperlink"/>
                <w:noProof/>
              </w:rPr>
              <w:t>4.6.2.5 Features EMG signal based on EMG acquisition circuit</w:t>
            </w:r>
            <w:r>
              <w:rPr>
                <w:noProof/>
                <w:webHidden/>
              </w:rPr>
              <w:tab/>
            </w:r>
            <w:r>
              <w:rPr>
                <w:noProof/>
                <w:webHidden/>
              </w:rPr>
              <w:fldChar w:fldCharType="begin"/>
            </w:r>
            <w:r>
              <w:rPr>
                <w:noProof/>
                <w:webHidden/>
              </w:rPr>
              <w:instrText xml:space="preserve"> PAGEREF _Toc104455593 \h </w:instrText>
            </w:r>
            <w:r>
              <w:rPr>
                <w:noProof/>
                <w:webHidden/>
              </w:rPr>
            </w:r>
            <w:r>
              <w:rPr>
                <w:noProof/>
                <w:webHidden/>
              </w:rPr>
              <w:fldChar w:fldCharType="separate"/>
            </w:r>
            <w:r>
              <w:rPr>
                <w:noProof/>
                <w:webHidden/>
              </w:rPr>
              <w:t>56</w:t>
            </w:r>
            <w:r>
              <w:rPr>
                <w:noProof/>
                <w:webHidden/>
              </w:rPr>
              <w:fldChar w:fldCharType="end"/>
            </w:r>
          </w:hyperlink>
        </w:p>
        <w:p w14:paraId="2BC726FA" w14:textId="549F3552" w:rsidR="00C61A5D" w:rsidRDefault="00C61A5D">
          <w:pPr>
            <w:pStyle w:val="TOC2"/>
            <w:tabs>
              <w:tab w:val="right" w:leader="dot" w:pos="8210"/>
            </w:tabs>
            <w:rPr>
              <w:rFonts w:asciiTheme="minorHAnsi" w:eastAsiaTheme="minorEastAsia" w:hAnsiTheme="minorHAnsi" w:cstheme="minorBidi"/>
              <w:noProof/>
              <w:sz w:val="22"/>
              <w:szCs w:val="22"/>
              <w:lang w:val="en-GB" w:eastAsia="en-GB"/>
            </w:rPr>
          </w:pPr>
          <w:hyperlink w:anchor="_Toc104455594" w:history="1">
            <w:r w:rsidRPr="00AB35E0">
              <w:rPr>
                <w:rStyle w:val="Hyperlink"/>
                <w:noProof/>
              </w:rPr>
              <w:t>4.7 Chapter summary</w:t>
            </w:r>
            <w:r>
              <w:rPr>
                <w:noProof/>
                <w:webHidden/>
              </w:rPr>
              <w:tab/>
            </w:r>
            <w:r>
              <w:rPr>
                <w:noProof/>
                <w:webHidden/>
              </w:rPr>
              <w:fldChar w:fldCharType="begin"/>
            </w:r>
            <w:r>
              <w:rPr>
                <w:noProof/>
                <w:webHidden/>
              </w:rPr>
              <w:instrText xml:space="preserve"> PAGEREF _Toc104455594 \h </w:instrText>
            </w:r>
            <w:r>
              <w:rPr>
                <w:noProof/>
                <w:webHidden/>
              </w:rPr>
            </w:r>
            <w:r>
              <w:rPr>
                <w:noProof/>
                <w:webHidden/>
              </w:rPr>
              <w:fldChar w:fldCharType="separate"/>
            </w:r>
            <w:r>
              <w:rPr>
                <w:noProof/>
                <w:webHidden/>
              </w:rPr>
              <w:t>59</w:t>
            </w:r>
            <w:r>
              <w:rPr>
                <w:noProof/>
                <w:webHidden/>
              </w:rPr>
              <w:fldChar w:fldCharType="end"/>
            </w:r>
          </w:hyperlink>
        </w:p>
        <w:p w14:paraId="122F117A" w14:textId="11FBA748" w:rsidR="00C61A5D" w:rsidRDefault="00C61A5D">
          <w:pPr>
            <w:pStyle w:val="TOC1"/>
            <w:rPr>
              <w:rFonts w:asciiTheme="minorHAnsi" w:eastAsiaTheme="minorEastAsia" w:hAnsiTheme="minorHAnsi" w:cstheme="minorBidi"/>
              <w:b w:val="0"/>
              <w:bCs w:val="0"/>
              <w:sz w:val="22"/>
              <w:szCs w:val="22"/>
              <w:lang w:val="en-GB" w:eastAsia="en-GB"/>
            </w:rPr>
          </w:pPr>
          <w:hyperlink w:anchor="_Toc104455595" w:history="1">
            <w:r w:rsidRPr="00AB35E0">
              <w:rPr>
                <w:rStyle w:val="Hyperlink"/>
              </w:rPr>
              <w:t>Chapter 5: Conclusion</w:t>
            </w:r>
            <w:r>
              <w:rPr>
                <w:webHidden/>
              </w:rPr>
              <w:tab/>
            </w:r>
            <w:r>
              <w:rPr>
                <w:webHidden/>
              </w:rPr>
              <w:fldChar w:fldCharType="begin"/>
            </w:r>
            <w:r>
              <w:rPr>
                <w:webHidden/>
              </w:rPr>
              <w:instrText xml:space="preserve"> PAGEREF _Toc104455595 \h </w:instrText>
            </w:r>
            <w:r>
              <w:rPr>
                <w:webHidden/>
              </w:rPr>
            </w:r>
            <w:r>
              <w:rPr>
                <w:webHidden/>
              </w:rPr>
              <w:fldChar w:fldCharType="separate"/>
            </w:r>
            <w:r>
              <w:rPr>
                <w:webHidden/>
              </w:rPr>
              <w:t>1</w:t>
            </w:r>
            <w:r>
              <w:rPr>
                <w:webHidden/>
              </w:rPr>
              <w:fldChar w:fldCharType="end"/>
            </w:r>
          </w:hyperlink>
        </w:p>
        <w:p w14:paraId="32BE21D4" w14:textId="3E2A992F" w:rsidR="00C61A5D" w:rsidRDefault="00C61A5D">
          <w:pPr>
            <w:pStyle w:val="TOC2"/>
            <w:tabs>
              <w:tab w:val="right" w:leader="dot" w:pos="8210"/>
            </w:tabs>
            <w:rPr>
              <w:rFonts w:asciiTheme="minorHAnsi" w:eastAsiaTheme="minorEastAsia" w:hAnsiTheme="minorHAnsi" w:cstheme="minorBidi"/>
              <w:noProof/>
              <w:sz w:val="22"/>
              <w:szCs w:val="22"/>
              <w:lang w:val="en-GB" w:eastAsia="en-GB"/>
            </w:rPr>
          </w:pPr>
          <w:hyperlink w:anchor="_Toc104455596" w:history="1">
            <w:r w:rsidRPr="00AB35E0">
              <w:rPr>
                <w:rStyle w:val="Hyperlink"/>
                <w:noProof/>
              </w:rPr>
              <w:t>5.1 Introduction</w:t>
            </w:r>
            <w:r>
              <w:rPr>
                <w:noProof/>
                <w:webHidden/>
              </w:rPr>
              <w:tab/>
            </w:r>
            <w:r>
              <w:rPr>
                <w:noProof/>
                <w:webHidden/>
              </w:rPr>
              <w:fldChar w:fldCharType="begin"/>
            </w:r>
            <w:r>
              <w:rPr>
                <w:noProof/>
                <w:webHidden/>
              </w:rPr>
              <w:instrText xml:space="preserve"> PAGEREF _Toc104455596 \h </w:instrText>
            </w:r>
            <w:r>
              <w:rPr>
                <w:noProof/>
                <w:webHidden/>
              </w:rPr>
            </w:r>
            <w:r>
              <w:rPr>
                <w:noProof/>
                <w:webHidden/>
              </w:rPr>
              <w:fldChar w:fldCharType="separate"/>
            </w:r>
            <w:r>
              <w:rPr>
                <w:noProof/>
                <w:webHidden/>
              </w:rPr>
              <w:t>1</w:t>
            </w:r>
            <w:r>
              <w:rPr>
                <w:noProof/>
                <w:webHidden/>
              </w:rPr>
              <w:fldChar w:fldCharType="end"/>
            </w:r>
          </w:hyperlink>
        </w:p>
        <w:p w14:paraId="432497CF" w14:textId="23DCEF2D" w:rsidR="00C61A5D" w:rsidRDefault="00C61A5D">
          <w:pPr>
            <w:pStyle w:val="TOC2"/>
            <w:tabs>
              <w:tab w:val="right" w:leader="dot" w:pos="8210"/>
            </w:tabs>
            <w:rPr>
              <w:rFonts w:asciiTheme="minorHAnsi" w:eastAsiaTheme="minorEastAsia" w:hAnsiTheme="minorHAnsi" w:cstheme="minorBidi"/>
              <w:noProof/>
              <w:sz w:val="22"/>
              <w:szCs w:val="22"/>
              <w:lang w:val="en-GB" w:eastAsia="en-GB"/>
            </w:rPr>
          </w:pPr>
          <w:hyperlink w:anchor="_Toc104455597" w:history="1">
            <w:r w:rsidRPr="00AB35E0">
              <w:rPr>
                <w:rStyle w:val="Hyperlink"/>
                <w:noProof/>
              </w:rPr>
              <w:t>5.2 Recommendations</w:t>
            </w:r>
            <w:r>
              <w:rPr>
                <w:noProof/>
                <w:webHidden/>
              </w:rPr>
              <w:tab/>
            </w:r>
            <w:r>
              <w:rPr>
                <w:noProof/>
                <w:webHidden/>
              </w:rPr>
              <w:fldChar w:fldCharType="begin"/>
            </w:r>
            <w:r>
              <w:rPr>
                <w:noProof/>
                <w:webHidden/>
              </w:rPr>
              <w:instrText xml:space="preserve"> PAGEREF _Toc104455597 \h </w:instrText>
            </w:r>
            <w:r>
              <w:rPr>
                <w:noProof/>
                <w:webHidden/>
              </w:rPr>
            </w:r>
            <w:r>
              <w:rPr>
                <w:noProof/>
                <w:webHidden/>
              </w:rPr>
              <w:fldChar w:fldCharType="separate"/>
            </w:r>
            <w:r>
              <w:rPr>
                <w:noProof/>
                <w:webHidden/>
              </w:rPr>
              <w:t>1</w:t>
            </w:r>
            <w:r>
              <w:rPr>
                <w:noProof/>
                <w:webHidden/>
              </w:rPr>
              <w:fldChar w:fldCharType="end"/>
            </w:r>
          </w:hyperlink>
        </w:p>
        <w:p w14:paraId="6DE0B936" w14:textId="1E6B07C0" w:rsidR="00C61A5D" w:rsidRDefault="00C61A5D">
          <w:pPr>
            <w:pStyle w:val="TOC3"/>
            <w:tabs>
              <w:tab w:val="right" w:leader="dot" w:pos="8210"/>
            </w:tabs>
            <w:rPr>
              <w:rFonts w:asciiTheme="minorHAnsi" w:eastAsiaTheme="minorEastAsia" w:hAnsiTheme="minorHAnsi" w:cstheme="minorBidi"/>
              <w:noProof/>
              <w:sz w:val="22"/>
              <w:szCs w:val="22"/>
              <w:lang w:val="en-GB" w:eastAsia="en-GB"/>
            </w:rPr>
          </w:pPr>
          <w:hyperlink w:anchor="_Toc104455598" w:history="1">
            <w:r w:rsidRPr="00AB35E0">
              <w:rPr>
                <w:rStyle w:val="Hyperlink"/>
                <w:noProof/>
              </w:rPr>
              <w:t>5.2.1 Develop a custom serial software</w:t>
            </w:r>
            <w:r>
              <w:rPr>
                <w:noProof/>
                <w:webHidden/>
              </w:rPr>
              <w:tab/>
            </w:r>
            <w:r>
              <w:rPr>
                <w:noProof/>
                <w:webHidden/>
              </w:rPr>
              <w:fldChar w:fldCharType="begin"/>
            </w:r>
            <w:r>
              <w:rPr>
                <w:noProof/>
                <w:webHidden/>
              </w:rPr>
              <w:instrText xml:space="preserve"> PAGEREF _Toc104455598 \h </w:instrText>
            </w:r>
            <w:r>
              <w:rPr>
                <w:noProof/>
                <w:webHidden/>
              </w:rPr>
            </w:r>
            <w:r>
              <w:rPr>
                <w:noProof/>
                <w:webHidden/>
              </w:rPr>
              <w:fldChar w:fldCharType="separate"/>
            </w:r>
            <w:r>
              <w:rPr>
                <w:noProof/>
                <w:webHidden/>
              </w:rPr>
              <w:t>2</w:t>
            </w:r>
            <w:r>
              <w:rPr>
                <w:noProof/>
                <w:webHidden/>
              </w:rPr>
              <w:fldChar w:fldCharType="end"/>
            </w:r>
          </w:hyperlink>
        </w:p>
        <w:p w14:paraId="612E44BA" w14:textId="17AE498D" w:rsidR="00C61A5D" w:rsidRDefault="00C61A5D">
          <w:pPr>
            <w:pStyle w:val="TOC3"/>
            <w:tabs>
              <w:tab w:val="right" w:leader="dot" w:pos="8210"/>
            </w:tabs>
            <w:rPr>
              <w:rFonts w:asciiTheme="minorHAnsi" w:eastAsiaTheme="minorEastAsia" w:hAnsiTheme="minorHAnsi" w:cstheme="minorBidi"/>
              <w:noProof/>
              <w:sz w:val="22"/>
              <w:szCs w:val="22"/>
              <w:lang w:val="en-GB" w:eastAsia="en-GB"/>
            </w:rPr>
          </w:pPr>
          <w:hyperlink w:anchor="_Toc104455599" w:history="1">
            <w:r w:rsidRPr="00AB35E0">
              <w:rPr>
                <w:rStyle w:val="Hyperlink"/>
                <w:noProof/>
              </w:rPr>
              <w:t>5.2.2 Optimize the configuration of the EMG acquisition circuit</w:t>
            </w:r>
            <w:r>
              <w:rPr>
                <w:noProof/>
                <w:webHidden/>
              </w:rPr>
              <w:tab/>
            </w:r>
            <w:r>
              <w:rPr>
                <w:noProof/>
                <w:webHidden/>
              </w:rPr>
              <w:fldChar w:fldCharType="begin"/>
            </w:r>
            <w:r>
              <w:rPr>
                <w:noProof/>
                <w:webHidden/>
              </w:rPr>
              <w:instrText xml:space="preserve"> PAGEREF _Toc104455599 \h </w:instrText>
            </w:r>
            <w:r>
              <w:rPr>
                <w:noProof/>
                <w:webHidden/>
              </w:rPr>
            </w:r>
            <w:r>
              <w:rPr>
                <w:noProof/>
                <w:webHidden/>
              </w:rPr>
              <w:fldChar w:fldCharType="separate"/>
            </w:r>
            <w:r>
              <w:rPr>
                <w:noProof/>
                <w:webHidden/>
              </w:rPr>
              <w:t>2</w:t>
            </w:r>
            <w:r>
              <w:rPr>
                <w:noProof/>
                <w:webHidden/>
              </w:rPr>
              <w:fldChar w:fldCharType="end"/>
            </w:r>
          </w:hyperlink>
        </w:p>
        <w:p w14:paraId="470F7401" w14:textId="69782A1E" w:rsidR="00C61A5D" w:rsidRDefault="00C61A5D">
          <w:pPr>
            <w:pStyle w:val="TOC3"/>
            <w:tabs>
              <w:tab w:val="right" w:leader="dot" w:pos="8210"/>
            </w:tabs>
            <w:rPr>
              <w:rFonts w:asciiTheme="minorHAnsi" w:eastAsiaTheme="minorEastAsia" w:hAnsiTheme="minorHAnsi" w:cstheme="minorBidi"/>
              <w:noProof/>
              <w:sz w:val="22"/>
              <w:szCs w:val="22"/>
              <w:lang w:val="en-GB" w:eastAsia="en-GB"/>
            </w:rPr>
          </w:pPr>
          <w:hyperlink w:anchor="_Toc104455600" w:history="1">
            <w:r w:rsidRPr="00AB35E0">
              <w:rPr>
                <w:rStyle w:val="Hyperlink"/>
                <w:noProof/>
              </w:rPr>
              <w:t>5.2.3 Implement Internet of Things (IoT)</w:t>
            </w:r>
            <w:r>
              <w:rPr>
                <w:noProof/>
                <w:webHidden/>
              </w:rPr>
              <w:tab/>
            </w:r>
            <w:r>
              <w:rPr>
                <w:noProof/>
                <w:webHidden/>
              </w:rPr>
              <w:fldChar w:fldCharType="begin"/>
            </w:r>
            <w:r>
              <w:rPr>
                <w:noProof/>
                <w:webHidden/>
              </w:rPr>
              <w:instrText xml:space="preserve"> PAGEREF _Toc104455600 \h </w:instrText>
            </w:r>
            <w:r>
              <w:rPr>
                <w:noProof/>
                <w:webHidden/>
              </w:rPr>
            </w:r>
            <w:r>
              <w:rPr>
                <w:noProof/>
                <w:webHidden/>
              </w:rPr>
              <w:fldChar w:fldCharType="separate"/>
            </w:r>
            <w:r>
              <w:rPr>
                <w:noProof/>
                <w:webHidden/>
              </w:rPr>
              <w:t>2</w:t>
            </w:r>
            <w:r>
              <w:rPr>
                <w:noProof/>
                <w:webHidden/>
              </w:rPr>
              <w:fldChar w:fldCharType="end"/>
            </w:r>
          </w:hyperlink>
        </w:p>
        <w:p w14:paraId="36E21B70" w14:textId="505E35D5" w:rsidR="00C61A5D" w:rsidRDefault="00C61A5D">
          <w:pPr>
            <w:pStyle w:val="TOC2"/>
            <w:tabs>
              <w:tab w:val="right" w:leader="dot" w:pos="8210"/>
            </w:tabs>
            <w:rPr>
              <w:rFonts w:asciiTheme="minorHAnsi" w:eastAsiaTheme="minorEastAsia" w:hAnsiTheme="minorHAnsi" w:cstheme="minorBidi"/>
              <w:noProof/>
              <w:sz w:val="22"/>
              <w:szCs w:val="22"/>
              <w:lang w:val="en-GB" w:eastAsia="en-GB"/>
            </w:rPr>
          </w:pPr>
          <w:hyperlink w:anchor="_Toc104455601" w:history="1">
            <w:r w:rsidRPr="00AB35E0">
              <w:rPr>
                <w:rStyle w:val="Hyperlink"/>
                <w:noProof/>
              </w:rPr>
              <w:t>5.3 Chapter summary</w:t>
            </w:r>
            <w:r>
              <w:rPr>
                <w:noProof/>
                <w:webHidden/>
              </w:rPr>
              <w:tab/>
            </w:r>
            <w:r>
              <w:rPr>
                <w:noProof/>
                <w:webHidden/>
              </w:rPr>
              <w:fldChar w:fldCharType="begin"/>
            </w:r>
            <w:r>
              <w:rPr>
                <w:noProof/>
                <w:webHidden/>
              </w:rPr>
              <w:instrText xml:space="preserve"> PAGEREF _Toc104455601 \h </w:instrText>
            </w:r>
            <w:r>
              <w:rPr>
                <w:noProof/>
                <w:webHidden/>
              </w:rPr>
            </w:r>
            <w:r>
              <w:rPr>
                <w:noProof/>
                <w:webHidden/>
              </w:rPr>
              <w:fldChar w:fldCharType="separate"/>
            </w:r>
            <w:r>
              <w:rPr>
                <w:noProof/>
                <w:webHidden/>
              </w:rPr>
              <w:t>3</w:t>
            </w:r>
            <w:r>
              <w:rPr>
                <w:noProof/>
                <w:webHidden/>
              </w:rPr>
              <w:fldChar w:fldCharType="end"/>
            </w:r>
          </w:hyperlink>
        </w:p>
        <w:p w14:paraId="1B435FB2" w14:textId="1883BE0C" w:rsidR="00C61A5D" w:rsidRDefault="00C61A5D">
          <w:pPr>
            <w:pStyle w:val="TOC1"/>
            <w:rPr>
              <w:rFonts w:asciiTheme="minorHAnsi" w:eastAsiaTheme="minorEastAsia" w:hAnsiTheme="minorHAnsi" w:cstheme="minorBidi"/>
              <w:b w:val="0"/>
              <w:bCs w:val="0"/>
              <w:sz w:val="22"/>
              <w:szCs w:val="22"/>
              <w:lang w:val="en-GB" w:eastAsia="en-GB"/>
            </w:rPr>
          </w:pPr>
          <w:hyperlink w:anchor="_Toc104455602" w:history="1">
            <w:r w:rsidRPr="00AB35E0">
              <w:rPr>
                <w:rStyle w:val="Hyperlink"/>
              </w:rPr>
              <w:t>REFERENCES</w:t>
            </w:r>
            <w:r>
              <w:rPr>
                <w:webHidden/>
              </w:rPr>
              <w:tab/>
            </w:r>
            <w:r>
              <w:rPr>
                <w:webHidden/>
              </w:rPr>
              <w:fldChar w:fldCharType="begin"/>
            </w:r>
            <w:r>
              <w:rPr>
                <w:webHidden/>
              </w:rPr>
              <w:instrText xml:space="preserve"> PAGEREF _Toc104455602 \h </w:instrText>
            </w:r>
            <w:r>
              <w:rPr>
                <w:webHidden/>
              </w:rPr>
            </w:r>
            <w:r>
              <w:rPr>
                <w:webHidden/>
              </w:rPr>
              <w:fldChar w:fldCharType="separate"/>
            </w:r>
            <w:r>
              <w:rPr>
                <w:webHidden/>
              </w:rPr>
              <w:t>1</w:t>
            </w:r>
            <w:r>
              <w:rPr>
                <w:webHidden/>
              </w:rPr>
              <w:fldChar w:fldCharType="end"/>
            </w:r>
          </w:hyperlink>
        </w:p>
        <w:p w14:paraId="39945DFF" w14:textId="02BAF880" w:rsidR="001F66A0" w:rsidRDefault="0072656D" w:rsidP="00A31F81">
          <w:pPr>
            <w:rPr>
              <w:noProof/>
            </w:rPr>
          </w:pPr>
          <w:r w:rsidRPr="00A31F81">
            <w:fldChar w:fldCharType="end"/>
          </w:r>
        </w:p>
        <w:p w14:paraId="69E7CD19" w14:textId="692E8AEC" w:rsidR="00842D25" w:rsidRPr="00A31F81" w:rsidRDefault="00D54D1F" w:rsidP="00A31F81">
          <w:pPr>
            <w:rPr>
              <w:noProof/>
            </w:rPr>
          </w:pPr>
        </w:p>
      </w:sdtContent>
    </w:sdt>
    <w:p w14:paraId="32141150" w14:textId="0A34F0D9" w:rsidR="001F66A0" w:rsidRDefault="001F66A0" w:rsidP="00A31F81">
      <w:pPr>
        <w:rPr>
          <w:noProof/>
        </w:rPr>
      </w:pPr>
      <w:r>
        <w:rPr>
          <w:noProof/>
        </w:rPr>
        <w:br w:type="page"/>
      </w:r>
    </w:p>
    <w:p w14:paraId="2E16CEA3" w14:textId="77777777" w:rsidR="001F66A0" w:rsidRDefault="001F66A0" w:rsidP="000F4B16">
      <w:pPr>
        <w:pStyle w:val="Heading1"/>
      </w:pPr>
      <w:bookmarkStart w:id="7" w:name="_Toc104455528"/>
      <w:r w:rsidRPr="00A31F81">
        <w:lastRenderedPageBreak/>
        <w:t>LIST OF FIGURES</w:t>
      </w:r>
      <w:bookmarkEnd w:id="7"/>
    </w:p>
    <w:p w14:paraId="3C021DF4" w14:textId="77777777" w:rsidR="001F66A0" w:rsidRPr="00A31F81" w:rsidRDefault="001F66A0" w:rsidP="001F66A0"/>
    <w:bookmarkStart w:id="8" w:name="_Toc104455529"/>
    <w:p w14:paraId="71672B15" w14:textId="6283023C" w:rsidR="00C61A5D" w:rsidRDefault="00C61A5D">
      <w:pPr>
        <w:pStyle w:val="TableofFigures"/>
        <w:tabs>
          <w:tab w:val="right" w:leader="dot" w:pos="8210"/>
        </w:tabs>
        <w:rPr>
          <w:rFonts w:asciiTheme="minorHAnsi" w:eastAsiaTheme="minorEastAsia" w:hAnsiTheme="minorHAnsi" w:cstheme="minorBidi"/>
          <w:noProof/>
          <w:sz w:val="22"/>
          <w:szCs w:val="22"/>
          <w:lang w:val="en-GB" w:eastAsia="en-GB"/>
        </w:rPr>
      </w:pPr>
      <w:r>
        <w:rPr>
          <w:b/>
          <w:bCs/>
        </w:rPr>
        <w:fldChar w:fldCharType="begin"/>
      </w:r>
      <w:r>
        <w:rPr>
          <w:b/>
          <w:bCs/>
        </w:rPr>
        <w:instrText xml:space="preserve"> TOC \h \z \c "Figure" </w:instrText>
      </w:r>
      <w:r>
        <w:rPr>
          <w:b/>
          <w:bCs/>
        </w:rPr>
        <w:fldChar w:fldCharType="separate"/>
      </w:r>
      <w:hyperlink w:anchor="_Toc104455610" w:history="1">
        <w:r w:rsidRPr="00953C29">
          <w:rPr>
            <w:rStyle w:val="Hyperlink"/>
            <w:noProof/>
          </w:rPr>
          <w:t>Figure 1 The action potential changes in membrane permeability to positive Natrium and Kalium ions over time[11]</w:t>
        </w:r>
        <w:r>
          <w:rPr>
            <w:noProof/>
            <w:webHidden/>
          </w:rPr>
          <w:tab/>
        </w:r>
        <w:r>
          <w:rPr>
            <w:noProof/>
            <w:webHidden/>
          </w:rPr>
          <w:fldChar w:fldCharType="begin"/>
        </w:r>
        <w:r>
          <w:rPr>
            <w:noProof/>
            <w:webHidden/>
          </w:rPr>
          <w:instrText xml:space="preserve"> PAGEREF _Toc104455610 \h </w:instrText>
        </w:r>
        <w:r>
          <w:rPr>
            <w:noProof/>
            <w:webHidden/>
          </w:rPr>
        </w:r>
        <w:r>
          <w:rPr>
            <w:noProof/>
            <w:webHidden/>
          </w:rPr>
          <w:fldChar w:fldCharType="separate"/>
        </w:r>
        <w:r>
          <w:rPr>
            <w:noProof/>
            <w:webHidden/>
          </w:rPr>
          <w:t>8</w:t>
        </w:r>
        <w:r>
          <w:rPr>
            <w:noProof/>
            <w:webHidden/>
          </w:rPr>
          <w:fldChar w:fldCharType="end"/>
        </w:r>
      </w:hyperlink>
    </w:p>
    <w:p w14:paraId="1DECB566" w14:textId="331A1FC4" w:rsidR="00C61A5D" w:rsidRDefault="00C61A5D">
      <w:pPr>
        <w:pStyle w:val="TableofFigures"/>
        <w:tabs>
          <w:tab w:val="right" w:leader="dot" w:pos="8210"/>
        </w:tabs>
        <w:rPr>
          <w:rFonts w:asciiTheme="minorHAnsi" w:eastAsiaTheme="minorEastAsia" w:hAnsiTheme="minorHAnsi" w:cstheme="minorBidi"/>
          <w:noProof/>
          <w:sz w:val="22"/>
          <w:szCs w:val="22"/>
          <w:lang w:val="en-GB" w:eastAsia="en-GB"/>
        </w:rPr>
      </w:pPr>
      <w:hyperlink w:anchor="_Toc104455611" w:history="1">
        <w:r w:rsidRPr="00953C29">
          <w:rPr>
            <w:rStyle w:val="Hyperlink"/>
            <w:noProof/>
          </w:rPr>
          <w:t>Figure 2 The architecture of muscle fiber from proximal to distal tendon[16]</w:t>
        </w:r>
        <w:r>
          <w:rPr>
            <w:noProof/>
            <w:webHidden/>
          </w:rPr>
          <w:tab/>
        </w:r>
        <w:r>
          <w:rPr>
            <w:noProof/>
            <w:webHidden/>
          </w:rPr>
          <w:fldChar w:fldCharType="begin"/>
        </w:r>
        <w:r>
          <w:rPr>
            <w:noProof/>
            <w:webHidden/>
          </w:rPr>
          <w:instrText xml:space="preserve"> PAGEREF _Toc104455611 \h </w:instrText>
        </w:r>
        <w:r>
          <w:rPr>
            <w:noProof/>
            <w:webHidden/>
          </w:rPr>
        </w:r>
        <w:r>
          <w:rPr>
            <w:noProof/>
            <w:webHidden/>
          </w:rPr>
          <w:fldChar w:fldCharType="separate"/>
        </w:r>
        <w:r>
          <w:rPr>
            <w:noProof/>
            <w:webHidden/>
          </w:rPr>
          <w:t>10</w:t>
        </w:r>
        <w:r>
          <w:rPr>
            <w:noProof/>
            <w:webHidden/>
          </w:rPr>
          <w:fldChar w:fldCharType="end"/>
        </w:r>
      </w:hyperlink>
    </w:p>
    <w:p w14:paraId="1CF7CBC5" w14:textId="23F26923" w:rsidR="00C61A5D" w:rsidRDefault="00C61A5D">
      <w:pPr>
        <w:pStyle w:val="TableofFigures"/>
        <w:tabs>
          <w:tab w:val="right" w:leader="dot" w:pos="8210"/>
        </w:tabs>
        <w:rPr>
          <w:rFonts w:asciiTheme="minorHAnsi" w:eastAsiaTheme="minorEastAsia" w:hAnsiTheme="minorHAnsi" w:cstheme="minorBidi"/>
          <w:noProof/>
          <w:sz w:val="22"/>
          <w:szCs w:val="22"/>
          <w:lang w:val="en-GB" w:eastAsia="en-GB"/>
        </w:rPr>
      </w:pPr>
      <w:hyperlink w:anchor="_Toc104455612" w:history="1">
        <w:r w:rsidRPr="00953C29">
          <w:rPr>
            <w:rStyle w:val="Hyperlink"/>
            <w:noProof/>
          </w:rPr>
          <w:t>Figure 3 Line Source Model which represents the portion ∆Z of the fiber membrane</w:t>
        </w:r>
        <w:r>
          <w:rPr>
            <w:noProof/>
            <w:webHidden/>
          </w:rPr>
          <w:tab/>
        </w:r>
        <w:r>
          <w:rPr>
            <w:noProof/>
            <w:webHidden/>
          </w:rPr>
          <w:fldChar w:fldCharType="begin"/>
        </w:r>
        <w:r>
          <w:rPr>
            <w:noProof/>
            <w:webHidden/>
          </w:rPr>
          <w:instrText xml:space="preserve"> PAGEREF _Toc104455612 \h </w:instrText>
        </w:r>
        <w:r>
          <w:rPr>
            <w:noProof/>
            <w:webHidden/>
          </w:rPr>
        </w:r>
        <w:r>
          <w:rPr>
            <w:noProof/>
            <w:webHidden/>
          </w:rPr>
          <w:fldChar w:fldCharType="separate"/>
        </w:r>
        <w:r>
          <w:rPr>
            <w:noProof/>
            <w:webHidden/>
          </w:rPr>
          <w:t>13</w:t>
        </w:r>
        <w:r>
          <w:rPr>
            <w:noProof/>
            <w:webHidden/>
          </w:rPr>
          <w:fldChar w:fldCharType="end"/>
        </w:r>
      </w:hyperlink>
    </w:p>
    <w:p w14:paraId="69510381" w14:textId="2298D133" w:rsidR="00C61A5D" w:rsidRDefault="00C61A5D">
      <w:pPr>
        <w:pStyle w:val="TableofFigures"/>
        <w:tabs>
          <w:tab w:val="right" w:leader="dot" w:pos="8210"/>
        </w:tabs>
        <w:rPr>
          <w:rFonts w:asciiTheme="minorHAnsi" w:eastAsiaTheme="minorEastAsia" w:hAnsiTheme="minorHAnsi" w:cstheme="minorBidi"/>
          <w:noProof/>
          <w:sz w:val="22"/>
          <w:szCs w:val="22"/>
          <w:lang w:val="en-GB" w:eastAsia="en-GB"/>
        </w:rPr>
      </w:pPr>
      <w:hyperlink w:anchor="_Toc104455613" w:history="1">
        <w:r w:rsidRPr="00953C29">
          <w:rPr>
            <w:rStyle w:val="Hyperlink"/>
            <w:noProof/>
          </w:rPr>
          <w:t>Figure 4 Differential system configuration</w:t>
        </w:r>
        <w:r>
          <w:rPr>
            <w:noProof/>
            <w:webHidden/>
          </w:rPr>
          <w:tab/>
        </w:r>
        <w:r>
          <w:rPr>
            <w:noProof/>
            <w:webHidden/>
          </w:rPr>
          <w:fldChar w:fldCharType="begin"/>
        </w:r>
        <w:r>
          <w:rPr>
            <w:noProof/>
            <w:webHidden/>
          </w:rPr>
          <w:instrText xml:space="preserve"> PAGEREF _Toc104455613 \h </w:instrText>
        </w:r>
        <w:r>
          <w:rPr>
            <w:noProof/>
            <w:webHidden/>
          </w:rPr>
        </w:r>
        <w:r>
          <w:rPr>
            <w:noProof/>
            <w:webHidden/>
          </w:rPr>
          <w:fldChar w:fldCharType="separate"/>
        </w:r>
        <w:r>
          <w:rPr>
            <w:noProof/>
            <w:webHidden/>
          </w:rPr>
          <w:t>14</w:t>
        </w:r>
        <w:r>
          <w:rPr>
            <w:noProof/>
            <w:webHidden/>
          </w:rPr>
          <w:fldChar w:fldCharType="end"/>
        </w:r>
      </w:hyperlink>
    </w:p>
    <w:p w14:paraId="64005BE1" w14:textId="0B572CAA" w:rsidR="00C61A5D" w:rsidRDefault="00C61A5D">
      <w:pPr>
        <w:pStyle w:val="TableofFigures"/>
        <w:tabs>
          <w:tab w:val="right" w:leader="dot" w:pos="8210"/>
        </w:tabs>
        <w:rPr>
          <w:rFonts w:asciiTheme="minorHAnsi" w:eastAsiaTheme="minorEastAsia" w:hAnsiTheme="minorHAnsi" w:cstheme="minorBidi"/>
          <w:noProof/>
          <w:sz w:val="22"/>
          <w:szCs w:val="22"/>
          <w:lang w:val="en-GB" w:eastAsia="en-GB"/>
        </w:rPr>
      </w:pPr>
      <w:hyperlink w:anchor="_Toc104455614" w:history="1">
        <w:r w:rsidRPr="00953C29">
          <w:rPr>
            <w:rStyle w:val="Hyperlink"/>
            <w:noProof/>
          </w:rPr>
          <w:t>Figure 5 Double Differential System Configuration</w:t>
        </w:r>
        <w:r>
          <w:rPr>
            <w:noProof/>
            <w:webHidden/>
          </w:rPr>
          <w:tab/>
        </w:r>
        <w:r>
          <w:rPr>
            <w:noProof/>
            <w:webHidden/>
          </w:rPr>
          <w:fldChar w:fldCharType="begin"/>
        </w:r>
        <w:r>
          <w:rPr>
            <w:noProof/>
            <w:webHidden/>
          </w:rPr>
          <w:instrText xml:space="preserve"> PAGEREF _Toc104455614 \h </w:instrText>
        </w:r>
        <w:r>
          <w:rPr>
            <w:noProof/>
            <w:webHidden/>
          </w:rPr>
        </w:r>
        <w:r>
          <w:rPr>
            <w:noProof/>
            <w:webHidden/>
          </w:rPr>
          <w:fldChar w:fldCharType="separate"/>
        </w:r>
        <w:r>
          <w:rPr>
            <w:noProof/>
            <w:webHidden/>
          </w:rPr>
          <w:t>15</w:t>
        </w:r>
        <w:r>
          <w:rPr>
            <w:noProof/>
            <w:webHidden/>
          </w:rPr>
          <w:fldChar w:fldCharType="end"/>
        </w:r>
      </w:hyperlink>
    </w:p>
    <w:p w14:paraId="7CD1B5C7" w14:textId="291CCFA8" w:rsidR="00C61A5D" w:rsidRDefault="00C61A5D">
      <w:pPr>
        <w:pStyle w:val="TableofFigures"/>
        <w:tabs>
          <w:tab w:val="right" w:leader="dot" w:pos="8210"/>
        </w:tabs>
        <w:rPr>
          <w:rFonts w:asciiTheme="minorHAnsi" w:eastAsiaTheme="minorEastAsia" w:hAnsiTheme="minorHAnsi" w:cstheme="minorBidi"/>
          <w:noProof/>
          <w:sz w:val="22"/>
          <w:szCs w:val="22"/>
          <w:lang w:val="en-GB" w:eastAsia="en-GB"/>
        </w:rPr>
      </w:pPr>
      <w:hyperlink w:anchor="_Toc104455615" w:history="1">
        <w:r w:rsidRPr="00953C29">
          <w:rPr>
            <w:rStyle w:val="Hyperlink"/>
            <w:noProof/>
          </w:rPr>
          <w:t>Figure 6 The structure of the EMG acquisition system</w:t>
        </w:r>
        <w:r>
          <w:rPr>
            <w:noProof/>
            <w:webHidden/>
          </w:rPr>
          <w:tab/>
        </w:r>
        <w:r>
          <w:rPr>
            <w:noProof/>
            <w:webHidden/>
          </w:rPr>
          <w:fldChar w:fldCharType="begin"/>
        </w:r>
        <w:r>
          <w:rPr>
            <w:noProof/>
            <w:webHidden/>
          </w:rPr>
          <w:instrText xml:space="preserve"> PAGEREF _Toc104455615 \h </w:instrText>
        </w:r>
        <w:r>
          <w:rPr>
            <w:noProof/>
            <w:webHidden/>
          </w:rPr>
        </w:r>
        <w:r>
          <w:rPr>
            <w:noProof/>
            <w:webHidden/>
          </w:rPr>
          <w:fldChar w:fldCharType="separate"/>
        </w:r>
        <w:r>
          <w:rPr>
            <w:noProof/>
            <w:webHidden/>
          </w:rPr>
          <w:t>17</w:t>
        </w:r>
        <w:r>
          <w:rPr>
            <w:noProof/>
            <w:webHidden/>
          </w:rPr>
          <w:fldChar w:fldCharType="end"/>
        </w:r>
      </w:hyperlink>
    </w:p>
    <w:p w14:paraId="14379AD7" w14:textId="4C35D4D7" w:rsidR="00C61A5D" w:rsidRDefault="00C61A5D">
      <w:pPr>
        <w:pStyle w:val="TableofFigures"/>
        <w:tabs>
          <w:tab w:val="right" w:leader="dot" w:pos="8210"/>
        </w:tabs>
        <w:rPr>
          <w:rFonts w:asciiTheme="minorHAnsi" w:eastAsiaTheme="minorEastAsia" w:hAnsiTheme="minorHAnsi" w:cstheme="minorBidi"/>
          <w:noProof/>
          <w:sz w:val="22"/>
          <w:szCs w:val="22"/>
          <w:lang w:val="en-GB" w:eastAsia="en-GB"/>
        </w:rPr>
      </w:pPr>
      <w:hyperlink w:anchor="_Toc104455616" w:history="1">
        <w:r w:rsidRPr="00953C29">
          <w:rPr>
            <w:rStyle w:val="Hyperlink"/>
            <w:noProof/>
          </w:rPr>
          <w:t>Figure 7 The acquisition board of the EMG device</w:t>
        </w:r>
        <w:r>
          <w:rPr>
            <w:noProof/>
            <w:webHidden/>
          </w:rPr>
          <w:tab/>
        </w:r>
        <w:r>
          <w:rPr>
            <w:noProof/>
            <w:webHidden/>
          </w:rPr>
          <w:fldChar w:fldCharType="begin"/>
        </w:r>
        <w:r>
          <w:rPr>
            <w:noProof/>
            <w:webHidden/>
          </w:rPr>
          <w:instrText xml:space="preserve"> PAGEREF _Toc104455616 \h </w:instrText>
        </w:r>
        <w:r>
          <w:rPr>
            <w:noProof/>
            <w:webHidden/>
          </w:rPr>
        </w:r>
        <w:r>
          <w:rPr>
            <w:noProof/>
            <w:webHidden/>
          </w:rPr>
          <w:fldChar w:fldCharType="separate"/>
        </w:r>
        <w:r>
          <w:rPr>
            <w:noProof/>
            <w:webHidden/>
          </w:rPr>
          <w:t>19</w:t>
        </w:r>
        <w:r>
          <w:rPr>
            <w:noProof/>
            <w:webHidden/>
          </w:rPr>
          <w:fldChar w:fldCharType="end"/>
        </w:r>
      </w:hyperlink>
    </w:p>
    <w:p w14:paraId="343BF436" w14:textId="53DCE9CB" w:rsidR="00C61A5D" w:rsidRDefault="00C61A5D">
      <w:pPr>
        <w:pStyle w:val="TableofFigures"/>
        <w:tabs>
          <w:tab w:val="right" w:leader="dot" w:pos="8210"/>
        </w:tabs>
        <w:rPr>
          <w:rFonts w:asciiTheme="minorHAnsi" w:eastAsiaTheme="minorEastAsia" w:hAnsiTheme="minorHAnsi" w:cstheme="minorBidi"/>
          <w:noProof/>
          <w:sz w:val="22"/>
          <w:szCs w:val="22"/>
          <w:lang w:val="en-GB" w:eastAsia="en-GB"/>
        </w:rPr>
      </w:pPr>
      <w:hyperlink w:anchor="_Toc104455617" w:history="1">
        <w:r w:rsidRPr="00953C29">
          <w:rPr>
            <w:rStyle w:val="Hyperlink"/>
            <w:noProof/>
          </w:rPr>
          <w:t>Figure 8 The block diagram of the EMG signal acquisition system</w:t>
        </w:r>
        <w:r>
          <w:rPr>
            <w:noProof/>
            <w:webHidden/>
          </w:rPr>
          <w:tab/>
        </w:r>
        <w:r>
          <w:rPr>
            <w:noProof/>
            <w:webHidden/>
          </w:rPr>
          <w:fldChar w:fldCharType="begin"/>
        </w:r>
        <w:r>
          <w:rPr>
            <w:noProof/>
            <w:webHidden/>
          </w:rPr>
          <w:instrText xml:space="preserve"> PAGEREF _Toc104455617 \h </w:instrText>
        </w:r>
        <w:r>
          <w:rPr>
            <w:noProof/>
            <w:webHidden/>
          </w:rPr>
        </w:r>
        <w:r>
          <w:rPr>
            <w:noProof/>
            <w:webHidden/>
          </w:rPr>
          <w:fldChar w:fldCharType="separate"/>
        </w:r>
        <w:r>
          <w:rPr>
            <w:noProof/>
            <w:webHidden/>
          </w:rPr>
          <w:t>20</w:t>
        </w:r>
        <w:r>
          <w:rPr>
            <w:noProof/>
            <w:webHidden/>
          </w:rPr>
          <w:fldChar w:fldCharType="end"/>
        </w:r>
      </w:hyperlink>
    </w:p>
    <w:p w14:paraId="7B1487BE" w14:textId="6865667C" w:rsidR="00C61A5D" w:rsidRDefault="00C61A5D">
      <w:pPr>
        <w:pStyle w:val="TableofFigures"/>
        <w:tabs>
          <w:tab w:val="right" w:leader="dot" w:pos="8210"/>
        </w:tabs>
        <w:rPr>
          <w:rFonts w:asciiTheme="minorHAnsi" w:eastAsiaTheme="minorEastAsia" w:hAnsiTheme="minorHAnsi" w:cstheme="minorBidi"/>
          <w:noProof/>
          <w:sz w:val="22"/>
          <w:szCs w:val="22"/>
          <w:lang w:val="en-GB" w:eastAsia="en-GB"/>
        </w:rPr>
      </w:pPr>
      <w:hyperlink w:anchor="_Toc104455618" w:history="1">
        <w:r w:rsidRPr="00953C29">
          <w:rPr>
            <w:rStyle w:val="Hyperlink"/>
            <w:noProof/>
          </w:rPr>
          <w:t>Figure 9 The circuit diagram of a single channel EMG amplifier</w:t>
        </w:r>
        <w:r>
          <w:rPr>
            <w:noProof/>
            <w:webHidden/>
          </w:rPr>
          <w:tab/>
        </w:r>
        <w:r>
          <w:rPr>
            <w:noProof/>
            <w:webHidden/>
          </w:rPr>
          <w:fldChar w:fldCharType="begin"/>
        </w:r>
        <w:r>
          <w:rPr>
            <w:noProof/>
            <w:webHidden/>
          </w:rPr>
          <w:instrText xml:space="preserve"> PAGEREF _Toc104455618 \h </w:instrText>
        </w:r>
        <w:r>
          <w:rPr>
            <w:noProof/>
            <w:webHidden/>
          </w:rPr>
        </w:r>
        <w:r>
          <w:rPr>
            <w:noProof/>
            <w:webHidden/>
          </w:rPr>
          <w:fldChar w:fldCharType="separate"/>
        </w:r>
        <w:r>
          <w:rPr>
            <w:noProof/>
            <w:webHidden/>
          </w:rPr>
          <w:t>20</w:t>
        </w:r>
        <w:r>
          <w:rPr>
            <w:noProof/>
            <w:webHidden/>
          </w:rPr>
          <w:fldChar w:fldCharType="end"/>
        </w:r>
      </w:hyperlink>
    </w:p>
    <w:p w14:paraId="5DA872D7" w14:textId="5D133C88" w:rsidR="00C61A5D" w:rsidRDefault="00C61A5D">
      <w:pPr>
        <w:pStyle w:val="TableofFigures"/>
        <w:tabs>
          <w:tab w:val="right" w:leader="dot" w:pos="8210"/>
        </w:tabs>
        <w:rPr>
          <w:rFonts w:asciiTheme="minorHAnsi" w:eastAsiaTheme="minorEastAsia" w:hAnsiTheme="minorHAnsi" w:cstheme="minorBidi"/>
          <w:noProof/>
          <w:sz w:val="22"/>
          <w:szCs w:val="22"/>
          <w:lang w:val="en-GB" w:eastAsia="en-GB"/>
        </w:rPr>
      </w:pPr>
      <w:hyperlink w:anchor="_Toc104455619" w:history="1">
        <w:r w:rsidRPr="00953C29">
          <w:rPr>
            <w:rStyle w:val="Hyperlink"/>
            <w:noProof/>
          </w:rPr>
          <w:t>Figure 10 The structure of the EMG acquisition system</w:t>
        </w:r>
        <w:r>
          <w:rPr>
            <w:noProof/>
            <w:webHidden/>
          </w:rPr>
          <w:tab/>
        </w:r>
        <w:r>
          <w:rPr>
            <w:noProof/>
            <w:webHidden/>
          </w:rPr>
          <w:fldChar w:fldCharType="begin"/>
        </w:r>
        <w:r>
          <w:rPr>
            <w:noProof/>
            <w:webHidden/>
          </w:rPr>
          <w:instrText xml:space="preserve"> PAGEREF _Toc104455619 \h </w:instrText>
        </w:r>
        <w:r>
          <w:rPr>
            <w:noProof/>
            <w:webHidden/>
          </w:rPr>
        </w:r>
        <w:r>
          <w:rPr>
            <w:noProof/>
            <w:webHidden/>
          </w:rPr>
          <w:fldChar w:fldCharType="separate"/>
        </w:r>
        <w:r>
          <w:rPr>
            <w:noProof/>
            <w:webHidden/>
          </w:rPr>
          <w:t>22</w:t>
        </w:r>
        <w:r>
          <w:rPr>
            <w:noProof/>
            <w:webHidden/>
          </w:rPr>
          <w:fldChar w:fldCharType="end"/>
        </w:r>
      </w:hyperlink>
    </w:p>
    <w:p w14:paraId="224A94D3" w14:textId="7449E4A7" w:rsidR="00C61A5D" w:rsidRDefault="00C61A5D">
      <w:pPr>
        <w:pStyle w:val="TableofFigures"/>
        <w:tabs>
          <w:tab w:val="right" w:leader="dot" w:pos="8210"/>
        </w:tabs>
        <w:rPr>
          <w:rFonts w:asciiTheme="minorHAnsi" w:eastAsiaTheme="minorEastAsia" w:hAnsiTheme="minorHAnsi" w:cstheme="minorBidi"/>
          <w:noProof/>
          <w:sz w:val="22"/>
          <w:szCs w:val="22"/>
          <w:lang w:val="en-GB" w:eastAsia="en-GB"/>
        </w:rPr>
      </w:pPr>
      <w:hyperlink w:anchor="_Toc104455620" w:history="1">
        <w:r w:rsidRPr="00953C29">
          <w:rPr>
            <w:rStyle w:val="Hyperlink"/>
            <w:noProof/>
          </w:rPr>
          <w:t>Figure 11 The block diagram of the EMG acquisition system</w:t>
        </w:r>
        <w:r>
          <w:rPr>
            <w:noProof/>
            <w:webHidden/>
          </w:rPr>
          <w:tab/>
        </w:r>
        <w:r>
          <w:rPr>
            <w:noProof/>
            <w:webHidden/>
          </w:rPr>
          <w:fldChar w:fldCharType="begin"/>
        </w:r>
        <w:r>
          <w:rPr>
            <w:noProof/>
            <w:webHidden/>
          </w:rPr>
          <w:instrText xml:space="preserve"> PAGEREF _Toc104455620 \h </w:instrText>
        </w:r>
        <w:r>
          <w:rPr>
            <w:noProof/>
            <w:webHidden/>
          </w:rPr>
        </w:r>
        <w:r>
          <w:rPr>
            <w:noProof/>
            <w:webHidden/>
          </w:rPr>
          <w:fldChar w:fldCharType="separate"/>
        </w:r>
        <w:r>
          <w:rPr>
            <w:noProof/>
            <w:webHidden/>
          </w:rPr>
          <w:t>22</w:t>
        </w:r>
        <w:r>
          <w:rPr>
            <w:noProof/>
            <w:webHidden/>
          </w:rPr>
          <w:fldChar w:fldCharType="end"/>
        </w:r>
      </w:hyperlink>
    </w:p>
    <w:p w14:paraId="223C19A7" w14:textId="1806414A" w:rsidR="00C61A5D" w:rsidRDefault="00C61A5D">
      <w:pPr>
        <w:pStyle w:val="TableofFigures"/>
        <w:tabs>
          <w:tab w:val="right" w:leader="dot" w:pos="8210"/>
        </w:tabs>
        <w:rPr>
          <w:rFonts w:asciiTheme="minorHAnsi" w:eastAsiaTheme="minorEastAsia" w:hAnsiTheme="minorHAnsi" w:cstheme="minorBidi"/>
          <w:noProof/>
          <w:sz w:val="22"/>
          <w:szCs w:val="22"/>
          <w:lang w:val="en-GB" w:eastAsia="en-GB"/>
        </w:rPr>
      </w:pPr>
      <w:hyperlink w:anchor="_Toc104455621" w:history="1">
        <w:r w:rsidRPr="00953C29">
          <w:rPr>
            <w:rStyle w:val="Hyperlink"/>
            <w:noProof/>
          </w:rPr>
          <w:t>Figure 12 Cypress PSoC development board CY8CKIT-059</w:t>
        </w:r>
        <w:r>
          <w:rPr>
            <w:noProof/>
            <w:webHidden/>
          </w:rPr>
          <w:tab/>
        </w:r>
        <w:r>
          <w:rPr>
            <w:noProof/>
            <w:webHidden/>
          </w:rPr>
          <w:fldChar w:fldCharType="begin"/>
        </w:r>
        <w:r>
          <w:rPr>
            <w:noProof/>
            <w:webHidden/>
          </w:rPr>
          <w:instrText xml:space="preserve"> PAGEREF _Toc104455621 \h </w:instrText>
        </w:r>
        <w:r>
          <w:rPr>
            <w:noProof/>
            <w:webHidden/>
          </w:rPr>
        </w:r>
        <w:r>
          <w:rPr>
            <w:noProof/>
            <w:webHidden/>
          </w:rPr>
          <w:fldChar w:fldCharType="separate"/>
        </w:r>
        <w:r>
          <w:rPr>
            <w:noProof/>
            <w:webHidden/>
          </w:rPr>
          <w:t>24</w:t>
        </w:r>
        <w:r>
          <w:rPr>
            <w:noProof/>
            <w:webHidden/>
          </w:rPr>
          <w:fldChar w:fldCharType="end"/>
        </w:r>
      </w:hyperlink>
    </w:p>
    <w:p w14:paraId="76B0DB94" w14:textId="1BDCD67B" w:rsidR="00C61A5D" w:rsidRDefault="00C61A5D">
      <w:pPr>
        <w:pStyle w:val="TableofFigures"/>
        <w:tabs>
          <w:tab w:val="right" w:leader="dot" w:pos="8210"/>
        </w:tabs>
        <w:rPr>
          <w:rFonts w:asciiTheme="minorHAnsi" w:eastAsiaTheme="minorEastAsia" w:hAnsiTheme="minorHAnsi" w:cstheme="minorBidi"/>
          <w:noProof/>
          <w:sz w:val="22"/>
          <w:szCs w:val="22"/>
          <w:lang w:val="en-GB" w:eastAsia="en-GB"/>
        </w:rPr>
      </w:pPr>
      <w:hyperlink w:anchor="_Toc104455622" w:history="1">
        <w:r w:rsidRPr="00953C29">
          <w:rPr>
            <w:rStyle w:val="Hyperlink"/>
            <w:noProof/>
          </w:rPr>
          <w:t>Figure 13 Disposable Electrode Pad</w:t>
        </w:r>
        <w:r>
          <w:rPr>
            <w:noProof/>
            <w:webHidden/>
          </w:rPr>
          <w:tab/>
        </w:r>
        <w:r>
          <w:rPr>
            <w:noProof/>
            <w:webHidden/>
          </w:rPr>
          <w:fldChar w:fldCharType="begin"/>
        </w:r>
        <w:r>
          <w:rPr>
            <w:noProof/>
            <w:webHidden/>
          </w:rPr>
          <w:instrText xml:space="preserve"> PAGEREF _Toc104455622 \h </w:instrText>
        </w:r>
        <w:r>
          <w:rPr>
            <w:noProof/>
            <w:webHidden/>
          </w:rPr>
        </w:r>
        <w:r>
          <w:rPr>
            <w:noProof/>
            <w:webHidden/>
          </w:rPr>
          <w:fldChar w:fldCharType="separate"/>
        </w:r>
        <w:r>
          <w:rPr>
            <w:noProof/>
            <w:webHidden/>
          </w:rPr>
          <w:t>26</w:t>
        </w:r>
        <w:r>
          <w:rPr>
            <w:noProof/>
            <w:webHidden/>
          </w:rPr>
          <w:fldChar w:fldCharType="end"/>
        </w:r>
      </w:hyperlink>
    </w:p>
    <w:p w14:paraId="79E4BAA4" w14:textId="60596434" w:rsidR="00C61A5D" w:rsidRDefault="00C61A5D">
      <w:pPr>
        <w:pStyle w:val="TableofFigures"/>
        <w:tabs>
          <w:tab w:val="right" w:leader="dot" w:pos="8210"/>
        </w:tabs>
        <w:rPr>
          <w:rFonts w:asciiTheme="minorHAnsi" w:eastAsiaTheme="minorEastAsia" w:hAnsiTheme="minorHAnsi" w:cstheme="minorBidi"/>
          <w:noProof/>
          <w:sz w:val="22"/>
          <w:szCs w:val="22"/>
          <w:lang w:val="en-GB" w:eastAsia="en-GB"/>
        </w:rPr>
      </w:pPr>
      <w:hyperlink w:anchor="_Toc104455623" w:history="1">
        <w:r w:rsidRPr="00953C29">
          <w:rPr>
            <w:rStyle w:val="Hyperlink"/>
            <w:noProof/>
          </w:rPr>
          <w:t>Figure 14 PSoC Creator features</w:t>
        </w:r>
        <w:r>
          <w:rPr>
            <w:noProof/>
            <w:webHidden/>
          </w:rPr>
          <w:tab/>
        </w:r>
        <w:r>
          <w:rPr>
            <w:noProof/>
            <w:webHidden/>
          </w:rPr>
          <w:fldChar w:fldCharType="begin"/>
        </w:r>
        <w:r>
          <w:rPr>
            <w:noProof/>
            <w:webHidden/>
          </w:rPr>
          <w:instrText xml:space="preserve"> PAGEREF _Toc104455623 \h </w:instrText>
        </w:r>
        <w:r>
          <w:rPr>
            <w:noProof/>
            <w:webHidden/>
          </w:rPr>
        </w:r>
        <w:r>
          <w:rPr>
            <w:noProof/>
            <w:webHidden/>
          </w:rPr>
          <w:fldChar w:fldCharType="separate"/>
        </w:r>
        <w:r>
          <w:rPr>
            <w:noProof/>
            <w:webHidden/>
          </w:rPr>
          <w:t>27</w:t>
        </w:r>
        <w:r>
          <w:rPr>
            <w:noProof/>
            <w:webHidden/>
          </w:rPr>
          <w:fldChar w:fldCharType="end"/>
        </w:r>
      </w:hyperlink>
    </w:p>
    <w:p w14:paraId="56D92BC6" w14:textId="77308DB7" w:rsidR="00C61A5D" w:rsidRDefault="00C61A5D">
      <w:pPr>
        <w:pStyle w:val="TableofFigures"/>
        <w:tabs>
          <w:tab w:val="right" w:leader="dot" w:pos="8210"/>
        </w:tabs>
        <w:rPr>
          <w:rFonts w:asciiTheme="minorHAnsi" w:eastAsiaTheme="minorEastAsia" w:hAnsiTheme="minorHAnsi" w:cstheme="minorBidi"/>
          <w:noProof/>
          <w:sz w:val="22"/>
          <w:szCs w:val="22"/>
          <w:lang w:val="en-GB" w:eastAsia="en-GB"/>
        </w:rPr>
      </w:pPr>
      <w:hyperlink w:anchor="_Toc104455624" w:history="1">
        <w:r w:rsidRPr="00953C29">
          <w:rPr>
            <w:rStyle w:val="Hyperlink"/>
            <w:noProof/>
          </w:rPr>
          <w:t>Figure 15 data on column B is visualize into scatter line plot</w:t>
        </w:r>
        <w:r>
          <w:rPr>
            <w:noProof/>
            <w:webHidden/>
          </w:rPr>
          <w:tab/>
        </w:r>
        <w:r>
          <w:rPr>
            <w:noProof/>
            <w:webHidden/>
          </w:rPr>
          <w:fldChar w:fldCharType="begin"/>
        </w:r>
        <w:r>
          <w:rPr>
            <w:noProof/>
            <w:webHidden/>
          </w:rPr>
          <w:instrText xml:space="preserve"> PAGEREF _Toc104455624 \h </w:instrText>
        </w:r>
        <w:r>
          <w:rPr>
            <w:noProof/>
            <w:webHidden/>
          </w:rPr>
        </w:r>
        <w:r>
          <w:rPr>
            <w:noProof/>
            <w:webHidden/>
          </w:rPr>
          <w:fldChar w:fldCharType="separate"/>
        </w:r>
        <w:r>
          <w:rPr>
            <w:noProof/>
            <w:webHidden/>
          </w:rPr>
          <w:t>28</w:t>
        </w:r>
        <w:r>
          <w:rPr>
            <w:noProof/>
            <w:webHidden/>
          </w:rPr>
          <w:fldChar w:fldCharType="end"/>
        </w:r>
      </w:hyperlink>
    </w:p>
    <w:p w14:paraId="6471310E" w14:textId="3E95012F" w:rsidR="00C61A5D" w:rsidRDefault="00C61A5D">
      <w:pPr>
        <w:pStyle w:val="TableofFigures"/>
        <w:tabs>
          <w:tab w:val="right" w:leader="dot" w:pos="8210"/>
        </w:tabs>
        <w:rPr>
          <w:rFonts w:asciiTheme="minorHAnsi" w:eastAsiaTheme="minorEastAsia" w:hAnsiTheme="minorHAnsi" w:cstheme="minorBidi"/>
          <w:noProof/>
          <w:sz w:val="22"/>
          <w:szCs w:val="22"/>
          <w:lang w:val="en-GB" w:eastAsia="en-GB"/>
        </w:rPr>
      </w:pPr>
      <w:hyperlink w:anchor="_Toc104455625" w:history="1">
        <w:r w:rsidRPr="00953C29">
          <w:rPr>
            <w:rStyle w:val="Hyperlink"/>
            <w:noProof/>
          </w:rPr>
          <w:t>Figure 16 Block Diagram of the EMG acquisition system</w:t>
        </w:r>
        <w:r>
          <w:rPr>
            <w:noProof/>
            <w:webHidden/>
          </w:rPr>
          <w:tab/>
        </w:r>
        <w:r>
          <w:rPr>
            <w:noProof/>
            <w:webHidden/>
          </w:rPr>
          <w:fldChar w:fldCharType="begin"/>
        </w:r>
        <w:r>
          <w:rPr>
            <w:noProof/>
            <w:webHidden/>
          </w:rPr>
          <w:instrText xml:space="preserve"> PAGEREF _Toc104455625 \h </w:instrText>
        </w:r>
        <w:r>
          <w:rPr>
            <w:noProof/>
            <w:webHidden/>
          </w:rPr>
        </w:r>
        <w:r>
          <w:rPr>
            <w:noProof/>
            <w:webHidden/>
          </w:rPr>
          <w:fldChar w:fldCharType="separate"/>
        </w:r>
        <w:r>
          <w:rPr>
            <w:noProof/>
            <w:webHidden/>
          </w:rPr>
          <w:t>29</w:t>
        </w:r>
        <w:r>
          <w:rPr>
            <w:noProof/>
            <w:webHidden/>
          </w:rPr>
          <w:fldChar w:fldCharType="end"/>
        </w:r>
      </w:hyperlink>
    </w:p>
    <w:p w14:paraId="6573D607" w14:textId="3EE74863" w:rsidR="00C61A5D" w:rsidRDefault="00C61A5D">
      <w:pPr>
        <w:pStyle w:val="TableofFigures"/>
        <w:tabs>
          <w:tab w:val="right" w:leader="dot" w:pos="8210"/>
        </w:tabs>
        <w:rPr>
          <w:rFonts w:asciiTheme="minorHAnsi" w:eastAsiaTheme="minorEastAsia" w:hAnsiTheme="minorHAnsi" w:cstheme="minorBidi"/>
          <w:noProof/>
          <w:sz w:val="22"/>
          <w:szCs w:val="22"/>
          <w:lang w:val="en-GB" w:eastAsia="en-GB"/>
        </w:rPr>
      </w:pPr>
      <w:hyperlink w:anchor="_Toc104455626" w:history="1">
        <w:r w:rsidRPr="00953C29">
          <w:rPr>
            <w:rStyle w:val="Hyperlink"/>
            <w:noProof/>
          </w:rPr>
          <w:t>Figure 17 The flow chart of the acquisition system</w:t>
        </w:r>
        <w:r>
          <w:rPr>
            <w:noProof/>
            <w:webHidden/>
          </w:rPr>
          <w:tab/>
        </w:r>
        <w:r>
          <w:rPr>
            <w:noProof/>
            <w:webHidden/>
          </w:rPr>
          <w:fldChar w:fldCharType="begin"/>
        </w:r>
        <w:r>
          <w:rPr>
            <w:noProof/>
            <w:webHidden/>
          </w:rPr>
          <w:instrText xml:space="preserve"> PAGEREF _Toc104455626 \h </w:instrText>
        </w:r>
        <w:r>
          <w:rPr>
            <w:noProof/>
            <w:webHidden/>
          </w:rPr>
        </w:r>
        <w:r>
          <w:rPr>
            <w:noProof/>
            <w:webHidden/>
          </w:rPr>
          <w:fldChar w:fldCharType="separate"/>
        </w:r>
        <w:r>
          <w:rPr>
            <w:noProof/>
            <w:webHidden/>
          </w:rPr>
          <w:t>30</w:t>
        </w:r>
        <w:r>
          <w:rPr>
            <w:noProof/>
            <w:webHidden/>
          </w:rPr>
          <w:fldChar w:fldCharType="end"/>
        </w:r>
      </w:hyperlink>
    </w:p>
    <w:p w14:paraId="27E6B29F" w14:textId="2FC17121" w:rsidR="00C61A5D" w:rsidRDefault="00C61A5D">
      <w:pPr>
        <w:pStyle w:val="TableofFigures"/>
        <w:tabs>
          <w:tab w:val="right" w:leader="dot" w:pos="8210"/>
        </w:tabs>
        <w:rPr>
          <w:rFonts w:asciiTheme="minorHAnsi" w:eastAsiaTheme="minorEastAsia" w:hAnsiTheme="minorHAnsi" w:cstheme="minorBidi"/>
          <w:noProof/>
          <w:sz w:val="22"/>
          <w:szCs w:val="22"/>
          <w:lang w:val="en-GB" w:eastAsia="en-GB"/>
        </w:rPr>
      </w:pPr>
      <w:hyperlink w:anchor="_Toc104455627" w:history="1">
        <w:r w:rsidRPr="00953C29">
          <w:rPr>
            <w:rStyle w:val="Hyperlink"/>
            <w:noProof/>
          </w:rPr>
          <w:t>Figure 18 The circuit diagram of single differential system</w:t>
        </w:r>
        <w:r>
          <w:rPr>
            <w:noProof/>
            <w:webHidden/>
          </w:rPr>
          <w:tab/>
        </w:r>
        <w:r>
          <w:rPr>
            <w:noProof/>
            <w:webHidden/>
          </w:rPr>
          <w:fldChar w:fldCharType="begin"/>
        </w:r>
        <w:r>
          <w:rPr>
            <w:noProof/>
            <w:webHidden/>
          </w:rPr>
          <w:instrText xml:space="preserve"> PAGEREF _Toc104455627 \h </w:instrText>
        </w:r>
        <w:r>
          <w:rPr>
            <w:noProof/>
            <w:webHidden/>
          </w:rPr>
        </w:r>
        <w:r>
          <w:rPr>
            <w:noProof/>
            <w:webHidden/>
          </w:rPr>
          <w:fldChar w:fldCharType="separate"/>
        </w:r>
        <w:r>
          <w:rPr>
            <w:noProof/>
            <w:webHidden/>
          </w:rPr>
          <w:t>33</w:t>
        </w:r>
        <w:r>
          <w:rPr>
            <w:noProof/>
            <w:webHidden/>
          </w:rPr>
          <w:fldChar w:fldCharType="end"/>
        </w:r>
      </w:hyperlink>
    </w:p>
    <w:p w14:paraId="585F3CB3" w14:textId="391D3D92" w:rsidR="00C61A5D" w:rsidRDefault="00C61A5D">
      <w:pPr>
        <w:pStyle w:val="TableofFigures"/>
        <w:tabs>
          <w:tab w:val="right" w:leader="dot" w:pos="8210"/>
        </w:tabs>
        <w:rPr>
          <w:rFonts w:asciiTheme="minorHAnsi" w:eastAsiaTheme="minorEastAsia" w:hAnsiTheme="minorHAnsi" w:cstheme="minorBidi"/>
          <w:noProof/>
          <w:sz w:val="22"/>
          <w:szCs w:val="22"/>
          <w:lang w:val="en-GB" w:eastAsia="en-GB"/>
        </w:rPr>
      </w:pPr>
      <w:hyperlink w:anchor="_Toc104455628" w:history="1">
        <w:r w:rsidRPr="00953C29">
          <w:rPr>
            <w:rStyle w:val="Hyperlink"/>
            <w:noProof/>
          </w:rPr>
          <w:t>Figure 19 The input signal (Orange line) and output signal (green line)</w:t>
        </w:r>
        <w:r>
          <w:rPr>
            <w:noProof/>
            <w:webHidden/>
          </w:rPr>
          <w:tab/>
        </w:r>
        <w:r>
          <w:rPr>
            <w:noProof/>
            <w:webHidden/>
          </w:rPr>
          <w:fldChar w:fldCharType="begin"/>
        </w:r>
        <w:r>
          <w:rPr>
            <w:noProof/>
            <w:webHidden/>
          </w:rPr>
          <w:instrText xml:space="preserve"> PAGEREF _Toc104455628 \h </w:instrText>
        </w:r>
        <w:r>
          <w:rPr>
            <w:noProof/>
            <w:webHidden/>
          </w:rPr>
        </w:r>
        <w:r>
          <w:rPr>
            <w:noProof/>
            <w:webHidden/>
          </w:rPr>
          <w:fldChar w:fldCharType="separate"/>
        </w:r>
        <w:r>
          <w:rPr>
            <w:noProof/>
            <w:webHidden/>
          </w:rPr>
          <w:t>34</w:t>
        </w:r>
        <w:r>
          <w:rPr>
            <w:noProof/>
            <w:webHidden/>
          </w:rPr>
          <w:fldChar w:fldCharType="end"/>
        </w:r>
      </w:hyperlink>
    </w:p>
    <w:p w14:paraId="58A88F0B" w14:textId="3926198C" w:rsidR="00C61A5D" w:rsidRDefault="00C61A5D">
      <w:pPr>
        <w:pStyle w:val="TableofFigures"/>
        <w:tabs>
          <w:tab w:val="right" w:leader="dot" w:pos="8210"/>
        </w:tabs>
        <w:rPr>
          <w:rFonts w:asciiTheme="minorHAnsi" w:eastAsiaTheme="minorEastAsia" w:hAnsiTheme="minorHAnsi" w:cstheme="minorBidi"/>
          <w:noProof/>
          <w:sz w:val="22"/>
          <w:szCs w:val="22"/>
          <w:lang w:val="en-GB" w:eastAsia="en-GB"/>
        </w:rPr>
      </w:pPr>
      <w:hyperlink w:anchor="_Toc104455629" w:history="1">
        <w:r w:rsidRPr="00953C29">
          <w:rPr>
            <w:rStyle w:val="Hyperlink"/>
            <w:noProof/>
          </w:rPr>
          <w:t>Figure 20 Raw EMG data</w:t>
        </w:r>
        <w:r>
          <w:rPr>
            <w:noProof/>
            <w:webHidden/>
          </w:rPr>
          <w:tab/>
        </w:r>
        <w:r>
          <w:rPr>
            <w:noProof/>
            <w:webHidden/>
          </w:rPr>
          <w:fldChar w:fldCharType="begin"/>
        </w:r>
        <w:r>
          <w:rPr>
            <w:noProof/>
            <w:webHidden/>
          </w:rPr>
          <w:instrText xml:space="preserve"> PAGEREF _Toc104455629 \h </w:instrText>
        </w:r>
        <w:r>
          <w:rPr>
            <w:noProof/>
            <w:webHidden/>
          </w:rPr>
        </w:r>
        <w:r>
          <w:rPr>
            <w:noProof/>
            <w:webHidden/>
          </w:rPr>
          <w:fldChar w:fldCharType="separate"/>
        </w:r>
        <w:r>
          <w:rPr>
            <w:noProof/>
            <w:webHidden/>
          </w:rPr>
          <w:t>35</w:t>
        </w:r>
        <w:r>
          <w:rPr>
            <w:noProof/>
            <w:webHidden/>
          </w:rPr>
          <w:fldChar w:fldCharType="end"/>
        </w:r>
      </w:hyperlink>
    </w:p>
    <w:p w14:paraId="5584880A" w14:textId="61D197D0" w:rsidR="00C61A5D" w:rsidRDefault="00C61A5D">
      <w:pPr>
        <w:pStyle w:val="TableofFigures"/>
        <w:tabs>
          <w:tab w:val="right" w:leader="dot" w:pos="8210"/>
        </w:tabs>
        <w:rPr>
          <w:rFonts w:asciiTheme="minorHAnsi" w:eastAsiaTheme="minorEastAsia" w:hAnsiTheme="minorHAnsi" w:cstheme="minorBidi"/>
          <w:noProof/>
          <w:sz w:val="22"/>
          <w:szCs w:val="22"/>
          <w:lang w:val="en-GB" w:eastAsia="en-GB"/>
        </w:rPr>
      </w:pPr>
      <w:hyperlink w:anchor="_Toc104455630" w:history="1">
        <w:r w:rsidRPr="00953C29">
          <w:rPr>
            <w:rStyle w:val="Hyperlink"/>
            <w:noProof/>
          </w:rPr>
          <w:t>Figure 21 Schematic diagram of single differential circuit in PSoC Creator</w:t>
        </w:r>
        <w:r>
          <w:rPr>
            <w:noProof/>
            <w:webHidden/>
          </w:rPr>
          <w:tab/>
        </w:r>
        <w:r>
          <w:rPr>
            <w:noProof/>
            <w:webHidden/>
          </w:rPr>
          <w:fldChar w:fldCharType="begin"/>
        </w:r>
        <w:r>
          <w:rPr>
            <w:noProof/>
            <w:webHidden/>
          </w:rPr>
          <w:instrText xml:space="preserve"> PAGEREF _Toc104455630 \h </w:instrText>
        </w:r>
        <w:r>
          <w:rPr>
            <w:noProof/>
            <w:webHidden/>
          </w:rPr>
        </w:r>
        <w:r>
          <w:rPr>
            <w:noProof/>
            <w:webHidden/>
          </w:rPr>
          <w:fldChar w:fldCharType="separate"/>
        </w:r>
        <w:r>
          <w:rPr>
            <w:noProof/>
            <w:webHidden/>
          </w:rPr>
          <w:t>38</w:t>
        </w:r>
        <w:r>
          <w:rPr>
            <w:noProof/>
            <w:webHidden/>
          </w:rPr>
          <w:fldChar w:fldCharType="end"/>
        </w:r>
      </w:hyperlink>
    </w:p>
    <w:p w14:paraId="5863C8D0" w14:textId="0BAF4EC2" w:rsidR="00C61A5D" w:rsidRDefault="00C61A5D">
      <w:pPr>
        <w:pStyle w:val="TableofFigures"/>
        <w:tabs>
          <w:tab w:val="right" w:leader="dot" w:pos="8210"/>
        </w:tabs>
        <w:rPr>
          <w:rFonts w:asciiTheme="minorHAnsi" w:eastAsiaTheme="minorEastAsia" w:hAnsiTheme="minorHAnsi" w:cstheme="minorBidi"/>
          <w:noProof/>
          <w:sz w:val="22"/>
          <w:szCs w:val="22"/>
          <w:lang w:val="en-GB" w:eastAsia="en-GB"/>
        </w:rPr>
      </w:pPr>
      <w:hyperlink w:anchor="_Toc104455631" w:history="1">
        <w:r w:rsidRPr="00953C29">
          <w:rPr>
            <w:rStyle w:val="Hyperlink"/>
            <w:noProof/>
          </w:rPr>
          <w:t>Figure 22 Schematic diagram of bipolar measurement circuit in PSoC Creator</w:t>
        </w:r>
        <w:r>
          <w:rPr>
            <w:noProof/>
            <w:webHidden/>
          </w:rPr>
          <w:tab/>
        </w:r>
        <w:r>
          <w:rPr>
            <w:noProof/>
            <w:webHidden/>
          </w:rPr>
          <w:fldChar w:fldCharType="begin"/>
        </w:r>
        <w:r>
          <w:rPr>
            <w:noProof/>
            <w:webHidden/>
          </w:rPr>
          <w:instrText xml:space="preserve"> PAGEREF _Toc104455631 \h </w:instrText>
        </w:r>
        <w:r>
          <w:rPr>
            <w:noProof/>
            <w:webHidden/>
          </w:rPr>
        </w:r>
        <w:r>
          <w:rPr>
            <w:noProof/>
            <w:webHidden/>
          </w:rPr>
          <w:fldChar w:fldCharType="separate"/>
        </w:r>
        <w:r>
          <w:rPr>
            <w:noProof/>
            <w:webHidden/>
          </w:rPr>
          <w:t>39</w:t>
        </w:r>
        <w:r>
          <w:rPr>
            <w:noProof/>
            <w:webHidden/>
          </w:rPr>
          <w:fldChar w:fldCharType="end"/>
        </w:r>
      </w:hyperlink>
    </w:p>
    <w:p w14:paraId="071BC3F5" w14:textId="3219397B" w:rsidR="00C61A5D" w:rsidRDefault="00C61A5D">
      <w:pPr>
        <w:pStyle w:val="TableofFigures"/>
        <w:tabs>
          <w:tab w:val="right" w:leader="dot" w:pos="8210"/>
        </w:tabs>
        <w:rPr>
          <w:rFonts w:asciiTheme="minorHAnsi" w:eastAsiaTheme="minorEastAsia" w:hAnsiTheme="minorHAnsi" w:cstheme="minorBidi"/>
          <w:noProof/>
          <w:sz w:val="22"/>
          <w:szCs w:val="22"/>
          <w:lang w:val="en-GB" w:eastAsia="en-GB"/>
        </w:rPr>
      </w:pPr>
      <w:hyperlink w:anchor="_Toc104455632" w:history="1">
        <w:r w:rsidRPr="00953C29">
          <w:rPr>
            <w:rStyle w:val="Hyperlink"/>
            <w:noProof/>
          </w:rPr>
          <w:t>Figure 23 Schematic diagram of double differential circuit in PSoC Creator</w:t>
        </w:r>
        <w:r>
          <w:rPr>
            <w:noProof/>
            <w:webHidden/>
          </w:rPr>
          <w:tab/>
        </w:r>
        <w:r>
          <w:rPr>
            <w:noProof/>
            <w:webHidden/>
          </w:rPr>
          <w:fldChar w:fldCharType="begin"/>
        </w:r>
        <w:r>
          <w:rPr>
            <w:noProof/>
            <w:webHidden/>
          </w:rPr>
          <w:instrText xml:space="preserve"> PAGEREF _Toc104455632 \h </w:instrText>
        </w:r>
        <w:r>
          <w:rPr>
            <w:noProof/>
            <w:webHidden/>
          </w:rPr>
        </w:r>
        <w:r>
          <w:rPr>
            <w:noProof/>
            <w:webHidden/>
          </w:rPr>
          <w:fldChar w:fldCharType="separate"/>
        </w:r>
        <w:r>
          <w:rPr>
            <w:noProof/>
            <w:webHidden/>
          </w:rPr>
          <w:t>40</w:t>
        </w:r>
        <w:r>
          <w:rPr>
            <w:noProof/>
            <w:webHidden/>
          </w:rPr>
          <w:fldChar w:fldCharType="end"/>
        </w:r>
      </w:hyperlink>
    </w:p>
    <w:p w14:paraId="4F39532A" w14:textId="05E409BB" w:rsidR="00C61A5D" w:rsidRDefault="00C61A5D">
      <w:pPr>
        <w:pStyle w:val="TableofFigures"/>
        <w:tabs>
          <w:tab w:val="right" w:leader="dot" w:pos="8210"/>
        </w:tabs>
        <w:rPr>
          <w:rFonts w:asciiTheme="minorHAnsi" w:eastAsiaTheme="minorEastAsia" w:hAnsiTheme="minorHAnsi" w:cstheme="minorBidi"/>
          <w:noProof/>
          <w:sz w:val="22"/>
          <w:szCs w:val="22"/>
          <w:lang w:val="en-GB" w:eastAsia="en-GB"/>
        </w:rPr>
      </w:pPr>
      <w:hyperlink w:anchor="_Toc104455633" w:history="1">
        <w:r w:rsidRPr="00953C29">
          <w:rPr>
            <w:rStyle w:val="Hyperlink"/>
            <w:noProof/>
          </w:rPr>
          <w:t>Figure 24 The schematic diagram of Electromyography (EMG) acquisition circuit</w:t>
        </w:r>
        <w:r>
          <w:rPr>
            <w:noProof/>
            <w:webHidden/>
          </w:rPr>
          <w:tab/>
        </w:r>
        <w:r>
          <w:rPr>
            <w:noProof/>
            <w:webHidden/>
          </w:rPr>
          <w:fldChar w:fldCharType="begin"/>
        </w:r>
        <w:r>
          <w:rPr>
            <w:noProof/>
            <w:webHidden/>
          </w:rPr>
          <w:instrText xml:space="preserve"> PAGEREF _Toc104455633 \h </w:instrText>
        </w:r>
        <w:r>
          <w:rPr>
            <w:noProof/>
            <w:webHidden/>
          </w:rPr>
        </w:r>
        <w:r>
          <w:rPr>
            <w:noProof/>
            <w:webHidden/>
          </w:rPr>
          <w:fldChar w:fldCharType="separate"/>
        </w:r>
        <w:r>
          <w:rPr>
            <w:noProof/>
            <w:webHidden/>
          </w:rPr>
          <w:t>41</w:t>
        </w:r>
        <w:r>
          <w:rPr>
            <w:noProof/>
            <w:webHidden/>
          </w:rPr>
          <w:fldChar w:fldCharType="end"/>
        </w:r>
      </w:hyperlink>
    </w:p>
    <w:p w14:paraId="65383ED5" w14:textId="57BF85CD" w:rsidR="00C61A5D" w:rsidRDefault="00C61A5D">
      <w:pPr>
        <w:pStyle w:val="TableofFigures"/>
        <w:tabs>
          <w:tab w:val="right" w:leader="dot" w:pos="8210"/>
        </w:tabs>
        <w:rPr>
          <w:rFonts w:asciiTheme="minorHAnsi" w:eastAsiaTheme="minorEastAsia" w:hAnsiTheme="minorHAnsi" w:cstheme="minorBidi"/>
          <w:noProof/>
          <w:sz w:val="22"/>
          <w:szCs w:val="22"/>
          <w:lang w:val="en-GB" w:eastAsia="en-GB"/>
        </w:rPr>
      </w:pPr>
      <w:hyperlink w:anchor="_Toc104455634" w:history="1">
        <w:r w:rsidRPr="00953C29">
          <w:rPr>
            <w:rStyle w:val="Hyperlink"/>
            <w:noProof/>
          </w:rPr>
          <w:t>Figure 25 PWM configuration</w:t>
        </w:r>
        <w:r>
          <w:rPr>
            <w:noProof/>
            <w:webHidden/>
          </w:rPr>
          <w:tab/>
        </w:r>
        <w:r>
          <w:rPr>
            <w:noProof/>
            <w:webHidden/>
          </w:rPr>
          <w:fldChar w:fldCharType="begin"/>
        </w:r>
        <w:r>
          <w:rPr>
            <w:noProof/>
            <w:webHidden/>
          </w:rPr>
          <w:instrText xml:space="preserve"> PAGEREF _Toc104455634 \h </w:instrText>
        </w:r>
        <w:r>
          <w:rPr>
            <w:noProof/>
            <w:webHidden/>
          </w:rPr>
        </w:r>
        <w:r>
          <w:rPr>
            <w:noProof/>
            <w:webHidden/>
          </w:rPr>
          <w:fldChar w:fldCharType="separate"/>
        </w:r>
        <w:r>
          <w:rPr>
            <w:noProof/>
            <w:webHidden/>
          </w:rPr>
          <w:t>42</w:t>
        </w:r>
        <w:r>
          <w:rPr>
            <w:noProof/>
            <w:webHidden/>
          </w:rPr>
          <w:fldChar w:fldCharType="end"/>
        </w:r>
      </w:hyperlink>
    </w:p>
    <w:p w14:paraId="39CF63A5" w14:textId="6DAECF32" w:rsidR="00C61A5D" w:rsidRDefault="00C61A5D">
      <w:pPr>
        <w:pStyle w:val="TableofFigures"/>
        <w:tabs>
          <w:tab w:val="right" w:leader="dot" w:pos="8210"/>
        </w:tabs>
        <w:rPr>
          <w:rFonts w:asciiTheme="minorHAnsi" w:eastAsiaTheme="minorEastAsia" w:hAnsiTheme="minorHAnsi" w:cstheme="minorBidi"/>
          <w:noProof/>
          <w:sz w:val="22"/>
          <w:szCs w:val="22"/>
          <w:lang w:val="en-GB" w:eastAsia="en-GB"/>
        </w:rPr>
      </w:pPr>
      <w:hyperlink w:anchor="_Toc104455635" w:history="1">
        <w:r w:rsidRPr="00953C29">
          <w:rPr>
            <w:rStyle w:val="Hyperlink"/>
            <w:noProof/>
          </w:rPr>
          <w:t>Figure 26 Delta Sigma Analog to Digital Converter (ADC)</w:t>
        </w:r>
        <w:r>
          <w:rPr>
            <w:noProof/>
            <w:webHidden/>
          </w:rPr>
          <w:tab/>
        </w:r>
        <w:r>
          <w:rPr>
            <w:noProof/>
            <w:webHidden/>
          </w:rPr>
          <w:fldChar w:fldCharType="begin"/>
        </w:r>
        <w:r>
          <w:rPr>
            <w:noProof/>
            <w:webHidden/>
          </w:rPr>
          <w:instrText xml:space="preserve"> PAGEREF _Toc104455635 \h </w:instrText>
        </w:r>
        <w:r>
          <w:rPr>
            <w:noProof/>
            <w:webHidden/>
          </w:rPr>
        </w:r>
        <w:r>
          <w:rPr>
            <w:noProof/>
            <w:webHidden/>
          </w:rPr>
          <w:fldChar w:fldCharType="separate"/>
        </w:r>
        <w:r>
          <w:rPr>
            <w:noProof/>
            <w:webHidden/>
          </w:rPr>
          <w:t>43</w:t>
        </w:r>
        <w:r>
          <w:rPr>
            <w:noProof/>
            <w:webHidden/>
          </w:rPr>
          <w:fldChar w:fldCharType="end"/>
        </w:r>
      </w:hyperlink>
    </w:p>
    <w:p w14:paraId="642E8ADA" w14:textId="29202080" w:rsidR="00C61A5D" w:rsidRDefault="00C61A5D">
      <w:pPr>
        <w:pStyle w:val="TableofFigures"/>
        <w:tabs>
          <w:tab w:val="right" w:leader="dot" w:pos="8210"/>
        </w:tabs>
        <w:rPr>
          <w:rFonts w:asciiTheme="minorHAnsi" w:eastAsiaTheme="minorEastAsia" w:hAnsiTheme="minorHAnsi" w:cstheme="minorBidi"/>
          <w:noProof/>
          <w:sz w:val="22"/>
          <w:szCs w:val="22"/>
          <w:lang w:val="en-GB" w:eastAsia="en-GB"/>
        </w:rPr>
      </w:pPr>
      <w:hyperlink w:anchor="_Toc104455636" w:history="1">
        <w:r w:rsidRPr="00953C29">
          <w:rPr>
            <w:rStyle w:val="Hyperlink"/>
            <w:noProof/>
          </w:rPr>
          <w:t>Figure 27 pins allocation in PSoC Creator</w:t>
        </w:r>
        <w:r>
          <w:rPr>
            <w:noProof/>
            <w:webHidden/>
          </w:rPr>
          <w:tab/>
        </w:r>
        <w:r>
          <w:rPr>
            <w:noProof/>
            <w:webHidden/>
          </w:rPr>
          <w:fldChar w:fldCharType="begin"/>
        </w:r>
        <w:r>
          <w:rPr>
            <w:noProof/>
            <w:webHidden/>
          </w:rPr>
          <w:instrText xml:space="preserve"> PAGEREF _Toc104455636 \h </w:instrText>
        </w:r>
        <w:r>
          <w:rPr>
            <w:noProof/>
            <w:webHidden/>
          </w:rPr>
        </w:r>
        <w:r>
          <w:rPr>
            <w:noProof/>
            <w:webHidden/>
          </w:rPr>
          <w:fldChar w:fldCharType="separate"/>
        </w:r>
        <w:r>
          <w:rPr>
            <w:noProof/>
            <w:webHidden/>
          </w:rPr>
          <w:t>43</w:t>
        </w:r>
        <w:r>
          <w:rPr>
            <w:noProof/>
            <w:webHidden/>
          </w:rPr>
          <w:fldChar w:fldCharType="end"/>
        </w:r>
      </w:hyperlink>
    </w:p>
    <w:p w14:paraId="6891CC32" w14:textId="559DFF0B" w:rsidR="00C61A5D" w:rsidRDefault="00C61A5D">
      <w:pPr>
        <w:pStyle w:val="TableofFigures"/>
        <w:tabs>
          <w:tab w:val="right" w:leader="dot" w:pos="8210"/>
        </w:tabs>
        <w:rPr>
          <w:rFonts w:asciiTheme="minorHAnsi" w:eastAsiaTheme="minorEastAsia" w:hAnsiTheme="minorHAnsi" w:cstheme="minorBidi"/>
          <w:noProof/>
          <w:sz w:val="22"/>
          <w:szCs w:val="22"/>
          <w:lang w:val="en-GB" w:eastAsia="en-GB"/>
        </w:rPr>
      </w:pPr>
      <w:hyperlink w:anchor="_Toc104455637" w:history="1">
        <w:r w:rsidRPr="00953C29">
          <w:rPr>
            <w:rStyle w:val="Hyperlink"/>
            <w:noProof/>
          </w:rPr>
          <w:t>Figure 28 EMG acquisition circuit board with electrodes</w:t>
        </w:r>
        <w:r>
          <w:rPr>
            <w:noProof/>
            <w:webHidden/>
          </w:rPr>
          <w:tab/>
        </w:r>
        <w:r>
          <w:rPr>
            <w:noProof/>
            <w:webHidden/>
          </w:rPr>
          <w:fldChar w:fldCharType="begin"/>
        </w:r>
        <w:r>
          <w:rPr>
            <w:noProof/>
            <w:webHidden/>
          </w:rPr>
          <w:instrText xml:space="preserve"> PAGEREF _Toc104455637 \h </w:instrText>
        </w:r>
        <w:r>
          <w:rPr>
            <w:noProof/>
            <w:webHidden/>
          </w:rPr>
        </w:r>
        <w:r>
          <w:rPr>
            <w:noProof/>
            <w:webHidden/>
          </w:rPr>
          <w:fldChar w:fldCharType="separate"/>
        </w:r>
        <w:r>
          <w:rPr>
            <w:noProof/>
            <w:webHidden/>
          </w:rPr>
          <w:t>44</w:t>
        </w:r>
        <w:r>
          <w:rPr>
            <w:noProof/>
            <w:webHidden/>
          </w:rPr>
          <w:fldChar w:fldCharType="end"/>
        </w:r>
      </w:hyperlink>
    </w:p>
    <w:p w14:paraId="3C5395CC" w14:textId="5B6C029B" w:rsidR="00C61A5D" w:rsidRDefault="00C61A5D">
      <w:pPr>
        <w:pStyle w:val="TableofFigures"/>
        <w:tabs>
          <w:tab w:val="right" w:leader="dot" w:pos="8210"/>
        </w:tabs>
        <w:rPr>
          <w:rFonts w:asciiTheme="minorHAnsi" w:eastAsiaTheme="minorEastAsia" w:hAnsiTheme="minorHAnsi" w:cstheme="minorBidi"/>
          <w:noProof/>
          <w:sz w:val="22"/>
          <w:szCs w:val="22"/>
          <w:lang w:val="en-GB" w:eastAsia="en-GB"/>
        </w:rPr>
      </w:pPr>
      <w:hyperlink w:anchor="_Toc104455638" w:history="1">
        <w:r w:rsidRPr="00953C29">
          <w:rPr>
            <w:rStyle w:val="Hyperlink"/>
            <w:noProof/>
          </w:rPr>
          <w:t>Figure 29 the locations of the electrodes placed on the biceps of the arm</w:t>
        </w:r>
        <w:r>
          <w:rPr>
            <w:noProof/>
            <w:webHidden/>
          </w:rPr>
          <w:tab/>
        </w:r>
        <w:r>
          <w:rPr>
            <w:noProof/>
            <w:webHidden/>
          </w:rPr>
          <w:fldChar w:fldCharType="begin"/>
        </w:r>
        <w:r>
          <w:rPr>
            <w:noProof/>
            <w:webHidden/>
          </w:rPr>
          <w:instrText xml:space="preserve"> PAGEREF _Toc104455638 \h </w:instrText>
        </w:r>
        <w:r>
          <w:rPr>
            <w:noProof/>
            <w:webHidden/>
          </w:rPr>
        </w:r>
        <w:r>
          <w:rPr>
            <w:noProof/>
            <w:webHidden/>
          </w:rPr>
          <w:fldChar w:fldCharType="separate"/>
        </w:r>
        <w:r>
          <w:rPr>
            <w:noProof/>
            <w:webHidden/>
          </w:rPr>
          <w:t>45</w:t>
        </w:r>
        <w:r>
          <w:rPr>
            <w:noProof/>
            <w:webHidden/>
          </w:rPr>
          <w:fldChar w:fldCharType="end"/>
        </w:r>
      </w:hyperlink>
    </w:p>
    <w:p w14:paraId="6DA681B5" w14:textId="4E5F8180" w:rsidR="00C61A5D" w:rsidRDefault="00C61A5D">
      <w:pPr>
        <w:pStyle w:val="TableofFigures"/>
        <w:tabs>
          <w:tab w:val="right" w:leader="dot" w:pos="8210"/>
        </w:tabs>
        <w:rPr>
          <w:rFonts w:asciiTheme="minorHAnsi" w:eastAsiaTheme="minorEastAsia" w:hAnsiTheme="minorHAnsi" w:cstheme="minorBidi"/>
          <w:noProof/>
          <w:sz w:val="22"/>
          <w:szCs w:val="22"/>
          <w:lang w:val="en-GB" w:eastAsia="en-GB"/>
        </w:rPr>
      </w:pPr>
      <w:hyperlink w:anchor="_Toc104455639" w:history="1">
        <w:r w:rsidRPr="00953C29">
          <w:rPr>
            <w:rStyle w:val="Hyperlink"/>
            <w:noProof/>
          </w:rPr>
          <w:t>Figure 30 the locations of the electrodes in actual arm biceps</w:t>
        </w:r>
        <w:r>
          <w:rPr>
            <w:noProof/>
            <w:webHidden/>
          </w:rPr>
          <w:tab/>
        </w:r>
        <w:r>
          <w:rPr>
            <w:noProof/>
            <w:webHidden/>
          </w:rPr>
          <w:fldChar w:fldCharType="begin"/>
        </w:r>
        <w:r>
          <w:rPr>
            <w:noProof/>
            <w:webHidden/>
          </w:rPr>
          <w:instrText xml:space="preserve"> PAGEREF _Toc104455639 \h </w:instrText>
        </w:r>
        <w:r>
          <w:rPr>
            <w:noProof/>
            <w:webHidden/>
          </w:rPr>
        </w:r>
        <w:r>
          <w:rPr>
            <w:noProof/>
            <w:webHidden/>
          </w:rPr>
          <w:fldChar w:fldCharType="separate"/>
        </w:r>
        <w:r>
          <w:rPr>
            <w:noProof/>
            <w:webHidden/>
          </w:rPr>
          <w:t>45</w:t>
        </w:r>
        <w:r>
          <w:rPr>
            <w:noProof/>
            <w:webHidden/>
          </w:rPr>
          <w:fldChar w:fldCharType="end"/>
        </w:r>
      </w:hyperlink>
    </w:p>
    <w:p w14:paraId="27CAEB5A" w14:textId="62AD6624" w:rsidR="00C61A5D" w:rsidRDefault="00C61A5D">
      <w:pPr>
        <w:pStyle w:val="TableofFigures"/>
        <w:tabs>
          <w:tab w:val="right" w:leader="dot" w:pos="8210"/>
        </w:tabs>
        <w:rPr>
          <w:rFonts w:asciiTheme="minorHAnsi" w:eastAsiaTheme="minorEastAsia" w:hAnsiTheme="minorHAnsi" w:cstheme="minorBidi"/>
          <w:noProof/>
          <w:sz w:val="22"/>
          <w:szCs w:val="22"/>
          <w:lang w:val="en-GB" w:eastAsia="en-GB"/>
        </w:rPr>
      </w:pPr>
      <w:hyperlink w:anchor="_Toc104455640" w:history="1">
        <w:r w:rsidRPr="00953C29">
          <w:rPr>
            <w:rStyle w:val="Hyperlink"/>
            <w:noProof/>
          </w:rPr>
          <w:t>Figure 31 0% muscle extraction</w:t>
        </w:r>
        <w:r>
          <w:rPr>
            <w:noProof/>
            <w:webHidden/>
          </w:rPr>
          <w:tab/>
        </w:r>
        <w:r>
          <w:rPr>
            <w:noProof/>
            <w:webHidden/>
          </w:rPr>
          <w:fldChar w:fldCharType="begin"/>
        </w:r>
        <w:r>
          <w:rPr>
            <w:noProof/>
            <w:webHidden/>
          </w:rPr>
          <w:instrText xml:space="preserve"> PAGEREF _Toc104455640 \h </w:instrText>
        </w:r>
        <w:r>
          <w:rPr>
            <w:noProof/>
            <w:webHidden/>
          </w:rPr>
        </w:r>
        <w:r>
          <w:rPr>
            <w:noProof/>
            <w:webHidden/>
          </w:rPr>
          <w:fldChar w:fldCharType="separate"/>
        </w:r>
        <w:r>
          <w:rPr>
            <w:noProof/>
            <w:webHidden/>
          </w:rPr>
          <w:t>46</w:t>
        </w:r>
        <w:r>
          <w:rPr>
            <w:noProof/>
            <w:webHidden/>
          </w:rPr>
          <w:fldChar w:fldCharType="end"/>
        </w:r>
      </w:hyperlink>
    </w:p>
    <w:p w14:paraId="2EB39312" w14:textId="0D820C88" w:rsidR="00C61A5D" w:rsidRDefault="00C61A5D">
      <w:pPr>
        <w:pStyle w:val="TableofFigures"/>
        <w:tabs>
          <w:tab w:val="right" w:leader="dot" w:pos="8210"/>
        </w:tabs>
        <w:rPr>
          <w:rFonts w:asciiTheme="minorHAnsi" w:eastAsiaTheme="minorEastAsia" w:hAnsiTheme="minorHAnsi" w:cstheme="minorBidi"/>
          <w:noProof/>
          <w:sz w:val="22"/>
          <w:szCs w:val="22"/>
          <w:lang w:val="en-GB" w:eastAsia="en-GB"/>
        </w:rPr>
      </w:pPr>
      <w:hyperlink w:anchor="_Toc104455641" w:history="1">
        <w:r w:rsidRPr="00953C29">
          <w:rPr>
            <w:rStyle w:val="Hyperlink"/>
            <w:noProof/>
          </w:rPr>
          <w:t>Figure 32 50% muscle extraction</w:t>
        </w:r>
        <w:r>
          <w:rPr>
            <w:noProof/>
            <w:webHidden/>
          </w:rPr>
          <w:tab/>
        </w:r>
        <w:r>
          <w:rPr>
            <w:noProof/>
            <w:webHidden/>
          </w:rPr>
          <w:fldChar w:fldCharType="begin"/>
        </w:r>
        <w:r>
          <w:rPr>
            <w:noProof/>
            <w:webHidden/>
          </w:rPr>
          <w:instrText xml:space="preserve"> PAGEREF _Toc104455641 \h </w:instrText>
        </w:r>
        <w:r>
          <w:rPr>
            <w:noProof/>
            <w:webHidden/>
          </w:rPr>
        </w:r>
        <w:r>
          <w:rPr>
            <w:noProof/>
            <w:webHidden/>
          </w:rPr>
          <w:fldChar w:fldCharType="separate"/>
        </w:r>
        <w:r>
          <w:rPr>
            <w:noProof/>
            <w:webHidden/>
          </w:rPr>
          <w:t>46</w:t>
        </w:r>
        <w:r>
          <w:rPr>
            <w:noProof/>
            <w:webHidden/>
          </w:rPr>
          <w:fldChar w:fldCharType="end"/>
        </w:r>
      </w:hyperlink>
    </w:p>
    <w:p w14:paraId="3A1DD5EF" w14:textId="01766235" w:rsidR="00C61A5D" w:rsidRDefault="00C61A5D">
      <w:pPr>
        <w:pStyle w:val="TableofFigures"/>
        <w:tabs>
          <w:tab w:val="right" w:leader="dot" w:pos="8210"/>
        </w:tabs>
        <w:rPr>
          <w:rFonts w:asciiTheme="minorHAnsi" w:eastAsiaTheme="minorEastAsia" w:hAnsiTheme="minorHAnsi" w:cstheme="minorBidi"/>
          <w:noProof/>
          <w:sz w:val="22"/>
          <w:szCs w:val="22"/>
          <w:lang w:val="en-GB" w:eastAsia="en-GB"/>
        </w:rPr>
      </w:pPr>
      <w:hyperlink w:anchor="_Toc104455642" w:history="1">
        <w:r w:rsidRPr="00953C29">
          <w:rPr>
            <w:rStyle w:val="Hyperlink"/>
            <w:noProof/>
          </w:rPr>
          <w:t>Figure 33 100% muscle extraction</w:t>
        </w:r>
        <w:r>
          <w:rPr>
            <w:noProof/>
            <w:webHidden/>
          </w:rPr>
          <w:tab/>
        </w:r>
        <w:r>
          <w:rPr>
            <w:noProof/>
            <w:webHidden/>
          </w:rPr>
          <w:fldChar w:fldCharType="begin"/>
        </w:r>
        <w:r>
          <w:rPr>
            <w:noProof/>
            <w:webHidden/>
          </w:rPr>
          <w:instrText xml:space="preserve"> PAGEREF _Toc104455642 \h </w:instrText>
        </w:r>
        <w:r>
          <w:rPr>
            <w:noProof/>
            <w:webHidden/>
          </w:rPr>
        </w:r>
        <w:r>
          <w:rPr>
            <w:noProof/>
            <w:webHidden/>
          </w:rPr>
          <w:fldChar w:fldCharType="separate"/>
        </w:r>
        <w:r>
          <w:rPr>
            <w:noProof/>
            <w:webHidden/>
          </w:rPr>
          <w:t>46</w:t>
        </w:r>
        <w:r>
          <w:rPr>
            <w:noProof/>
            <w:webHidden/>
          </w:rPr>
          <w:fldChar w:fldCharType="end"/>
        </w:r>
      </w:hyperlink>
    </w:p>
    <w:p w14:paraId="25A4F4BD" w14:textId="6C5F6122" w:rsidR="00C61A5D" w:rsidRDefault="00C61A5D">
      <w:pPr>
        <w:pStyle w:val="TableofFigures"/>
        <w:tabs>
          <w:tab w:val="right" w:leader="dot" w:pos="8210"/>
        </w:tabs>
        <w:rPr>
          <w:rFonts w:asciiTheme="minorHAnsi" w:eastAsiaTheme="minorEastAsia" w:hAnsiTheme="minorHAnsi" w:cstheme="minorBidi"/>
          <w:noProof/>
          <w:sz w:val="22"/>
          <w:szCs w:val="22"/>
          <w:lang w:val="en-GB" w:eastAsia="en-GB"/>
        </w:rPr>
      </w:pPr>
      <w:hyperlink w:anchor="_Toc104455643" w:history="1">
        <w:r w:rsidRPr="00953C29">
          <w:rPr>
            <w:rStyle w:val="Hyperlink"/>
            <w:noProof/>
          </w:rPr>
          <w:t>Figure 34 SerialPlot interface for plotting and displaying data</w:t>
        </w:r>
        <w:r>
          <w:rPr>
            <w:noProof/>
            <w:webHidden/>
          </w:rPr>
          <w:tab/>
        </w:r>
        <w:r>
          <w:rPr>
            <w:noProof/>
            <w:webHidden/>
          </w:rPr>
          <w:fldChar w:fldCharType="begin"/>
        </w:r>
        <w:r>
          <w:rPr>
            <w:noProof/>
            <w:webHidden/>
          </w:rPr>
          <w:instrText xml:space="preserve"> PAGEREF _Toc104455643 \h </w:instrText>
        </w:r>
        <w:r>
          <w:rPr>
            <w:noProof/>
            <w:webHidden/>
          </w:rPr>
        </w:r>
        <w:r>
          <w:rPr>
            <w:noProof/>
            <w:webHidden/>
          </w:rPr>
          <w:fldChar w:fldCharType="separate"/>
        </w:r>
        <w:r>
          <w:rPr>
            <w:noProof/>
            <w:webHidden/>
          </w:rPr>
          <w:t>47</w:t>
        </w:r>
        <w:r>
          <w:rPr>
            <w:noProof/>
            <w:webHidden/>
          </w:rPr>
          <w:fldChar w:fldCharType="end"/>
        </w:r>
      </w:hyperlink>
    </w:p>
    <w:p w14:paraId="444DB201" w14:textId="56993363" w:rsidR="00C61A5D" w:rsidRDefault="00C61A5D">
      <w:pPr>
        <w:pStyle w:val="TableofFigures"/>
        <w:tabs>
          <w:tab w:val="right" w:leader="dot" w:pos="8210"/>
        </w:tabs>
        <w:rPr>
          <w:rFonts w:asciiTheme="minorHAnsi" w:eastAsiaTheme="minorEastAsia" w:hAnsiTheme="minorHAnsi" w:cstheme="minorBidi"/>
          <w:noProof/>
          <w:sz w:val="22"/>
          <w:szCs w:val="22"/>
          <w:lang w:val="en-GB" w:eastAsia="en-GB"/>
        </w:rPr>
      </w:pPr>
      <w:hyperlink w:anchor="_Toc104455644" w:history="1">
        <w:r w:rsidRPr="00953C29">
          <w:rPr>
            <w:rStyle w:val="Hyperlink"/>
            <w:noProof/>
          </w:rPr>
          <w:t>Figure 35 Scatter line plot of EMG signal from single differential circuit (0% muscle extraction)</w:t>
        </w:r>
        <w:r>
          <w:rPr>
            <w:noProof/>
            <w:webHidden/>
          </w:rPr>
          <w:tab/>
        </w:r>
        <w:r>
          <w:rPr>
            <w:noProof/>
            <w:webHidden/>
          </w:rPr>
          <w:fldChar w:fldCharType="begin"/>
        </w:r>
        <w:r>
          <w:rPr>
            <w:noProof/>
            <w:webHidden/>
          </w:rPr>
          <w:instrText xml:space="preserve"> PAGEREF _Toc104455644 \h </w:instrText>
        </w:r>
        <w:r>
          <w:rPr>
            <w:noProof/>
            <w:webHidden/>
          </w:rPr>
        </w:r>
        <w:r>
          <w:rPr>
            <w:noProof/>
            <w:webHidden/>
          </w:rPr>
          <w:fldChar w:fldCharType="separate"/>
        </w:r>
        <w:r>
          <w:rPr>
            <w:noProof/>
            <w:webHidden/>
          </w:rPr>
          <w:t>49</w:t>
        </w:r>
        <w:r>
          <w:rPr>
            <w:noProof/>
            <w:webHidden/>
          </w:rPr>
          <w:fldChar w:fldCharType="end"/>
        </w:r>
      </w:hyperlink>
    </w:p>
    <w:p w14:paraId="73B2A4CE" w14:textId="6BC6DFE8" w:rsidR="00C61A5D" w:rsidRDefault="00C61A5D">
      <w:pPr>
        <w:pStyle w:val="TableofFigures"/>
        <w:tabs>
          <w:tab w:val="right" w:leader="dot" w:pos="8210"/>
        </w:tabs>
        <w:rPr>
          <w:rFonts w:asciiTheme="minorHAnsi" w:eastAsiaTheme="minorEastAsia" w:hAnsiTheme="minorHAnsi" w:cstheme="minorBidi"/>
          <w:noProof/>
          <w:sz w:val="22"/>
          <w:szCs w:val="22"/>
          <w:lang w:val="en-GB" w:eastAsia="en-GB"/>
        </w:rPr>
      </w:pPr>
      <w:hyperlink w:anchor="_Toc104455645" w:history="1">
        <w:r w:rsidRPr="00953C29">
          <w:rPr>
            <w:rStyle w:val="Hyperlink"/>
            <w:noProof/>
          </w:rPr>
          <w:t>Figure 36 Scatter line plot of EMG signal from single differential circuit (50% muscle extraction)</w:t>
        </w:r>
        <w:r>
          <w:rPr>
            <w:noProof/>
            <w:webHidden/>
          </w:rPr>
          <w:tab/>
        </w:r>
        <w:r>
          <w:rPr>
            <w:noProof/>
            <w:webHidden/>
          </w:rPr>
          <w:fldChar w:fldCharType="begin"/>
        </w:r>
        <w:r>
          <w:rPr>
            <w:noProof/>
            <w:webHidden/>
          </w:rPr>
          <w:instrText xml:space="preserve"> PAGEREF _Toc104455645 \h </w:instrText>
        </w:r>
        <w:r>
          <w:rPr>
            <w:noProof/>
            <w:webHidden/>
          </w:rPr>
        </w:r>
        <w:r>
          <w:rPr>
            <w:noProof/>
            <w:webHidden/>
          </w:rPr>
          <w:fldChar w:fldCharType="separate"/>
        </w:r>
        <w:r>
          <w:rPr>
            <w:noProof/>
            <w:webHidden/>
          </w:rPr>
          <w:t>50</w:t>
        </w:r>
        <w:r>
          <w:rPr>
            <w:noProof/>
            <w:webHidden/>
          </w:rPr>
          <w:fldChar w:fldCharType="end"/>
        </w:r>
      </w:hyperlink>
    </w:p>
    <w:p w14:paraId="276967E0" w14:textId="55298AC4" w:rsidR="00C61A5D" w:rsidRDefault="00C61A5D">
      <w:pPr>
        <w:pStyle w:val="TableofFigures"/>
        <w:tabs>
          <w:tab w:val="right" w:leader="dot" w:pos="8210"/>
        </w:tabs>
        <w:rPr>
          <w:rFonts w:asciiTheme="minorHAnsi" w:eastAsiaTheme="minorEastAsia" w:hAnsiTheme="minorHAnsi" w:cstheme="minorBidi"/>
          <w:noProof/>
          <w:sz w:val="22"/>
          <w:szCs w:val="22"/>
          <w:lang w:val="en-GB" w:eastAsia="en-GB"/>
        </w:rPr>
      </w:pPr>
      <w:hyperlink w:anchor="_Toc104455646" w:history="1">
        <w:r w:rsidRPr="00953C29">
          <w:rPr>
            <w:rStyle w:val="Hyperlink"/>
            <w:noProof/>
          </w:rPr>
          <w:t>Figure 37 Scatter line plot of EMG signal from single differential circuit (100% muscle extraction)</w:t>
        </w:r>
        <w:r>
          <w:rPr>
            <w:noProof/>
            <w:webHidden/>
          </w:rPr>
          <w:tab/>
        </w:r>
        <w:r>
          <w:rPr>
            <w:noProof/>
            <w:webHidden/>
          </w:rPr>
          <w:fldChar w:fldCharType="begin"/>
        </w:r>
        <w:r>
          <w:rPr>
            <w:noProof/>
            <w:webHidden/>
          </w:rPr>
          <w:instrText xml:space="preserve"> PAGEREF _Toc104455646 \h </w:instrText>
        </w:r>
        <w:r>
          <w:rPr>
            <w:noProof/>
            <w:webHidden/>
          </w:rPr>
        </w:r>
        <w:r>
          <w:rPr>
            <w:noProof/>
            <w:webHidden/>
          </w:rPr>
          <w:fldChar w:fldCharType="separate"/>
        </w:r>
        <w:r>
          <w:rPr>
            <w:noProof/>
            <w:webHidden/>
          </w:rPr>
          <w:t>50</w:t>
        </w:r>
        <w:r>
          <w:rPr>
            <w:noProof/>
            <w:webHidden/>
          </w:rPr>
          <w:fldChar w:fldCharType="end"/>
        </w:r>
      </w:hyperlink>
    </w:p>
    <w:p w14:paraId="11C2CBBA" w14:textId="1C8100B6" w:rsidR="00C61A5D" w:rsidRDefault="00C61A5D">
      <w:pPr>
        <w:pStyle w:val="TableofFigures"/>
        <w:tabs>
          <w:tab w:val="right" w:leader="dot" w:pos="8210"/>
        </w:tabs>
        <w:rPr>
          <w:rFonts w:asciiTheme="minorHAnsi" w:eastAsiaTheme="minorEastAsia" w:hAnsiTheme="minorHAnsi" w:cstheme="minorBidi"/>
          <w:noProof/>
          <w:sz w:val="22"/>
          <w:szCs w:val="22"/>
          <w:lang w:val="en-GB" w:eastAsia="en-GB"/>
        </w:rPr>
      </w:pPr>
      <w:hyperlink w:anchor="_Toc104455647" w:history="1">
        <w:r w:rsidRPr="00953C29">
          <w:rPr>
            <w:rStyle w:val="Hyperlink"/>
            <w:noProof/>
          </w:rPr>
          <w:t>Figure 38 Scatter line plot of EMG signal from bipolar measurement circuit (0% muscle extraction)</w:t>
        </w:r>
        <w:r>
          <w:rPr>
            <w:noProof/>
            <w:webHidden/>
          </w:rPr>
          <w:tab/>
        </w:r>
        <w:r>
          <w:rPr>
            <w:noProof/>
            <w:webHidden/>
          </w:rPr>
          <w:fldChar w:fldCharType="begin"/>
        </w:r>
        <w:r>
          <w:rPr>
            <w:noProof/>
            <w:webHidden/>
          </w:rPr>
          <w:instrText xml:space="preserve"> PAGEREF _Toc104455647 \h </w:instrText>
        </w:r>
        <w:r>
          <w:rPr>
            <w:noProof/>
            <w:webHidden/>
          </w:rPr>
        </w:r>
        <w:r>
          <w:rPr>
            <w:noProof/>
            <w:webHidden/>
          </w:rPr>
          <w:fldChar w:fldCharType="separate"/>
        </w:r>
        <w:r>
          <w:rPr>
            <w:noProof/>
            <w:webHidden/>
          </w:rPr>
          <w:t>51</w:t>
        </w:r>
        <w:r>
          <w:rPr>
            <w:noProof/>
            <w:webHidden/>
          </w:rPr>
          <w:fldChar w:fldCharType="end"/>
        </w:r>
      </w:hyperlink>
    </w:p>
    <w:p w14:paraId="790E5FC1" w14:textId="6FF94CFB" w:rsidR="00C61A5D" w:rsidRDefault="00C61A5D">
      <w:pPr>
        <w:pStyle w:val="TableofFigures"/>
        <w:tabs>
          <w:tab w:val="right" w:leader="dot" w:pos="8210"/>
        </w:tabs>
        <w:rPr>
          <w:rFonts w:asciiTheme="minorHAnsi" w:eastAsiaTheme="minorEastAsia" w:hAnsiTheme="minorHAnsi" w:cstheme="minorBidi"/>
          <w:noProof/>
          <w:sz w:val="22"/>
          <w:szCs w:val="22"/>
          <w:lang w:val="en-GB" w:eastAsia="en-GB"/>
        </w:rPr>
      </w:pPr>
      <w:hyperlink w:anchor="_Toc104455648" w:history="1">
        <w:r w:rsidRPr="00953C29">
          <w:rPr>
            <w:rStyle w:val="Hyperlink"/>
            <w:noProof/>
          </w:rPr>
          <w:t>Figure 39 Scatter line plot of EMG signal from bipolar measurement circuit (50% muscle extraction)</w:t>
        </w:r>
        <w:r>
          <w:rPr>
            <w:noProof/>
            <w:webHidden/>
          </w:rPr>
          <w:tab/>
        </w:r>
        <w:r>
          <w:rPr>
            <w:noProof/>
            <w:webHidden/>
          </w:rPr>
          <w:fldChar w:fldCharType="begin"/>
        </w:r>
        <w:r>
          <w:rPr>
            <w:noProof/>
            <w:webHidden/>
          </w:rPr>
          <w:instrText xml:space="preserve"> PAGEREF _Toc104455648 \h </w:instrText>
        </w:r>
        <w:r>
          <w:rPr>
            <w:noProof/>
            <w:webHidden/>
          </w:rPr>
        </w:r>
        <w:r>
          <w:rPr>
            <w:noProof/>
            <w:webHidden/>
          </w:rPr>
          <w:fldChar w:fldCharType="separate"/>
        </w:r>
        <w:r>
          <w:rPr>
            <w:noProof/>
            <w:webHidden/>
          </w:rPr>
          <w:t>52</w:t>
        </w:r>
        <w:r>
          <w:rPr>
            <w:noProof/>
            <w:webHidden/>
          </w:rPr>
          <w:fldChar w:fldCharType="end"/>
        </w:r>
      </w:hyperlink>
    </w:p>
    <w:p w14:paraId="377C705E" w14:textId="11C6A9B9" w:rsidR="00C61A5D" w:rsidRDefault="00C61A5D">
      <w:pPr>
        <w:pStyle w:val="TableofFigures"/>
        <w:tabs>
          <w:tab w:val="right" w:leader="dot" w:pos="8210"/>
        </w:tabs>
        <w:rPr>
          <w:rFonts w:asciiTheme="minorHAnsi" w:eastAsiaTheme="minorEastAsia" w:hAnsiTheme="minorHAnsi" w:cstheme="minorBidi"/>
          <w:noProof/>
          <w:sz w:val="22"/>
          <w:szCs w:val="22"/>
          <w:lang w:val="en-GB" w:eastAsia="en-GB"/>
        </w:rPr>
      </w:pPr>
      <w:hyperlink w:anchor="_Toc104455649" w:history="1">
        <w:r w:rsidRPr="00953C29">
          <w:rPr>
            <w:rStyle w:val="Hyperlink"/>
            <w:noProof/>
          </w:rPr>
          <w:t>Figure 40 Scatter line plot of EMG signal from bipolar measurement circuit (100% muscle extraction)</w:t>
        </w:r>
        <w:r>
          <w:rPr>
            <w:noProof/>
            <w:webHidden/>
          </w:rPr>
          <w:tab/>
        </w:r>
        <w:r>
          <w:rPr>
            <w:noProof/>
            <w:webHidden/>
          </w:rPr>
          <w:fldChar w:fldCharType="begin"/>
        </w:r>
        <w:r>
          <w:rPr>
            <w:noProof/>
            <w:webHidden/>
          </w:rPr>
          <w:instrText xml:space="preserve"> PAGEREF _Toc104455649 \h </w:instrText>
        </w:r>
        <w:r>
          <w:rPr>
            <w:noProof/>
            <w:webHidden/>
          </w:rPr>
        </w:r>
        <w:r>
          <w:rPr>
            <w:noProof/>
            <w:webHidden/>
          </w:rPr>
          <w:fldChar w:fldCharType="separate"/>
        </w:r>
        <w:r>
          <w:rPr>
            <w:noProof/>
            <w:webHidden/>
          </w:rPr>
          <w:t>52</w:t>
        </w:r>
        <w:r>
          <w:rPr>
            <w:noProof/>
            <w:webHidden/>
          </w:rPr>
          <w:fldChar w:fldCharType="end"/>
        </w:r>
      </w:hyperlink>
    </w:p>
    <w:p w14:paraId="3BEF865D" w14:textId="416D4E03" w:rsidR="00C61A5D" w:rsidRDefault="00C61A5D">
      <w:pPr>
        <w:pStyle w:val="TableofFigures"/>
        <w:tabs>
          <w:tab w:val="right" w:leader="dot" w:pos="8210"/>
        </w:tabs>
        <w:rPr>
          <w:rFonts w:asciiTheme="minorHAnsi" w:eastAsiaTheme="minorEastAsia" w:hAnsiTheme="minorHAnsi" w:cstheme="minorBidi"/>
          <w:noProof/>
          <w:sz w:val="22"/>
          <w:szCs w:val="22"/>
          <w:lang w:val="en-GB" w:eastAsia="en-GB"/>
        </w:rPr>
      </w:pPr>
      <w:hyperlink w:anchor="_Toc104455650" w:history="1">
        <w:r w:rsidRPr="00953C29">
          <w:rPr>
            <w:rStyle w:val="Hyperlink"/>
            <w:noProof/>
          </w:rPr>
          <w:t>Figure 41 Scatter line plot of EMG signal from double differential circuit (0% muscle extraction)</w:t>
        </w:r>
        <w:r>
          <w:rPr>
            <w:noProof/>
            <w:webHidden/>
          </w:rPr>
          <w:tab/>
        </w:r>
        <w:r>
          <w:rPr>
            <w:noProof/>
            <w:webHidden/>
          </w:rPr>
          <w:fldChar w:fldCharType="begin"/>
        </w:r>
        <w:r>
          <w:rPr>
            <w:noProof/>
            <w:webHidden/>
          </w:rPr>
          <w:instrText xml:space="preserve"> PAGEREF _Toc104455650 \h </w:instrText>
        </w:r>
        <w:r>
          <w:rPr>
            <w:noProof/>
            <w:webHidden/>
          </w:rPr>
        </w:r>
        <w:r>
          <w:rPr>
            <w:noProof/>
            <w:webHidden/>
          </w:rPr>
          <w:fldChar w:fldCharType="separate"/>
        </w:r>
        <w:r>
          <w:rPr>
            <w:noProof/>
            <w:webHidden/>
          </w:rPr>
          <w:t>53</w:t>
        </w:r>
        <w:r>
          <w:rPr>
            <w:noProof/>
            <w:webHidden/>
          </w:rPr>
          <w:fldChar w:fldCharType="end"/>
        </w:r>
      </w:hyperlink>
    </w:p>
    <w:p w14:paraId="6F026ACF" w14:textId="553ABEC3" w:rsidR="00C61A5D" w:rsidRDefault="00C61A5D">
      <w:pPr>
        <w:pStyle w:val="TableofFigures"/>
        <w:tabs>
          <w:tab w:val="right" w:leader="dot" w:pos="8210"/>
        </w:tabs>
        <w:rPr>
          <w:rFonts w:asciiTheme="minorHAnsi" w:eastAsiaTheme="minorEastAsia" w:hAnsiTheme="minorHAnsi" w:cstheme="minorBidi"/>
          <w:noProof/>
          <w:sz w:val="22"/>
          <w:szCs w:val="22"/>
          <w:lang w:val="en-GB" w:eastAsia="en-GB"/>
        </w:rPr>
      </w:pPr>
      <w:hyperlink w:anchor="_Toc104455651" w:history="1">
        <w:r w:rsidRPr="00953C29">
          <w:rPr>
            <w:rStyle w:val="Hyperlink"/>
            <w:noProof/>
          </w:rPr>
          <w:t>Figure 42 Scatter line plot of EMG signal from double differential circuit (50% muscle extraction)</w:t>
        </w:r>
        <w:r>
          <w:rPr>
            <w:noProof/>
            <w:webHidden/>
          </w:rPr>
          <w:tab/>
        </w:r>
        <w:r>
          <w:rPr>
            <w:noProof/>
            <w:webHidden/>
          </w:rPr>
          <w:fldChar w:fldCharType="begin"/>
        </w:r>
        <w:r>
          <w:rPr>
            <w:noProof/>
            <w:webHidden/>
          </w:rPr>
          <w:instrText xml:space="preserve"> PAGEREF _Toc104455651 \h </w:instrText>
        </w:r>
        <w:r>
          <w:rPr>
            <w:noProof/>
            <w:webHidden/>
          </w:rPr>
        </w:r>
        <w:r>
          <w:rPr>
            <w:noProof/>
            <w:webHidden/>
          </w:rPr>
          <w:fldChar w:fldCharType="separate"/>
        </w:r>
        <w:r>
          <w:rPr>
            <w:noProof/>
            <w:webHidden/>
          </w:rPr>
          <w:t>54</w:t>
        </w:r>
        <w:r>
          <w:rPr>
            <w:noProof/>
            <w:webHidden/>
          </w:rPr>
          <w:fldChar w:fldCharType="end"/>
        </w:r>
      </w:hyperlink>
    </w:p>
    <w:p w14:paraId="4AC87CE9" w14:textId="538DB111" w:rsidR="00C61A5D" w:rsidRDefault="00C61A5D">
      <w:pPr>
        <w:pStyle w:val="TableofFigures"/>
        <w:tabs>
          <w:tab w:val="right" w:leader="dot" w:pos="8210"/>
        </w:tabs>
        <w:rPr>
          <w:rFonts w:asciiTheme="minorHAnsi" w:eastAsiaTheme="minorEastAsia" w:hAnsiTheme="minorHAnsi" w:cstheme="minorBidi"/>
          <w:noProof/>
          <w:sz w:val="22"/>
          <w:szCs w:val="22"/>
          <w:lang w:val="en-GB" w:eastAsia="en-GB"/>
        </w:rPr>
      </w:pPr>
      <w:hyperlink w:anchor="_Toc104455652" w:history="1">
        <w:r w:rsidRPr="00953C29">
          <w:rPr>
            <w:rStyle w:val="Hyperlink"/>
            <w:noProof/>
          </w:rPr>
          <w:t>Figure 43 Scatter line plot of EMG signal from double differential circuit (100% muscle extraction)</w:t>
        </w:r>
        <w:r>
          <w:rPr>
            <w:noProof/>
            <w:webHidden/>
          </w:rPr>
          <w:tab/>
        </w:r>
        <w:r>
          <w:rPr>
            <w:noProof/>
            <w:webHidden/>
          </w:rPr>
          <w:fldChar w:fldCharType="begin"/>
        </w:r>
        <w:r>
          <w:rPr>
            <w:noProof/>
            <w:webHidden/>
          </w:rPr>
          <w:instrText xml:space="preserve"> PAGEREF _Toc104455652 \h </w:instrText>
        </w:r>
        <w:r>
          <w:rPr>
            <w:noProof/>
            <w:webHidden/>
          </w:rPr>
        </w:r>
        <w:r>
          <w:rPr>
            <w:noProof/>
            <w:webHidden/>
          </w:rPr>
          <w:fldChar w:fldCharType="separate"/>
        </w:r>
        <w:r>
          <w:rPr>
            <w:noProof/>
            <w:webHidden/>
          </w:rPr>
          <w:t>54</w:t>
        </w:r>
        <w:r>
          <w:rPr>
            <w:noProof/>
            <w:webHidden/>
          </w:rPr>
          <w:fldChar w:fldCharType="end"/>
        </w:r>
      </w:hyperlink>
    </w:p>
    <w:p w14:paraId="086CDE46" w14:textId="61E3F9B5" w:rsidR="00C61A5D" w:rsidRDefault="00C61A5D">
      <w:pPr>
        <w:pStyle w:val="TableofFigures"/>
        <w:tabs>
          <w:tab w:val="right" w:leader="dot" w:pos="8210"/>
        </w:tabs>
        <w:rPr>
          <w:rFonts w:asciiTheme="minorHAnsi" w:eastAsiaTheme="minorEastAsia" w:hAnsiTheme="minorHAnsi" w:cstheme="minorBidi"/>
          <w:noProof/>
          <w:sz w:val="22"/>
          <w:szCs w:val="22"/>
          <w:lang w:val="en-GB" w:eastAsia="en-GB"/>
        </w:rPr>
      </w:pPr>
      <w:hyperlink w:anchor="_Toc104455653" w:history="1">
        <w:r w:rsidRPr="00953C29">
          <w:rPr>
            <w:rStyle w:val="Hyperlink"/>
            <w:noProof/>
          </w:rPr>
          <w:t>Figure 44 Bar chart of average voltage based on mode</w:t>
        </w:r>
        <w:r>
          <w:rPr>
            <w:noProof/>
            <w:webHidden/>
          </w:rPr>
          <w:tab/>
        </w:r>
        <w:r>
          <w:rPr>
            <w:noProof/>
            <w:webHidden/>
          </w:rPr>
          <w:fldChar w:fldCharType="begin"/>
        </w:r>
        <w:r>
          <w:rPr>
            <w:noProof/>
            <w:webHidden/>
          </w:rPr>
          <w:instrText xml:space="preserve"> PAGEREF _Toc104455653 \h </w:instrText>
        </w:r>
        <w:r>
          <w:rPr>
            <w:noProof/>
            <w:webHidden/>
          </w:rPr>
        </w:r>
        <w:r>
          <w:rPr>
            <w:noProof/>
            <w:webHidden/>
          </w:rPr>
          <w:fldChar w:fldCharType="separate"/>
        </w:r>
        <w:r>
          <w:rPr>
            <w:noProof/>
            <w:webHidden/>
          </w:rPr>
          <w:t>56</w:t>
        </w:r>
        <w:r>
          <w:rPr>
            <w:noProof/>
            <w:webHidden/>
          </w:rPr>
          <w:fldChar w:fldCharType="end"/>
        </w:r>
      </w:hyperlink>
    </w:p>
    <w:p w14:paraId="5397DEEC" w14:textId="498B0041" w:rsidR="00C61A5D" w:rsidRDefault="00C61A5D">
      <w:pPr>
        <w:pStyle w:val="TableofFigures"/>
        <w:tabs>
          <w:tab w:val="right" w:leader="dot" w:pos="8210"/>
        </w:tabs>
        <w:rPr>
          <w:rFonts w:asciiTheme="minorHAnsi" w:eastAsiaTheme="minorEastAsia" w:hAnsiTheme="minorHAnsi" w:cstheme="minorBidi"/>
          <w:noProof/>
          <w:sz w:val="22"/>
          <w:szCs w:val="22"/>
          <w:lang w:val="en-GB" w:eastAsia="en-GB"/>
        </w:rPr>
      </w:pPr>
      <w:hyperlink w:anchor="_Toc104455654" w:history="1">
        <w:r w:rsidRPr="00953C29">
          <w:rPr>
            <w:rStyle w:val="Hyperlink"/>
            <w:noProof/>
          </w:rPr>
          <w:t>Figure 45 Close up EMG signal from single differential circuit (100% muscle extraction)</w:t>
        </w:r>
        <w:r>
          <w:rPr>
            <w:noProof/>
            <w:webHidden/>
          </w:rPr>
          <w:tab/>
        </w:r>
        <w:r>
          <w:rPr>
            <w:noProof/>
            <w:webHidden/>
          </w:rPr>
          <w:fldChar w:fldCharType="begin"/>
        </w:r>
        <w:r>
          <w:rPr>
            <w:noProof/>
            <w:webHidden/>
          </w:rPr>
          <w:instrText xml:space="preserve"> PAGEREF _Toc104455654 \h </w:instrText>
        </w:r>
        <w:r>
          <w:rPr>
            <w:noProof/>
            <w:webHidden/>
          </w:rPr>
        </w:r>
        <w:r>
          <w:rPr>
            <w:noProof/>
            <w:webHidden/>
          </w:rPr>
          <w:fldChar w:fldCharType="separate"/>
        </w:r>
        <w:r>
          <w:rPr>
            <w:noProof/>
            <w:webHidden/>
          </w:rPr>
          <w:t>57</w:t>
        </w:r>
        <w:r>
          <w:rPr>
            <w:noProof/>
            <w:webHidden/>
          </w:rPr>
          <w:fldChar w:fldCharType="end"/>
        </w:r>
      </w:hyperlink>
    </w:p>
    <w:p w14:paraId="044FE61F" w14:textId="40AE06C0" w:rsidR="00C61A5D" w:rsidRDefault="00C61A5D">
      <w:pPr>
        <w:pStyle w:val="TableofFigures"/>
        <w:tabs>
          <w:tab w:val="right" w:leader="dot" w:pos="8210"/>
        </w:tabs>
        <w:rPr>
          <w:rFonts w:asciiTheme="minorHAnsi" w:eastAsiaTheme="minorEastAsia" w:hAnsiTheme="minorHAnsi" w:cstheme="minorBidi"/>
          <w:noProof/>
          <w:sz w:val="22"/>
          <w:szCs w:val="22"/>
          <w:lang w:val="en-GB" w:eastAsia="en-GB"/>
        </w:rPr>
      </w:pPr>
      <w:hyperlink w:anchor="_Toc104455655" w:history="1">
        <w:r w:rsidRPr="00953C29">
          <w:rPr>
            <w:rStyle w:val="Hyperlink"/>
            <w:noProof/>
          </w:rPr>
          <w:t>Figure 46 Close up EMG signal from bipolar measurement circuit (100% muscle extraction)</w:t>
        </w:r>
        <w:r>
          <w:rPr>
            <w:noProof/>
            <w:webHidden/>
          </w:rPr>
          <w:tab/>
        </w:r>
        <w:r>
          <w:rPr>
            <w:noProof/>
            <w:webHidden/>
          </w:rPr>
          <w:fldChar w:fldCharType="begin"/>
        </w:r>
        <w:r>
          <w:rPr>
            <w:noProof/>
            <w:webHidden/>
          </w:rPr>
          <w:instrText xml:space="preserve"> PAGEREF _Toc104455655 \h </w:instrText>
        </w:r>
        <w:r>
          <w:rPr>
            <w:noProof/>
            <w:webHidden/>
          </w:rPr>
        </w:r>
        <w:r>
          <w:rPr>
            <w:noProof/>
            <w:webHidden/>
          </w:rPr>
          <w:fldChar w:fldCharType="separate"/>
        </w:r>
        <w:r>
          <w:rPr>
            <w:noProof/>
            <w:webHidden/>
          </w:rPr>
          <w:t>58</w:t>
        </w:r>
        <w:r>
          <w:rPr>
            <w:noProof/>
            <w:webHidden/>
          </w:rPr>
          <w:fldChar w:fldCharType="end"/>
        </w:r>
      </w:hyperlink>
    </w:p>
    <w:p w14:paraId="435F8B9E" w14:textId="77777777" w:rsidR="00C61A5D" w:rsidRDefault="00C61A5D" w:rsidP="00C61A5D">
      <w:pPr>
        <w:pStyle w:val="TableofFigures"/>
        <w:tabs>
          <w:tab w:val="right" w:leader="dot" w:pos="8210"/>
        </w:tabs>
        <w:rPr>
          <w:rStyle w:val="Hyperlink"/>
          <w:noProof/>
        </w:rPr>
      </w:pPr>
      <w:hyperlink w:anchor="_Toc104455656" w:history="1">
        <w:r w:rsidRPr="00953C29">
          <w:rPr>
            <w:rStyle w:val="Hyperlink"/>
            <w:noProof/>
          </w:rPr>
          <w:t>Figure 47 Close up EMG signal from double differential circuit (100% muscle extraction)</w:t>
        </w:r>
        <w:r>
          <w:rPr>
            <w:noProof/>
            <w:webHidden/>
          </w:rPr>
          <w:tab/>
        </w:r>
        <w:r>
          <w:rPr>
            <w:noProof/>
            <w:webHidden/>
          </w:rPr>
          <w:fldChar w:fldCharType="begin"/>
        </w:r>
        <w:r>
          <w:rPr>
            <w:noProof/>
            <w:webHidden/>
          </w:rPr>
          <w:instrText xml:space="preserve"> PAGEREF _Toc104455656 \h </w:instrText>
        </w:r>
        <w:r>
          <w:rPr>
            <w:noProof/>
            <w:webHidden/>
          </w:rPr>
        </w:r>
        <w:r>
          <w:rPr>
            <w:noProof/>
            <w:webHidden/>
          </w:rPr>
          <w:fldChar w:fldCharType="separate"/>
        </w:r>
        <w:r>
          <w:rPr>
            <w:noProof/>
            <w:webHidden/>
          </w:rPr>
          <w:t>59</w:t>
        </w:r>
        <w:r>
          <w:rPr>
            <w:noProof/>
            <w:webHidden/>
          </w:rPr>
          <w:fldChar w:fldCharType="end"/>
        </w:r>
      </w:hyperlink>
    </w:p>
    <w:p w14:paraId="74FC9C92" w14:textId="07618608" w:rsidR="00C61A5D" w:rsidRDefault="00C61A5D" w:rsidP="00C61A5D">
      <w:pPr>
        <w:pStyle w:val="TableofFigures"/>
        <w:tabs>
          <w:tab w:val="right" w:leader="dot" w:pos="8210"/>
        </w:tabs>
        <w:rPr>
          <w:rStyle w:val="Hyperlink"/>
          <w:noProof/>
        </w:rPr>
      </w:pPr>
      <w:r>
        <w:rPr>
          <w:rStyle w:val="Hyperlink"/>
          <w:noProof/>
        </w:rPr>
        <w:br w:type="page"/>
      </w:r>
    </w:p>
    <w:p w14:paraId="09DB5061" w14:textId="77777777" w:rsidR="00C61A5D" w:rsidRDefault="00C61A5D" w:rsidP="00C61A5D">
      <w:pPr>
        <w:pStyle w:val="Heading1"/>
        <w:rPr>
          <w:noProof/>
        </w:rPr>
      </w:pPr>
      <w:r>
        <w:rPr>
          <w:rFonts w:eastAsiaTheme="minorHAnsi"/>
          <w:b w:val="0"/>
          <w:bCs w:val="0"/>
          <w:sz w:val="24"/>
          <w:szCs w:val="24"/>
        </w:rPr>
        <w:lastRenderedPageBreak/>
        <w:fldChar w:fldCharType="end"/>
      </w:r>
      <w:r w:rsidR="00C42887">
        <w:t>LIST OF TABLES</w:t>
      </w:r>
      <w:bookmarkEnd w:id="8"/>
      <w:r>
        <w:fldChar w:fldCharType="begin"/>
      </w:r>
      <w:r>
        <w:instrText xml:space="preserve"> TOC \h \z \c "Table" </w:instrText>
      </w:r>
      <w:r>
        <w:fldChar w:fldCharType="separate"/>
      </w:r>
    </w:p>
    <w:p w14:paraId="3DA73E7A" w14:textId="794367D1" w:rsidR="00C61A5D" w:rsidRDefault="00C61A5D">
      <w:pPr>
        <w:pStyle w:val="TableofFigures"/>
        <w:tabs>
          <w:tab w:val="right" w:leader="dot" w:pos="8210"/>
        </w:tabs>
        <w:rPr>
          <w:rFonts w:asciiTheme="minorHAnsi" w:eastAsiaTheme="minorEastAsia" w:hAnsiTheme="minorHAnsi" w:cstheme="minorBidi"/>
          <w:noProof/>
          <w:sz w:val="22"/>
          <w:szCs w:val="22"/>
          <w:lang w:val="en-GB" w:eastAsia="en-GB"/>
        </w:rPr>
      </w:pPr>
      <w:hyperlink w:anchor="_Toc104455692" w:history="1">
        <w:r w:rsidRPr="00C343C4">
          <w:rPr>
            <w:rStyle w:val="Hyperlink"/>
            <w:noProof/>
          </w:rPr>
          <w:t>Table 1 The specification of PSoC 5LP</w:t>
        </w:r>
        <w:r>
          <w:rPr>
            <w:noProof/>
            <w:webHidden/>
          </w:rPr>
          <w:tab/>
        </w:r>
        <w:r>
          <w:rPr>
            <w:noProof/>
            <w:webHidden/>
          </w:rPr>
          <w:fldChar w:fldCharType="begin"/>
        </w:r>
        <w:r>
          <w:rPr>
            <w:noProof/>
            <w:webHidden/>
          </w:rPr>
          <w:instrText xml:space="preserve"> PAGEREF _Toc104455692 \h </w:instrText>
        </w:r>
        <w:r>
          <w:rPr>
            <w:noProof/>
            <w:webHidden/>
          </w:rPr>
        </w:r>
        <w:r>
          <w:rPr>
            <w:noProof/>
            <w:webHidden/>
          </w:rPr>
          <w:fldChar w:fldCharType="separate"/>
        </w:r>
        <w:r>
          <w:rPr>
            <w:noProof/>
            <w:webHidden/>
          </w:rPr>
          <w:t>25</w:t>
        </w:r>
        <w:r>
          <w:rPr>
            <w:noProof/>
            <w:webHidden/>
          </w:rPr>
          <w:fldChar w:fldCharType="end"/>
        </w:r>
      </w:hyperlink>
    </w:p>
    <w:p w14:paraId="5414B2B9" w14:textId="35E0499B" w:rsidR="00C61A5D" w:rsidRDefault="00C61A5D">
      <w:pPr>
        <w:pStyle w:val="TableofFigures"/>
        <w:tabs>
          <w:tab w:val="right" w:leader="dot" w:pos="8210"/>
        </w:tabs>
        <w:rPr>
          <w:rFonts w:asciiTheme="minorHAnsi" w:eastAsiaTheme="minorEastAsia" w:hAnsiTheme="minorHAnsi" w:cstheme="minorBidi"/>
          <w:noProof/>
          <w:sz w:val="22"/>
          <w:szCs w:val="22"/>
          <w:lang w:val="en-GB" w:eastAsia="en-GB"/>
        </w:rPr>
      </w:pPr>
      <w:hyperlink w:anchor="_Toc104455693" w:history="1">
        <w:r w:rsidRPr="00C343C4">
          <w:rPr>
            <w:rStyle w:val="Hyperlink"/>
            <w:noProof/>
          </w:rPr>
          <w:t>Table 2 Material cost</w:t>
        </w:r>
        <w:r>
          <w:rPr>
            <w:noProof/>
            <w:webHidden/>
          </w:rPr>
          <w:tab/>
        </w:r>
        <w:r>
          <w:rPr>
            <w:noProof/>
            <w:webHidden/>
          </w:rPr>
          <w:fldChar w:fldCharType="begin"/>
        </w:r>
        <w:r>
          <w:rPr>
            <w:noProof/>
            <w:webHidden/>
          </w:rPr>
          <w:instrText xml:space="preserve"> PAGEREF _Toc104455693 \h </w:instrText>
        </w:r>
        <w:r>
          <w:rPr>
            <w:noProof/>
            <w:webHidden/>
          </w:rPr>
        </w:r>
        <w:r>
          <w:rPr>
            <w:noProof/>
            <w:webHidden/>
          </w:rPr>
          <w:fldChar w:fldCharType="separate"/>
        </w:r>
        <w:r>
          <w:rPr>
            <w:noProof/>
            <w:webHidden/>
          </w:rPr>
          <w:t>31</w:t>
        </w:r>
        <w:r>
          <w:rPr>
            <w:noProof/>
            <w:webHidden/>
          </w:rPr>
          <w:fldChar w:fldCharType="end"/>
        </w:r>
      </w:hyperlink>
    </w:p>
    <w:p w14:paraId="39194C55" w14:textId="673DDA73" w:rsidR="00C61A5D" w:rsidRDefault="00C61A5D">
      <w:pPr>
        <w:pStyle w:val="TableofFigures"/>
        <w:tabs>
          <w:tab w:val="right" w:leader="dot" w:pos="8210"/>
        </w:tabs>
        <w:rPr>
          <w:rFonts w:asciiTheme="minorHAnsi" w:eastAsiaTheme="minorEastAsia" w:hAnsiTheme="minorHAnsi" w:cstheme="minorBidi"/>
          <w:noProof/>
          <w:sz w:val="22"/>
          <w:szCs w:val="22"/>
          <w:lang w:val="en-GB" w:eastAsia="en-GB"/>
        </w:rPr>
      </w:pPr>
      <w:hyperlink w:anchor="_Toc104455694" w:history="1">
        <w:r w:rsidRPr="00C343C4">
          <w:rPr>
            <w:rStyle w:val="Hyperlink"/>
            <w:noProof/>
          </w:rPr>
          <w:t>Table 3 Total cost of EMG device</w:t>
        </w:r>
        <w:r>
          <w:rPr>
            <w:noProof/>
            <w:webHidden/>
          </w:rPr>
          <w:tab/>
        </w:r>
        <w:r>
          <w:rPr>
            <w:noProof/>
            <w:webHidden/>
          </w:rPr>
          <w:fldChar w:fldCharType="begin"/>
        </w:r>
        <w:r>
          <w:rPr>
            <w:noProof/>
            <w:webHidden/>
          </w:rPr>
          <w:instrText xml:space="preserve"> PAGEREF _Toc104455694 \h </w:instrText>
        </w:r>
        <w:r>
          <w:rPr>
            <w:noProof/>
            <w:webHidden/>
          </w:rPr>
        </w:r>
        <w:r>
          <w:rPr>
            <w:noProof/>
            <w:webHidden/>
          </w:rPr>
          <w:fldChar w:fldCharType="separate"/>
        </w:r>
        <w:r>
          <w:rPr>
            <w:noProof/>
            <w:webHidden/>
          </w:rPr>
          <w:t>48</w:t>
        </w:r>
        <w:r>
          <w:rPr>
            <w:noProof/>
            <w:webHidden/>
          </w:rPr>
          <w:fldChar w:fldCharType="end"/>
        </w:r>
      </w:hyperlink>
    </w:p>
    <w:p w14:paraId="1A922CA7" w14:textId="20DB5930" w:rsidR="00C61A5D" w:rsidRDefault="00C61A5D">
      <w:pPr>
        <w:pStyle w:val="TableofFigures"/>
        <w:tabs>
          <w:tab w:val="right" w:leader="dot" w:pos="8210"/>
        </w:tabs>
        <w:rPr>
          <w:rFonts w:asciiTheme="minorHAnsi" w:eastAsiaTheme="minorEastAsia" w:hAnsiTheme="minorHAnsi" w:cstheme="minorBidi"/>
          <w:noProof/>
          <w:sz w:val="22"/>
          <w:szCs w:val="22"/>
          <w:lang w:val="en-GB" w:eastAsia="en-GB"/>
        </w:rPr>
      </w:pPr>
      <w:hyperlink w:anchor="_Toc104455695" w:history="1">
        <w:r w:rsidRPr="00C343C4">
          <w:rPr>
            <w:rStyle w:val="Hyperlink"/>
            <w:noProof/>
          </w:rPr>
          <w:t>Table 4 Average Voltage based on readings from each mode</w:t>
        </w:r>
        <w:r>
          <w:rPr>
            <w:noProof/>
            <w:webHidden/>
          </w:rPr>
          <w:tab/>
        </w:r>
        <w:r>
          <w:rPr>
            <w:noProof/>
            <w:webHidden/>
          </w:rPr>
          <w:fldChar w:fldCharType="begin"/>
        </w:r>
        <w:r>
          <w:rPr>
            <w:noProof/>
            <w:webHidden/>
          </w:rPr>
          <w:instrText xml:space="preserve"> PAGEREF _Toc104455695 \h </w:instrText>
        </w:r>
        <w:r>
          <w:rPr>
            <w:noProof/>
            <w:webHidden/>
          </w:rPr>
        </w:r>
        <w:r>
          <w:rPr>
            <w:noProof/>
            <w:webHidden/>
          </w:rPr>
          <w:fldChar w:fldCharType="separate"/>
        </w:r>
        <w:r>
          <w:rPr>
            <w:noProof/>
            <w:webHidden/>
          </w:rPr>
          <w:t>55</w:t>
        </w:r>
        <w:r>
          <w:rPr>
            <w:noProof/>
            <w:webHidden/>
          </w:rPr>
          <w:fldChar w:fldCharType="end"/>
        </w:r>
      </w:hyperlink>
    </w:p>
    <w:p w14:paraId="6AE3E9A1" w14:textId="410F7A80" w:rsidR="00C42887" w:rsidRDefault="00C61A5D" w:rsidP="00C61A5D">
      <w:pPr>
        <w:pStyle w:val="Heading1"/>
      </w:pPr>
      <w:r>
        <w:fldChar w:fldCharType="end"/>
      </w:r>
    </w:p>
    <w:p w14:paraId="619AA336" w14:textId="00702FBC" w:rsidR="00C42887" w:rsidRDefault="00C42887" w:rsidP="00C42887">
      <w:r w:rsidRPr="00C42887">
        <w:t xml:space="preserve"> </w:t>
      </w:r>
      <w:r>
        <w:br w:type="page"/>
      </w:r>
    </w:p>
    <w:p w14:paraId="092B8371" w14:textId="302D5EC9" w:rsidR="00C42887" w:rsidRPr="00E5758C" w:rsidRDefault="00C42887" w:rsidP="00C42887">
      <w:pPr>
        <w:pStyle w:val="Heading1"/>
      </w:pPr>
      <w:bookmarkStart w:id="9" w:name="_Toc56534490"/>
      <w:bookmarkStart w:id="10" w:name="_Toc104455530"/>
      <w:r w:rsidRPr="00E5758C">
        <w:lastRenderedPageBreak/>
        <w:t>LIST OF ABBREVIATION</w:t>
      </w:r>
      <w:bookmarkEnd w:id="9"/>
      <w:r w:rsidR="009674CF">
        <w:t>S</w:t>
      </w:r>
      <w:bookmarkEnd w:id="10"/>
    </w:p>
    <w:p w14:paraId="655E41C4" w14:textId="77777777" w:rsidR="00C42887" w:rsidRPr="00E5758C" w:rsidRDefault="00C42887" w:rsidP="00C42887">
      <w:pPr>
        <w:tabs>
          <w:tab w:val="left" w:pos="7740"/>
        </w:tabs>
        <w:spacing w:after="0"/>
        <w:jc w:val="center"/>
        <w:rPr>
          <w:u w:val="dotted"/>
        </w:rPr>
      </w:pPr>
    </w:p>
    <w:p w14:paraId="51416D23" w14:textId="0F440505" w:rsidR="00C42887" w:rsidRDefault="00C42887" w:rsidP="00C42887">
      <w:pPr>
        <w:tabs>
          <w:tab w:val="left" w:pos="1440"/>
        </w:tabs>
        <w:spacing w:after="0"/>
      </w:pPr>
      <w:r>
        <w:t>EMG</w:t>
      </w:r>
      <w:r>
        <w:tab/>
        <w:t>Electromyography</w:t>
      </w:r>
    </w:p>
    <w:p w14:paraId="6E42E2D7" w14:textId="197F5ECA" w:rsidR="00C42887" w:rsidRPr="00E5758C" w:rsidRDefault="00C42887" w:rsidP="00C42887">
      <w:pPr>
        <w:tabs>
          <w:tab w:val="left" w:pos="1440"/>
        </w:tabs>
        <w:spacing w:after="0"/>
      </w:pPr>
      <w:r>
        <w:t>PC</w:t>
      </w:r>
      <w:r w:rsidRPr="00E5758C">
        <w:tab/>
      </w:r>
      <w:r>
        <w:t>Personal Computer</w:t>
      </w:r>
    </w:p>
    <w:p w14:paraId="1705499E" w14:textId="5ECC0B45" w:rsidR="00C42887" w:rsidRDefault="00C42887" w:rsidP="00C42887">
      <w:pPr>
        <w:tabs>
          <w:tab w:val="left" w:pos="1440"/>
        </w:tabs>
        <w:spacing w:after="0"/>
      </w:pPr>
      <w:r>
        <w:t>Op Amp</w:t>
      </w:r>
      <w:r>
        <w:tab/>
        <w:t>Operational Amplifier</w:t>
      </w:r>
    </w:p>
    <w:p w14:paraId="40E60173" w14:textId="47FA7A87" w:rsidR="00C42887" w:rsidRDefault="004F242F" w:rsidP="00C42887">
      <w:pPr>
        <w:tabs>
          <w:tab w:val="left" w:pos="1440"/>
        </w:tabs>
        <w:spacing w:after="0"/>
      </w:pPr>
      <w:r>
        <w:t>sEMG</w:t>
      </w:r>
      <w:r w:rsidR="00C42887">
        <w:tab/>
      </w:r>
      <w:r>
        <w:t>Surface Electromyography</w:t>
      </w:r>
    </w:p>
    <w:p w14:paraId="52D26474" w14:textId="35744133" w:rsidR="00C42887" w:rsidRDefault="004F242F" w:rsidP="00C42887">
      <w:pPr>
        <w:tabs>
          <w:tab w:val="left" w:pos="1440"/>
        </w:tabs>
        <w:spacing w:after="0"/>
      </w:pPr>
      <w:r>
        <w:t>MFAP</w:t>
      </w:r>
      <w:r w:rsidR="00C42887">
        <w:tab/>
      </w:r>
      <w:r>
        <w:t>Muscle Fiber Action Potential</w:t>
      </w:r>
    </w:p>
    <w:p w14:paraId="6C64A183" w14:textId="3721232A" w:rsidR="00C42887" w:rsidRDefault="004F242F" w:rsidP="00C42887">
      <w:pPr>
        <w:tabs>
          <w:tab w:val="left" w:pos="1440"/>
        </w:tabs>
        <w:spacing w:after="0"/>
      </w:pPr>
      <w:r>
        <w:t>MUAP</w:t>
      </w:r>
      <w:r w:rsidR="00C42887">
        <w:tab/>
      </w:r>
      <w:r>
        <w:t>Motor Unit Action Potential</w:t>
      </w:r>
    </w:p>
    <w:p w14:paraId="6B950397" w14:textId="0988A876" w:rsidR="00C42887" w:rsidRPr="00E5758C" w:rsidRDefault="004F242F" w:rsidP="00C42887">
      <w:pPr>
        <w:tabs>
          <w:tab w:val="left" w:pos="1440"/>
        </w:tabs>
        <w:spacing w:after="0"/>
      </w:pPr>
      <w:r>
        <w:t>MFCV</w:t>
      </w:r>
      <w:r w:rsidR="00C42887">
        <w:tab/>
      </w:r>
      <w:r>
        <w:t>Muscle Fiber Conduction Velocity</w:t>
      </w:r>
    </w:p>
    <w:p w14:paraId="6268FCC2" w14:textId="77777777" w:rsidR="004F242F" w:rsidRDefault="004F242F" w:rsidP="00C42887">
      <w:pPr>
        <w:tabs>
          <w:tab w:val="left" w:pos="1440"/>
        </w:tabs>
        <w:spacing w:after="0"/>
      </w:pPr>
      <w:r>
        <w:t>IAP</w:t>
      </w:r>
      <w:r w:rsidR="00C42887" w:rsidRPr="008870C3">
        <w:t xml:space="preserve">      </w:t>
      </w:r>
      <w:r w:rsidR="00C42887">
        <w:tab/>
      </w:r>
      <w:r w:rsidR="00C42887" w:rsidRPr="008870C3">
        <w:t xml:space="preserve"> </w:t>
      </w:r>
      <w:r>
        <w:t>Intercellular Action Potential</w:t>
      </w:r>
      <w:r w:rsidR="00C42887" w:rsidRPr="008870C3">
        <w:t xml:space="preserve"> </w:t>
      </w:r>
    </w:p>
    <w:p w14:paraId="78427306" w14:textId="623B370E" w:rsidR="00C42887" w:rsidRDefault="004F242F" w:rsidP="00C42887">
      <w:pPr>
        <w:tabs>
          <w:tab w:val="left" w:pos="1440"/>
        </w:tabs>
        <w:spacing w:after="0"/>
      </w:pPr>
      <w:r>
        <w:t>SVM</w:t>
      </w:r>
      <w:r w:rsidR="00C42887" w:rsidRPr="008870C3">
        <w:t xml:space="preserve">       </w:t>
      </w:r>
      <w:r w:rsidR="00C42887">
        <w:tab/>
      </w:r>
      <w:r w:rsidR="00C42887" w:rsidRPr="008870C3">
        <w:t xml:space="preserve"> </w:t>
      </w:r>
      <w:r>
        <w:t>Support Vector Machine</w:t>
      </w:r>
    </w:p>
    <w:p w14:paraId="284393D5" w14:textId="74FA84D6" w:rsidR="00C42887" w:rsidRPr="008870C3" w:rsidRDefault="004F242F" w:rsidP="00C42887">
      <w:pPr>
        <w:tabs>
          <w:tab w:val="left" w:pos="1440"/>
        </w:tabs>
        <w:spacing w:after="0"/>
      </w:pPr>
      <w:r>
        <w:t>ADC</w:t>
      </w:r>
      <w:r w:rsidR="00C42887">
        <w:tab/>
      </w:r>
      <w:r>
        <w:t>Analog Digital Converter</w:t>
      </w:r>
    </w:p>
    <w:p w14:paraId="438B2686" w14:textId="11145699" w:rsidR="00C42887" w:rsidRDefault="004F242F" w:rsidP="00C42887">
      <w:pPr>
        <w:tabs>
          <w:tab w:val="left" w:pos="1440"/>
        </w:tabs>
        <w:spacing w:after="0"/>
      </w:pPr>
      <w:r>
        <w:t>SD</w:t>
      </w:r>
      <w:r w:rsidR="00C42887">
        <w:tab/>
      </w:r>
      <w:r>
        <w:t>Single Differential</w:t>
      </w:r>
    </w:p>
    <w:p w14:paraId="544AEC2B" w14:textId="666A18BD" w:rsidR="004F242F" w:rsidRPr="00E5758C" w:rsidRDefault="004F242F" w:rsidP="00C42887">
      <w:pPr>
        <w:tabs>
          <w:tab w:val="left" w:pos="1440"/>
        </w:tabs>
        <w:spacing w:after="0"/>
      </w:pPr>
      <w:r>
        <w:t>DD</w:t>
      </w:r>
      <w:r>
        <w:tab/>
        <w:t>Double Differential</w:t>
      </w:r>
    </w:p>
    <w:p w14:paraId="7B3F0387" w14:textId="77777777" w:rsidR="00C42887" w:rsidRDefault="00C42887" w:rsidP="00C42887">
      <w:pPr>
        <w:pStyle w:val="Heading0"/>
      </w:pPr>
    </w:p>
    <w:p w14:paraId="54EFB92A" w14:textId="0B9F59A7" w:rsidR="00C42887" w:rsidRDefault="00C42887" w:rsidP="00C42887">
      <w:pPr>
        <w:pStyle w:val="Heading1"/>
        <w:jc w:val="both"/>
      </w:pPr>
      <w:r>
        <w:br w:type="page"/>
      </w:r>
    </w:p>
    <w:p w14:paraId="6FBBB99A" w14:textId="749360A6" w:rsidR="00C42887" w:rsidRDefault="00C42887" w:rsidP="00C42887">
      <w:pPr>
        <w:pStyle w:val="Heading1"/>
      </w:pPr>
      <w:bookmarkStart w:id="11" w:name="_Toc104455531"/>
      <w:r>
        <w:lastRenderedPageBreak/>
        <w:t>ABSTRACT</w:t>
      </w:r>
      <w:bookmarkEnd w:id="11"/>
    </w:p>
    <w:p w14:paraId="0FCC2CE7" w14:textId="2A7BCAA2" w:rsidR="00C42887" w:rsidRPr="00A31F81" w:rsidRDefault="00C42887" w:rsidP="00C42887">
      <w:r w:rsidRPr="00A31F81">
        <w:t>The project is mainly focus on developing a low-cost multichannel front-end EMG acquisition device to provide alternative solution for those who want an affordable option to use EMG device. As the cost of manufacturing an EMG machine can reach almost thousands of ringgits, the price of the EMG machine is very expensive, and the machine is also bulky making it not a suitable choice for someone who want to do EMG diagnosis frequently. The proposed EMG device is designed to be as simplicity as possible by only use one microcontroller that has all the requirements for an EMG device to operate. The acquisition system consists of three parts which are the EMG electrodes to detect the EMG signal from the muscle, the microcontroller that will process the EMG signal, and data monitoring which the data is transferred to PC for display. The research methodology would discuss further about its specifications and cost of developing the EMG device while also include the simulation of EMG acquisition and filtering signal.</w:t>
      </w:r>
    </w:p>
    <w:p w14:paraId="75042EBD" w14:textId="26E35962" w:rsidR="00C42887" w:rsidRDefault="00C42887" w:rsidP="00C42887">
      <w:pPr>
        <w:pStyle w:val="Heading1"/>
        <w:jc w:val="both"/>
      </w:pPr>
    </w:p>
    <w:p w14:paraId="3885F31B" w14:textId="2C1829C7" w:rsidR="001F66A0" w:rsidRDefault="001F66A0" w:rsidP="00A31F81">
      <w:pPr>
        <w:sectPr w:rsidR="001F66A0" w:rsidSect="00F540AF">
          <w:footerReference w:type="default" r:id="rId14"/>
          <w:pgSz w:w="11906" w:h="16838"/>
          <w:pgMar w:top="1701" w:right="1701" w:bottom="1701" w:left="1985" w:header="709" w:footer="709" w:gutter="0"/>
          <w:pgNumType w:fmt="lowerRoman" w:start="1"/>
          <w:cols w:space="708"/>
          <w:docGrid w:linePitch="360"/>
        </w:sectPr>
      </w:pPr>
    </w:p>
    <w:p w14:paraId="27C69A74" w14:textId="055A0FCC" w:rsidR="00D86B1E" w:rsidRPr="00D86B1E" w:rsidRDefault="00442515" w:rsidP="00A31F81">
      <w:pPr>
        <w:pStyle w:val="Heading1"/>
      </w:pPr>
      <w:bookmarkStart w:id="12" w:name="_Toc104455532"/>
      <w:r w:rsidRPr="00FE39B0">
        <w:lastRenderedPageBreak/>
        <w:t>CHAPTER 1</w:t>
      </w:r>
      <w:r w:rsidR="00067008">
        <w:t>:</w:t>
      </w:r>
      <w:r w:rsidR="00FE39B0" w:rsidRPr="00FE39B0">
        <w:t xml:space="preserve"> </w:t>
      </w:r>
      <w:r w:rsidR="00B20FF9" w:rsidRPr="00FE39B0">
        <w:t>INTRODUCTION</w:t>
      </w:r>
      <w:bookmarkEnd w:id="12"/>
    </w:p>
    <w:p w14:paraId="6B35C907" w14:textId="1D999C69" w:rsidR="00B20FF9" w:rsidRPr="00FE0013" w:rsidRDefault="00DB2D79" w:rsidP="00A512CE">
      <w:pPr>
        <w:pStyle w:val="Heading2"/>
      </w:pPr>
      <w:bookmarkStart w:id="13" w:name="_Toc104455533"/>
      <w:r>
        <w:t xml:space="preserve">1.1 </w:t>
      </w:r>
      <w:r w:rsidR="00483F28" w:rsidRPr="00FE0013">
        <w:t>BACKGROUND OF THE PROJECT</w:t>
      </w:r>
      <w:bookmarkEnd w:id="13"/>
    </w:p>
    <w:p w14:paraId="47CF999F" w14:textId="5A9E0D5A" w:rsidR="00442515" w:rsidRDefault="00764752" w:rsidP="00A31F81">
      <w:r w:rsidRPr="00EE0AC3">
        <w:t xml:space="preserve">In recent years, the </w:t>
      </w:r>
      <w:r w:rsidR="00EB1B74" w:rsidRPr="00EE0AC3">
        <w:t xml:space="preserve">demand of using biomedical devices has </w:t>
      </w:r>
      <w:r w:rsidR="0012314A" w:rsidRPr="00EE0AC3">
        <w:t>rose</w:t>
      </w:r>
      <w:r w:rsidR="00DC35C1" w:rsidRPr="00EE0AC3">
        <w:t xml:space="preserve"> with the </w:t>
      </w:r>
      <w:r w:rsidR="00DC5A16" w:rsidRPr="00EE0AC3">
        <w:t>increase</w:t>
      </w:r>
      <w:r w:rsidR="005B5EE9" w:rsidRPr="00EE0AC3">
        <w:t xml:space="preserve"> o</w:t>
      </w:r>
      <w:r w:rsidR="00DC5A16" w:rsidRPr="00EE0AC3">
        <w:t xml:space="preserve">f </w:t>
      </w:r>
      <w:r w:rsidR="008F252D" w:rsidRPr="00EE0AC3">
        <w:t>the interest</w:t>
      </w:r>
      <w:r w:rsidR="00DC35C1" w:rsidRPr="00EE0AC3">
        <w:t xml:space="preserve"> of people who want to receive </w:t>
      </w:r>
      <w:r w:rsidR="006F6015" w:rsidRPr="00EE0AC3">
        <w:t>health diagnosis</w:t>
      </w:r>
      <w:r w:rsidR="00906E50" w:rsidRPr="00EE0AC3">
        <w:t xml:space="preserve"> depending on their health condition</w:t>
      </w:r>
      <w:r w:rsidR="00E658AD" w:rsidRPr="00EE0AC3">
        <w:t>.</w:t>
      </w:r>
      <w:r w:rsidR="005B4CF4" w:rsidRPr="00EE0AC3">
        <w:t xml:space="preserve"> </w:t>
      </w:r>
      <w:r w:rsidR="00CB0172" w:rsidRPr="00EE0AC3">
        <w:t xml:space="preserve">The </w:t>
      </w:r>
      <w:r w:rsidR="008F252D" w:rsidRPr="00EE0AC3">
        <w:t xml:space="preserve">technology of biomedical devices that allow people to do self-diagnosis </w:t>
      </w:r>
      <w:r w:rsidR="00C83C0C" w:rsidRPr="00EE0AC3">
        <w:t xml:space="preserve">which is </w:t>
      </w:r>
      <w:r w:rsidR="00DE4A57" w:rsidRPr="00EE0AC3">
        <w:t xml:space="preserve">smarter and </w:t>
      </w:r>
      <w:r w:rsidR="00E165FB" w:rsidRPr="00EE0AC3">
        <w:t xml:space="preserve">convenient has </w:t>
      </w:r>
      <w:r w:rsidR="003175B2" w:rsidRPr="00EE0AC3">
        <w:t xml:space="preserve">made healthcare industry more intelligent </w:t>
      </w:r>
      <w:r w:rsidR="00B21937" w:rsidRPr="00EE0AC3">
        <w:t>and help changing people life to become better</w:t>
      </w:r>
      <w:r w:rsidR="0012314A" w:rsidRPr="00EE0AC3">
        <w:fldChar w:fldCharType="begin" w:fldLock="1"/>
      </w:r>
      <w:r w:rsidR="009C2C33" w:rsidRPr="00EE0AC3">
        <w:instrText>ADDIN CSL_CITATION {"citationItems":[{"id":"ITEM-1","itemData":{"DOI":"10.3390/mi9110555","ISSN":"2072666X","abstract":"The form of the collection of bio-signals is becoming increasingly integrated and smart to meet the demands of the age of smart healthcare and the Fourth Industrial Revolution. In addition, the movement patterns of human muscles are also becoming more complex due to diversification of the human living environment. An analysis of the movement patterns of normal people's muscles contracting with age and that of patients who are being treated in a hospital, including the disabled, will help improve life patterns, medical treatment patterns, and quality of life. In this study, the researchers developed a smart electromyogram (EMG) sensor which can improve human life patterns through EMG range and pattern recognition, which is beyond the conventional simple EMG measurement level. The developed sensor has a high gain of 10,000 times or more, noise of 500 uVrms or less, and common mode rejection ratio (CMRR) of 100 dB or more for EMG level and pattern recognition. The pattern recognition time of the sensor is 30 s. All the circuits developed in this study have a phase margin of 75 degrees or more for stability. Standard 0.25 μm complementary metal oxide semiconductor (CMOS) technology was used for the integrated circuit design. The system error rate was confirmed to be 1% or less through a clinical trial conducted on five males in their 40s and three females in their 30s for the past two years. The muscle activities of all subjects of the clinical trial were improved by about 21% by changing their life patterns based on EMG pattern recognition.","author":[{"dropping-particle":"","family":"Yuk","given":"Sun Woo","non-dropping-particle":"","parse-names":false,"suffix":""},{"dropping-particle":"","family":"Hwang","given":"In Ho","non-dropping-particle":"","parse-names":false,"suffix":""},{"dropping-particle":"","family":"Cho","given":"Hyeon Rae","non-dropping-particle":"","parse-names":false,"suffix":""},{"dropping-particle":"","family":"Park","given":"Sang Geon","non-dropping-particle":"","parse-names":false,"suffix":""}],"container-title":"Micromachines","id":"ITEM-1","issue":"11","issued":{"date-parts":[["2018"]]},"title":"A study on an EMG sensor with high gain and low noise for measuring human muscular movement patterns for smart healthcare","type":"article-journal","volume":"9"},"uris":["http://www.mendeley.com/documents/?uuid=ce2b651d-7569-476b-8de0-d7712f4eee3b"]}],"mendeley":{"formattedCitation":"[1]","plainTextFormattedCitation":"[1]","previouslyFormattedCitation":"[1]"},"properties":{"noteIndex":0},"schema":"https://github.com/citation-style-language/schema/raw/master/csl-citation.json"}</w:instrText>
      </w:r>
      <w:r w:rsidR="0012314A" w:rsidRPr="00EE0AC3">
        <w:fldChar w:fldCharType="separate"/>
      </w:r>
      <w:r w:rsidR="0012314A" w:rsidRPr="00EE0AC3">
        <w:rPr>
          <w:noProof/>
        </w:rPr>
        <w:t>[1]</w:t>
      </w:r>
      <w:r w:rsidR="0012314A" w:rsidRPr="00EE0AC3">
        <w:fldChar w:fldCharType="end"/>
      </w:r>
      <w:r w:rsidR="00B21937" w:rsidRPr="00EE0AC3">
        <w:t>.</w:t>
      </w:r>
      <w:r w:rsidR="0012314A" w:rsidRPr="00EE0AC3">
        <w:t xml:space="preserve"> In decades, there </w:t>
      </w:r>
      <w:r w:rsidR="00CB4462" w:rsidRPr="00EE0AC3">
        <w:t xml:space="preserve">have been many great </w:t>
      </w:r>
      <w:r w:rsidR="00454680" w:rsidRPr="00EE0AC3">
        <w:t>inventions</w:t>
      </w:r>
      <w:r w:rsidR="00CB4462" w:rsidRPr="00EE0AC3">
        <w:t xml:space="preserve"> in biomedical devices that improve the </w:t>
      </w:r>
      <w:r w:rsidR="00D60DBA" w:rsidRPr="00EE0AC3">
        <w:t>process of diagnosis the health condition of a patient</w:t>
      </w:r>
      <w:r w:rsidR="00F4300B" w:rsidRPr="00EE0AC3">
        <w:t xml:space="preserve">. The </w:t>
      </w:r>
      <w:r w:rsidR="00C84080" w:rsidRPr="00EE0AC3">
        <w:t>electromyography (</w:t>
      </w:r>
      <w:r w:rsidR="00A00EF4" w:rsidRPr="00EE0AC3">
        <w:t>EMG)</w:t>
      </w:r>
      <w:r w:rsidR="00F4300B" w:rsidRPr="00EE0AC3">
        <w:t xml:space="preserve"> is one of the</w:t>
      </w:r>
      <w:r w:rsidR="00454680" w:rsidRPr="00EE0AC3">
        <w:t xml:space="preserve"> best </w:t>
      </w:r>
      <w:r w:rsidR="008C12CE" w:rsidRPr="00EE0AC3">
        <w:t>findings in the medical history</w:t>
      </w:r>
      <w:r w:rsidR="00F4300B" w:rsidRPr="00EE0AC3">
        <w:t xml:space="preserve"> </w:t>
      </w:r>
      <w:r w:rsidR="00693B56" w:rsidRPr="00EE0AC3">
        <w:t xml:space="preserve">with the </w:t>
      </w:r>
      <w:r w:rsidR="00311910" w:rsidRPr="00EE0AC3">
        <w:t xml:space="preserve">discovery of electricity generated by the nerves and muscles </w:t>
      </w:r>
      <w:r w:rsidR="00D920DE" w:rsidRPr="00EE0AC3">
        <w:t>in the body</w:t>
      </w:r>
      <w:r w:rsidR="00613615" w:rsidRPr="00EE0AC3">
        <w:t xml:space="preserve"> </w:t>
      </w:r>
      <w:r w:rsidR="0085014C" w:rsidRPr="00EE0AC3">
        <w:t>that was found by Galvani in</w:t>
      </w:r>
      <w:r w:rsidR="00613615" w:rsidRPr="00EE0AC3">
        <w:t xml:space="preserve"> 1771</w:t>
      </w:r>
      <w:r w:rsidR="00D920DE" w:rsidRPr="00EE0AC3">
        <w:t>.</w:t>
      </w:r>
      <w:r w:rsidR="005835AF" w:rsidRPr="00EE0AC3">
        <w:t xml:space="preserve"> </w:t>
      </w:r>
      <w:r w:rsidR="00C84080" w:rsidRPr="00EE0AC3">
        <w:t>Although t</w:t>
      </w:r>
      <w:r w:rsidR="005835AF" w:rsidRPr="00EE0AC3">
        <w:t xml:space="preserve">he concept of </w:t>
      </w:r>
      <w:r w:rsidR="00C84080" w:rsidRPr="00EE0AC3">
        <w:t>electromyography (</w:t>
      </w:r>
      <w:r w:rsidR="005835AF" w:rsidRPr="00EE0AC3">
        <w:t xml:space="preserve">EMG) was discovered in 18th century, </w:t>
      </w:r>
      <w:r w:rsidR="00CC1719" w:rsidRPr="00EE0AC3">
        <w:t xml:space="preserve">it took years of experimenting and researching </w:t>
      </w:r>
      <w:r w:rsidR="000040A9" w:rsidRPr="00EE0AC3">
        <w:t xml:space="preserve"> </w:t>
      </w:r>
      <w:r w:rsidR="006711F5" w:rsidRPr="00EE0AC3">
        <w:t xml:space="preserve">in the study until in </w:t>
      </w:r>
      <w:r w:rsidR="000218E9" w:rsidRPr="00EE0AC3">
        <w:t xml:space="preserve">1960, the surface </w:t>
      </w:r>
      <w:r w:rsidR="00105281" w:rsidRPr="00EE0AC3">
        <w:t xml:space="preserve">electromyography device was finally used for clinical uses </w:t>
      </w:r>
      <w:r w:rsidR="00BF6697" w:rsidRPr="00EE0AC3">
        <w:t xml:space="preserve">to treat </w:t>
      </w:r>
      <w:r w:rsidR="007B6547" w:rsidRPr="00EE0AC3">
        <w:t>disorder related to neuro</w:t>
      </w:r>
      <w:r w:rsidR="00B359F3" w:rsidRPr="00EE0AC3">
        <w:t>logical</w:t>
      </w:r>
      <w:r w:rsidR="007B6547" w:rsidRPr="00EE0AC3">
        <w:t xml:space="preserve"> and </w:t>
      </w:r>
      <w:r w:rsidR="00B359F3" w:rsidRPr="00EE0AC3">
        <w:t>neuro</w:t>
      </w:r>
      <w:r w:rsidR="007B6547" w:rsidRPr="00EE0AC3">
        <w:t>musc</w:t>
      </w:r>
      <w:r w:rsidR="00B359F3" w:rsidRPr="00EE0AC3">
        <w:t>ular</w:t>
      </w:r>
      <w:r w:rsidR="007B6547" w:rsidRPr="00EE0AC3">
        <w:t xml:space="preserve"> disease</w:t>
      </w:r>
      <w:r w:rsidR="009C2C33">
        <w:fldChar w:fldCharType="begin" w:fldLock="1"/>
      </w:r>
      <w:r w:rsidR="00464CD8">
        <w:instrText>ADDIN CSL_CITATION {"citationItems":[{"id":"ITEM-1","itemData":{"DOI":"10.1016/j.jocn.2017.05.018","ISSN":"15322653","PMID":"28629678","abstract":"The early development of nerve conduction studies (NCS) and electromyography (EMG) was linked to the discovery of electricity. This relationship had been concluded by observing the effect of applying electricity to the body of an animal and discovering that nerves and muscles themselves could produce electricity. We attempt to review the historical evolution of NCS and EMG over the last three centuries by reviewing the landmark publications of Galvani, Adrian, Denny-Brown, Larrabee, and Lambert. In 1771, Galvani showed that electrical stimulation of animal muscle tissue produced contraction and, thereby, the concept of animal electricity was born. In 1929, Adrian devised a method to record a single motor unit potential by connecting concentric needle electrodes to an amplifier and a loud speaker. In 1938, Denny-Brown described the fasciculation potentials and separated them from fibrillations. Toward the end of World War II, Larrabee began measuring the compound muscle action potential in healthy and injured nerves of war victims. In 1957, Lambert and Eaton described the electrophysiologic features of a new myasthenic syndrome associated with lung carcinoma. Overall, research on this topic was previously undertaken by neurophysiologists and then later by neurologists, with Adrian most likely being the first neurologist to be involved. The field greatly benefited from the invention of equipment that was capable of amplifying small bioelectrical currents by the beginning of the 20th century. Significant scientific and technical advances were later made during and after World War II which provided a large patient population with nerve injuries to study.","author":[{"dropping-particle":"","family":"Kazamel","given":"Mohamed","non-dropping-particle":"","parse-names":false,"suffix":""},{"dropping-particle":"","family":"Warren","given":"Paula Province","non-dropping-particle":"","parse-names":false,"suffix":""}],"container-title":"Journal of Clinical Neuroscience","id":"ITEM-1","issued":{"date-parts":[["2017"]]},"page":"54-60","publisher":"Elsevier Ltd","title":"History of electromyography and nerve conduction studies: A tribute to the founding fathers","type":"article-journal","volume":"43"},"uris":["http://www.mendeley.com/documents/?uuid=facd94f5-0e21-4e2b-8eba-17bb51d6ff23"]}],"mendeley":{"formattedCitation":"[2]","plainTextFormattedCitation":"[2]","previouslyFormattedCitation":"[2]"},"properties":{"noteIndex":0},"schema":"https://github.com/citation-style-language/schema/raw/master/csl-citation.json"}</w:instrText>
      </w:r>
      <w:r w:rsidR="009C2C33">
        <w:fldChar w:fldCharType="separate"/>
      </w:r>
      <w:r w:rsidR="009C2C33" w:rsidRPr="009C2C33">
        <w:rPr>
          <w:noProof/>
        </w:rPr>
        <w:t>[2]</w:t>
      </w:r>
      <w:r w:rsidR="009C2C33">
        <w:fldChar w:fldCharType="end"/>
      </w:r>
      <w:r w:rsidR="007B6547">
        <w:t>.</w:t>
      </w:r>
    </w:p>
    <w:p w14:paraId="36CC7B41" w14:textId="6A197FD7" w:rsidR="00251984" w:rsidRDefault="00EA794C" w:rsidP="00A31F81">
      <w:r>
        <w:t xml:space="preserve">Ever since that, the EMG devices has </w:t>
      </w:r>
      <w:r w:rsidR="00B2395F">
        <w:t xml:space="preserve">become </w:t>
      </w:r>
      <w:r w:rsidR="00392E85">
        <w:t xml:space="preserve">an </w:t>
      </w:r>
      <w:r w:rsidR="00B2395F">
        <w:t xml:space="preserve">essential biomedical device for </w:t>
      </w:r>
      <w:r w:rsidR="002A2795">
        <w:t xml:space="preserve">monitoring, </w:t>
      </w:r>
      <w:r w:rsidR="00326E65">
        <w:t>detecting,</w:t>
      </w:r>
      <w:r w:rsidR="002A2795">
        <w:t xml:space="preserve"> and analysing </w:t>
      </w:r>
      <w:r w:rsidR="00326E65">
        <w:t>the signal of the muscle activity</w:t>
      </w:r>
      <w:r w:rsidR="00DD149F">
        <w:t xml:space="preserve">. </w:t>
      </w:r>
      <w:r w:rsidR="005F10B5">
        <w:t>The EMG signal</w:t>
      </w:r>
      <w:r w:rsidR="0065333D">
        <w:t xml:space="preserve"> is </w:t>
      </w:r>
      <w:r w:rsidR="003D4425">
        <w:t>a</w:t>
      </w:r>
      <w:r w:rsidR="00EE68F7">
        <w:t xml:space="preserve"> signal of</w:t>
      </w:r>
      <w:r w:rsidR="003D4425">
        <w:t xml:space="preserve"> neuromuscular activities</w:t>
      </w:r>
      <w:r w:rsidR="00EE68F7">
        <w:t xml:space="preserve"> in a</w:t>
      </w:r>
      <w:r w:rsidR="003D4425">
        <w:t xml:space="preserve"> form of electrical current generated in the mus</w:t>
      </w:r>
      <w:r w:rsidR="00D52F28">
        <w:t>cle</w:t>
      </w:r>
      <w:r w:rsidR="007F78C4">
        <w:t>.</w:t>
      </w:r>
      <w:r w:rsidR="0031090A">
        <w:t xml:space="preserve"> The surface electromyography (sEMG)</w:t>
      </w:r>
      <w:r w:rsidR="00731D99">
        <w:t xml:space="preserve"> </w:t>
      </w:r>
      <w:r w:rsidR="0093412D">
        <w:t>helps</w:t>
      </w:r>
      <w:r w:rsidR="004978A7">
        <w:t xml:space="preserve"> the </w:t>
      </w:r>
      <w:r w:rsidR="00865222">
        <w:t>neurologists</w:t>
      </w:r>
      <w:r w:rsidR="00051A61">
        <w:t xml:space="preserve"> and </w:t>
      </w:r>
      <w:r w:rsidR="0093412D">
        <w:t>psychologists</w:t>
      </w:r>
      <w:r w:rsidR="00051A61">
        <w:t xml:space="preserve"> </w:t>
      </w:r>
      <w:r w:rsidR="001E2DCD">
        <w:t>to analyse the EMG signal</w:t>
      </w:r>
      <w:r w:rsidR="00F1062F">
        <w:t xml:space="preserve"> </w:t>
      </w:r>
      <w:r w:rsidR="005870CA">
        <w:t xml:space="preserve">with advance technique of analysing and </w:t>
      </w:r>
      <w:r w:rsidR="00DB1334">
        <w:t>classifying the pattern of the signal using artificial intelligent</w:t>
      </w:r>
      <w:r w:rsidR="007377AA">
        <w:t xml:space="preserve"> and machine learning.</w:t>
      </w:r>
      <w:r w:rsidR="00576627">
        <w:t xml:space="preserve"> The analysing technique has enabled a lot of potential in developing the EMG device</w:t>
      </w:r>
      <w:r w:rsidR="00FF6DDF">
        <w:t xml:space="preserve"> for certain applications</w:t>
      </w:r>
      <w:r w:rsidR="00576627">
        <w:t xml:space="preserve"> </w:t>
      </w:r>
      <w:r w:rsidR="007828B1">
        <w:t>to do spe</w:t>
      </w:r>
      <w:r w:rsidR="0051543E">
        <w:t>cial diagnosis for to identify specific disease</w:t>
      </w:r>
      <w:r w:rsidR="00464CD8">
        <w:fldChar w:fldCharType="begin" w:fldLock="1"/>
      </w:r>
      <w:r w:rsidR="00661864">
        <w:instrText>ADDIN CSL_CITATION {"citationItems":[{"id":"ITEM-1","itemData":{"DOI":"10.1016/j.procs.2015.12.346","ISSN":"18770509","abstract":"Electromyography (EMG) signals are the measure of activity in the muscles. The aim of this study is to identify the neuromuscular disease based on EMG signals by means of classification. The neuromuscular diseases that have been identified are myopathy and neuropathy. The classification was carried out using Artificial Neural Network (ANN). There are five feature extraction techniques that were used to extract the signals such as Autoregressive (AR), Root Mean Square (RMS), Zero Crossing (ZC), Waveform length (WL) and Mean Absolute Value (MAV). A comparative analysis of these different techniques were carried out based on the results. The Multilayer Perceptron (MLP) was used for carrying out the classification.","author":[{"dropping-particle":"","family":"Elamvazuthi","given":"I.","non-dropping-particle":"","parse-names":false,"suffix":""},{"dropping-particle":"","family":"Duy","given":"N. H.X.","non-dropping-particle":"","parse-names":false,"suffix":""},{"dropping-particle":"","family":"Ali","given":"Zulfiqar","non-dropping-particle":"","parse-names":false,"suffix":""},{"dropping-particle":"","family":"Su","given":"S. W.","non-dropping-particle":"","parse-names":false,"suffix":""},{"dropping-particle":"","family":"Khan","given":"M. K.A.Ahamed","non-dropping-particle":"","parse-names":false,"suffix":""},{"dropping-particle":"","family":"Parasuraman","given":"S.","non-dropping-particle":"","parse-names":false,"suffix":""}],"container-title":"Procedia Computer Science","id":"ITEM-1","issue":"Iris","issued":{"date-parts":[["2015"]]},"page":"223-228","title":"Electromyography (EMG) based Classification of Neuromuscular Disorders using Multi-Layer Perceptron","type":"article-journal","volume":"76"},"uris":["http://www.mendeley.com/documents/?uuid=94c3af16-08bb-4c65-ac08-d5609064863a"]}],"mendeley":{"formattedCitation":"[3]","plainTextFormattedCitation":"[3]","previouslyFormattedCitation":"[3]"},"properties":{"noteIndex":0},"schema":"https://github.com/citation-style-language/schema/raw/master/csl-citation.json"}</w:instrText>
      </w:r>
      <w:r w:rsidR="00464CD8">
        <w:fldChar w:fldCharType="separate"/>
      </w:r>
      <w:r w:rsidR="00464CD8" w:rsidRPr="00464CD8">
        <w:rPr>
          <w:noProof/>
        </w:rPr>
        <w:t>[3]</w:t>
      </w:r>
      <w:r w:rsidR="00464CD8">
        <w:fldChar w:fldCharType="end"/>
      </w:r>
      <w:r w:rsidR="0051543E">
        <w:t>.</w:t>
      </w:r>
    </w:p>
    <w:p w14:paraId="2D2D05EF" w14:textId="786F4791" w:rsidR="00D86B1E" w:rsidRDefault="00BF1C4C" w:rsidP="00A31F81">
      <w:r>
        <w:t xml:space="preserve">The </w:t>
      </w:r>
      <w:r w:rsidR="004B3BF2">
        <w:t xml:space="preserve">disadvantage of the EMG system is </w:t>
      </w:r>
      <w:r w:rsidR="00175764">
        <w:t xml:space="preserve">that the commercial EMG device can be </w:t>
      </w:r>
      <w:r w:rsidR="002567D9">
        <w:t xml:space="preserve">very </w:t>
      </w:r>
      <w:r w:rsidR="00175764">
        <w:t xml:space="preserve">expensive and bulky </w:t>
      </w:r>
      <w:r w:rsidR="00706615">
        <w:t xml:space="preserve">with </w:t>
      </w:r>
      <w:r w:rsidR="00FC173B">
        <w:t xml:space="preserve">a few single </w:t>
      </w:r>
      <w:r w:rsidR="002104D0">
        <w:t>channels</w:t>
      </w:r>
      <w:r w:rsidR="00FC173B">
        <w:t xml:space="preserve"> </w:t>
      </w:r>
      <w:r w:rsidR="00175764">
        <w:t>which</w:t>
      </w:r>
      <w:r w:rsidR="00BE54BD">
        <w:t xml:space="preserve"> not </w:t>
      </w:r>
      <w:r w:rsidR="000A2948">
        <w:t xml:space="preserve">everyone </w:t>
      </w:r>
      <w:r w:rsidR="00BE54BD">
        <w:t>can afford</w:t>
      </w:r>
      <w:r w:rsidR="008D10D1">
        <w:t xml:space="preserve"> </w:t>
      </w:r>
      <w:r w:rsidR="003418A0">
        <w:t>to use it for diagnosis their health condition</w:t>
      </w:r>
      <w:r w:rsidR="00661864">
        <w:fldChar w:fldCharType="begin" w:fldLock="1"/>
      </w:r>
      <w:r w:rsidR="00F94C09">
        <w:instrText>ADDIN CSL_CITATION {"citationItems":[{"id":"ITEM-1","itemData":{"DOI":"10.1109/ISCC.2018.8538663","ISBN":"9781538669501","ISSN":"15301346","abstract":"Electromyography deals with the detection, analysis and use of the electrical signal that emanates from contracting muscles. Electromyographic (EMG) signals have applications in many areas. Electromyographs can be very bulky and expensive. There are many alternatives to professional electromyographs, both commercial and academic. However, these options are still too expensive, have too few or a single channel. The objective of this work is to implement a low-cost multichannel surface EMG acquisition platform. The platform must have high-quality, scalability, analog-to-digital conversion and the possibility to run both in stand-alone mode and connected to a computer via USB interface. The proposed platform has three main components: dedicated acquisition board, Tiva module and acquisition software. We validate the proposed acquisition board design by testing its frequency response, circuit amplification and common mode rejection rate.","author":[{"dropping-particle":"","family":"Silva","given":"Isac Alencar Rodrigues","non-dropping-particle":"Da","parse-names":false,"suffix":""},{"dropping-particle":"","family":"Santos","given":"Elder Cleiton Barreto Francisco","non-dropping-particle":"Dos","parse-names":false,"suffix":""},{"dropping-particle":"","family":"Carvalho","given":"Elton Moreira","non-dropping-particle":"","parse-names":false,"suffix":""},{"dropping-particle":"","family":"Dantas","given":"Daniel Oliveira","non-dropping-particle":"","parse-names":false,"suffix":""}],"container-title":"Proceedings - IEEE Symposium on Computers and Communications","id":"ITEM-1","issue":"May 2020","issued":{"date-parts":[["2018"]]},"page":"1114-1119","publisher":"IEEE","title":"Low cost hardware and software platform for multichannel surface electromyography","type":"article-journal","volume":"2018-June"},"uris":["http://www.mendeley.com/documents/?uuid=22082b34-16a3-4d89-b61d-b32bb220d14c"]}],"mendeley":{"formattedCitation":"[4]","plainTextFormattedCitation":"[4]","previouslyFormattedCitation":"[4]"},"properties":{"noteIndex":0},"schema":"https://github.com/citation-style-language/schema/raw/master/csl-citation.json"}</w:instrText>
      </w:r>
      <w:r w:rsidR="00661864">
        <w:fldChar w:fldCharType="separate"/>
      </w:r>
      <w:r w:rsidR="00661864" w:rsidRPr="00661864">
        <w:rPr>
          <w:noProof/>
        </w:rPr>
        <w:t>[4]</w:t>
      </w:r>
      <w:r w:rsidR="00661864">
        <w:fldChar w:fldCharType="end"/>
      </w:r>
      <w:r w:rsidR="003418A0">
        <w:t>. Thus, t</w:t>
      </w:r>
      <w:r w:rsidR="001B0831">
        <w:t>he</w:t>
      </w:r>
      <w:r w:rsidR="00D960AD">
        <w:t xml:space="preserve"> development of</w:t>
      </w:r>
      <w:r w:rsidR="001B0831">
        <w:t xml:space="preserve"> </w:t>
      </w:r>
      <w:r w:rsidR="00FF5D98">
        <w:t>low</w:t>
      </w:r>
      <w:r w:rsidR="008E1AC8">
        <w:t>-</w:t>
      </w:r>
      <w:r w:rsidR="00FF5D98">
        <w:t xml:space="preserve">cost low profile multichannel front end EMG acquisition device can surely </w:t>
      </w:r>
      <w:r w:rsidR="0083695D">
        <w:t xml:space="preserve">give a lot of benefits especially for the people who </w:t>
      </w:r>
      <w:r w:rsidR="00A45A1B">
        <w:t xml:space="preserve">want to use cheaper </w:t>
      </w:r>
      <w:r w:rsidR="003F4E96">
        <w:t xml:space="preserve">option </w:t>
      </w:r>
      <w:r w:rsidR="00274E0F">
        <w:t xml:space="preserve">with the </w:t>
      </w:r>
      <w:r w:rsidR="002104D0">
        <w:t>high-quality</w:t>
      </w:r>
      <w:r w:rsidR="00274E0F">
        <w:t xml:space="preserve"> performance and </w:t>
      </w:r>
      <w:r w:rsidR="001F1645">
        <w:t>comfortable</w:t>
      </w:r>
      <w:r w:rsidR="00235518">
        <w:t xml:space="preserve"> to use</w:t>
      </w:r>
      <w:r w:rsidR="001F1645">
        <w:t>.</w:t>
      </w:r>
    </w:p>
    <w:p w14:paraId="7AB5DF86" w14:textId="6806EBE6" w:rsidR="00286EA6" w:rsidRDefault="00DB2D79" w:rsidP="00A512CE">
      <w:pPr>
        <w:pStyle w:val="Heading2"/>
      </w:pPr>
      <w:bookmarkStart w:id="14" w:name="_Toc104455534"/>
      <w:r>
        <w:lastRenderedPageBreak/>
        <w:t xml:space="preserve">1.2 </w:t>
      </w:r>
      <w:r w:rsidR="00D86B1E">
        <w:t>PROBLEM STATEMENT</w:t>
      </w:r>
      <w:bookmarkEnd w:id="14"/>
    </w:p>
    <w:p w14:paraId="6A05AA8C" w14:textId="07644B84" w:rsidR="00286EA6" w:rsidRDefault="0053222C" w:rsidP="00A31F81">
      <w:r>
        <w:t xml:space="preserve">Currently, the electromyography </w:t>
      </w:r>
      <w:r w:rsidR="00D311EF">
        <w:t xml:space="preserve">system that </w:t>
      </w:r>
      <w:r w:rsidR="00E479A7">
        <w:t>is</w:t>
      </w:r>
      <w:r w:rsidR="00D311EF">
        <w:t xml:space="preserve"> developed in the medical </w:t>
      </w:r>
      <w:r w:rsidR="00C8135B">
        <w:t>devices industry</w:t>
      </w:r>
      <w:r w:rsidR="00696754">
        <w:t xml:space="preserve"> has</w:t>
      </w:r>
      <w:r w:rsidR="00C8135B">
        <w:t xml:space="preserve"> </w:t>
      </w:r>
      <w:r w:rsidR="006913C2">
        <w:t xml:space="preserve">advance </w:t>
      </w:r>
      <w:r w:rsidR="00345BE5">
        <w:t xml:space="preserve">specification which </w:t>
      </w:r>
      <w:r w:rsidR="008D49EE">
        <w:t xml:space="preserve">allows it to </w:t>
      </w:r>
      <w:r w:rsidR="00C628E0">
        <w:t>have</w:t>
      </w:r>
      <w:r w:rsidR="00AA45D0">
        <w:t xml:space="preserve"> the</w:t>
      </w:r>
      <w:r w:rsidR="008D49EE">
        <w:t xml:space="preserve"> features of </w:t>
      </w:r>
      <w:r w:rsidR="00C628E0">
        <w:t>high-performance</w:t>
      </w:r>
      <w:r w:rsidR="00F235D5">
        <w:t xml:space="preserve"> monitoring system</w:t>
      </w:r>
      <w:r w:rsidR="00AA45D0">
        <w:t>, low noise</w:t>
      </w:r>
      <w:r w:rsidR="00F355FF">
        <w:t xml:space="preserve">, fast scanning, integrated </w:t>
      </w:r>
      <w:r w:rsidR="00F539C5">
        <w:t>software,</w:t>
      </w:r>
      <w:r w:rsidR="00F355FF">
        <w:t xml:space="preserve"> and </w:t>
      </w:r>
      <w:r w:rsidR="00C628E0">
        <w:t>high-speed</w:t>
      </w:r>
      <w:r w:rsidR="000771E5">
        <w:t xml:space="preserve"> data collection.</w:t>
      </w:r>
      <w:r w:rsidR="008721CB">
        <w:t xml:space="preserve"> The EMG machine </w:t>
      </w:r>
      <w:r w:rsidR="00EB20AA">
        <w:t xml:space="preserve">is used for clinical used as it can obtain </w:t>
      </w:r>
      <w:r w:rsidR="0018300A">
        <w:t>EMG signal accurately</w:t>
      </w:r>
      <w:r w:rsidR="00D44F34">
        <w:t xml:space="preserve"> due to its high specifications</w:t>
      </w:r>
      <w:r w:rsidR="0018300A">
        <w:t xml:space="preserve">. However, the cost of buying one EMG machine can </w:t>
      </w:r>
      <w:r w:rsidR="0077680F">
        <w:t xml:space="preserve">cost thousands of Ringgit Malaysia as the </w:t>
      </w:r>
      <w:r w:rsidR="008F7F81">
        <w:t>manufacturing</w:t>
      </w:r>
      <w:r w:rsidR="0077680F">
        <w:t xml:space="preserve"> of </w:t>
      </w:r>
      <w:r w:rsidR="00AA0365">
        <w:t>the EMG machine is high due to it</w:t>
      </w:r>
      <w:r w:rsidR="006020E0">
        <w:t xml:space="preserve"> uses many </w:t>
      </w:r>
      <w:r w:rsidR="00C628E0">
        <w:t>high-quality</w:t>
      </w:r>
      <w:r w:rsidR="00AA0365">
        <w:t xml:space="preserve"> </w:t>
      </w:r>
      <w:r w:rsidR="00C628E0">
        <w:t>hardware</w:t>
      </w:r>
      <w:r w:rsidR="00E44033">
        <w:t xml:space="preserve"> components</w:t>
      </w:r>
      <w:r w:rsidR="00AA0365">
        <w:t xml:space="preserve"> and software integration.</w:t>
      </w:r>
      <w:r w:rsidR="006020E0">
        <w:t xml:space="preserve"> </w:t>
      </w:r>
      <w:r w:rsidR="003360E6">
        <w:t xml:space="preserve">Therefore, the cost of </w:t>
      </w:r>
      <w:r w:rsidR="00285DE7">
        <w:t>diagnosing using the EMG machine surely will be high</w:t>
      </w:r>
      <w:r w:rsidR="00E75CAE">
        <w:t xml:space="preserve"> and unaffordable to </w:t>
      </w:r>
      <w:r w:rsidR="00A77286">
        <w:t>patient</w:t>
      </w:r>
      <w:r w:rsidR="00E75CAE">
        <w:t xml:space="preserve"> who </w:t>
      </w:r>
      <w:r w:rsidR="00502278">
        <w:t>must</w:t>
      </w:r>
      <w:r w:rsidR="00C54D8E">
        <w:t xml:space="preserve"> diagnose his muscular problem frequently.</w:t>
      </w:r>
      <w:r w:rsidR="00D15B0B">
        <w:t xml:space="preserve"> </w:t>
      </w:r>
    </w:p>
    <w:p w14:paraId="14969797" w14:textId="6F4A56E2" w:rsidR="00D15B0B" w:rsidRDefault="00D15B0B" w:rsidP="00A31F81">
      <w:r>
        <w:t xml:space="preserve">Furthermore, </w:t>
      </w:r>
      <w:r w:rsidR="00FE7B1F">
        <w:t xml:space="preserve">there is also portable </w:t>
      </w:r>
      <w:r w:rsidR="00075598">
        <w:t xml:space="preserve">EMG device that allows the patient to </w:t>
      </w:r>
      <w:r w:rsidR="00E0659D">
        <w:t xml:space="preserve">monitor his </w:t>
      </w:r>
      <w:r w:rsidR="00AB5A97">
        <w:t>neuromuscular health without connecting to the PC</w:t>
      </w:r>
      <w:r w:rsidR="00F115C5">
        <w:t xml:space="preserve">. Nevertheless, the portable EMG device </w:t>
      </w:r>
      <w:r w:rsidR="00241EC5">
        <w:t xml:space="preserve">has only one or two channels </w:t>
      </w:r>
      <w:r w:rsidR="00F75318">
        <w:t xml:space="preserve">that can be used </w:t>
      </w:r>
      <w:r w:rsidR="00BE5E68">
        <w:t xml:space="preserve">which </w:t>
      </w:r>
      <w:r w:rsidR="00E556CF">
        <w:t xml:space="preserve">more channels are needed to </w:t>
      </w:r>
      <w:r w:rsidR="00286F40">
        <w:t>simulate more recording channels</w:t>
      </w:r>
      <w:r w:rsidR="00D03450">
        <w:t>.</w:t>
      </w:r>
      <w:r w:rsidR="00F93AFF">
        <w:t xml:space="preserve"> Besides, the EMG machine has up to four </w:t>
      </w:r>
      <w:r w:rsidR="00337897">
        <w:t>channels,</w:t>
      </w:r>
      <w:r w:rsidR="00F93AFF">
        <w:t xml:space="preserve"> </w:t>
      </w:r>
      <w:r w:rsidR="004E3A7F">
        <w:t xml:space="preserve">but the acquisition system has become bulky as it has </w:t>
      </w:r>
      <w:r w:rsidR="00944760">
        <w:t xml:space="preserve">more components </w:t>
      </w:r>
      <w:r w:rsidR="00F656FF">
        <w:t>on the acquisition board and the board also becomes more complex</w:t>
      </w:r>
      <w:r w:rsidR="00857ECB">
        <w:t xml:space="preserve"> to maintain its high specification</w:t>
      </w:r>
      <w:r w:rsidR="00371FF2">
        <w:t xml:space="preserve"> and efficiency</w:t>
      </w:r>
      <w:r w:rsidR="00857ECB">
        <w:t>.</w:t>
      </w:r>
    </w:p>
    <w:p w14:paraId="78F6085F" w14:textId="5FA753E8" w:rsidR="00531702" w:rsidRDefault="00531702" w:rsidP="00A31F81"/>
    <w:p w14:paraId="314AC978" w14:textId="1D1FC06F" w:rsidR="00EE0AC3" w:rsidRDefault="00EE0AC3" w:rsidP="00A31F81"/>
    <w:p w14:paraId="22779BC8" w14:textId="603F64B5" w:rsidR="00EE0AC3" w:rsidRDefault="00EE0AC3" w:rsidP="00A31F81"/>
    <w:p w14:paraId="21C1B7C5" w14:textId="0B2163AD" w:rsidR="00FE47DF" w:rsidRDefault="00FE47DF" w:rsidP="00A31F81"/>
    <w:p w14:paraId="1AF9AB55" w14:textId="772E9A4B" w:rsidR="00FE47DF" w:rsidRDefault="00FE47DF" w:rsidP="00A31F81"/>
    <w:p w14:paraId="51E214D9" w14:textId="77777777" w:rsidR="00FE47DF" w:rsidRDefault="00FE47DF" w:rsidP="00A31F81"/>
    <w:p w14:paraId="4BFB9409" w14:textId="50FCAD51" w:rsidR="00FC53DC" w:rsidRDefault="00FC53DC" w:rsidP="00A31F81"/>
    <w:p w14:paraId="0891D059" w14:textId="5CF2AA97" w:rsidR="00874F67" w:rsidRDefault="00874F67" w:rsidP="00A31F81"/>
    <w:p w14:paraId="64874EE6" w14:textId="77777777" w:rsidR="00874F67" w:rsidRDefault="00874F67" w:rsidP="00A31F81"/>
    <w:p w14:paraId="338F5D3F" w14:textId="1BBBCB12" w:rsidR="00286EA6" w:rsidRDefault="00DB2D79" w:rsidP="00A512CE">
      <w:pPr>
        <w:pStyle w:val="Heading2"/>
      </w:pPr>
      <w:bookmarkStart w:id="15" w:name="_Toc104455535"/>
      <w:r>
        <w:lastRenderedPageBreak/>
        <w:t xml:space="preserve">1.3 </w:t>
      </w:r>
      <w:r w:rsidR="00D86B1E">
        <w:t>OBJECTIVES OF THE PROJECT</w:t>
      </w:r>
      <w:bookmarkEnd w:id="15"/>
    </w:p>
    <w:p w14:paraId="7FAEE27D" w14:textId="77777777" w:rsidR="004030AE" w:rsidRPr="00C1764B" w:rsidRDefault="004D3632" w:rsidP="00A31F81">
      <w:r w:rsidRPr="00C1764B">
        <w:t xml:space="preserve">The </w:t>
      </w:r>
      <w:r w:rsidR="007E5B9F" w:rsidRPr="00C1764B">
        <w:t>objective</w:t>
      </w:r>
      <w:r w:rsidRPr="00C1764B">
        <w:t xml:space="preserve"> of the project </w:t>
      </w:r>
      <w:r w:rsidR="004030AE" w:rsidRPr="00C1764B">
        <w:t>can be found as below:</w:t>
      </w:r>
    </w:p>
    <w:p w14:paraId="5FD91C91" w14:textId="238677FD" w:rsidR="00286EA6" w:rsidRPr="00C1764B" w:rsidRDefault="0084322C" w:rsidP="00A31F81">
      <w:pPr>
        <w:pStyle w:val="ListParagraph"/>
        <w:numPr>
          <w:ilvl w:val="0"/>
          <w:numId w:val="11"/>
        </w:numPr>
        <w:rPr>
          <w:sz w:val="24"/>
          <w:szCs w:val="24"/>
        </w:rPr>
      </w:pPr>
      <w:r w:rsidRPr="00C1764B">
        <w:rPr>
          <w:sz w:val="24"/>
          <w:szCs w:val="24"/>
        </w:rPr>
        <w:t>T</w:t>
      </w:r>
      <w:r w:rsidR="004D3632" w:rsidRPr="00C1764B">
        <w:rPr>
          <w:sz w:val="24"/>
          <w:szCs w:val="24"/>
        </w:rPr>
        <w:t>o</w:t>
      </w:r>
      <w:r w:rsidR="00EF520D" w:rsidRPr="00C1764B">
        <w:rPr>
          <w:sz w:val="24"/>
          <w:szCs w:val="24"/>
        </w:rPr>
        <w:t xml:space="preserve"> develop</w:t>
      </w:r>
      <w:r w:rsidR="004D3632" w:rsidRPr="00C1764B">
        <w:rPr>
          <w:sz w:val="24"/>
          <w:szCs w:val="24"/>
        </w:rPr>
        <w:t xml:space="preserve"> </w:t>
      </w:r>
      <w:r w:rsidR="00BA1B84" w:rsidRPr="00C1764B">
        <w:rPr>
          <w:sz w:val="24"/>
          <w:szCs w:val="24"/>
        </w:rPr>
        <w:t xml:space="preserve">a </w:t>
      </w:r>
      <w:r w:rsidR="00087F64" w:rsidRPr="00C1764B">
        <w:rPr>
          <w:sz w:val="24"/>
          <w:szCs w:val="24"/>
        </w:rPr>
        <w:t>low-cost</w:t>
      </w:r>
      <w:r w:rsidR="00BA1B84" w:rsidRPr="00C1764B">
        <w:rPr>
          <w:sz w:val="24"/>
          <w:szCs w:val="24"/>
        </w:rPr>
        <w:t xml:space="preserve"> EMG device </w:t>
      </w:r>
      <w:r w:rsidR="00FA6B4C" w:rsidRPr="00C1764B">
        <w:rPr>
          <w:sz w:val="24"/>
          <w:szCs w:val="24"/>
        </w:rPr>
        <w:t xml:space="preserve">that </w:t>
      </w:r>
      <w:r w:rsidR="00EF520D" w:rsidRPr="00C1764B">
        <w:rPr>
          <w:sz w:val="24"/>
          <w:szCs w:val="24"/>
        </w:rPr>
        <w:t xml:space="preserve">has multichannel features </w:t>
      </w:r>
      <w:r w:rsidR="00807181" w:rsidRPr="00C1764B">
        <w:rPr>
          <w:sz w:val="24"/>
          <w:szCs w:val="24"/>
        </w:rPr>
        <w:t xml:space="preserve">to allow the patient to </w:t>
      </w:r>
      <w:r w:rsidR="00087F64" w:rsidRPr="00C1764B">
        <w:rPr>
          <w:sz w:val="24"/>
          <w:szCs w:val="24"/>
        </w:rPr>
        <w:t>record</w:t>
      </w:r>
      <w:r w:rsidR="00807181" w:rsidRPr="00C1764B">
        <w:rPr>
          <w:sz w:val="24"/>
          <w:szCs w:val="24"/>
        </w:rPr>
        <w:t xml:space="preserve"> the EMG signal on multiple channel</w:t>
      </w:r>
      <w:r w:rsidR="00087F64" w:rsidRPr="00C1764B">
        <w:rPr>
          <w:sz w:val="24"/>
          <w:szCs w:val="24"/>
        </w:rPr>
        <w:t xml:space="preserve">s simultaneously. </w:t>
      </w:r>
      <w:r w:rsidR="00A21C9F" w:rsidRPr="00C1764B">
        <w:rPr>
          <w:sz w:val="24"/>
          <w:szCs w:val="24"/>
        </w:rPr>
        <w:t>The cost of the EMG device can</w:t>
      </w:r>
      <w:r w:rsidR="009336FF" w:rsidRPr="00C1764B">
        <w:rPr>
          <w:sz w:val="24"/>
          <w:szCs w:val="24"/>
        </w:rPr>
        <w:t xml:space="preserve"> lower</w:t>
      </w:r>
      <w:r w:rsidR="00A21C9F" w:rsidRPr="00C1764B">
        <w:rPr>
          <w:sz w:val="24"/>
          <w:szCs w:val="24"/>
        </w:rPr>
        <w:t xml:space="preserve"> by using </w:t>
      </w:r>
      <w:r w:rsidR="000E5862" w:rsidRPr="00C1764B">
        <w:rPr>
          <w:sz w:val="24"/>
          <w:szCs w:val="24"/>
        </w:rPr>
        <w:t>low-cost components especially on the microcontroller which can be replaced with an</w:t>
      </w:r>
      <w:r w:rsidR="00794FA0" w:rsidRPr="00C1764B">
        <w:rPr>
          <w:sz w:val="24"/>
          <w:szCs w:val="24"/>
        </w:rPr>
        <w:t xml:space="preserve"> </w:t>
      </w:r>
      <w:r w:rsidR="00284AB1" w:rsidRPr="00C1764B">
        <w:rPr>
          <w:sz w:val="24"/>
          <w:szCs w:val="24"/>
        </w:rPr>
        <w:t>all-in-one</w:t>
      </w:r>
      <w:r w:rsidR="000E5862" w:rsidRPr="00C1764B">
        <w:rPr>
          <w:sz w:val="24"/>
          <w:szCs w:val="24"/>
        </w:rPr>
        <w:t xml:space="preserve"> integrated circuit that is much cheaper.</w:t>
      </w:r>
    </w:p>
    <w:p w14:paraId="0C0986C8" w14:textId="77777777" w:rsidR="00050348" w:rsidRPr="00C1764B" w:rsidRDefault="00050348" w:rsidP="00A31F81">
      <w:pPr>
        <w:pStyle w:val="ListParagraph"/>
        <w:rPr>
          <w:sz w:val="24"/>
          <w:szCs w:val="24"/>
        </w:rPr>
      </w:pPr>
    </w:p>
    <w:p w14:paraId="711DC64B" w14:textId="5B8560E8" w:rsidR="00050348" w:rsidRPr="00C1764B" w:rsidRDefault="004030AE" w:rsidP="00A31F81">
      <w:pPr>
        <w:pStyle w:val="ListParagraph"/>
        <w:numPr>
          <w:ilvl w:val="0"/>
          <w:numId w:val="11"/>
        </w:numPr>
        <w:rPr>
          <w:sz w:val="24"/>
          <w:szCs w:val="24"/>
        </w:rPr>
      </w:pPr>
      <w:r w:rsidRPr="00C1764B">
        <w:rPr>
          <w:sz w:val="24"/>
          <w:szCs w:val="24"/>
        </w:rPr>
        <w:t>To create an acquisition system</w:t>
      </w:r>
      <w:r w:rsidR="008D4C7F" w:rsidRPr="00C1764B">
        <w:rPr>
          <w:sz w:val="24"/>
          <w:szCs w:val="24"/>
        </w:rPr>
        <w:t xml:space="preserve"> with low complexity as low as possible but still maintaining the quality of the performance and specification with standard requirements.</w:t>
      </w:r>
      <w:r w:rsidR="0086009D" w:rsidRPr="00C1764B">
        <w:rPr>
          <w:sz w:val="24"/>
          <w:szCs w:val="24"/>
        </w:rPr>
        <w:t xml:space="preserve"> The </w:t>
      </w:r>
      <w:r w:rsidR="001852F6" w:rsidRPr="00C1764B">
        <w:rPr>
          <w:sz w:val="24"/>
          <w:szCs w:val="24"/>
        </w:rPr>
        <w:t xml:space="preserve">acquisition system will become smaller </w:t>
      </w:r>
      <w:r w:rsidR="00C802DC" w:rsidRPr="00C1764B">
        <w:rPr>
          <w:sz w:val="24"/>
          <w:szCs w:val="24"/>
        </w:rPr>
        <w:t>and</w:t>
      </w:r>
      <w:r w:rsidR="003626B7" w:rsidRPr="00C1764B">
        <w:rPr>
          <w:sz w:val="24"/>
          <w:szCs w:val="24"/>
        </w:rPr>
        <w:t xml:space="preserve"> more comfortable to be used </w:t>
      </w:r>
      <w:r w:rsidR="000765FD" w:rsidRPr="00C1764B">
        <w:rPr>
          <w:sz w:val="24"/>
          <w:szCs w:val="24"/>
        </w:rPr>
        <w:t>by the</w:t>
      </w:r>
      <w:r w:rsidR="003626B7" w:rsidRPr="00C1764B">
        <w:rPr>
          <w:sz w:val="24"/>
          <w:szCs w:val="24"/>
        </w:rPr>
        <w:t xml:space="preserve"> patient as it </w:t>
      </w:r>
      <w:r w:rsidR="00EB3DCC" w:rsidRPr="00C1764B">
        <w:rPr>
          <w:sz w:val="24"/>
          <w:szCs w:val="24"/>
        </w:rPr>
        <w:t>will become portable</w:t>
      </w:r>
    </w:p>
    <w:p w14:paraId="4648C797" w14:textId="77777777" w:rsidR="00050348" w:rsidRPr="00C1764B" w:rsidRDefault="00050348" w:rsidP="00A31F81">
      <w:pPr>
        <w:pStyle w:val="ListParagraph"/>
        <w:rPr>
          <w:sz w:val="24"/>
          <w:szCs w:val="24"/>
        </w:rPr>
      </w:pPr>
    </w:p>
    <w:p w14:paraId="11C36B4F" w14:textId="5D9F6B41" w:rsidR="000765FD" w:rsidRPr="00C1764B" w:rsidRDefault="004030AE" w:rsidP="00A31F81">
      <w:pPr>
        <w:pStyle w:val="ListParagraph"/>
        <w:numPr>
          <w:ilvl w:val="0"/>
          <w:numId w:val="11"/>
        </w:numPr>
        <w:rPr>
          <w:sz w:val="24"/>
          <w:szCs w:val="24"/>
        </w:rPr>
      </w:pPr>
      <w:r w:rsidRPr="00C1764B">
        <w:rPr>
          <w:sz w:val="24"/>
          <w:szCs w:val="24"/>
        </w:rPr>
        <w:t>T</w:t>
      </w:r>
      <w:r w:rsidR="000765FD" w:rsidRPr="00C1764B">
        <w:rPr>
          <w:sz w:val="24"/>
          <w:szCs w:val="24"/>
        </w:rPr>
        <w:t xml:space="preserve">o </w:t>
      </w:r>
      <w:r w:rsidR="006C4C62" w:rsidRPr="00C1764B">
        <w:rPr>
          <w:sz w:val="24"/>
          <w:szCs w:val="24"/>
        </w:rPr>
        <w:t xml:space="preserve">add a real time monitoring system </w:t>
      </w:r>
      <w:r w:rsidR="005613AE" w:rsidRPr="00C1764B">
        <w:rPr>
          <w:sz w:val="24"/>
          <w:szCs w:val="24"/>
        </w:rPr>
        <w:t xml:space="preserve">to monitor and display the EMG recordings on the </w:t>
      </w:r>
      <w:r w:rsidR="0030219A" w:rsidRPr="00C1764B">
        <w:rPr>
          <w:sz w:val="24"/>
          <w:szCs w:val="24"/>
        </w:rPr>
        <w:t>PC for visualization.</w:t>
      </w:r>
      <w:r w:rsidR="00B54C7C" w:rsidRPr="00C1764B">
        <w:rPr>
          <w:sz w:val="24"/>
          <w:szCs w:val="24"/>
        </w:rPr>
        <w:t xml:space="preserve"> The visualization on the data collected from the EMG can help </w:t>
      </w:r>
      <w:r w:rsidR="00D144CA" w:rsidRPr="00C1764B">
        <w:rPr>
          <w:sz w:val="24"/>
          <w:szCs w:val="24"/>
        </w:rPr>
        <w:t>the patient to observe his muscle activity</w:t>
      </w:r>
      <w:r w:rsidR="002439A5" w:rsidRPr="00C1764B">
        <w:rPr>
          <w:sz w:val="24"/>
          <w:szCs w:val="24"/>
        </w:rPr>
        <w:t xml:space="preserve"> and analyse </w:t>
      </w:r>
      <w:r w:rsidR="002E435E" w:rsidRPr="00C1764B">
        <w:rPr>
          <w:sz w:val="24"/>
          <w:szCs w:val="24"/>
        </w:rPr>
        <w:t>the pattern for</w:t>
      </w:r>
      <w:r w:rsidR="0091444E" w:rsidRPr="00C1764B">
        <w:rPr>
          <w:sz w:val="24"/>
          <w:szCs w:val="24"/>
        </w:rPr>
        <w:t xml:space="preserve"> </w:t>
      </w:r>
      <w:r w:rsidR="00875428" w:rsidRPr="00C1764B">
        <w:rPr>
          <w:sz w:val="24"/>
          <w:szCs w:val="24"/>
        </w:rPr>
        <w:t>diagnosis.</w:t>
      </w:r>
    </w:p>
    <w:p w14:paraId="250BFD2F" w14:textId="6A028242" w:rsidR="00B33AA4" w:rsidRDefault="00B33AA4" w:rsidP="00A31F81"/>
    <w:p w14:paraId="7D4C1DE0" w14:textId="6C231CE6" w:rsidR="00EE0AC3" w:rsidRDefault="00EE0AC3" w:rsidP="00A31F81"/>
    <w:p w14:paraId="1A188D95" w14:textId="3AFC4181" w:rsidR="00EE0AC3" w:rsidRDefault="00EE0AC3" w:rsidP="00A31F81"/>
    <w:p w14:paraId="7A69CA6D" w14:textId="4787AC43" w:rsidR="00EE0AC3" w:rsidRDefault="00EE0AC3" w:rsidP="00A31F81"/>
    <w:p w14:paraId="3AE85923" w14:textId="7EB06289" w:rsidR="00EE0AC3" w:rsidRDefault="00EE0AC3" w:rsidP="00A31F81"/>
    <w:p w14:paraId="4FC12545" w14:textId="3FBF9984" w:rsidR="00EE0AC3" w:rsidRDefault="00EE0AC3" w:rsidP="00A31F81"/>
    <w:p w14:paraId="34712170" w14:textId="731CA046" w:rsidR="00EE0AC3" w:rsidRDefault="00EE0AC3" w:rsidP="00A31F81"/>
    <w:p w14:paraId="639DF343" w14:textId="5CE1FC37" w:rsidR="00EE0AC3" w:rsidRDefault="00EE0AC3" w:rsidP="00A31F81"/>
    <w:p w14:paraId="6495A1B8" w14:textId="77777777" w:rsidR="00C1764B" w:rsidRDefault="00C1764B" w:rsidP="00A31F81"/>
    <w:p w14:paraId="59595223" w14:textId="77777777" w:rsidR="00D86B1E" w:rsidRDefault="00D86B1E" w:rsidP="00A31F81"/>
    <w:p w14:paraId="705B5828" w14:textId="188F6A8B" w:rsidR="00B64586" w:rsidRDefault="00DB2D79" w:rsidP="00A512CE">
      <w:pPr>
        <w:pStyle w:val="Heading2"/>
      </w:pPr>
      <w:bookmarkStart w:id="16" w:name="_Toc104455536"/>
      <w:r>
        <w:lastRenderedPageBreak/>
        <w:t xml:space="preserve">1.4 </w:t>
      </w:r>
      <w:r w:rsidR="00D86B1E">
        <w:t>SIGNIFICANT OF THE PROJECT</w:t>
      </w:r>
      <w:bookmarkEnd w:id="16"/>
    </w:p>
    <w:p w14:paraId="1322B415" w14:textId="78B1502C" w:rsidR="00B64586" w:rsidRDefault="00BA4141" w:rsidP="00A31F81">
      <w:r>
        <w:t>The</w:t>
      </w:r>
      <w:r w:rsidR="00F0621F">
        <w:t xml:space="preserve"> research of developing </w:t>
      </w:r>
      <w:r w:rsidR="00E66D50">
        <w:t>low-cost</w:t>
      </w:r>
      <w:r w:rsidR="00F0621F">
        <w:t xml:space="preserve"> </w:t>
      </w:r>
      <w:r w:rsidR="00B74D0C">
        <w:t xml:space="preserve">multichannel electromyography has already been done by many researchers </w:t>
      </w:r>
      <w:r w:rsidR="00E66D50">
        <w:t xml:space="preserve">recently. Their </w:t>
      </w:r>
      <w:r w:rsidR="008235E7">
        <w:t>research</w:t>
      </w:r>
      <w:r w:rsidR="00E66D50">
        <w:t xml:space="preserve"> </w:t>
      </w:r>
      <w:r w:rsidR="008235E7">
        <w:t>has</w:t>
      </w:r>
      <w:r w:rsidR="00E66D50">
        <w:t xml:space="preserve"> shown that it is possible to </w:t>
      </w:r>
      <w:r w:rsidR="0004106B">
        <w:t xml:space="preserve">develop an acquisition EMG system using </w:t>
      </w:r>
      <w:r w:rsidR="00BD5538">
        <w:t xml:space="preserve">development kit microcontroller like Arduino and </w:t>
      </w:r>
      <w:r w:rsidR="0097691B">
        <w:t>National</w:t>
      </w:r>
      <w:r w:rsidR="00BD5538">
        <w:t xml:space="preserve"> Instrument</w:t>
      </w:r>
      <w:r w:rsidR="0086202B">
        <w:t xml:space="preserve"> microcontroller</w:t>
      </w:r>
      <w:r w:rsidR="005E55EE">
        <w:fldChar w:fldCharType="begin" w:fldLock="1"/>
      </w:r>
      <w:r w:rsidR="00E7620F">
        <w:instrText>ADDIN CSL_CITATION {"citationItems":[{"id":"ITEM-1","itemData":{"DOI":"10.1109/ISCC.2018.8538663","ISBN":"9781538669501","ISSN":"15301346","abstract":"Electromyography deals with the detection, analysis and use of the electrical signal that emanates from contracting muscles. Electromyographic (EMG) signals have applications in many areas. Electromyographs can be very bulky and expensive. There are many alternatives to professional electromyographs, both commercial and academic. However, these options are still too expensive, have too few or a single channel. The objective of this work is to implement a low-cost multichannel surface EMG acquisition platform. The platform must have high-quality, scalability, analog-to-digital conversion and the possibility to run both in stand-alone mode and connected to a computer via USB interface. The proposed platform has three main components: dedicated acquisition board, Tiva module and acquisition software. We validate the proposed acquisition board design by testing its frequency response, circuit amplification and common mode rejection rate.","author":[{"dropping-particle":"","family":"Silva","given":"Isac Alencar Rodrigues","non-dropping-particle":"Da","parse-names":false,"suffix":""},{"dropping-particle":"","family":"Santos","given":"Elder Cleiton Barreto Francisco","non-dropping-particle":"Dos","parse-names":false,"suffix":""},{"dropping-particle":"","family":"Carvalho","given":"Elton Moreira","non-dropping-particle":"","parse-names":false,"suffix":""},{"dropping-particle":"","family":"Dantas","given":"Daniel Oliveira","non-dropping-particle":"","parse-names":false,"suffix":""}],"container-title":"Proceedings - IEEE Symposium on Computers and Communications","id":"ITEM-1","issue":"May 2020","issued":{"date-parts":[["2018"]]},"page":"1114-1119","publisher":"IEEE","title":"Low cost hardware and software platform for multichannel surface electromyography","type":"article-journal","volume":"2018-June"},"uris":["http://www.mendeley.com/documents/?uuid=22082b34-16a3-4d89-b61d-b32bb220d14c"]}],"mendeley":{"formattedCitation":"[4]","plainTextFormattedCitation":"[4]","previouslyFormattedCitation":"[4]"},"properties":{"noteIndex":0},"schema":"https://github.com/citation-style-language/schema/raw/master/csl-citation.json"}</w:instrText>
      </w:r>
      <w:r w:rsidR="005E55EE">
        <w:fldChar w:fldCharType="separate"/>
      </w:r>
      <w:r w:rsidR="005E55EE" w:rsidRPr="005E55EE">
        <w:rPr>
          <w:noProof/>
        </w:rPr>
        <w:t>[4]</w:t>
      </w:r>
      <w:r w:rsidR="005E55EE">
        <w:fldChar w:fldCharType="end"/>
      </w:r>
      <w:r w:rsidR="0086202B">
        <w:t>.</w:t>
      </w:r>
      <w:r w:rsidR="0065283A">
        <w:t xml:space="preserve"> The</w:t>
      </w:r>
      <w:r w:rsidR="00A4062F">
        <w:t xml:space="preserve"> </w:t>
      </w:r>
      <w:r w:rsidR="0065283A">
        <w:t>microcontroller</w:t>
      </w:r>
      <w:r w:rsidR="006E43C3">
        <w:t>s</w:t>
      </w:r>
      <w:r w:rsidR="0065283A">
        <w:t xml:space="preserve"> </w:t>
      </w:r>
      <w:r w:rsidR="00564CFF">
        <w:t>which</w:t>
      </w:r>
      <w:r w:rsidR="0065283A">
        <w:t xml:space="preserve"> available in the </w:t>
      </w:r>
      <w:r w:rsidR="006E43C3">
        <w:t xml:space="preserve">market are mostly </w:t>
      </w:r>
      <w:r w:rsidR="00A4062F">
        <w:t xml:space="preserve">new and </w:t>
      </w:r>
      <w:r w:rsidR="005E55EE">
        <w:t>have</w:t>
      </w:r>
      <w:r w:rsidR="006E43C3">
        <w:t xml:space="preserve"> the minimum </w:t>
      </w:r>
      <w:r w:rsidR="00433BC3">
        <w:t>specifications to develop the EMG device.</w:t>
      </w:r>
      <w:r w:rsidR="00ED0210">
        <w:t xml:space="preserve"> The microcontroller</w:t>
      </w:r>
      <w:r w:rsidR="002E393A">
        <w:t>s</w:t>
      </w:r>
      <w:r w:rsidR="00ED0210">
        <w:t xml:space="preserve"> are also sold with reasonable </w:t>
      </w:r>
      <w:r w:rsidR="00684CA0">
        <w:t>price,</w:t>
      </w:r>
      <w:r w:rsidR="00ED0210">
        <w:t xml:space="preserve"> and it can connect with many</w:t>
      </w:r>
      <w:r w:rsidR="002E393A">
        <w:t xml:space="preserve"> sensors if they </w:t>
      </w:r>
      <w:r w:rsidR="00C729C3">
        <w:t xml:space="preserve">don’t have </w:t>
      </w:r>
      <w:r w:rsidR="00DF2E4F">
        <w:t>it embedded in them.</w:t>
      </w:r>
      <w:r w:rsidR="00684CA0">
        <w:t xml:space="preserve"> </w:t>
      </w:r>
      <w:r w:rsidR="00CF633E">
        <w:t xml:space="preserve">The performance of the EMG device which was developed using the microcontroller </w:t>
      </w:r>
      <w:r w:rsidR="007E2EAD">
        <w:t xml:space="preserve">was quite impressive as </w:t>
      </w:r>
      <w:r w:rsidR="005434C8">
        <w:t xml:space="preserve">the data collected </w:t>
      </w:r>
      <w:r w:rsidR="0040355F">
        <w:t>has high accuracy</w:t>
      </w:r>
      <w:r w:rsidR="00E7620F">
        <w:t xml:space="preserve"> and can be used for pattern recognition</w:t>
      </w:r>
      <w:r w:rsidR="00E7620F">
        <w:fldChar w:fldCharType="begin" w:fldLock="1"/>
      </w:r>
      <w:r w:rsidR="009B62D3">
        <w:instrText>ADDIN CSL_CITATION {"citationItems":[{"id":"ITEM-1","itemData":{"DOI":"10.1109/NER.2013.6696030","ISBN":"9781467319690","ISSN":"19483546","abstract":"A low-cost wireless surface EMG acquisition system has been designed for general purpose human-machine interaction. The system includes disposable surface EMG sensor, wireless communication module and signal analysis unit. The system has four simultaneous recording channels with the resolution of micro volt and wireless communication distance ranges 15 meters. A new pattern extraction algorithm has been developed to predict hand wrist gesture from forearm-surface EMG signal. This EMG data acquisition system provides a convenient human-machine interaction interface for biomimetic control applications. © 2013 IEEE.","author":[{"dropping-particle":"","family":"Fu","given":"Jianting","non-dropping-particle":"","parse-names":false,"suffix":""},{"dropping-particle":"","family":"Chen","given":"Jian","non-dropping-particle":"","parse-names":false,"suffix":""},{"dropping-particle":"","family":"Shi","given":"Yizhi","non-dropping-particle":"","parse-names":false,"suffix":""},{"dropping-particle":"","family":"Li","given":"Yao","non-dropping-particle":"","parse-names":false,"suffix":""}],"container-title":"International IEEE/EMBS Conference on Neural Engineering, NER","id":"ITEM-1","issued":{"date-parts":[["2013"]]},"page":"699-702","publisher":"IEEE","title":"Design of a low-cost wireless surface EMG acquisition system","type":"article-journal"},"uris":["http://www.mendeley.com/documents/?uuid=8314c3ab-aa3b-4807-b4c3-5ca89066de7f"]}],"mendeley":{"formattedCitation":"[5]","plainTextFormattedCitation":"[5]","previouslyFormattedCitation":"[5]"},"properties":{"noteIndex":0},"schema":"https://github.com/citation-style-language/schema/raw/master/csl-citation.json"}</w:instrText>
      </w:r>
      <w:r w:rsidR="00E7620F">
        <w:fldChar w:fldCharType="separate"/>
      </w:r>
      <w:r w:rsidR="00E7620F" w:rsidRPr="00E7620F">
        <w:rPr>
          <w:noProof/>
        </w:rPr>
        <w:t>[5]</w:t>
      </w:r>
      <w:r w:rsidR="00E7620F">
        <w:fldChar w:fldCharType="end"/>
      </w:r>
      <w:r w:rsidR="00307E9B">
        <w:t>.</w:t>
      </w:r>
    </w:p>
    <w:p w14:paraId="3BA6D058" w14:textId="11F41F01" w:rsidR="00D84B0A" w:rsidRDefault="00D84B0A" w:rsidP="00A31F81">
      <w:r>
        <w:t xml:space="preserve">The development of EMG device using the </w:t>
      </w:r>
      <w:r w:rsidR="003D674E">
        <w:t>development kit microcontroller</w:t>
      </w:r>
      <w:r w:rsidR="00A77589">
        <w:t xml:space="preserve"> can be advanced as it </w:t>
      </w:r>
      <w:r w:rsidR="00D00580">
        <w:t>allows the data transferred to the connected device like pc and smartphone to show real time monitoring system</w:t>
      </w:r>
      <w:r w:rsidR="00BD754A">
        <w:t xml:space="preserve"> through Bluetooth connection</w:t>
      </w:r>
      <w:r w:rsidR="009B62D3">
        <w:fldChar w:fldCharType="begin" w:fldLock="1"/>
      </w:r>
      <w:r w:rsidR="00A50493">
        <w:instrText>ADDIN CSL_CITATION {"citationItems":[{"id":"ITEM-1","itemData":{"DOI":"10.1109/NER.2013.6696030","ISBN":"9781467319690","ISSN":"19483546","abstract":"A low-cost wireless surface EMG acquisition system has been designed for general purpose human-machine interaction. The system includes disposable surface EMG sensor, wireless communication module and signal analysis unit. The system has four simultaneous recording channels with the resolution of micro volt and wireless communication distance ranges 15 meters. A new pattern extraction algorithm has been developed to predict hand wrist gesture from forearm-surface EMG signal. This EMG data acquisition system provides a convenient human-machine interaction interface for biomimetic control applications. © 2013 IEEE.","author":[{"dropping-particle":"","family":"Fu","given":"Jianting","non-dropping-particle":"","parse-names":false,"suffix":""},{"dropping-particle":"","family":"Chen","given":"Jian","non-dropping-particle":"","parse-names":false,"suffix":""},{"dropping-particle":"","family":"Shi","given":"Yizhi","non-dropping-particle":"","parse-names":false,"suffix":""},{"dropping-particle":"","family":"Li","given":"Yao","non-dropping-particle":"","parse-names":false,"suffix":""}],"container-title":"International IEEE/EMBS Conference on Neural Engineering, NER","id":"ITEM-1","issued":{"date-parts":[["2013"]]},"page":"699-702","publisher":"IEEE","title":"Design of a low-cost wireless surface EMG acquisition system","type":"article-journal"},"uris":["http://www.mendeley.com/documents/?uuid=8314c3ab-aa3b-4807-b4c3-5ca89066de7f"]}],"mendeley":{"formattedCitation":"[5]","plainTextFormattedCitation":"[5]","previouslyFormattedCitation":"[5]"},"properties":{"noteIndex":0},"schema":"https://github.com/citation-style-language/schema/raw/master/csl-citation.json"}</w:instrText>
      </w:r>
      <w:r w:rsidR="009B62D3">
        <w:fldChar w:fldCharType="separate"/>
      </w:r>
      <w:r w:rsidR="009B62D3" w:rsidRPr="009B62D3">
        <w:rPr>
          <w:noProof/>
        </w:rPr>
        <w:t>[5]</w:t>
      </w:r>
      <w:r w:rsidR="009B62D3">
        <w:fldChar w:fldCharType="end"/>
      </w:r>
      <w:r w:rsidR="001D3DFC">
        <w:t xml:space="preserve">. </w:t>
      </w:r>
      <w:r w:rsidR="00BA58DE">
        <w:t>By applying the machine learning models like</w:t>
      </w:r>
      <w:r w:rsidR="009C0B49">
        <w:t xml:space="preserve"> support vector machine (SVM)</w:t>
      </w:r>
      <w:r w:rsidR="008467CD">
        <w:t xml:space="preserve">, the raw data collected can be analysed </w:t>
      </w:r>
      <w:r w:rsidR="00A561D6">
        <w:t xml:space="preserve">deeply to classified the EMG signal </w:t>
      </w:r>
      <w:r w:rsidR="00B37AF3">
        <w:t>and its accuracy</w:t>
      </w:r>
      <w:r w:rsidR="00A50493">
        <w:fldChar w:fldCharType="begin" w:fldLock="1"/>
      </w:r>
      <w:r w:rsidR="00137F69">
        <w:instrText>ADDIN CSL_CITATION {"citationItems":[{"id":"ITEM-1","itemData":{"DOI":"10.1109/EMBC44109.2020.9176058","ISBN":"9781728119908","ISSN":"1557170X","abstract":"Surface and needle-based electromyography signals are used as diagnostic markers for detecting neuromuscular disorders. Existing systems that are used to acquire these signals are usually expensive and invasive in practice. A novel 8 channel surface EMG (sEMG) acquisition system is designed and developed to acquire signals for various upper limb movements in order to evaluate the motor impairment. The real time sEMG signals are generated from the muscle fibre movements, originated solely from the upper limb physical actions. Intuitively, sEMG signals characterize different actions performed by the upper limb, which is considered apt for assessing the improvement for post stroke patients undergoing routine physical therapy activities. The system is designed and assembled in a view to make it affordable and modular for easier proliferation, and extendable to motor classifying applications. The system was validated by recording realtime sEMG data using six differential electrodes for various finger and wrist actions. The signals are filtered and processed to develop a machine learning (ML) model to classify upper limb actions, and other electronic systems are designed in the portable form around the patch electrodes. A classifier was trained to predict each action and the accuracy of the classifier was assessed across different usage of channels. The accuracy of the classifier was improved by optimizing the number of electrodes as well as the spatial position of these electrodes. The sEMG circuit designed has the capacity to characterize wrists, and finger movements. The improvement observed in the sEMG signals should benefit the physiotherapists to plan further protocols in the prescribed rehabilitation program.","author":[{"dropping-particle":"","family":"Chandrasekhar","given":"Vinay","non-dropping-particle":"","parse-names":false,"suffix":""},{"dropping-particle":"","family":"Vazhayil","given":"Vikas","non-dropping-particle":"","parse-names":false,"suffix":""},{"dropping-particle":"","family":"Rao","given":"Madhav","non-dropping-particle":"","parse-names":false,"suffix":""}],"container-title":"Proceedings of the Annual International Conference of the IEEE Engineering in Medicine and Biology Society, EMBS","id":"ITEM-1","issued":{"date-parts":[["2020"]]},"page":"4138-4142","title":"Design of a real time portable low-cost multi-channel surface electromyography system to aid neuromuscular disorder and post stroke rehabilitation patients","type":"article-journal","volume":"2020-July"},"uris":["http://www.mendeley.com/documents/?uuid=8dd92c45-fe36-4379-a06b-afd028ffcaf1"]}],"mendeley":{"formattedCitation":"[6]","plainTextFormattedCitation":"[6]","previouslyFormattedCitation":"[6]"},"properties":{"noteIndex":0},"schema":"https://github.com/citation-style-language/schema/raw/master/csl-citation.json"}</w:instrText>
      </w:r>
      <w:r w:rsidR="00A50493">
        <w:fldChar w:fldCharType="separate"/>
      </w:r>
      <w:r w:rsidR="00A50493" w:rsidRPr="00A50493">
        <w:rPr>
          <w:noProof/>
        </w:rPr>
        <w:t>[6]</w:t>
      </w:r>
      <w:r w:rsidR="00A50493">
        <w:fldChar w:fldCharType="end"/>
      </w:r>
      <w:r w:rsidR="00B37AF3">
        <w:t>.</w:t>
      </w:r>
      <w:r w:rsidR="00445453">
        <w:t xml:space="preserve"> </w:t>
      </w:r>
      <w:r w:rsidR="009E78E1">
        <w:t xml:space="preserve">These methods prove that the EMG device can be </w:t>
      </w:r>
      <w:r w:rsidR="00624ACC">
        <w:t xml:space="preserve">developed with </w:t>
      </w:r>
      <w:r w:rsidR="00621470">
        <w:t xml:space="preserve">an alternative option which is cheaper and </w:t>
      </w:r>
      <w:r w:rsidR="004B0501">
        <w:t>has good features in data collection and data analysis.</w:t>
      </w:r>
    </w:p>
    <w:p w14:paraId="6B3CCA36" w14:textId="22E66259" w:rsidR="0097267B" w:rsidRPr="00761E28" w:rsidRDefault="006F15C8" w:rsidP="00A31F81">
      <w:r>
        <w:t>This project will</w:t>
      </w:r>
      <w:r w:rsidR="00273FF0">
        <w:t xml:space="preserve"> be designed with simpler </w:t>
      </w:r>
      <w:r w:rsidR="004002B7">
        <w:t xml:space="preserve">acquisition circuit by using integrated circuit that have all in one </w:t>
      </w:r>
      <w:r w:rsidR="006B06A7">
        <w:t>specification</w:t>
      </w:r>
      <w:r w:rsidR="00111006">
        <w:t xml:space="preserve"> </w:t>
      </w:r>
      <w:r w:rsidR="00E3183A">
        <w:t>to make the device smaller</w:t>
      </w:r>
      <w:r w:rsidR="00761E28">
        <w:t xml:space="preserve"> and cheaper.</w:t>
      </w:r>
      <w:r w:rsidR="006B06A7">
        <w:t xml:space="preserve"> The performance of the EMG device will be maintained as standard as possible to </w:t>
      </w:r>
      <w:r w:rsidR="00C57BA3">
        <w:t xml:space="preserve">ensure the accuracy is good and can give </w:t>
      </w:r>
      <w:r w:rsidR="001D26DF">
        <w:t>benefits to the user experiences.</w:t>
      </w:r>
    </w:p>
    <w:p w14:paraId="1530D945" w14:textId="77777777" w:rsidR="00D86B1E" w:rsidRDefault="00D86B1E" w:rsidP="00A31F81"/>
    <w:p w14:paraId="14442BEC" w14:textId="4701AC94" w:rsidR="00B33AA4" w:rsidRDefault="00DB2D79" w:rsidP="00A512CE">
      <w:pPr>
        <w:pStyle w:val="Heading2"/>
      </w:pPr>
      <w:bookmarkStart w:id="17" w:name="_Toc104455537"/>
      <w:r>
        <w:t xml:space="preserve">1.5 </w:t>
      </w:r>
      <w:r w:rsidR="00D86B1E">
        <w:t>SCOPE AND LIMITATIONS OF THE PROJECT</w:t>
      </w:r>
      <w:bookmarkEnd w:id="17"/>
    </w:p>
    <w:p w14:paraId="131E18BF" w14:textId="1C84D814" w:rsidR="00A909C8" w:rsidRDefault="00F56727" w:rsidP="00A31F81">
      <w:r>
        <w:t xml:space="preserve">The </w:t>
      </w:r>
      <w:r w:rsidR="00EF13A9">
        <w:t>scope of this project is focus</w:t>
      </w:r>
      <w:r w:rsidR="000A76D7">
        <w:t xml:space="preserve"> o</w:t>
      </w:r>
      <w:r w:rsidR="005E30CF">
        <w:t>n</w:t>
      </w:r>
      <w:r w:rsidR="000A76D7">
        <w:t xml:space="preserve"> developing low-cost</w:t>
      </w:r>
      <w:r w:rsidR="00411AFC">
        <w:t xml:space="preserve"> multi-channel</w:t>
      </w:r>
      <w:r w:rsidR="000A76D7">
        <w:t xml:space="preserve"> EMG acquisition device</w:t>
      </w:r>
      <w:r w:rsidR="005E30CF">
        <w:t xml:space="preserve">. The EMG device will be designed as low cost as possible but still </w:t>
      </w:r>
      <w:r w:rsidR="00E018CC">
        <w:t>have the standard specification of a standard EMG device</w:t>
      </w:r>
      <w:r w:rsidR="00C22355">
        <w:t xml:space="preserve">. </w:t>
      </w:r>
      <w:r w:rsidR="007A4B2D">
        <w:t xml:space="preserve">The cost of the EMG device is supposed to be </w:t>
      </w:r>
      <w:r w:rsidR="00522DB2">
        <w:t xml:space="preserve">affordable for the patient </w:t>
      </w:r>
      <w:r w:rsidR="00E144F8">
        <w:t xml:space="preserve">or anyone who want to </w:t>
      </w:r>
      <w:r w:rsidR="0058055E">
        <w:t>own an EMG device for research purpose.</w:t>
      </w:r>
      <w:r w:rsidR="00841C39">
        <w:t xml:space="preserve"> </w:t>
      </w:r>
      <w:r w:rsidR="008921D6">
        <w:t xml:space="preserve">The acquisition board of </w:t>
      </w:r>
      <w:r w:rsidR="008921D6">
        <w:lastRenderedPageBreak/>
        <w:t>the EMG device will be</w:t>
      </w:r>
      <w:r w:rsidR="00857F5B">
        <w:t xml:space="preserve"> designed with simplicity to avoid </w:t>
      </w:r>
      <w:r w:rsidR="007E38EA">
        <w:t>bulky board and make the device smaller.</w:t>
      </w:r>
    </w:p>
    <w:p w14:paraId="3BCECA16" w14:textId="7280B0E9" w:rsidR="0034033B" w:rsidRDefault="00841C39" w:rsidP="00A31F81">
      <w:r>
        <w:t xml:space="preserve">The </w:t>
      </w:r>
      <w:r w:rsidR="00BC7BB9">
        <w:t xml:space="preserve">scope of this project will be </w:t>
      </w:r>
      <w:r w:rsidR="00A909C8">
        <w:t>limited to the</w:t>
      </w:r>
      <w:r w:rsidR="001C4713">
        <w:t xml:space="preserve"> specification and feature of the EMG device </w:t>
      </w:r>
      <w:r w:rsidR="00F55A80">
        <w:t>due to</w:t>
      </w:r>
      <w:r w:rsidR="00CA29BD">
        <w:t xml:space="preserve"> the </w:t>
      </w:r>
      <w:r w:rsidR="00D7774E">
        <w:t>low specification</w:t>
      </w:r>
      <w:r w:rsidR="00CA29BD">
        <w:t xml:space="preserve"> of the components used in the acquisition system</w:t>
      </w:r>
      <w:r w:rsidR="00576512">
        <w:t xml:space="preserve"> which they might lack of some features </w:t>
      </w:r>
      <w:r w:rsidR="00081F87">
        <w:t>that available in the EMG machine.</w:t>
      </w:r>
      <w:r w:rsidR="000021C6">
        <w:t xml:space="preserve"> Since </w:t>
      </w:r>
      <w:r w:rsidR="009E3D0F">
        <w:t>the project is mainly design a simple EMG acquisition circuit, the components used will be limited</w:t>
      </w:r>
      <w:r w:rsidR="00E34B0A">
        <w:t xml:space="preserve">. The microcontroller of the EMG device </w:t>
      </w:r>
      <w:r w:rsidR="001B69A8">
        <w:t xml:space="preserve">must have </w:t>
      </w:r>
      <w:r w:rsidR="00FB2ADF">
        <w:t>all</w:t>
      </w:r>
      <w:r w:rsidR="001B69A8">
        <w:t xml:space="preserve"> in one specification</w:t>
      </w:r>
      <w:r w:rsidR="009F7825">
        <w:t xml:space="preserve"> for an EMG device to operate well</w:t>
      </w:r>
      <w:r w:rsidR="001B69A8">
        <w:t xml:space="preserve"> to ensure </w:t>
      </w:r>
      <w:r w:rsidR="00833676">
        <w:t>it</w:t>
      </w:r>
      <w:r w:rsidR="009A2DE2">
        <w:t xml:space="preserve"> can perform at standard performance</w:t>
      </w:r>
      <w:r w:rsidR="00676311">
        <w:t xml:space="preserve"> with a simplified circuit.</w:t>
      </w:r>
    </w:p>
    <w:p w14:paraId="4E0FCA70" w14:textId="77777777" w:rsidR="00EE0AC3" w:rsidRDefault="00EE0AC3" w:rsidP="00A31F81"/>
    <w:p w14:paraId="29018AD7" w14:textId="04C2D725" w:rsidR="0034033B" w:rsidRDefault="00DB2D79" w:rsidP="00A512CE">
      <w:pPr>
        <w:pStyle w:val="Heading2"/>
      </w:pPr>
      <w:bookmarkStart w:id="18" w:name="_Toc104455538"/>
      <w:r>
        <w:t xml:space="preserve">1.6 </w:t>
      </w:r>
      <w:r w:rsidR="00D86B1E">
        <w:t>CHAPTER SUMMARY</w:t>
      </w:r>
      <w:bookmarkEnd w:id="18"/>
    </w:p>
    <w:p w14:paraId="6FC8CD1E" w14:textId="227FB875" w:rsidR="00345BCD" w:rsidRDefault="0034033B" w:rsidP="00A31F81">
      <w:r>
        <w:t>In conclusion,</w:t>
      </w:r>
      <w:r w:rsidR="004911D7">
        <w:t xml:space="preserve"> this chapter briefly explained the </w:t>
      </w:r>
      <w:r w:rsidR="002B318A">
        <w:t xml:space="preserve">whole content of the research on developing low-cost multi-channel EMG acquisition device. </w:t>
      </w:r>
      <w:r w:rsidR="006F13C5">
        <w:t xml:space="preserve">This chapter will give the idea of </w:t>
      </w:r>
      <w:r w:rsidR="00E34770">
        <w:t xml:space="preserve">the objectives of this research, </w:t>
      </w:r>
      <w:r w:rsidR="00613C81">
        <w:t xml:space="preserve">the problems that are highlighted in this research, </w:t>
      </w:r>
      <w:r w:rsidR="00E34770">
        <w:t>the significance of th</w:t>
      </w:r>
      <w:r w:rsidR="00CB7664">
        <w:t xml:space="preserve">is research, </w:t>
      </w:r>
      <w:r w:rsidR="008413A8">
        <w:t>the scope and limitation of this research</w:t>
      </w:r>
      <w:r w:rsidR="00CF1D21">
        <w:t xml:space="preserve">. </w:t>
      </w:r>
      <w:r w:rsidR="00E23085">
        <w:t xml:space="preserve">The background of the research </w:t>
      </w:r>
      <w:r w:rsidR="00424EB2">
        <w:t xml:space="preserve">is explained to the reader in the first part of the chapter to give </w:t>
      </w:r>
      <w:r w:rsidR="00E06C57">
        <w:t xml:space="preserve">the </w:t>
      </w:r>
      <w:r w:rsidR="00101A2B">
        <w:t>information on</w:t>
      </w:r>
      <w:r w:rsidR="00E55741">
        <w:t xml:space="preserve"> the background of </w:t>
      </w:r>
      <w:r w:rsidR="00AB20DC">
        <w:t xml:space="preserve">electromyography (EMG) </w:t>
      </w:r>
      <w:r w:rsidR="00B86EB2">
        <w:t>and the</w:t>
      </w:r>
      <w:r w:rsidR="008A3A57">
        <w:t xml:space="preserve"> purpose of this research</w:t>
      </w:r>
      <w:r w:rsidR="00E55741">
        <w:t>.</w:t>
      </w:r>
      <w:r w:rsidR="00B86EB2">
        <w:t xml:space="preserve"> Then, the problem statement </w:t>
      </w:r>
      <w:r w:rsidR="00970E63">
        <w:t xml:space="preserve">highlights the issues </w:t>
      </w:r>
      <w:r w:rsidR="001F0BA3">
        <w:t xml:space="preserve">of the cost of the EMG machine </w:t>
      </w:r>
      <w:r w:rsidR="009C09BD">
        <w:t xml:space="preserve">which is very expensive and the importance of </w:t>
      </w:r>
      <w:r w:rsidR="00DF06C5">
        <w:t xml:space="preserve">solving this problem to reduce the cost of </w:t>
      </w:r>
      <w:r w:rsidR="00835509">
        <w:t>having diagnosis using the EMG device.</w:t>
      </w:r>
      <w:r w:rsidR="0053269C">
        <w:t xml:space="preserve"> Next, the </w:t>
      </w:r>
      <w:r w:rsidR="001D41D4">
        <w:t>objective</w:t>
      </w:r>
      <w:r w:rsidR="0053269C">
        <w:t xml:space="preserve"> of the research is presented in the third part of the chapter. The </w:t>
      </w:r>
      <w:r w:rsidR="00FF4DD7">
        <w:t>third part presents the objectives that will be</w:t>
      </w:r>
      <w:r w:rsidR="001D41D4">
        <w:t xml:space="preserve"> the guide of this research and need to be</w:t>
      </w:r>
      <w:r w:rsidR="00FF4DD7">
        <w:t xml:space="preserve"> fulfilled </w:t>
      </w:r>
      <w:r w:rsidR="00885E58">
        <w:t>in the end of the research</w:t>
      </w:r>
      <w:r w:rsidR="0068027D">
        <w:t>.</w:t>
      </w:r>
      <w:r w:rsidR="00DC5841">
        <w:t xml:space="preserve"> </w:t>
      </w:r>
      <w:r w:rsidR="003A4175">
        <w:t xml:space="preserve">After that, the significance of the research is explained to </w:t>
      </w:r>
      <w:r w:rsidR="00306DB1">
        <w:t xml:space="preserve">highlight the contribution of this research </w:t>
      </w:r>
      <w:r w:rsidR="0039101D">
        <w:t>and the impo</w:t>
      </w:r>
      <w:r w:rsidR="00D128A2">
        <w:t>rtance of developing low-cost multichannel EMG device</w:t>
      </w:r>
      <w:r w:rsidR="006925DC">
        <w:t xml:space="preserve"> to the neuromuscular patient.</w:t>
      </w:r>
      <w:r w:rsidR="00325CD8">
        <w:t xml:space="preserve"> The last part of this paper covers the scope and limitation of this research which </w:t>
      </w:r>
      <w:r w:rsidR="00436EE8">
        <w:t xml:space="preserve">slightly cover the </w:t>
      </w:r>
      <w:r w:rsidR="00FE5EC7">
        <w:t xml:space="preserve">planning of the research and </w:t>
      </w:r>
      <w:r w:rsidR="000F6DC3">
        <w:t>state the challenge</w:t>
      </w:r>
      <w:r w:rsidR="00215E4E">
        <w:t>s</w:t>
      </w:r>
      <w:r w:rsidR="000F6DC3">
        <w:t xml:space="preserve"> and problem</w:t>
      </w:r>
      <w:r w:rsidR="00215E4E">
        <w:t>s</w:t>
      </w:r>
      <w:r w:rsidR="000F6DC3">
        <w:t xml:space="preserve"> that</w:t>
      </w:r>
      <w:r w:rsidR="000F1510">
        <w:t xml:space="preserve"> may be </w:t>
      </w:r>
      <w:r w:rsidR="000F6DC3">
        <w:t>faced when conducting this research.</w:t>
      </w:r>
      <w:r w:rsidR="00345BCD">
        <w:br w:type="page"/>
      </w:r>
    </w:p>
    <w:p w14:paraId="6BFDA8C6" w14:textId="425CFA6D" w:rsidR="003A41C0" w:rsidRDefault="00FE39B0" w:rsidP="00A31F81">
      <w:pPr>
        <w:pStyle w:val="Heading1"/>
      </w:pPr>
      <w:bookmarkStart w:id="19" w:name="_Toc104455539"/>
      <w:r>
        <w:lastRenderedPageBreak/>
        <w:t>CHAPTER 2</w:t>
      </w:r>
      <w:r w:rsidR="00067008">
        <w:t xml:space="preserve">: </w:t>
      </w:r>
      <w:r w:rsidR="001970E0">
        <w:t>LITERATURE REVIEWS</w:t>
      </w:r>
      <w:bookmarkEnd w:id="19"/>
    </w:p>
    <w:p w14:paraId="7A36125B" w14:textId="265BB842" w:rsidR="001970E0" w:rsidRPr="00FE0013" w:rsidRDefault="00D86B1E" w:rsidP="00A512CE">
      <w:pPr>
        <w:pStyle w:val="Heading2"/>
        <w:numPr>
          <w:ilvl w:val="1"/>
          <w:numId w:val="24"/>
        </w:numPr>
      </w:pPr>
      <w:bookmarkStart w:id="20" w:name="_Toc104455540"/>
      <w:r w:rsidRPr="00FE0013">
        <w:t>INTRODUCTION</w:t>
      </w:r>
      <w:bookmarkEnd w:id="20"/>
    </w:p>
    <w:p w14:paraId="6EE9ECE8" w14:textId="00DCF52B" w:rsidR="001970E0" w:rsidRDefault="001970E0" w:rsidP="00A31F81">
      <w:r w:rsidRPr="00ED2CF2">
        <w:t>This section will provide and discuss the information collected from academic references and research papers on the concept of the electromyography</w:t>
      </w:r>
      <w:r w:rsidR="00BD6D28" w:rsidRPr="00ED2CF2">
        <w:t>.</w:t>
      </w:r>
      <w:r w:rsidR="00426BB4" w:rsidRPr="00ED2CF2">
        <w:t xml:space="preserve"> </w:t>
      </w:r>
      <w:r w:rsidR="000B0EE7" w:rsidRPr="00ED2CF2">
        <w:t>This would help the researchers to get better understanding</w:t>
      </w:r>
      <w:r w:rsidR="008919A8" w:rsidRPr="00ED2CF2">
        <w:t xml:space="preserve"> relating to the title. </w:t>
      </w:r>
      <w:r w:rsidR="00395D7D">
        <w:t xml:space="preserve">The current </w:t>
      </w:r>
      <w:r w:rsidR="00E61240">
        <w:t xml:space="preserve">research is on the development </w:t>
      </w:r>
      <w:r w:rsidR="000E36D6">
        <w:t>of low-cost low-profile multichannel front-end EMG acquisition device</w:t>
      </w:r>
      <w:r w:rsidR="00594640">
        <w:t xml:space="preserve"> which a project focussing on developing </w:t>
      </w:r>
      <w:r w:rsidR="005F0CAC">
        <w:t xml:space="preserve">an electromyography </w:t>
      </w:r>
      <w:r w:rsidR="009A5DA0">
        <w:t>device with low</w:t>
      </w:r>
      <w:r w:rsidR="00B44756">
        <w:t>-</w:t>
      </w:r>
      <w:r w:rsidR="009A5DA0">
        <w:t>cost</w:t>
      </w:r>
      <w:r w:rsidR="00B44756">
        <w:t xml:space="preserve"> and </w:t>
      </w:r>
      <w:r w:rsidR="0054551D">
        <w:t>multichannel monitoring</w:t>
      </w:r>
      <w:r w:rsidR="00123113">
        <w:t xml:space="preserve"> system.</w:t>
      </w:r>
      <w:r w:rsidR="00EE715B">
        <w:t xml:space="preserve"> </w:t>
      </w:r>
      <w:r w:rsidR="00A62DB8">
        <w:t>Ther</w:t>
      </w:r>
      <w:r w:rsidR="00312D7A">
        <w:t xml:space="preserve">e are many researchers </w:t>
      </w:r>
      <w:r w:rsidR="00F96C16">
        <w:t xml:space="preserve">have interested in </w:t>
      </w:r>
      <w:r w:rsidR="008F6AEB">
        <w:t xml:space="preserve">advancing the electromyography technology </w:t>
      </w:r>
      <w:r w:rsidR="00382BB4">
        <w:t>to</w:t>
      </w:r>
      <w:r w:rsidR="00403E85">
        <w:t xml:space="preserve"> obtain</w:t>
      </w:r>
      <w:r w:rsidR="008F6AEB">
        <w:t xml:space="preserve"> </w:t>
      </w:r>
      <w:r w:rsidR="00027F48">
        <w:t xml:space="preserve">the benefits of obtaining the signal from </w:t>
      </w:r>
      <w:r w:rsidR="00016E15">
        <w:t xml:space="preserve">the electric field produced by the muscle </w:t>
      </w:r>
      <w:r w:rsidR="00546AF4">
        <w:t>extraction.</w:t>
      </w:r>
      <w:r w:rsidR="00027F48">
        <w:t xml:space="preserve"> </w:t>
      </w:r>
      <w:r w:rsidR="00085000">
        <w:t xml:space="preserve">The </w:t>
      </w:r>
      <w:r w:rsidR="00B04D1B">
        <w:t xml:space="preserve">EMG </w:t>
      </w:r>
      <w:r w:rsidR="00585261">
        <w:t xml:space="preserve">can help human to collect useful data </w:t>
      </w:r>
      <w:r w:rsidR="00A37FF2">
        <w:t xml:space="preserve">that can </w:t>
      </w:r>
      <w:r w:rsidR="00813DFA">
        <w:t>give more convenient interactive tool for</w:t>
      </w:r>
      <w:r w:rsidR="00A37FF2">
        <w:t xml:space="preserve"> human-machine interaction interface </w:t>
      </w:r>
      <w:r w:rsidR="00A06972">
        <w:t xml:space="preserve">that will be used in </w:t>
      </w:r>
      <w:r w:rsidR="00A37FF2">
        <w:t>biomimetic control applications</w:t>
      </w:r>
      <w:r w:rsidR="00085000">
        <w:fldChar w:fldCharType="begin" w:fldLock="1"/>
      </w:r>
      <w:r w:rsidR="00F94C09">
        <w:instrText>ADDIN CSL_CITATION {"citationItems":[{"id":"ITEM-1","itemData":{"DOI":"10.1109/NER.2013.6696030","ISBN":"9781467319690","ISSN":"19483546","abstract":"A low-cost wireless surface EMG acquisition system has been designed for general purpose human-machine interaction. The system includes disposable surface EMG sensor, wireless communication module and signal analysis unit. The system has four simultaneous recording channels with the resolution of micro volt and wireless communication distance ranges 15 meters. A new pattern extraction algorithm has been developed to predict hand wrist gesture from forearm-surface EMG signal. This EMG data acquisition system provides a convenient human-machine interaction interface for biomimetic control applications. © 2013 IEEE.","author":[{"dropping-particle":"","family":"Fu","given":"Jianting","non-dropping-particle":"","parse-names":false,"suffix":""},{"dropping-particle":"","family":"Chen","given":"Jian","non-dropping-particle":"","parse-names":false,"suffix":""},{"dropping-particle":"","family":"Shi","given":"Yizhi","non-dropping-particle":"","parse-names":false,"suffix":""},{"dropping-particle":"","family":"Li","given":"Yao","non-dropping-particle":"","parse-names":false,"suffix":""}],"container-title":"International IEEE/EMBS Conference on Neural Engineering, NER","id":"ITEM-1","issued":{"date-parts":[["2013"]]},"page":"699-702","publisher":"IEEE","title":"Design of a low-cost wireless surface EMG acquisition system","type":"article-journal"},"uris":["http://www.mendeley.com/documents/?uuid=8314c3ab-aa3b-4807-b4c3-5ca89066de7f"]}],"mendeley":{"formattedCitation":"[5]","plainTextFormattedCitation":"[5]","previouslyFormattedCitation":"[5]"},"properties":{"noteIndex":0},"schema":"https://github.com/citation-style-language/schema/raw/master/csl-citation.json"}</w:instrText>
      </w:r>
      <w:r w:rsidR="00085000">
        <w:fldChar w:fldCharType="separate"/>
      </w:r>
      <w:r w:rsidR="00661864" w:rsidRPr="00661864">
        <w:rPr>
          <w:noProof/>
        </w:rPr>
        <w:t>[5]</w:t>
      </w:r>
      <w:r w:rsidR="00085000">
        <w:fldChar w:fldCharType="end"/>
      </w:r>
      <w:r w:rsidR="00A37FF2">
        <w:t>.</w:t>
      </w:r>
      <w:r w:rsidR="00FC239F">
        <w:t xml:space="preserve"> </w:t>
      </w:r>
      <w:r w:rsidR="002126BF">
        <w:t xml:space="preserve">The EMG may </w:t>
      </w:r>
      <w:r w:rsidR="00EE7AE2">
        <w:t xml:space="preserve">provide many important applications however, </w:t>
      </w:r>
      <w:r w:rsidR="002B0776">
        <w:t xml:space="preserve">it also has </w:t>
      </w:r>
      <w:r w:rsidR="003C62D3">
        <w:t xml:space="preserve">many limitations which </w:t>
      </w:r>
      <w:r w:rsidR="00421146">
        <w:t xml:space="preserve">the device can be expensive </w:t>
      </w:r>
      <w:r w:rsidR="00C706D0">
        <w:t xml:space="preserve">due to high quality of equipment </w:t>
      </w:r>
      <w:r w:rsidR="002211FE">
        <w:t xml:space="preserve">to produce </w:t>
      </w:r>
      <w:r w:rsidR="007E2B5B">
        <w:t>best results</w:t>
      </w:r>
      <w:r w:rsidR="00085000">
        <w:fldChar w:fldCharType="begin" w:fldLock="1"/>
      </w:r>
      <w:r w:rsidR="00137F69">
        <w:instrText>ADDIN CSL_CITATION {"citationItems":[{"id":"ITEM-1","itemData":{"DOI":"10.1007/978-981-10-3226-4_37","ISBN":"9789811032264","ISSN":"23673389","abstract":"The rehabilitation process for the physically challenged people is a real challenge and concern where technology has not yet reached all sections of the society. This paper presents a novel and a low cost multi finger Robotic prosthetic hand based on the principle of Electromyography (EMG). A three channel EMG sensor is placed across the forearm to detect the voluntary actions of the superficial muscles in the forearm. The low frequency interference and noise in the signal was removed using sensor module that eliminates the need for high end processor and bringing down the cost. The unique nature of this prototype is that, it is adaptable to different people just by adjusting a potentiometer in the sensor module. The proposed prototype of the robotic prosthetic hand is a low cost, non-invasive, painless solution for prosthesis which is capable of performing some basic actions.","author":[{"dropping-particle":"","family":"Koushik","given":"B.","non-dropping-particle":"","parse-names":false,"suffix":""},{"dropping-particle":"","family":"Roopa","given":"J.","non-dropping-particle":"","parse-names":false,"suffix":""},{"dropping-particle":"","family":"Govinda Raju","given":"M.","non-dropping-particle":"","parse-names":false,"suffix":""},{"dropping-particle":"","family":"Roy","given":"Biswajith","non-dropping-particle":"","parse-names":false,"suffix":""},{"dropping-particle":"","family":"Manohar","given":"H.","non-dropping-particle":"","parse-names":false,"suffix":""},{"dropping-particle":"","family":"Geetha","given":"K. S.","non-dropping-particle":"","parse-names":false,"suffix":""},{"dropping-particle":"","family":"Satyanarayana","given":"B. S.","non-dropping-particle":"","parse-names":false,"suffix":""}],"container-title":"Lecture Notes in Networks and Systems","id":"ITEM-1","issued":{"date-parts":[["2017"]]},"page":"363-371","title":"Signal Condition and Acquisition System for a Low Cost EMG Based Prosthetic Hand","type":"article-journal","volume":"5"},"uris":["http://www.mendeley.com/documents/?uuid=759fd25c-8838-4803-876b-8bcb6fa9c9fc"]}],"mendeley":{"formattedCitation":"[7]","plainTextFormattedCitation":"[7]","previouslyFormattedCitation":"[7]"},"properties":{"noteIndex":0},"schema":"https://github.com/citation-style-language/schema/raw/master/csl-citation.json"}</w:instrText>
      </w:r>
      <w:r w:rsidR="00085000">
        <w:fldChar w:fldCharType="separate"/>
      </w:r>
      <w:r w:rsidR="00A50493" w:rsidRPr="00A50493">
        <w:rPr>
          <w:noProof/>
        </w:rPr>
        <w:t>[7]</w:t>
      </w:r>
      <w:r w:rsidR="00085000">
        <w:fldChar w:fldCharType="end"/>
      </w:r>
      <w:r w:rsidR="007E2B5B">
        <w:t>.</w:t>
      </w:r>
    </w:p>
    <w:p w14:paraId="102BCB84" w14:textId="77777777" w:rsidR="00A365A3" w:rsidRDefault="00A365A3" w:rsidP="00A31F81"/>
    <w:p w14:paraId="3A6E1FEC" w14:textId="245AEB92" w:rsidR="003F7BBF" w:rsidRDefault="00D86B1E" w:rsidP="00A512CE">
      <w:pPr>
        <w:pStyle w:val="Heading2"/>
        <w:numPr>
          <w:ilvl w:val="1"/>
          <w:numId w:val="24"/>
        </w:numPr>
      </w:pPr>
      <w:bookmarkStart w:id="21" w:name="_Toc104455541"/>
      <w:r>
        <w:t>PHYSIOLOGY OF MUSCLE FIBER</w:t>
      </w:r>
      <w:bookmarkEnd w:id="21"/>
    </w:p>
    <w:p w14:paraId="564A5D27" w14:textId="7D41BEB6" w:rsidR="001B5DD7" w:rsidRPr="00FE0013" w:rsidRDefault="000051B8" w:rsidP="000051B8">
      <w:pPr>
        <w:pStyle w:val="Heading3"/>
      </w:pPr>
      <w:bookmarkStart w:id="22" w:name="_Toc104455542"/>
      <w:r>
        <w:t xml:space="preserve">2.2.1 </w:t>
      </w:r>
      <w:r w:rsidR="001B5DD7" w:rsidRPr="000051B8">
        <w:t>Motor Unit</w:t>
      </w:r>
      <w:bookmarkEnd w:id="22"/>
    </w:p>
    <w:p w14:paraId="6310A26E" w14:textId="0005DE12" w:rsidR="00024CDA" w:rsidRDefault="00F96334" w:rsidP="00A31F81">
      <w:r>
        <w:t xml:space="preserve">Motor unit </w:t>
      </w:r>
      <w:r w:rsidR="00B27E95">
        <w:t xml:space="preserve">which </w:t>
      </w:r>
      <w:r>
        <w:t xml:space="preserve">is </w:t>
      </w:r>
      <w:r w:rsidR="00040FA6">
        <w:t xml:space="preserve">a motoneuron </w:t>
      </w:r>
      <w:r w:rsidR="00447EA7">
        <w:t xml:space="preserve">or </w:t>
      </w:r>
      <w:r w:rsidR="00040FA6">
        <w:t>anything that relates with muscle fibers</w:t>
      </w:r>
      <w:r w:rsidR="00B27E95">
        <w:t xml:space="preserve">, is the </w:t>
      </w:r>
      <w:r w:rsidR="00D525CC">
        <w:t>skeletal muscle’s basic functional units</w:t>
      </w:r>
      <w:r w:rsidR="006A559A">
        <w:fldChar w:fldCharType="begin" w:fldLock="1"/>
      </w:r>
      <w:r w:rsidR="00137F69">
        <w:instrText>ADDIN CSL_CITATION {"citationItems":[{"id":"ITEM-1","itemData":{"DOI":"10.1002/mus.1083.abs","ISSN":"0148639X","author":[{"dropping-particle":"","family":"Monti","given":"Ryan J.","non-dropping-particle":"","parse-names":false,"suffix":""},{"dropping-particle":"","family":"Roy","given":"Roland R.","non-dropping-particle":"","parse-names":false,"suffix":""},{"dropping-particle":"","family":"Edgerton","given":"V. Reggie","non-dropping-particle":"","parse-names":false,"suffix":""}],"container-title":"Muscle &amp; Nerve","id":"ITEM-1","issue":"7","issued":{"date-parts":[["2001"]]},"page":"848-866","title":"Role of motor unit structure in defining function","type":"article-journal","volume":"24"},"uris":["http://www.mendeley.com/documents/?uuid=947cc991-212d-4c88-8e1d-557e0aff7959"]}],"mendeley":{"formattedCitation":"[8]","plainTextFormattedCitation":"[8]","previouslyFormattedCitation":"[8]"},"properties":{"noteIndex":0},"schema":"https://github.com/citation-style-language/schema/raw/master/csl-citation.json"}</w:instrText>
      </w:r>
      <w:r w:rsidR="006A559A">
        <w:fldChar w:fldCharType="separate"/>
      </w:r>
      <w:r w:rsidR="00A50493" w:rsidRPr="00A50493">
        <w:rPr>
          <w:noProof/>
        </w:rPr>
        <w:t>[8]</w:t>
      </w:r>
      <w:r w:rsidR="006A559A">
        <w:fldChar w:fldCharType="end"/>
      </w:r>
      <w:r w:rsidR="00D525CC">
        <w:t>.</w:t>
      </w:r>
      <w:r w:rsidR="00F90E33">
        <w:t xml:space="preserve"> </w:t>
      </w:r>
      <w:r w:rsidR="002051DA">
        <w:t xml:space="preserve">The </w:t>
      </w:r>
      <w:r w:rsidR="00816594">
        <w:t xml:space="preserve">activity of the motor unit is </w:t>
      </w:r>
      <w:r w:rsidR="00395871">
        <w:t xml:space="preserve">created by the discharge (firing) pattern of the motor unit that is determined by the </w:t>
      </w:r>
      <w:r w:rsidR="00FA0DC1">
        <w:t xml:space="preserve">net current induced in the motoneuron which located at the </w:t>
      </w:r>
      <w:r w:rsidR="00DD6936">
        <w:t>last point of descending and reflex input in the muscle fiber.</w:t>
      </w:r>
      <w:r w:rsidR="006B69BA">
        <w:t xml:space="preserve"> </w:t>
      </w:r>
      <w:r w:rsidR="00354062">
        <w:t>A human has a number of motor unit</w:t>
      </w:r>
      <w:r w:rsidR="00C4503F">
        <w:t xml:space="preserve">s per muscle in a range of 100 </w:t>
      </w:r>
      <w:r w:rsidR="00E72A3D">
        <w:t>for a small hand muscle to 1000 or above</w:t>
      </w:r>
      <w:r w:rsidR="008921C5">
        <w:t xml:space="preserve"> for bigger limb muscles</w:t>
      </w:r>
      <w:r w:rsidR="00955E73">
        <w:fldChar w:fldCharType="begin" w:fldLock="1"/>
      </w:r>
      <w:r w:rsidR="00137F69">
        <w:instrText>ADDIN CSL_CITATION {"citationItems":[{"id":"ITEM-1","itemData":{"ISBN":"3175723993","abstract":"Attention mechanisms play a central role in NLP systems, especially within recurrent neural network (RNN) models. Recently, there has been increasing interest in whether or not the intermediate representations offered by these modules may be used to explain the reasoning for a model's prediction, and consequently reach insights regarding the model's decision-making process. A recent paper claims that 'Attention is not Explanation' (Jain and Wallace, 2019). We challenge many of the assumptions underlying this work, arguing that such a claim depends on one's definition of explanation, and that testing it needs to take into account all elements of the model. We propose four alternative tests to determine when/whether attention can be used as explanation: a simple uniform-weights baseline; a variance calibration based on multiple random seed runs; a diagnostic framework using frozen weights from pretrained models; and an end-to-end adversarial attention training protocol. Each allows for meaningful interpretation of attention mechanisms in RNN models. We show that even when reliable adversarial distributions can be found, they don't perform well on the simple diagnostic, indicating that prior work does not disprove the usefulness of attention mechanisms for explainability.","author":[{"dropping-particle":"","family":"Merletti","given":"Roberto","non-dropping-particle":"","parse-names":false,"suffix":""},{"dropping-particle":"","family":"Parker","given":"Philip A.","non-dropping-particle":"","parse-names":false,"suffix":""}],"id":"ITEM-1","issued":{"date-parts":[["2004"]]},"number-of-pages":"148-162","title":"Electromyography Physiology, Engineering and Noninvasive Applications","type":"book","volume":"148"},"uris":["http://www.mendeley.com/documents/?uuid=44d1b382-8167-4889-a7a8-1cd9fc8f9516"]}],"mendeley":{"formattedCitation":"[9]","plainTextFormattedCitation":"[9]","previouslyFormattedCitation":"[9]"},"properties":{"noteIndex":0},"schema":"https://github.com/citation-style-language/schema/raw/master/csl-citation.json"}</w:instrText>
      </w:r>
      <w:r w:rsidR="00955E73">
        <w:fldChar w:fldCharType="separate"/>
      </w:r>
      <w:r w:rsidR="00A50493" w:rsidRPr="00A50493">
        <w:rPr>
          <w:noProof/>
        </w:rPr>
        <w:t>[9]</w:t>
      </w:r>
      <w:r w:rsidR="00955E73">
        <w:fldChar w:fldCharType="end"/>
      </w:r>
      <w:r w:rsidR="008921C5">
        <w:t>.</w:t>
      </w:r>
      <w:r w:rsidR="00EF0933">
        <w:t xml:space="preserve"> The strength of the muscle contraction in the central nervous system can be increased by </w:t>
      </w:r>
      <w:r w:rsidR="00A163ED">
        <w:t>the larger number of active motor units and higher firing rate (firing frequency</w:t>
      </w:r>
      <w:r w:rsidR="00756A9C">
        <w:t>) for each motor units</w:t>
      </w:r>
      <w:r w:rsidR="007B27B8">
        <w:fldChar w:fldCharType="begin" w:fldLock="1"/>
      </w:r>
      <w:r w:rsidR="00137F69">
        <w:instrText>ADDIN CSL_CITATION {"citationItems":[{"id":"ITEM-1","itemData":{"author":[{"dropping-particle":"","family":"Sandbrink","given":"Friedhelm","non-dropping-particle":"","parse-names":false,"suffix":""},{"dropping-particle":"","family":"Culcea","given":"Eliad","non-dropping-particle":"","parse-names":false,"suffix":""}],"container-title":"Electromyography and Nerve Conduction Studies","id":"ITEM-1","issued":{"date-parts":[["2010"]]},"page":"1-10","title":"Motor Unit Recruitment in EMG","type":"article-journal"},"uris":["http://www.mendeley.com/documents/?uuid=8dfeb5a4-0b77-4879-a610-42941902781b"]}],"mendeley":{"formattedCitation":"[10]","plainTextFormattedCitation":"[10]","previouslyFormattedCitation":"[10]"},"properties":{"noteIndex":0},"schema":"https://github.com/citation-style-language/schema/raw/master/csl-citation.json"}</w:instrText>
      </w:r>
      <w:r w:rsidR="007B27B8">
        <w:fldChar w:fldCharType="separate"/>
      </w:r>
      <w:r w:rsidR="00A50493" w:rsidRPr="00A50493">
        <w:rPr>
          <w:noProof/>
        </w:rPr>
        <w:t>[10]</w:t>
      </w:r>
      <w:r w:rsidR="007B27B8">
        <w:fldChar w:fldCharType="end"/>
      </w:r>
      <w:r w:rsidR="00795F12">
        <w:t>.</w:t>
      </w:r>
    </w:p>
    <w:p w14:paraId="052438D1" w14:textId="63D82805" w:rsidR="001B5DD7" w:rsidRDefault="001B5DD7" w:rsidP="00A31F81"/>
    <w:p w14:paraId="657D5FDB" w14:textId="08AC71C5" w:rsidR="0032766F" w:rsidRDefault="000051B8" w:rsidP="000051B8">
      <w:pPr>
        <w:pStyle w:val="Heading3"/>
      </w:pPr>
      <w:bookmarkStart w:id="23" w:name="_Toc104455543"/>
      <w:r>
        <w:lastRenderedPageBreak/>
        <w:t xml:space="preserve">2.2.2 </w:t>
      </w:r>
      <w:r w:rsidR="0032766F">
        <w:t xml:space="preserve">Action </w:t>
      </w:r>
      <w:r w:rsidR="00B227E7">
        <w:t>Potential in Muscle Fiber</w:t>
      </w:r>
      <w:bookmarkEnd w:id="23"/>
    </w:p>
    <w:p w14:paraId="123C0555" w14:textId="5B636930" w:rsidR="00716401" w:rsidRDefault="00150FB1" w:rsidP="00A31F81">
      <w:r>
        <w:t xml:space="preserve">The muscle tissue is surrounded by ionic medium </w:t>
      </w:r>
      <w:r w:rsidR="00F87F67">
        <w:t>and a membrane called sarcolemma which has the thickness of 75 angstroms(</w:t>
      </w:r>
      <w:r w:rsidR="007534B0">
        <w:rPr>
          <w:rFonts w:ascii="TimesLTStd-Roman" w:hAnsi="TimesLTStd-Roman" w:cs="TimesLTStd-Roman"/>
          <w:sz w:val="23"/>
          <w:szCs w:val="23"/>
          <w:lang w:val="en-GB"/>
        </w:rPr>
        <w:t>Å</w:t>
      </w:r>
      <w:r w:rsidR="00F87F67">
        <w:t>)</w:t>
      </w:r>
      <w:r w:rsidR="00907C53">
        <w:fldChar w:fldCharType="begin" w:fldLock="1"/>
      </w:r>
      <w:r w:rsidR="00137F69">
        <w:instrText>ADDIN CSL_CITATION {"citationItems":[{"id":"ITEM-1","itemData":{"ISBN":"9780736067126","abstract":"Attention mechanisms play a central role in NLP systems, especially within recurrent neural network (RNN) models. Recently, there has been increasing interest in whether or not the intermediate representations offered by these modules may be used to explain the reasoning for a model's prediction, and consequently reach insights regarding the model's decision-making process. A recent paper claims that 'Attention is not Explanation' (Jain and Wallace, 2019). We challenge many of the assumptions underlying this work, arguing that such a claim depends on one's definition of explanation, and that testing it needs to take into account all elements of the model. We propose four alternative tests to determine when/whether attention can be used as explanation: a simple uniform-weights baseline; a variance calibration based on multiple random seed runs; a diagnostic framework using frozen weights from pretrained models; and an end-to-end adversarial attention training protocol. Each allows for meaningful interpretation of attention mechanisms in RNN models. We show that even when reliable adversarial distributions can be found, they don't perform well on the simple diagnostic, indicating that prior work does not disprove the usefulness of attention mechanisms for explainability.","author":[{"dropping-particle":"","family":"Kamen","given":"Gary","non-dropping-particle":"","parse-names":false,"suffix":""},{"dropping-particle":"","family":"A.Gabriel","given":"David","non-dropping-particle":"","parse-names":false,"suffix":""}],"id":"ITEM-1","issued":{"date-parts":[["2010"]]},"number-of-pages":"148-162","title":"Essentials of Electromyography","type":"book","volume":"148"},"uris":["http://www.mendeley.com/documents/?uuid=e7c25157-8283-40fb-8c79-6baa7e6f0e69"]}],"mendeley":{"formattedCitation":"[11]","plainTextFormattedCitation":"[11]","previouslyFormattedCitation":"[11]"},"properties":{"noteIndex":0},"schema":"https://github.com/citation-style-language/schema/raw/master/csl-citation.json"}</w:instrText>
      </w:r>
      <w:r w:rsidR="00907C53">
        <w:fldChar w:fldCharType="separate"/>
      </w:r>
      <w:r w:rsidR="00A50493" w:rsidRPr="00A50493">
        <w:rPr>
          <w:noProof/>
        </w:rPr>
        <w:t>[11]</w:t>
      </w:r>
      <w:r w:rsidR="00907C53">
        <w:fldChar w:fldCharType="end"/>
      </w:r>
      <w:r w:rsidR="00907C53">
        <w:t>.</w:t>
      </w:r>
      <w:r w:rsidR="00E7445D">
        <w:t xml:space="preserve"> The membrane potentials or electrical gradients</w:t>
      </w:r>
      <w:r w:rsidR="00553A79">
        <w:t xml:space="preserve"> </w:t>
      </w:r>
      <w:r w:rsidR="001D051D">
        <w:t>can be found in all living cells in their membranes depending on the positive and negative</w:t>
      </w:r>
      <w:r w:rsidR="008E6D44">
        <w:t xml:space="preserve"> charges</w:t>
      </w:r>
      <w:r w:rsidR="001D051D">
        <w:t xml:space="preserve"> ions in it.</w:t>
      </w:r>
      <w:r w:rsidR="00240F5E">
        <w:t xml:space="preserve"> The inside of the membrane contains -60 to -90 mV </w:t>
      </w:r>
      <w:r w:rsidR="00D91C76">
        <w:t>with respect to the ou</w:t>
      </w:r>
      <w:r w:rsidR="008D0E0F">
        <w:t>tside</w:t>
      </w:r>
      <w:r w:rsidR="009E2C4F">
        <w:t xml:space="preserve"> which </w:t>
      </w:r>
      <w:r w:rsidR="00D14F47">
        <w:t xml:space="preserve">it is used by neurons and muscle cells to produce electrical signals by </w:t>
      </w:r>
      <w:r w:rsidR="008A3FCF">
        <w:t>managing the movement of the charged ions in the membrane</w:t>
      </w:r>
      <w:r w:rsidR="002F67CD">
        <w:t xml:space="preserve"> and t</w:t>
      </w:r>
      <w:r w:rsidR="00493121">
        <w:t>his process can generate electrical current</w:t>
      </w:r>
      <w:r w:rsidR="00544B8E">
        <w:t>.</w:t>
      </w:r>
      <w:r w:rsidR="007F431E">
        <w:t xml:space="preserve"> </w:t>
      </w:r>
    </w:p>
    <w:p w14:paraId="7DFFDE3E" w14:textId="5D56296D" w:rsidR="00A06377" w:rsidRDefault="0010704B" w:rsidP="00A31F81">
      <w:r>
        <w:t xml:space="preserve">The current </w:t>
      </w:r>
      <w:r w:rsidR="006B24A4">
        <w:t xml:space="preserve">produced by the movement of ions across the membrane </w:t>
      </w:r>
      <w:r w:rsidR="003D2907">
        <w:t xml:space="preserve">which can be called ion channels, </w:t>
      </w:r>
      <w:r w:rsidR="007E7804">
        <w:t xml:space="preserve">create the </w:t>
      </w:r>
      <w:r w:rsidR="00181182">
        <w:t>basic principle of neural signalling and muscle contraction</w:t>
      </w:r>
      <w:r w:rsidR="00181182">
        <w:fldChar w:fldCharType="begin" w:fldLock="1"/>
      </w:r>
      <w:r w:rsidR="00137F69">
        <w:instrText>ADDIN CSL_CITATION {"citationItems":[{"id":"ITEM-1","itemData":{"ISBN":"9781947172043 1947172042","author":[{"dropping-particle":"","family":"Betts","given":"J Gordon.","non-dropping-particle":"","parse-names":false,"suffix":""},{"dropping-particle":"","family":"DeSaix","given":"Peter.","non-dropping-particle":"","parse-names":false,"suffix":""},{"dropping-particle":"","family":"Johnson","given":"Eddie.","non-dropping-particle":"","parse-names":false,"suffix":""},{"dropping-particle":"","family":"Johnson","given":"Jody E","non-dropping-particle":"","parse-names":false,"suffix":""},{"dropping-particle":"","family":"Korol","given":"Oksana.","non-dropping-particle":"","parse-names":false,"suffix":""},{"dropping-particle":"","family":"Kruse","given":"Dean H","non-dropping-particle":"","parse-names":false,"suffix":""},{"dropping-particle":"","family":"Poe","given":"Brandon.","non-dropping-particle":"","parse-names":false,"suffix":""},{"dropping-particle":"","family":"Wise","given":"James A","non-dropping-particle":"","parse-names":false,"suffix":""},{"dropping-particle":"","family":"Womble","given":"Mark.","non-dropping-particle":"","parse-names":false,"suffix":""},{"dropping-particle":"","family":"Young","given":"Kelly A","non-dropping-particle":"","parse-names":false,"suffix":""}],"id":"ITEM-1","issued":{"date-parts":[["2017"]]},"language":"English","title":"Anatomy and physiology","type":"article"},"uris":["http://www.mendeley.com/documents/?uuid=863797cc-da7a-445b-8d7b-3cefb62c7731"]}],"mendeley":{"formattedCitation":"[12]","plainTextFormattedCitation":"[12]","previouslyFormattedCitation":"[12]"},"properties":{"noteIndex":0},"schema":"https://github.com/citation-style-language/schema/raw/master/csl-citation.json"}</w:instrText>
      </w:r>
      <w:r w:rsidR="00181182">
        <w:fldChar w:fldCharType="separate"/>
      </w:r>
      <w:r w:rsidR="00A50493" w:rsidRPr="00A50493">
        <w:rPr>
          <w:noProof/>
        </w:rPr>
        <w:t>[12]</w:t>
      </w:r>
      <w:r w:rsidR="00181182">
        <w:fldChar w:fldCharType="end"/>
      </w:r>
      <w:r w:rsidR="00181182">
        <w:t>.</w:t>
      </w:r>
      <w:r w:rsidR="00D41F74">
        <w:t xml:space="preserve"> </w:t>
      </w:r>
      <w:r w:rsidR="009E6C34">
        <w:t>When the depolarization of the muscle fiber produce</w:t>
      </w:r>
      <w:r w:rsidR="00716401">
        <w:t>s</w:t>
      </w:r>
      <w:r w:rsidR="009E6C34">
        <w:t xml:space="preserve"> 10 mV or above, a muscle fiber action potential (MFAP)</w:t>
      </w:r>
      <w:r w:rsidR="00716401">
        <w:t xml:space="preserve"> or action potential</w:t>
      </w:r>
      <w:r w:rsidR="009E6C34">
        <w:t xml:space="preserve"> is produced by the membrane potential</w:t>
      </w:r>
      <w:r w:rsidR="00A66FD2">
        <w:t>. The action potential is also called as a</w:t>
      </w:r>
      <w:r w:rsidR="003546C9">
        <w:t xml:space="preserve"> certain type of electrical signal which </w:t>
      </w:r>
      <w:r w:rsidR="00670B1D">
        <w:t>can move through a cell membrane as a wave</w:t>
      </w:r>
      <w:r w:rsidR="008B61B9">
        <w:t>.</w:t>
      </w:r>
      <w:r w:rsidR="002B5951">
        <w:t xml:space="preserve"> </w:t>
      </w:r>
      <w:r w:rsidR="00670B1D">
        <w:t xml:space="preserve">The action potential can be generated by the </w:t>
      </w:r>
      <w:r w:rsidR="00F119C3">
        <w:t xml:space="preserve">neurons and </w:t>
      </w:r>
      <w:r w:rsidR="00CF0A6C">
        <w:t>muscle fiber</w:t>
      </w:r>
      <w:r w:rsidR="00F119C3">
        <w:t xml:space="preserve"> cells</w:t>
      </w:r>
      <w:r w:rsidR="0046239A">
        <w:t xml:space="preserve"> which the cells </w:t>
      </w:r>
      <w:r w:rsidR="00220D95">
        <w:t>have the properties of being excita</w:t>
      </w:r>
      <w:r w:rsidR="009628C2">
        <w:t>ble electrically.</w:t>
      </w:r>
      <w:r w:rsidR="002D5F10">
        <w:t xml:space="preserve"> Since the </w:t>
      </w:r>
      <w:r w:rsidR="00664CBD">
        <w:t xml:space="preserve">signal is transported in form of wave, the transmission of the signal can be fast and </w:t>
      </w:r>
      <w:r w:rsidR="00794E7A">
        <w:t>travel in long distances</w:t>
      </w:r>
      <w:r w:rsidR="00203EDA">
        <w:t>.</w:t>
      </w:r>
    </w:p>
    <w:p w14:paraId="56F72130" w14:textId="77777777" w:rsidR="00EE0AC3" w:rsidRDefault="00EE0AC3" w:rsidP="00A31F81"/>
    <w:p w14:paraId="0018AAC9" w14:textId="22C2AFC1" w:rsidR="008E0E0D" w:rsidRDefault="000051B8" w:rsidP="000051B8">
      <w:pPr>
        <w:pStyle w:val="Heading3"/>
      </w:pPr>
      <w:bookmarkStart w:id="24" w:name="_Toc104455544"/>
      <w:r>
        <w:t xml:space="preserve">2.2.3 </w:t>
      </w:r>
      <w:r w:rsidR="008E0E0D">
        <w:t xml:space="preserve">Generation </w:t>
      </w:r>
      <w:r w:rsidR="00570540">
        <w:t>of</w:t>
      </w:r>
      <w:r w:rsidR="00B227E7">
        <w:t xml:space="preserve"> Action Potential in Muscle Fiber</w:t>
      </w:r>
      <w:bookmarkEnd w:id="24"/>
    </w:p>
    <w:p w14:paraId="77BAE916" w14:textId="3334CD8D" w:rsidR="0094686B" w:rsidRDefault="00A60599" w:rsidP="00A31F81">
      <w:r>
        <w:t xml:space="preserve">The action potential is created when the </w:t>
      </w:r>
      <w:r w:rsidR="00A83AF0">
        <w:t xml:space="preserve">positive </w:t>
      </w:r>
      <w:r w:rsidR="00C35ABF">
        <w:t>N</w:t>
      </w:r>
      <w:r w:rsidR="00A83AF0">
        <w:t xml:space="preserve">atrium ions permeability </w:t>
      </w:r>
      <w:r w:rsidR="007B505E">
        <w:t>increase,</w:t>
      </w:r>
      <w:r w:rsidR="00A83AF0">
        <w:t xml:space="preserve"> and the positive Natrium ions move into the cells</w:t>
      </w:r>
      <w:r w:rsidR="001B5ACA">
        <w:t xml:space="preserve"> which change the polarity of the cell into 10 mV positive.</w:t>
      </w:r>
      <w:r w:rsidR="00C35ABF">
        <w:t xml:space="preserve"> Since the permeability of positive Natrium ions increase, the </w:t>
      </w:r>
      <w:r w:rsidR="00842291">
        <w:t>membrane permeability to positive Kalium ions also increase</w:t>
      </w:r>
      <w:r w:rsidR="00D94D83">
        <w:t xml:space="preserve"> which make the membrane overflow with positive Kalium ions</w:t>
      </w:r>
      <w:r w:rsidR="001D6361">
        <w:t xml:space="preserve"> </w:t>
      </w:r>
      <w:r w:rsidR="00535473">
        <w:t>and tur</w:t>
      </w:r>
      <w:r w:rsidR="00B545CB">
        <w:t>n membrane potential back to its resting state</w:t>
      </w:r>
      <w:r w:rsidR="00557E92">
        <w:t xml:space="preserve"> like in the Figure</w:t>
      </w:r>
      <w:r w:rsidR="007B505E">
        <w:fldChar w:fldCharType="begin" w:fldLock="1"/>
      </w:r>
      <w:r w:rsidR="00137F69">
        <w:instrText>ADDIN CSL_CITATION {"citationItems":[{"id":"ITEM-1","itemData":{"ISBN":"9780736067126","abstract":"Attention mechanisms play a central role in NLP systems, especially within recurrent neural network (RNN) models. Recently, there has been increasing interest in whether or not the intermediate representations offered by these modules may be used to explain the reasoning for a model's prediction, and consequently reach insights regarding the model's decision-making process. A recent paper claims that 'Attention is not Explanation' (Jain and Wallace, 2019). We challenge many of the assumptions underlying this work, arguing that such a claim depends on one's definition of explanation, and that testing it needs to take into account all elements of the model. We propose four alternative tests to determine when/whether attention can be used as explanation: a simple uniform-weights baseline; a variance calibration based on multiple random seed runs; a diagnostic framework using frozen weights from pretrained models; and an end-to-end adversarial attention training protocol. Each allows for meaningful interpretation of attention mechanisms in RNN models. We show that even when reliable adversarial distributions can be found, they don't perform well on the simple diagnostic, indicating that prior work does not disprove the usefulness of attention mechanisms for explainability.","author":[{"dropping-particle":"","family":"Kamen","given":"Gary","non-dropping-particle":"","parse-names":false,"suffix":""},{"dropping-particle":"","family":"A.Gabriel","given":"David","non-dropping-particle":"","parse-names":false,"suffix":""}],"id":"ITEM-1","issued":{"date-parts":[["2010"]]},"number-of-pages":"148-162","title":"Essentials of Electromyography","type":"book","volume":"148"},"uris":["http://www.mendeley.com/documents/?uuid=e7c25157-8283-40fb-8c79-6baa7e6f0e69"]}],"mendeley":{"formattedCitation":"[11]","plainTextFormattedCitation":"[11]","previouslyFormattedCitation":"[11]"},"properties":{"noteIndex":0},"schema":"https://github.com/citation-style-language/schema/raw/master/csl-citation.json"}</w:instrText>
      </w:r>
      <w:r w:rsidR="007B505E">
        <w:fldChar w:fldCharType="separate"/>
      </w:r>
      <w:r w:rsidR="00A50493" w:rsidRPr="00A50493">
        <w:rPr>
          <w:noProof/>
        </w:rPr>
        <w:t>[11]</w:t>
      </w:r>
      <w:r w:rsidR="007B505E">
        <w:fldChar w:fldCharType="end"/>
      </w:r>
      <w:r w:rsidR="00B545CB">
        <w:t>.</w:t>
      </w:r>
    </w:p>
    <w:p w14:paraId="61F8DBBC" w14:textId="77777777" w:rsidR="00DB4A08" w:rsidRDefault="00DB4A08" w:rsidP="00C1764B">
      <w:pPr>
        <w:jc w:val="center"/>
      </w:pPr>
      <w:r>
        <w:rPr>
          <w:noProof/>
        </w:rPr>
        <w:lastRenderedPageBreak/>
        <w:drawing>
          <wp:inline distT="0" distB="0" distL="0" distR="0" wp14:anchorId="7C8F03A8" wp14:editId="079A1CDF">
            <wp:extent cx="4343400" cy="3191384"/>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347418" cy="3194336"/>
                    </a:xfrm>
                    <a:prstGeom prst="rect">
                      <a:avLst/>
                    </a:prstGeom>
                    <a:noFill/>
                    <a:ln>
                      <a:noFill/>
                    </a:ln>
                  </pic:spPr>
                </pic:pic>
              </a:graphicData>
            </a:graphic>
          </wp:inline>
        </w:drawing>
      </w:r>
    </w:p>
    <w:p w14:paraId="2B019CE2" w14:textId="18AEF9F6" w:rsidR="007B505E" w:rsidRDefault="00DB4A08" w:rsidP="00A31F81">
      <w:pPr>
        <w:pStyle w:val="Caption"/>
      </w:pPr>
      <w:bookmarkStart w:id="25" w:name="_Toc86186920"/>
      <w:bookmarkStart w:id="26" w:name="_Toc86187161"/>
      <w:bookmarkStart w:id="27" w:name="_Toc104455610"/>
      <w:r>
        <w:t xml:space="preserve">Figure </w:t>
      </w:r>
      <w:r w:rsidR="009674CF">
        <w:fldChar w:fldCharType="begin"/>
      </w:r>
      <w:r w:rsidR="009674CF">
        <w:instrText xml:space="preserve"> SEQ Figure \* ARABIC </w:instrText>
      </w:r>
      <w:r w:rsidR="009674CF">
        <w:fldChar w:fldCharType="separate"/>
      </w:r>
      <w:r w:rsidR="009E40CC">
        <w:rPr>
          <w:noProof/>
        </w:rPr>
        <w:t>1</w:t>
      </w:r>
      <w:r w:rsidR="009674CF">
        <w:rPr>
          <w:noProof/>
        </w:rPr>
        <w:fldChar w:fldCharType="end"/>
      </w:r>
      <w:r>
        <w:t xml:space="preserve"> The action potential changes in membrane permeability to positive Natrium and Kalium ions over time</w:t>
      </w:r>
      <w:r>
        <w:fldChar w:fldCharType="begin" w:fldLock="1"/>
      </w:r>
      <w:r w:rsidR="00137F69">
        <w:instrText>ADDIN CSL_CITATION {"citationItems":[{"id":"ITEM-1","itemData":{"ISBN":"9780736067126","abstract":"Attention mechanisms play a central role in NLP systems, especially within recurrent neural network (RNN) models. Recently, there has been increasing interest in whether or not the intermediate representations offered by these modules may be used to explain the reasoning for a model's prediction, and consequently reach insights regarding the model's decision-making process. A recent paper claims that 'Attention is not Explanation' (Jain and Wallace, 2019). We challenge many of the assumptions underlying this work, arguing that such a claim depends on one's definition of explanation, and that testing it needs to take into account all elements of the model. We propose four alternative tests to determine when/whether attention can be used as explanation: a simple uniform-weights baseline; a variance calibration based on multiple random seed runs; a diagnostic framework using frozen weights from pretrained models; and an end-to-end adversarial attention training protocol. Each allows for meaningful interpretation of attention mechanisms in RNN models. We show that even when reliable adversarial distributions can be found, they don't perform well on the simple diagnostic, indicating that prior work does not disprove the usefulness of attention mechanisms for explainability.","author":[{"dropping-particle":"","family":"Kamen","given":"Gary","non-dropping-particle":"","parse-names":false,"suffix":""},{"dropping-particle":"","family":"A.Gabriel","given":"David","non-dropping-particle":"","parse-names":false,"suffix":""}],"id":"ITEM-1","issued":{"date-parts":[["2010"]]},"number-of-pages":"148-162","title":"Essentials of Electromyography","type":"book","volume":"148"},"uris":["http://www.mendeley.com/documents/?uuid=e7c25157-8283-40fb-8c79-6baa7e6f0e69"]}],"mendeley":{"formattedCitation":"[11]","plainTextFormattedCitation":"[11]","previouslyFormattedCitation":"[11]"},"properties":{"noteIndex":0},"schema":"https://github.com/citation-style-language/schema/raw/master/csl-citation.json"}</w:instrText>
      </w:r>
      <w:r>
        <w:fldChar w:fldCharType="separate"/>
      </w:r>
      <w:r w:rsidR="00A50493" w:rsidRPr="00A50493">
        <w:rPr>
          <w:noProof/>
        </w:rPr>
        <w:t>[11]</w:t>
      </w:r>
      <w:bookmarkEnd w:id="25"/>
      <w:bookmarkEnd w:id="26"/>
      <w:bookmarkEnd w:id="27"/>
      <w:r>
        <w:fldChar w:fldCharType="end"/>
      </w:r>
    </w:p>
    <w:p w14:paraId="6A394FF6" w14:textId="2656E8A9" w:rsidR="005B7DEC" w:rsidRDefault="007640DA" w:rsidP="00A31F81">
      <w:r>
        <w:t xml:space="preserve">When the positive Natrium </w:t>
      </w:r>
      <w:r w:rsidR="00F41FF3">
        <w:t xml:space="preserve">ion channel open due to the increase of its permeability, the action potential increase significantly until it </w:t>
      </w:r>
      <w:r w:rsidR="0026257D">
        <w:t>reaches</w:t>
      </w:r>
      <w:r w:rsidR="00F41FF3">
        <w:t xml:space="preserve"> its peak 10 mV positive</w:t>
      </w:r>
      <w:r w:rsidR="00C24B07">
        <w:t xml:space="preserve">. Later, the action potential </w:t>
      </w:r>
      <w:r w:rsidR="005A752F">
        <w:t xml:space="preserve">has a major drop as </w:t>
      </w:r>
      <w:r w:rsidR="00F411F8">
        <w:t xml:space="preserve">the positive Kalium ions increase its permeability </w:t>
      </w:r>
      <w:r w:rsidR="00D333C6">
        <w:t xml:space="preserve">to </w:t>
      </w:r>
      <w:r w:rsidR="00951FAF">
        <w:t>move into cell across the membrane.</w:t>
      </w:r>
      <w:r w:rsidR="000835D6">
        <w:t xml:space="preserve"> </w:t>
      </w:r>
      <w:r w:rsidR="00B836E3">
        <w:t xml:space="preserve">The permeability of the Natrium is controlled over time </w:t>
      </w:r>
      <w:r w:rsidR="00B940BB">
        <w:t xml:space="preserve">during the generation of action potential. </w:t>
      </w:r>
      <w:r w:rsidR="00AF6261">
        <w:t>When</w:t>
      </w:r>
      <w:r w:rsidR="000835D6">
        <w:t xml:space="preserve"> the refractory period occurs</w:t>
      </w:r>
      <w:r w:rsidR="008B47E4">
        <w:t xml:space="preserve"> based on the </w:t>
      </w:r>
      <w:r w:rsidR="005B2BEF">
        <w:t>nerve or muscle impulse</w:t>
      </w:r>
      <w:r w:rsidR="00AF6261">
        <w:t xml:space="preserve">, </w:t>
      </w:r>
      <w:r w:rsidR="00DE7C13">
        <w:t xml:space="preserve">the excitability of the membrane decreases </w:t>
      </w:r>
      <w:r w:rsidR="001B675E">
        <w:t xml:space="preserve">and closes the positive Natrium ions channel </w:t>
      </w:r>
      <w:r w:rsidR="00DE7C13">
        <w:t>during the period.</w:t>
      </w:r>
      <w:r w:rsidR="00B9303C">
        <w:t xml:space="preserve"> Then, the relative refractory period occurs</w:t>
      </w:r>
      <w:r w:rsidR="00F83221">
        <w:t xml:space="preserve"> which the positive Natrium ions channels are open</w:t>
      </w:r>
      <w:r w:rsidR="002E5313">
        <w:t xml:space="preserve"> to generate the action potential back until the </w:t>
      </w:r>
      <w:r w:rsidR="00767C51">
        <w:t xml:space="preserve">amount is large enough to exceed the threshold </w:t>
      </w:r>
      <w:r w:rsidR="00AD6A17">
        <w:t>of the needed action potential.</w:t>
      </w:r>
      <w:r w:rsidR="00DD01EA">
        <w:t xml:space="preserve"> </w:t>
      </w:r>
    </w:p>
    <w:p w14:paraId="3CEF1BF7" w14:textId="5B725E5D" w:rsidR="005B7DEC" w:rsidRDefault="00BB5CF5" w:rsidP="00A31F81">
      <w:r>
        <w:t xml:space="preserve">The termination of </w:t>
      </w:r>
      <w:r w:rsidR="000C6533">
        <w:t>the action potential at the muscle tendon junction can cause</w:t>
      </w:r>
      <w:r w:rsidR="00E545C2">
        <w:t xml:space="preserve"> a terminal wave that is the main spike portion of the muscle fiber action potential (MFAP)</w:t>
      </w:r>
      <w:r w:rsidR="00A4352A">
        <w:t xml:space="preserve">. </w:t>
      </w:r>
      <w:r w:rsidR="00C70751">
        <w:t xml:space="preserve">After the main portion of the action potential, the membrane potential </w:t>
      </w:r>
      <w:r w:rsidR="00BA0ECE">
        <w:t>drops</w:t>
      </w:r>
      <w:r w:rsidR="009A077B">
        <w:t xml:space="preserve"> back to the normal baseline which take a </w:t>
      </w:r>
      <w:r w:rsidR="002C641E">
        <w:t>long-time</w:t>
      </w:r>
      <w:r w:rsidR="009A077B">
        <w:t xml:space="preserve"> course and </w:t>
      </w:r>
      <w:r w:rsidR="00FE1A89">
        <w:t>it is called slow afterwave.</w:t>
      </w:r>
      <w:r w:rsidR="009324CB">
        <w:t xml:space="preserve"> The slow afterwave cause</w:t>
      </w:r>
      <w:r w:rsidR="009E6436">
        <w:t xml:space="preserve"> the action potential in the muscle fiber to </w:t>
      </w:r>
      <w:r w:rsidR="00180184">
        <w:t>be in negative phase due to the T</w:t>
      </w:r>
      <w:r w:rsidR="00651595">
        <w:t>-tubule system repolarizes.</w:t>
      </w:r>
      <w:r w:rsidR="00BB759D">
        <w:t xml:space="preserve"> </w:t>
      </w:r>
      <w:r w:rsidR="00BB759D">
        <w:lastRenderedPageBreak/>
        <w:t xml:space="preserve">The slow afterwave has the frequency of 2 to 40 Hz </w:t>
      </w:r>
      <w:r w:rsidR="00685A32">
        <w:t>band</w:t>
      </w:r>
      <w:r w:rsidR="00BB759D">
        <w:t xml:space="preserve"> and requi</w:t>
      </w:r>
      <w:r w:rsidR="00685A32">
        <w:t xml:space="preserve">res the EMG signal to be </w:t>
      </w:r>
      <w:r w:rsidR="000A1438">
        <w:t xml:space="preserve">filtered in high pass filter to </w:t>
      </w:r>
      <w:r w:rsidR="00344D12">
        <w:t>lower the signal</w:t>
      </w:r>
      <w:r w:rsidR="00BA0ECE">
        <w:fldChar w:fldCharType="begin" w:fldLock="1"/>
      </w:r>
      <w:r w:rsidR="00137F69">
        <w:instrText>ADDIN CSL_CITATION {"citationItems":[{"id":"ITEM-1","itemData":{"ISBN":"9780736067126","abstract":"Attention mechanisms play a central role in NLP systems, especially within recurrent neural network (RNN) models. Recently, there has been increasing interest in whether or not the intermediate representations offered by these modules may be used to explain the reasoning for a model's prediction, and consequently reach insights regarding the model's decision-making process. A recent paper claims that 'Attention is not Explanation' (Jain and Wallace, 2019). We challenge many of the assumptions underlying this work, arguing that such a claim depends on one's definition of explanation, and that testing it needs to take into account all elements of the model. We propose four alternative tests to determine when/whether attention can be used as explanation: a simple uniform-weights baseline; a variance calibration based on multiple random seed runs; a diagnostic framework using frozen weights from pretrained models; and an end-to-end adversarial attention training protocol. Each allows for meaningful interpretation of attention mechanisms in RNN models. We show that even when reliable adversarial distributions can be found, they don't perform well on the simple diagnostic, indicating that prior work does not disprove the usefulness of attention mechanisms for explainability.","author":[{"dropping-particle":"","family":"Kamen","given":"Gary","non-dropping-particle":"","parse-names":false,"suffix":""},{"dropping-particle":"","family":"A.Gabriel","given":"David","non-dropping-particle":"","parse-names":false,"suffix":""}],"id":"ITEM-1","issued":{"date-parts":[["2010"]]},"number-of-pages":"148-162","title":"Essentials of Electromyography","type":"book","volume":"148"},"uris":["http://www.mendeley.com/documents/?uuid=e7c25157-8283-40fb-8c79-6baa7e6f0e69"]}],"mendeley":{"formattedCitation":"[11]","plainTextFormattedCitation":"[11]","previouslyFormattedCitation":"[11]"},"properties":{"noteIndex":0},"schema":"https://github.com/citation-style-language/schema/raw/master/csl-citation.json"}</w:instrText>
      </w:r>
      <w:r w:rsidR="00BA0ECE">
        <w:fldChar w:fldCharType="separate"/>
      </w:r>
      <w:r w:rsidR="00A50493" w:rsidRPr="00A50493">
        <w:rPr>
          <w:noProof/>
        </w:rPr>
        <w:t>[11]</w:t>
      </w:r>
      <w:r w:rsidR="00BA0ECE">
        <w:fldChar w:fldCharType="end"/>
      </w:r>
      <w:r w:rsidR="00344D12">
        <w:t>.</w:t>
      </w:r>
    </w:p>
    <w:p w14:paraId="3697531B" w14:textId="77777777" w:rsidR="00694F1D" w:rsidRDefault="00694F1D" w:rsidP="00A31F81"/>
    <w:p w14:paraId="4E8CB879" w14:textId="704AB967" w:rsidR="00694F1D" w:rsidRDefault="000051B8" w:rsidP="000051B8">
      <w:pPr>
        <w:pStyle w:val="Heading3"/>
      </w:pPr>
      <w:bookmarkStart w:id="28" w:name="_Toc104455545"/>
      <w:r>
        <w:t xml:space="preserve">2.2.4 </w:t>
      </w:r>
      <w:r w:rsidR="00694F1D">
        <w:t>Muscle Fiber Conduction Velocity</w:t>
      </w:r>
      <w:bookmarkEnd w:id="28"/>
    </w:p>
    <w:p w14:paraId="5215AF48" w14:textId="4D80200D" w:rsidR="00B5320F" w:rsidRDefault="006504CE" w:rsidP="00A31F81">
      <w:r>
        <w:t>The conduction velocity of the action potential generated in a muscle fiber is called muscle fiber conduction velocity (MFCV)</w:t>
      </w:r>
      <w:r w:rsidR="007B10C6">
        <w:fldChar w:fldCharType="begin" w:fldLock="1"/>
      </w:r>
      <w:r w:rsidR="00137F69">
        <w:instrText>ADDIN CSL_CITATION {"citationItems":[{"id":"ITEM-1","itemData":{"DOI":"10.1007/s10015-019-00531-3","ISBN":"0123456789","ISSN":"1614-7456","author":[{"dropping-particle":"","family":"Aliabadi","given":"Marzieh","non-dropping-particle":"","parse-names":false,"suffix":""},{"dropping-particle":"","family":"Hiroki","given":"Farahani","non-dropping-particle":"","parse-names":false,"suffix":""},{"dropping-particle":"","family":"Kota","given":"Yamada","non-dropping-particle":"","parse-names":false,"suffix":""},{"dropping-particle":"","family":"Kazuyuki","given":"Akehi","non-dropping-particle":"","parse-names":false,"suffix":""},{"dropping-particle":"","family":"Tota","given":"Mito","non-dropping-particle":"","parse-names":false,"suffix":""},{"dropping-particle":"","family":"Naoaki","given":"Mizuno","non-dropping-particle":"","parse-names":false,"suffix":""}],"container-title":"Artificial Life and Robotics","id":"ITEM-1","issue":"0","issued":{"date-parts":[["2019"]]},"page":"0","publisher":"Springer Japan","title":"Analysis of end-plate using multi-channel surface EMG","type":"article-journal","volume":"0"},"uris":["http://www.mendeley.com/documents/?uuid=df1e8512-3288-4ffa-98f8-fe5630873b35"]}],"mendeley":{"formattedCitation":"[13]","plainTextFormattedCitation":"[13]","previouslyFormattedCitation":"[13]"},"properties":{"noteIndex":0},"schema":"https://github.com/citation-style-language/schema/raw/master/csl-citation.json"}</w:instrText>
      </w:r>
      <w:r w:rsidR="007B10C6">
        <w:fldChar w:fldCharType="separate"/>
      </w:r>
      <w:r w:rsidR="00A50493" w:rsidRPr="00A50493">
        <w:rPr>
          <w:noProof/>
        </w:rPr>
        <w:t>[13]</w:t>
      </w:r>
      <w:r w:rsidR="007B10C6">
        <w:fldChar w:fldCharType="end"/>
      </w:r>
      <w:r>
        <w:t>.</w:t>
      </w:r>
      <w:r w:rsidR="00DE60B4">
        <w:t xml:space="preserve"> Since the surface EMG measure</w:t>
      </w:r>
      <w:r w:rsidR="007B10C6">
        <w:t>s</w:t>
      </w:r>
      <w:r w:rsidR="00DE60B4">
        <w:t xml:space="preserve"> the action potential </w:t>
      </w:r>
      <w:r w:rsidR="00095090">
        <w:t>of motor unit in the muscle</w:t>
      </w:r>
      <w:r w:rsidR="007B10C6">
        <w:t xml:space="preserve"> fiber</w:t>
      </w:r>
      <w:r w:rsidR="00095090">
        <w:t>,</w:t>
      </w:r>
      <w:r w:rsidR="007B10C6">
        <w:t xml:space="preserve"> the </w:t>
      </w:r>
      <w:r w:rsidR="005C5650">
        <w:t>measurement can be influenced by the features of the conduction velocity in the muscle fiber</w:t>
      </w:r>
      <w:r w:rsidR="00161D69">
        <w:t xml:space="preserve"> which the characteristics are </w:t>
      </w:r>
      <w:r w:rsidR="0031368D">
        <w:t>intramuscular pH, temperature, diameter, length,</w:t>
      </w:r>
      <w:r w:rsidR="00B432DA">
        <w:t xml:space="preserve"> </w:t>
      </w:r>
      <w:r w:rsidR="00543AEC">
        <w:t>muscle fatigue</w:t>
      </w:r>
      <w:r w:rsidR="00B432DA">
        <w:t xml:space="preserve"> and neuromu</w:t>
      </w:r>
      <w:r w:rsidR="006337FA">
        <w:t>scular pathology</w:t>
      </w:r>
      <w:r w:rsidR="00B432DA">
        <w:fldChar w:fldCharType="begin" w:fldLock="1"/>
      </w:r>
      <w:r w:rsidR="00137F69">
        <w:instrText>ADDIN CSL_CITATION {"citationItems":[{"id":"ITEM-1","itemData":{"ISBN":"9780736067126","abstract":"Attention mechanisms play a central role in NLP systems, especially within recurrent neural network (RNN) models. Recently, there has been increasing interest in whether or not the intermediate representations offered by these modules may be used to explain the reasoning for a model's prediction, and consequently reach insights regarding the model's decision-making process. A recent paper claims that 'Attention is not Explanation' (Jain and Wallace, 2019). We challenge many of the assumptions underlying this work, arguing that such a claim depends on one's definition of explanation, and that testing it needs to take into account all elements of the model. We propose four alternative tests to determine when/whether attention can be used as explanation: a simple uniform-weights baseline; a variance calibration based on multiple random seed runs; a diagnostic framework using frozen weights from pretrained models; and an end-to-end adversarial attention training protocol. Each allows for meaningful interpretation of attention mechanisms in RNN models. We show that even when reliable adversarial distributions can be found, they don't perform well on the simple diagnostic, indicating that prior work does not disprove the usefulness of attention mechanisms for explainability.","author":[{"dropping-particle":"","family":"Kamen","given":"Gary","non-dropping-particle":"","parse-names":false,"suffix":""},{"dropping-particle":"","family":"A.Gabriel","given":"David","non-dropping-particle":"","parse-names":false,"suffix":""}],"id":"ITEM-1","issued":{"date-parts":[["2010"]]},"number-of-pages":"148-162","title":"Essentials of Electromyography","type":"book","volume":"148"},"uris":["http://www.mendeley.com/documents/?uuid=e7c25157-8283-40fb-8c79-6baa7e6f0e69"]}],"mendeley":{"formattedCitation":"[11]","plainTextFormattedCitation":"[11]","previouslyFormattedCitation":"[11]"},"properties":{"noteIndex":0},"schema":"https://github.com/citation-style-language/schema/raw/master/csl-citation.json"}</w:instrText>
      </w:r>
      <w:r w:rsidR="00B432DA">
        <w:fldChar w:fldCharType="separate"/>
      </w:r>
      <w:r w:rsidR="00A50493" w:rsidRPr="00A50493">
        <w:rPr>
          <w:noProof/>
        </w:rPr>
        <w:t>[11]</w:t>
      </w:r>
      <w:r w:rsidR="00B432DA">
        <w:fldChar w:fldCharType="end"/>
      </w:r>
      <w:r w:rsidR="00543AEC">
        <w:t>.</w:t>
      </w:r>
      <w:r w:rsidR="00095090">
        <w:t xml:space="preserve"> </w:t>
      </w:r>
    </w:p>
    <w:p w14:paraId="74750CF0" w14:textId="35F599FA" w:rsidR="00694F1D" w:rsidRDefault="00584E3C" w:rsidP="00A31F81">
      <w:r>
        <w:t xml:space="preserve">The MFCV </w:t>
      </w:r>
      <w:r w:rsidR="00990DEB">
        <w:t xml:space="preserve">decreases when the concentration of the </w:t>
      </w:r>
      <w:r w:rsidR="006D313A">
        <w:t xml:space="preserve">extracellular </w:t>
      </w:r>
      <w:r w:rsidR="00990DEB">
        <w:t xml:space="preserve">positive Kalium ions </w:t>
      </w:r>
      <w:r w:rsidR="006D313A">
        <w:t xml:space="preserve">increases and decreases </w:t>
      </w:r>
      <w:r w:rsidR="00DA2515">
        <w:t>if the intracellular pH becomes lower.</w:t>
      </w:r>
      <w:r w:rsidR="00CD4B22">
        <w:t xml:space="preserve"> The temperature of the MFCV can </w:t>
      </w:r>
      <w:r w:rsidR="00C76A8B">
        <w:t xml:space="preserve">affect its conduction velocity </w:t>
      </w:r>
      <w:r w:rsidR="006B3723">
        <w:t xml:space="preserve">which it is </w:t>
      </w:r>
      <w:r w:rsidR="001B3618">
        <w:t>direct proportional to the temperature in the muscle fiber</w:t>
      </w:r>
      <w:r w:rsidR="00AB5862">
        <w:t>, generally increasing when the temperature is high and decreasing when the temperature is low.</w:t>
      </w:r>
      <w:r w:rsidR="004B7ACA">
        <w:t xml:space="preserve"> Muscle fiber with bigger diameter</w:t>
      </w:r>
      <w:r w:rsidR="00852F4E">
        <w:t xml:space="preserve"> and longer </w:t>
      </w:r>
      <w:r w:rsidR="00DC59D2">
        <w:t>length</w:t>
      </w:r>
      <w:r w:rsidR="004B7ACA">
        <w:t xml:space="preserve"> has more motor </w:t>
      </w:r>
      <w:r w:rsidR="002A7359">
        <w:t>unit than</w:t>
      </w:r>
      <w:r w:rsidR="00DC59D2">
        <w:t xml:space="preserve"> smaller diameter and shorter </w:t>
      </w:r>
      <w:r w:rsidR="00A630F8">
        <w:t>length as</w:t>
      </w:r>
      <w:r w:rsidR="00DC59D2">
        <w:t xml:space="preserve"> </w:t>
      </w:r>
      <w:r w:rsidR="009771BC">
        <w:t>bigger number of motor unit</w:t>
      </w:r>
      <w:r w:rsidR="00837412">
        <w:t xml:space="preserve"> will increase the </w:t>
      </w:r>
      <w:r w:rsidR="00852F4E">
        <w:t>MFCV.</w:t>
      </w:r>
      <w:r w:rsidR="0050558C">
        <w:t xml:space="preserve"> </w:t>
      </w:r>
      <w:r w:rsidR="00D23808">
        <w:t xml:space="preserve">Besides, </w:t>
      </w:r>
      <w:r w:rsidR="003D55AB">
        <w:t xml:space="preserve">MFCV can also increase when doing exercises </w:t>
      </w:r>
      <w:r w:rsidR="000D27D2">
        <w:t xml:space="preserve">or any activity that involve many </w:t>
      </w:r>
      <w:r w:rsidR="004941C7">
        <w:t>muscles</w:t>
      </w:r>
      <w:r w:rsidR="000D27D2">
        <w:t xml:space="preserve"> </w:t>
      </w:r>
      <w:r w:rsidR="0004409D">
        <w:t xml:space="preserve">extraction and contraction </w:t>
      </w:r>
      <w:r w:rsidR="003D55AB">
        <w:t xml:space="preserve">as </w:t>
      </w:r>
      <w:r w:rsidR="004A5DB8">
        <w:t>it ca</w:t>
      </w:r>
      <w:r w:rsidR="00F65E23">
        <w:t>n rise the temperature in the muscle fiber</w:t>
      </w:r>
      <w:r w:rsidR="00D23808">
        <w:t>. Finally,</w:t>
      </w:r>
      <w:r w:rsidR="0076174F">
        <w:t xml:space="preserve"> </w:t>
      </w:r>
      <w:r w:rsidR="004941C7">
        <w:t>if a person is diagno</w:t>
      </w:r>
      <w:r w:rsidR="00EA71AB">
        <w:t>sed with neuromuscular</w:t>
      </w:r>
      <w:r w:rsidR="008D0343">
        <w:t xml:space="preserve"> or motor neuron</w:t>
      </w:r>
      <w:r w:rsidR="00EA71AB">
        <w:t xml:space="preserve"> </w:t>
      </w:r>
      <w:r w:rsidR="009E084F">
        <w:t>disease, the sickness tend to reduce the conduction velocity in the muscle fiber</w:t>
      </w:r>
      <w:r w:rsidR="000E4277">
        <w:fldChar w:fldCharType="begin" w:fldLock="1"/>
      </w:r>
      <w:r w:rsidR="00137F69">
        <w:instrText>ADDIN CSL_CITATION {"citationItems":[{"id":"ITEM-1","itemData":{"PMID":"33085325","abstract":"Motor neuron disorders can be thought of as residing on a spectrum, whether upper motor neurons, lower motor neurons, or both are affected. Motor neuron diseases include amyotrophic lateral sclerosis (affects both upper and lower motor neurons), primary lateral sclerosis (affects upper motor neurons), progressive muscular atrophy (affects lower motor neurons ), progressive bulbar palsy (affects lower motor neurons), spinal muscular atrophy (affects lower motor neurons), and post-polio syndrome (affects lower motor neurons). Motor neuron disease is used interchangeably with amyotrophic lateral sclerosis (ALS) as ALS is the most common adult-onset presentation of this disease.[1][2][3]  ALS is a neurodegenerative disorder leading to weakness of bulbar, thoracic, limb, and abdominal muscles with sparing of sensory function. Death usually occurs within two to five years from respiratory failure. Roughly 85 to 90% of ALS cases are sporadic, with about 10% being of familial origin. According to the 2014 US Census data, the prevalence of ALS was 5 per 100,000 people.[4][5][6]  Though there is variation in clinical presentation, the majority of the patients present with asymmetric limb weakness (80%) or bulbar dysfunction (20%). Bulbar dysfunction can manifest as dysphagia (trouble swallowing) and dysarthria (trouble speaking). There is progressive spread to other areas of the body with accompanying upper motor neuron and lower motor neuron findings. Upper motor findings include spasticity, hyperactive reflexes, and a positive Babinski sign. Lower motor neuron signs include muscle atrophy, weakness, flaccid paralysis, absent reflexes, fasciculations, and fibrillations.[7][8]  Patients can also display changes in behavior due to frontotemporal dysfunction, and about 15% of patients develop frontotemporal dementia. Some patients may also present with Pseudobulbar affect, which is dysregulation of emotional responses as exhibited by excessive laughter or crying. Many other neurological disorders such as strokes, Alzheimer’s disease, and multiple sclerosis also present with pseudobulbar affect.[7][9] Once the diagnosis of ALS is suspected, electrodiagnostic testing is needed. Electrodiagnostic testing assesses the integrity of lower motor neurons and is crucial to diagnosing motor neuron disease as oftentimes, neuroimaging, and laboratory studies are normal. Nerve conduction studies (NCS) and needle electromyography (EMG)  are important for supporting the diagnosis…","author":[{"dropping-particle":"","family":"Ramroop","given":"Hillary","non-dropping-particle":"","parse-names":false,"suffix":""},{"dropping-particle":"","family":"Cruz","given":"Ricardo","non-dropping-particle":"","parse-names":false,"suffix":""}],"container-title":"StatPearls","id":"ITEM-1","issued":{"date-parts":[["2021","7","19"]]},"publisher":"StatPearls Publishing","title":"Electrodiagnostic Evaluation Of Motor Neuron Disease","type":"article-journal"},"uris":["http://www.mendeley.com/documents/?uuid=85d2044f-7a2a-304e-b116-2102458decfd"]}],"mendeley":{"formattedCitation":"[14]","plainTextFormattedCitation":"[14]","previouslyFormattedCitation":"[14]"},"properties":{"noteIndex":0},"schema":"https://github.com/citation-style-language/schema/raw/master/csl-citation.json"}</w:instrText>
      </w:r>
      <w:r w:rsidR="000E4277">
        <w:fldChar w:fldCharType="separate"/>
      </w:r>
      <w:r w:rsidR="00A50493" w:rsidRPr="00A50493">
        <w:rPr>
          <w:noProof/>
        </w:rPr>
        <w:t>[14]</w:t>
      </w:r>
      <w:r w:rsidR="000E4277">
        <w:fldChar w:fldCharType="end"/>
      </w:r>
      <w:r w:rsidR="008D0343">
        <w:t>.</w:t>
      </w:r>
    </w:p>
    <w:p w14:paraId="1EC3ED9D" w14:textId="699DFB70" w:rsidR="00026BE8" w:rsidRDefault="00026BE8" w:rsidP="00A31F81"/>
    <w:p w14:paraId="6CC3D981" w14:textId="307C1BE8" w:rsidR="00B6531E" w:rsidRDefault="00B6531E" w:rsidP="00A31F81"/>
    <w:p w14:paraId="24475871" w14:textId="6018B3A0" w:rsidR="00B6531E" w:rsidRDefault="00B6531E" w:rsidP="00A31F81"/>
    <w:p w14:paraId="2EAFF364" w14:textId="2F191D3E" w:rsidR="00B6531E" w:rsidRDefault="00B6531E" w:rsidP="00A31F81"/>
    <w:p w14:paraId="7183AC29" w14:textId="77777777" w:rsidR="00B6531E" w:rsidRDefault="00B6531E" w:rsidP="00A31F81"/>
    <w:p w14:paraId="3628D6D7" w14:textId="77777777" w:rsidR="00A06377" w:rsidRDefault="00A06377" w:rsidP="00A31F81"/>
    <w:p w14:paraId="1350C5D6" w14:textId="04D7F2CA" w:rsidR="00B91A29" w:rsidRDefault="00570540" w:rsidP="00570540">
      <w:pPr>
        <w:pStyle w:val="Heading3"/>
      </w:pPr>
      <w:bookmarkStart w:id="29" w:name="_Toc104455546"/>
      <w:r>
        <w:lastRenderedPageBreak/>
        <w:t xml:space="preserve">2.2.5 </w:t>
      </w:r>
      <w:r w:rsidR="00B91A29">
        <w:t xml:space="preserve">Anatomical Features </w:t>
      </w:r>
      <w:r w:rsidR="00890507">
        <w:t>of Muscle</w:t>
      </w:r>
      <w:bookmarkEnd w:id="29"/>
    </w:p>
    <w:p w14:paraId="60CBE18B" w14:textId="565E14E9" w:rsidR="00890507" w:rsidRDefault="000F09E4" w:rsidP="00A31F81">
      <w:r>
        <w:t xml:space="preserve">Electromyography (EMG) </w:t>
      </w:r>
      <w:r w:rsidR="007B0CD3">
        <w:t xml:space="preserve">can be used in a technique for observing the </w:t>
      </w:r>
      <w:r w:rsidR="004D1BA4">
        <w:t>muscle movement</w:t>
      </w:r>
      <w:r w:rsidR="00F96C72">
        <w:t xml:space="preserve">, studying the mechanisms of the muscle </w:t>
      </w:r>
      <w:r w:rsidR="00C3656E">
        <w:t>contraction,</w:t>
      </w:r>
      <w:r w:rsidR="003B53C1">
        <w:t xml:space="preserve"> and </w:t>
      </w:r>
      <w:r w:rsidR="00B90567">
        <w:t xml:space="preserve">detecting </w:t>
      </w:r>
      <w:r w:rsidR="00893E79">
        <w:t>neuromuscular disorders.</w:t>
      </w:r>
      <w:r w:rsidR="00C3656E">
        <w:t xml:space="preserve"> The</w:t>
      </w:r>
      <w:r w:rsidR="0062070D">
        <w:t xml:space="preserve"> electromyographic signal </w:t>
      </w:r>
      <w:r w:rsidR="00275B6E">
        <w:t>is often</w:t>
      </w:r>
      <w:r w:rsidR="00CD0F0A">
        <w:t xml:space="preserve"> known as an electrical signal </w:t>
      </w:r>
      <w:r w:rsidR="00E203C2">
        <w:t>which the traditional signal processing technique can be used to detect the EMG signal.</w:t>
      </w:r>
      <w:r w:rsidR="008812E4">
        <w:t xml:space="preserve"> </w:t>
      </w:r>
      <w:r w:rsidR="00972C8A">
        <w:t xml:space="preserve">The EMG signal can be affected </w:t>
      </w:r>
      <w:r w:rsidR="00196B24">
        <w:t>the anatomical</w:t>
      </w:r>
      <w:r w:rsidR="00A93B9D">
        <w:t xml:space="preserve"> and architectural</w:t>
      </w:r>
      <w:r w:rsidR="00196B24">
        <w:t xml:space="preserve"> features of muscle</w:t>
      </w:r>
      <w:r w:rsidR="00DA544F">
        <w:t xml:space="preserve"> which the muscle has variations of </w:t>
      </w:r>
      <w:r w:rsidR="00DA5562">
        <w:t>length, type composition, partitioning and distribution of sensory receptors.</w:t>
      </w:r>
    </w:p>
    <w:p w14:paraId="7C5E516E" w14:textId="3B6F1383" w:rsidR="00FE3BB9" w:rsidRDefault="00EB5543" w:rsidP="00A31F81">
      <w:r>
        <w:t>The length of muscle fiber</w:t>
      </w:r>
      <w:r w:rsidR="00CB1D07">
        <w:t>s</w:t>
      </w:r>
      <w:r>
        <w:t xml:space="preserve"> can be vary </w:t>
      </w:r>
      <w:r w:rsidR="00A520DC">
        <w:t>a</w:t>
      </w:r>
      <w:r w:rsidR="0082424B">
        <w:t>s</w:t>
      </w:r>
      <w:r w:rsidR="00A520DC">
        <w:t xml:space="preserve"> th</w:t>
      </w:r>
      <w:r w:rsidR="00FD1DE0">
        <w:t xml:space="preserve">ey are </w:t>
      </w:r>
      <w:r w:rsidR="00AB4F7B">
        <w:t xml:space="preserve">short and </w:t>
      </w:r>
      <w:r w:rsidR="00FD1DE0">
        <w:t>located in</w:t>
      </w:r>
      <w:r w:rsidR="00AB4F7B">
        <w:t xml:space="preserve"> at proximal, </w:t>
      </w:r>
      <w:r w:rsidR="003433FF">
        <w:t>distal,</w:t>
      </w:r>
      <w:r w:rsidR="00AB4F7B">
        <w:t xml:space="preserve"> or middle portions of the </w:t>
      </w:r>
      <w:r w:rsidR="00907976">
        <w:t>muscle</w:t>
      </w:r>
      <w:r w:rsidR="00E65DCA">
        <w:fldChar w:fldCharType="begin" w:fldLock="1"/>
      </w:r>
      <w:r w:rsidR="00137F69">
        <w:instrText>ADDIN CSL_CITATION {"citationItems":[{"id":"ITEM-1","itemData":{"DOI":"10.1002/jmor.1051920106","ISSN":"10974687","PMID":"3455200","abstract":"The differences in angulation and length observed for the fibers of anatomical muscles may reflect two distinct mechanical requirements: (1) arrangement for pinnation, reflecting an increase in physiological crosssection and (2) arrangement for equivalent placement of sarcomeres, possibly associated with coordination. The observed differences in fiber angulation and length have different effects upon the responses of sarcomeres, specifically on their extent and rate of shortening and on the force they may generate. The basic mechanisms governing these effects and the various arrangements of muscles are reviewed. Fiber length and angulation in the complex M. adductor mandibulae externus 2 of a lizard were measured stereotactically; these values correlace well with the hypothesis that the muscle shows equivalence and demonstrate that angulation for pinnation is less constant. An outline for the study of muscle architecture and function, detailing the kinds of information required to estimate forces and evaluate muscle and fiber placements, is presented. Copyright © 1987 Wiley</w:instrText>
      </w:r>
      <w:r w:rsidR="00137F69">
        <w:rPr>
          <w:rFonts w:ascii="Cambria Math" w:hAnsi="Cambria Math" w:cs="Cambria Math"/>
        </w:rPr>
        <w:instrText>‐</w:instrText>
      </w:r>
      <w:r w:rsidR="00137F69">
        <w:instrText>Liss, Inc.","author":[{"dropping-particle":"","family":"Gans","given":"Carl","non-dropping-particle":"","parse-names":false,"suffix":""},{"dropping-particle":"","family":"Vree","given":"Frits","non-dropping-particle":"de","parse-names":false,"suffix":""}],"container-title":"Journal of Morphology","id":"ITEM-1","issue":"1","issued":{"date-parts":[["1987"]]},"page":"63-85","title":"Functional bases of fiber length and angulation in muscle","type":"article-journal","volume":"192"},"uris":["http://www.mendeley.com/documents/?uuid=d778210e-4364-4e91-8de6-6091d4982388"]}],"mendeley":{"formattedCitation":"[15]","plainTextFormattedCitation":"[15]","previouslyFormattedCitation":"[15]"},"properties":{"noteIndex":0},"schema":"https://github.com/citation-style-language/schema/raw/master/csl-citation.json"}</w:instrText>
      </w:r>
      <w:r w:rsidR="00E65DCA">
        <w:fldChar w:fldCharType="separate"/>
      </w:r>
      <w:r w:rsidR="00A50493" w:rsidRPr="00A50493">
        <w:rPr>
          <w:noProof/>
        </w:rPr>
        <w:t>[15]</w:t>
      </w:r>
      <w:r w:rsidR="00E65DCA">
        <w:fldChar w:fldCharType="end"/>
      </w:r>
      <w:r w:rsidR="00032410">
        <w:t>.</w:t>
      </w:r>
      <w:r w:rsidR="002C1546">
        <w:t xml:space="preserve"> </w:t>
      </w:r>
      <w:r w:rsidR="009B78BD">
        <w:t xml:space="preserve">The figure 1 shows the </w:t>
      </w:r>
      <w:r w:rsidR="00F50BFD">
        <w:t>muscle fibers from proximal</w:t>
      </w:r>
      <w:r w:rsidR="00E60421">
        <w:t>(B)</w:t>
      </w:r>
      <w:r w:rsidR="00F50BFD">
        <w:t xml:space="preserve"> tendon</w:t>
      </w:r>
      <w:r w:rsidR="00E60421">
        <w:t xml:space="preserve"> </w:t>
      </w:r>
      <w:r w:rsidR="00F50BFD">
        <w:t>to distal</w:t>
      </w:r>
      <w:r w:rsidR="00E60421">
        <w:t>(A)</w:t>
      </w:r>
      <w:r w:rsidR="00F50BFD">
        <w:t xml:space="preserve"> tendon.</w:t>
      </w:r>
      <w:r w:rsidR="00E32AD3">
        <w:t xml:space="preserve"> </w:t>
      </w:r>
      <w:r w:rsidR="00CE44F6">
        <w:t>The muscle</w:t>
      </w:r>
      <w:r w:rsidR="00907976">
        <w:t xml:space="preserve">s </w:t>
      </w:r>
      <w:r w:rsidR="00CE44F6">
        <w:t xml:space="preserve">in between proximal to </w:t>
      </w:r>
      <w:r w:rsidR="0017207B">
        <w:t>Distal</w:t>
      </w:r>
      <w:r w:rsidR="00E60421">
        <w:t>(D</w:t>
      </w:r>
      <w:r w:rsidR="00CE44F6">
        <w:t xml:space="preserve">) tendon </w:t>
      </w:r>
      <w:r w:rsidR="00907976">
        <w:t>also have different length.</w:t>
      </w:r>
      <w:r w:rsidR="00D70BDC">
        <w:t xml:space="preserve"> </w:t>
      </w:r>
      <w:r w:rsidR="0087441C">
        <w:t xml:space="preserve">The length of the </w:t>
      </w:r>
      <w:r w:rsidR="00466A3E">
        <w:t xml:space="preserve">muscle fiber such as in human hamstring can be in range of four to twenty centimetres </w:t>
      </w:r>
      <w:r w:rsidR="00FD03D1">
        <w:t xml:space="preserve">in length and it will give different action potential </w:t>
      </w:r>
      <w:r w:rsidR="00054BBE">
        <w:t>at different portions of the muscle fibers</w:t>
      </w:r>
      <w:r w:rsidR="003C380A">
        <w:t xml:space="preserve"> since the surface electrodes can only measure </w:t>
      </w:r>
      <w:r w:rsidR="009769A3">
        <w:t xml:space="preserve">the signal from the muscle </w:t>
      </w:r>
      <w:r w:rsidR="000956AE">
        <w:t>under the electrodes</w:t>
      </w:r>
      <w:r w:rsidR="00ED0DBA">
        <w:fldChar w:fldCharType="begin" w:fldLock="1"/>
      </w:r>
      <w:r w:rsidR="00137F69">
        <w:instrText>ADDIN CSL_CITATION {"citationItems":[{"id":"ITEM-1","itemData":{"DOI":"10.1002/jmor.1052160106","ISSN":"10974687","PMID":"8496969","abstract":"The fiber architecture of adult human sartorius and gracilis muscles was examined using a combination of fiber microdissections and histological methods. Intact fibers were dissected from fascicles of muscle strips that were digested in nitric acid. All of these fibers terminate intrafascicularly by tapering to a fine strand at one or both ends. They measure 4–20 cm after correction for shrinkage. Systematic dissections of 1 cm long blocks sampled at intervals along the muscle length suggest that tapered fiber endings occur at all locations along the muscle but are most common centrally; here they accounted for up to 14% of dissected fibers in each block. Transverse sections of muscle confirm that fiber profiles with small diameters occur at all levels of the muscle but are especially common in sections more than 5 cm from its origin or insertion. The architectural arrangement demonstrated here suggests that long human muscles, like muscles in other species, are composed of relatively short, in</w:instrText>
      </w:r>
      <w:r w:rsidR="00137F69">
        <w:rPr>
          <w:rFonts w:ascii="Cambria Math" w:hAnsi="Cambria Math" w:cs="Cambria Math"/>
        </w:rPr>
        <w:instrText>‐</w:instrText>
      </w:r>
      <w:r w:rsidR="00137F69">
        <w:instrText>series fibers. This has many implications for the neural activation and force</w:instrText>
      </w:r>
      <w:r w:rsidR="00137F69">
        <w:rPr>
          <w:rFonts w:ascii="Cambria Math" w:hAnsi="Cambria Math" w:cs="Cambria Math"/>
        </w:rPr>
        <w:instrText>‐</w:instrText>
      </w:r>
      <w:r w:rsidR="00137F69">
        <w:instrText>developing behavior of these muscles that must be considered when paralyzed muscles are reanimated using electrical stimulation. Further, it may predispose long muscles to certain types of neuromuscular damage and dysfunction. © 1993 Wiley</w:instrText>
      </w:r>
      <w:r w:rsidR="00137F69">
        <w:rPr>
          <w:rFonts w:ascii="Cambria Math" w:hAnsi="Cambria Math" w:cs="Cambria Math"/>
        </w:rPr>
        <w:instrText>‐</w:instrText>
      </w:r>
      <w:r w:rsidR="00137F69">
        <w:instrText>Liss, Inc. Copyright © 1993 Wiley</w:instrText>
      </w:r>
      <w:r w:rsidR="00137F69">
        <w:rPr>
          <w:rFonts w:ascii="Cambria Math" w:hAnsi="Cambria Math" w:cs="Cambria Math"/>
        </w:rPr>
        <w:instrText>‐</w:instrText>
      </w:r>
      <w:r w:rsidR="00137F69">
        <w:instrText>Liss, Inc.","author":[{"dropping-particle":"","family":"Heron","given":"Marcia I.","non-dropping-particle":"","parse-names":false,"suffix":""},{"dropping-particle":"","family":"Richmond","given":"Frances J.R.","non-dropping-particle":"","parse-names":false,"suffix":""}],"container-title":"Journal of Morphology","id":"ITEM-1","issue":"1","issued":{"date-parts":[["1993"]]},"page":"35-45","title":"In</w:instrText>
      </w:r>
      <w:r w:rsidR="00137F69">
        <w:rPr>
          <w:rFonts w:ascii="Cambria Math" w:hAnsi="Cambria Math" w:cs="Cambria Math"/>
        </w:rPr>
        <w:instrText>‐</w:instrText>
      </w:r>
      <w:r w:rsidR="00137F69">
        <w:instrText>series fiber architecture in long human muscles","type":"article-journal","volume":"216"},"uris":["http://www.mendeley.com/documents/?uuid=bb31cdb7-9920-4387-9e83-1e49b15d80ee"]}],"mendeley":{"formattedCitation":"[16]","plainTextFormattedCitation":"[16]","previouslyFormattedCitation":"[16]"},"properties":{"noteIndex":0},"schema":"https://github.com/citation-style-language/schema/raw/master/csl-citation.json"}</w:instrText>
      </w:r>
      <w:r w:rsidR="00ED0DBA">
        <w:fldChar w:fldCharType="separate"/>
      </w:r>
      <w:r w:rsidR="00A50493" w:rsidRPr="00A50493">
        <w:rPr>
          <w:noProof/>
        </w:rPr>
        <w:t>[16]</w:t>
      </w:r>
      <w:r w:rsidR="00ED0DBA">
        <w:fldChar w:fldCharType="end"/>
      </w:r>
      <w:r w:rsidR="00054BBE">
        <w:t>.</w:t>
      </w:r>
    </w:p>
    <w:p w14:paraId="223C3022" w14:textId="77777777" w:rsidR="00955592" w:rsidRDefault="003D43BC" w:rsidP="00C1764B">
      <w:pPr>
        <w:jc w:val="center"/>
      </w:pPr>
      <w:r>
        <w:rPr>
          <w:noProof/>
        </w:rPr>
        <w:drawing>
          <wp:inline distT="0" distB="0" distL="0" distR="0" wp14:anchorId="6B64D3EF" wp14:editId="5708AF08">
            <wp:extent cx="1419225" cy="3343922"/>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425322" cy="3358287"/>
                    </a:xfrm>
                    <a:prstGeom prst="rect">
                      <a:avLst/>
                    </a:prstGeom>
                    <a:noFill/>
                    <a:ln>
                      <a:noFill/>
                    </a:ln>
                  </pic:spPr>
                </pic:pic>
              </a:graphicData>
            </a:graphic>
          </wp:inline>
        </w:drawing>
      </w:r>
    </w:p>
    <w:p w14:paraId="62F6355F" w14:textId="589118E4" w:rsidR="003D43BC" w:rsidRDefault="00955592" w:rsidP="00A31F81">
      <w:pPr>
        <w:pStyle w:val="Caption"/>
      </w:pPr>
      <w:bookmarkStart w:id="30" w:name="_Toc86186921"/>
      <w:bookmarkStart w:id="31" w:name="_Toc86187162"/>
      <w:bookmarkStart w:id="32" w:name="_Toc104455611"/>
      <w:r>
        <w:t xml:space="preserve">Figure </w:t>
      </w:r>
      <w:r w:rsidR="009674CF">
        <w:fldChar w:fldCharType="begin"/>
      </w:r>
      <w:r w:rsidR="009674CF">
        <w:instrText xml:space="preserve"> SEQ Figure \* ARABIC </w:instrText>
      </w:r>
      <w:r w:rsidR="009674CF">
        <w:fldChar w:fldCharType="separate"/>
      </w:r>
      <w:r w:rsidR="009E40CC">
        <w:rPr>
          <w:noProof/>
        </w:rPr>
        <w:t>2</w:t>
      </w:r>
      <w:r w:rsidR="009674CF">
        <w:rPr>
          <w:noProof/>
        </w:rPr>
        <w:fldChar w:fldCharType="end"/>
      </w:r>
      <w:r>
        <w:t xml:space="preserve"> The architecture of muscle fiber from proximal to distal tendon</w:t>
      </w:r>
      <w:r>
        <w:fldChar w:fldCharType="begin" w:fldLock="1"/>
      </w:r>
      <w:r w:rsidR="00137F69">
        <w:instrText>ADDIN CSL_CITATION {"citationItems":[{"id":"ITEM-1","itemData":{"DOI":"10.1002/jmor.1052160106","ISSN":"10974687","PMID":"8496969","abstract":"The fiber architecture of adult human sartorius and gracilis muscles was examined using a combination of fiber microdissections and histological methods. Intact fibers were dissected from fascicles of muscle strips that were digested in nitric acid. All of these fibers terminate intrafascicularly by tapering to a fine strand at one or both ends. They measure 4–20 cm after correction for shrinkage. Systematic dissections of 1 cm long blocks sampled at intervals along the muscle length suggest that tapered fiber endings occur at all locations along the muscle but are most common centrally; here they accounted for up to 14% of dissected fibers in each block. Transverse sections of muscle confirm that fiber profiles with small diameters occur at all levels of the muscle but are especially common in sections more than 5 cm from its origin or insertion. The architectural arrangement demonstrated here suggests that long human muscles, like muscles in other species, are composed of relatively short, in</w:instrText>
      </w:r>
      <w:r w:rsidR="00137F69">
        <w:rPr>
          <w:rFonts w:ascii="Cambria Math" w:hAnsi="Cambria Math" w:cs="Cambria Math"/>
        </w:rPr>
        <w:instrText>‐</w:instrText>
      </w:r>
      <w:r w:rsidR="00137F69">
        <w:instrText>series fibers. This has many implications for the neural activation and force</w:instrText>
      </w:r>
      <w:r w:rsidR="00137F69">
        <w:rPr>
          <w:rFonts w:ascii="Cambria Math" w:hAnsi="Cambria Math" w:cs="Cambria Math"/>
        </w:rPr>
        <w:instrText>‐</w:instrText>
      </w:r>
      <w:r w:rsidR="00137F69">
        <w:instrText>developing behavior of these muscles that must be considered when paralyzed muscles are reanimated using electrical stimulation. Further, it may predispose long muscles to certain types of neuromuscular damage and dysfunction. © 1993 Wiley</w:instrText>
      </w:r>
      <w:r w:rsidR="00137F69">
        <w:rPr>
          <w:rFonts w:ascii="Cambria Math" w:hAnsi="Cambria Math" w:cs="Cambria Math"/>
        </w:rPr>
        <w:instrText>‐</w:instrText>
      </w:r>
      <w:r w:rsidR="00137F69">
        <w:instrText>Liss, Inc. Copyright © 1993 Wiley</w:instrText>
      </w:r>
      <w:r w:rsidR="00137F69">
        <w:rPr>
          <w:rFonts w:ascii="Cambria Math" w:hAnsi="Cambria Math" w:cs="Cambria Math"/>
        </w:rPr>
        <w:instrText>‐</w:instrText>
      </w:r>
      <w:r w:rsidR="00137F69">
        <w:instrText>Liss, Inc.","author":[{"dropping-particle":"","family":"Heron","given":"Marcia I.","non-dropping-particle":"","parse-names":false,"suffix":""},{"dropping-particle":"","family":"Richmond","given":"Frances J.R.","non-dropping-particle":"","parse-names":false,"suffix":""}],"container-title":"Journal of Morphology","id":"ITEM-1","issue":"1","issued":{"date-parts":[["1993"]]},"page":"35-45","title":"In</w:instrText>
      </w:r>
      <w:r w:rsidR="00137F69">
        <w:rPr>
          <w:rFonts w:ascii="Cambria Math" w:hAnsi="Cambria Math" w:cs="Cambria Math"/>
        </w:rPr>
        <w:instrText>‐</w:instrText>
      </w:r>
      <w:r w:rsidR="00137F69">
        <w:instrText>series fiber architecture in long human muscles","type":"article-journal","volume":"216"},"uris":["http://www.mendeley.com/documents/?uuid=bb31cdb7-9920-4387-9e83-1e49b15d80ee"]}],"mendeley":{"formattedCitation":"[16]","plainTextFormattedCitation":"[16]","previouslyFormattedCitation":"[16]"},"properties":{"noteIndex":0},"schema":"https://github.com/citation-style-language/schema/raw/master/csl-citation.json"}</w:instrText>
      </w:r>
      <w:r>
        <w:fldChar w:fldCharType="separate"/>
      </w:r>
      <w:r w:rsidR="00A50493" w:rsidRPr="00A50493">
        <w:rPr>
          <w:noProof/>
        </w:rPr>
        <w:t>[16]</w:t>
      </w:r>
      <w:bookmarkEnd w:id="30"/>
      <w:bookmarkEnd w:id="31"/>
      <w:bookmarkEnd w:id="32"/>
      <w:r>
        <w:fldChar w:fldCharType="end"/>
      </w:r>
    </w:p>
    <w:p w14:paraId="4F8BE922" w14:textId="3B4FD36D" w:rsidR="00DC4678" w:rsidRDefault="00C371AF" w:rsidP="00A31F81">
      <w:r>
        <w:lastRenderedPageBreak/>
        <w:t xml:space="preserve">The muscle fibers with deeper </w:t>
      </w:r>
      <w:r w:rsidR="00F761E6">
        <w:t xml:space="preserve">and </w:t>
      </w:r>
      <w:r w:rsidR="009A249B">
        <w:t xml:space="preserve">more </w:t>
      </w:r>
      <w:r w:rsidR="00402F4B">
        <w:t>surface portions</w:t>
      </w:r>
      <w:r w:rsidR="00F761E6">
        <w:t xml:space="preserve"> of muscle </w:t>
      </w:r>
      <w:r w:rsidR="009B35CA">
        <w:t xml:space="preserve">will have different characteristics as </w:t>
      </w:r>
      <w:r w:rsidR="00402F4B">
        <w:t xml:space="preserve">the deeper muscle can have </w:t>
      </w:r>
      <w:r w:rsidR="00CF6426">
        <w:t>larger</w:t>
      </w:r>
      <w:r w:rsidR="00402F4B">
        <w:t xml:space="preserve"> proportion of slow-twitch fibers</w:t>
      </w:r>
      <w:r w:rsidR="00C46690">
        <w:t xml:space="preserve"> and the </w:t>
      </w:r>
      <w:r w:rsidR="0089476E">
        <w:t xml:space="preserve">muscle fiber with more surface portions </w:t>
      </w:r>
      <w:r w:rsidR="00594115">
        <w:t xml:space="preserve">can give bigger proportion of fast-twitch </w:t>
      </w:r>
      <w:r w:rsidR="00764A17">
        <w:t>fibers</w:t>
      </w:r>
      <w:r w:rsidR="00D436F2">
        <w:fldChar w:fldCharType="begin" w:fldLock="1"/>
      </w:r>
      <w:r w:rsidR="00137F69">
        <w:instrText>ADDIN CSL_CITATION {"citationItems":[{"id":"ITEM-1","itemData":{"DOI":"10.1016/0022-510X(73)90094-4","ISSN":"0022510X","PMID":"4716847","abstract":"The mean diameters of Type I and Type II fibres were calculated in 50 muscle sites in each of 6 previously normal male autopsy subjects. Type II fibres were found to be larger than Type I fibres in 44 out of the total of 50 sites, but in only 15 sites was the difference statistically significant. Of the 6 muscle sites in which the mean diameter of Type I fibres exceeded that of Type II fibres, only one statistically significant difference was recorded. Significant differences in fibre size did not seem to be related to muscle function in any way. Sampling multiple sites within one muscle revealed that the difference in the relative sizes of the two fibre types was greater in the deep areas than in the surface areas. The fibres of the medial head of gastrocnemius were found to be significantly larger than those of the lateral head; no such difference was found when the clavicular and sternal heads of pectoralis major and the lateral and medial heads of rectus femoris were compared. Both fibre types seemed equally variable in respect of fibre size and, because of the considerable differences between post-mortem subjects the normal ranges of fibre size calculated for individual muscles are correspondingly large. Since the majority of muscles showed no significant difference in the diameters of the two fibre types, it was thought probable that human muscles are adapted for their different physiological roles by means of their widely varying fibre type constitution and that fibre size is relatively unimportant in this respect. © 1973.","author":[{"dropping-particle":"","family":"Polgar","given":"J.","non-dropping-particle":"","parse-names":false,"suffix":""},{"dropping-particle":"","family":"Johnson","given":"M. A.","non-dropping-particle":"","parse-names":false,"suffix":""},{"dropping-particle":"","family":"Weightman","given":"D.","non-dropping-particle":"","parse-names":false,"suffix":""},{"dropping-particle":"","family":"Appleton","given":"D.","non-dropping-particle":"","parse-names":false,"suffix":""}],"container-title":"Journal of the Neurological Sciences","id":"ITEM-1","issue":"3","issued":{"date-parts":[["1973"]]},"page":"307-318","title":"Data on fibre size in thirty-six human muscles. An autopsy study","type":"article-journal","volume":"19"},"uris":["http://www.mendeley.com/documents/?uuid=11b12aec-39ba-426b-b483-7a9f6209ada8"]}],"mendeley":{"formattedCitation":"[17]","plainTextFormattedCitation":"[17]","previouslyFormattedCitation":"[17]"},"properties":{"noteIndex":0},"schema":"https://github.com/citation-style-language/schema/raw/master/csl-citation.json"}</w:instrText>
      </w:r>
      <w:r w:rsidR="00D436F2">
        <w:fldChar w:fldCharType="separate"/>
      </w:r>
      <w:r w:rsidR="00A50493" w:rsidRPr="00A50493">
        <w:rPr>
          <w:noProof/>
        </w:rPr>
        <w:t>[17]</w:t>
      </w:r>
      <w:r w:rsidR="00D436F2">
        <w:fldChar w:fldCharType="end"/>
      </w:r>
      <w:r w:rsidR="00837B6F">
        <w:t>.</w:t>
      </w:r>
      <w:r w:rsidR="00403996">
        <w:t xml:space="preserve"> This </w:t>
      </w:r>
      <w:r w:rsidR="004A5043">
        <w:t>variation in fiber type compos</w:t>
      </w:r>
      <w:r w:rsidR="006115B3">
        <w:t xml:space="preserve">ition of the muscle can </w:t>
      </w:r>
      <w:r w:rsidR="00B21726">
        <w:t>give different EMG signal that</w:t>
      </w:r>
      <w:r w:rsidR="00120E50">
        <w:t xml:space="preserve"> may</w:t>
      </w:r>
      <w:r w:rsidR="00B21726">
        <w:t xml:space="preserve"> help the classification of the signal.</w:t>
      </w:r>
    </w:p>
    <w:p w14:paraId="25834926" w14:textId="05A23878" w:rsidR="00764A17" w:rsidRDefault="00A2264B" w:rsidP="00A31F81">
      <w:r>
        <w:t xml:space="preserve">The partition of the muscle </w:t>
      </w:r>
      <w:r w:rsidR="00F24EB7">
        <w:t>affects the EMG signal</w:t>
      </w:r>
      <w:r w:rsidR="001720CE">
        <w:t xml:space="preserve"> as each one of them has their own function </w:t>
      </w:r>
      <w:r w:rsidR="005250D8">
        <w:t xml:space="preserve">in a particular </w:t>
      </w:r>
      <w:r w:rsidR="003D6436">
        <w:t>muscle</w:t>
      </w:r>
      <w:r w:rsidR="007E5B1E">
        <w:fldChar w:fldCharType="begin" w:fldLock="1"/>
      </w:r>
      <w:r w:rsidR="00137F69">
        <w:instrText>ADDIN CSL_CITATION {"citationItems":[{"id":"ITEM-1","itemData":{"DOI":"10.1177/00220345970760010401","ISSN":"00220345","PMID":"9042076","abstract":"The complex architecture of the human jaw muscles suggests regional differences in function within these muscles. This study examines the way the temporalis and masseter muscle regions are activated when free mandibular movements with various speeds and against various external loads are carried out guided by visual feedback. Electromyographic (EMG) activity was registered in six temporalis and three masseter muscle regions with bipolar fine-wire electrodes. Recordings were made during open/close excursions, protrusion/retrusion movements, and laterodeviations. During open/close excursions and protrusion/retrusion movements, an anterior and posterior temporalis part could be distinguished, whereas during laterodeviations a more complex partitioning of this muscle was observed. During the protrusion/retrusion movements and the laterodeviations, the temporalis muscle demonstrated higher EMG peak activities than the masseter muscle, and within the masseter muscle the deep masseter showed higher EMG peaks than the superficial one. In contrast to this, during the open/close excursions the masseter showed higher peak activities than the temporalis muscle, while the superficial masseter showed higher EMG peak activities than the deep masseter. Within the deep masseter, differences were also found. During open/close excursions, the anterior deep region demonstrated higher EMG peak activities than the posterior region, whereas during protrusion/retrusion and laterodeviations the posterior deep region showed higher peaks. In general, speed had a greater effect on the EMG peak activity than external load. Only during laterodeviations did speed and load equally influence peak activity in both the deep and superficial masseter. During protrusion/retrusion movements, load showed no significant effect on EMG peak activity in the masseter muscle. A general finding was that, according to task, different regions were activated preferentially. This points to a partitioning of the excitatory command of the motoneuron pool.","author":[{"dropping-particle":"","family":"Blanksma","given":"N. G.","non-dropping-particle":"","parse-names":false,"suffix":""},{"dropping-particle":"","family":"Eijden","given":"T. M.G.J.","non-dropping-particle":"Van","parse-names":false,"suffix":""},{"dropping-particle":"","family":"Ruijven","given":"L. J.","non-dropping-particle":"Van","parse-names":false,"suffix":""},{"dropping-particle":"","family":"Weijs","given":"W. A.","non-dropping-particle":"","parse-names":false,"suffix":""}],"container-title":"Journal of Dental Research","id":"ITEM-1","issue":"1","issued":{"date-parts":[["1997"]]},"page":"542-551","title":"Electromyographic heterogeneity in the human temporalis and masseter muscles during dynamic tasks guided by visual feedback","type":"article-journal","volume":"76"},"uris":["http://www.mendeley.com/documents/?uuid=91fd3e80-e877-4576-8f57-fb92057f0c99"]}],"mendeley":{"formattedCitation":"[18]","plainTextFormattedCitation":"[18]","previouslyFormattedCitation":"[18]"},"properties":{"noteIndex":0},"schema":"https://github.com/citation-style-language/schema/raw/master/csl-citation.json"}</w:instrText>
      </w:r>
      <w:r w:rsidR="007E5B1E">
        <w:fldChar w:fldCharType="separate"/>
      </w:r>
      <w:r w:rsidR="00A50493" w:rsidRPr="00A50493">
        <w:rPr>
          <w:noProof/>
        </w:rPr>
        <w:t>[18]</w:t>
      </w:r>
      <w:r w:rsidR="007E5B1E">
        <w:fldChar w:fldCharType="end"/>
      </w:r>
      <w:r w:rsidR="005250D8">
        <w:t>.</w:t>
      </w:r>
      <w:r w:rsidR="002A50BD">
        <w:t xml:space="preserve"> </w:t>
      </w:r>
      <w:r w:rsidR="006C5214">
        <w:t xml:space="preserve">The muscle fiber with many architectural divisions </w:t>
      </w:r>
      <w:r w:rsidR="00503D8D">
        <w:t xml:space="preserve">may have different </w:t>
      </w:r>
      <w:r w:rsidR="00203141">
        <w:t>pa</w:t>
      </w:r>
      <w:r w:rsidR="00EF217A">
        <w:t>ttern</w:t>
      </w:r>
      <w:r w:rsidR="00203141">
        <w:t xml:space="preserve"> in EMG signal</w:t>
      </w:r>
      <w:r w:rsidR="00EF217A">
        <w:t xml:space="preserve"> as each architectural division has specific pattern</w:t>
      </w:r>
      <w:r w:rsidR="00203141">
        <w:t xml:space="preserve"> </w:t>
      </w:r>
      <w:r w:rsidR="00AE0C02">
        <w:t xml:space="preserve">which </w:t>
      </w:r>
      <w:r w:rsidR="00261451">
        <w:t>enable the EMG device to be developed e</w:t>
      </w:r>
      <w:r w:rsidR="0077007F">
        <w:t>ither to record the entire muscle or only specific muscle partition.</w:t>
      </w:r>
      <w:r w:rsidR="008E3A54">
        <w:t xml:space="preserve"> </w:t>
      </w:r>
      <w:r w:rsidR="008623CA">
        <w:t xml:space="preserve">The neuromuscular </w:t>
      </w:r>
      <w:r w:rsidR="004E4EA3">
        <w:t xml:space="preserve">compartment which </w:t>
      </w:r>
      <w:r w:rsidR="00822F09">
        <w:t>has</w:t>
      </w:r>
      <w:r w:rsidR="004E4EA3">
        <w:t xml:space="preserve"> receptors </w:t>
      </w:r>
      <w:r w:rsidR="00CF428D">
        <w:t xml:space="preserve">that are responsive to the activity of the </w:t>
      </w:r>
      <w:r w:rsidR="007559EB">
        <w:t>motor units has their own partition</w:t>
      </w:r>
      <w:r w:rsidR="006A78FF">
        <w:t xml:space="preserve"> in the muscle</w:t>
      </w:r>
      <w:r w:rsidR="001D19A2">
        <w:t xml:space="preserve"> and t</w:t>
      </w:r>
      <w:r w:rsidR="00631840">
        <w:t xml:space="preserve">he </w:t>
      </w:r>
      <w:r w:rsidR="006E363B">
        <w:t>partition</w:t>
      </w:r>
      <w:r w:rsidR="001D19A2">
        <w:t xml:space="preserve"> </w:t>
      </w:r>
      <w:r w:rsidR="006E363B">
        <w:t>can be observed through the EMG sig</w:t>
      </w:r>
      <w:r w:rsidR="001D19A2">
        <w:t>nal</w:t>
      </w:r>
      <w:r w:rsidR="00CF191F">
        <w:t>.</w:t>
      </w:r>
    </w:p>
    <w:p w14:paraId="4D98F68D" w14:textId="39D42E9B" w:rsidR="006E0AD2" w:rsidRDefault="00822F09" w:rsidP="00A31F81">
      <w:r>
        <w:t xml:space="preserve">Sensory receptor distribution </w:t>
      </w:r>
      <w:r w:rsidR="00D44DB5">
        <w:t xml:space="preserve">within a muscle is </w:t>
      </w:r>
      <w:r w:rsidR="00801EE4">
        <w:t>different in other muscle. The</w:t>
      </w:r>
      <w:r w:rsidR="008833B9">
        <w:t xml:space="preserve"> </w:t>
      </w:r>
      <w:r w:rsidR="000A7EB0">
        <w:t xml:space="preserve">muscle region </w:t>
      </w:r>
      <w:r w:rsidR="008833B9">
        <w:t xml:space="preserve">with greater density </w:t>
      </w:r>
      <w:r w:rsidR="000A7EB0">
        <w:t xml:space="preserve">will have larger density of receptors </w:t>
      </w:r>
      <w:r w:rsidR="00F62BAA">
        <w:t>which can give out variation of information in the EMG signal</w:t>
      </w:r>
      <w:r w:rsidR="007B3879">
        <w:t xml:space="preserve"> </w:t>
      </w:r>
      <w:r w:rsidR="007B3879">
        <w:fldChar w:fldCharType="begin" w:fldLock="1"/>
      </w:r>
      <w:r w:rsidR="00137F69">
        <w:instrText>ADDIN CSL_CITATION {"citationItems":[{"id":"ITEM-1","itemData":{"DOI":"10.1002/jmor.1051830102","ISSN":"10974687","PMID":"3156250","abstract":"The structures and distribution of encapsulated muscle receptors were examined in serial transverse sections of flexor carpi radialis in the adult cat. Four types of receptors (muscle spindles, Golgi tendon organs, paciniform, and Pacinian corpuscles) were identified. Their structures resembled those encountered in other limb muscles. Pacinian corpuscles were rare and occurred only in the external fascial coat of the muscle near its origin. The other three receptor types were distributed in an uneven but consistent pattern throughout the muscle. As noted previously (Gonyea and Ericson, '77), spindles were largely confined to a deep muscle region comprising less than 20% of the muscle volume, located directly between the long tendon of origin and the tendon of insertion. This region contains the largest proportion of type SO muscle fibers (Gonyea and Ericson, '77). Tendon organs and paciniform corpuscles were concentrated along the tendons that lined the spindle</w:instrText>
      </w:r>
      <w:r w:rsidR="00137F69">
        <w:rPr>
          <w:rFonts w:ascii="Cambria Math" w:hAnsi="Cambria Math" w:cs="Cambria Math"/>
        </w:rPr>
        <w:instrText>‐</w:instrText>
      </w:r>
      <w:r w:rsidR="00137F69">
        <w:instrText>rich muscle region. This region appeared to be composed of extrafusal fibers that were shorter and of more oblique pinnation than those in other regions. The localization of muscle receptors to the “oxidativex” core of the muscle in its direct line of pull may have functional implications for afferent input to the spinal cord which are discussed. In addition, the possibility is raised that there are more paciniform corpuscles in flexor carpi radialis (and possibly other muscles) than previously thought. Copyright © 1985 Wiley</w:instrText>
      </w:r>
      <w:r w:rsidR="00137F69">
        <w:rPr>
          <w:rFonts w:ascii="Cambria Math" w:hAnsi="Cambria Math" w:cs="Cambria Math"/>
        </w:rPr>
        <w:instrText>‐</w:instrText>
      </w:r>
      <w:r w:rsidR="00137F69">
        <w:instrText>Liss, Inc.","author":[{"dropping-particle":"","family":"Richmond","given":"Frances J.R.","non-dropping-particle":"","parse-names":false,"suffix":""},{"dropping-particle":"","family":"Stuart","given":"Douglas G.","non-dropping-particle":"","parse-names":false,"suffix":""}],"container-title":"Journal of Morphology","id":"ITEM-1","issue":"1","issued":{"date-parts":[["1985"]]},"page":"1-13","title":"Distribution of sensory receptors in the flexor carpi radialis muscle of the cat","type":"article-journal","volume":"183"},"uris":["http://www.mendeley.com/documents/?uuid=d4364116-0513-4653-acb2-5337272e4e45"]}],"mendeley":{"formattedCitation":"[19]","plainTextFormattedCitation":"[19]","previouslyFormattedCitation":"[19]"},"properties":{"noteIndex":0},"schema":"https://github.com/citation-style-language/schema/raw/master/csl-citation.json"}</w:instrText>
      </w:r>
      <w:r w:rsidR="007B3879">
        <w:fldChar w:fldCharType="separate"/>
      </w:r>
      <w:r w:rsidR="00A50493" w:rsidRPr="00A50493">
        <w:rPr>
          <w:noProof/>
        </w:rPr>
        <w:t>[19]</w:t>
      </w:r>
      <w:r w:rsidR="007B3879">
        <w:fldChar w:fldCharType="end"/>
      </w:r>
      <w:r w:rsidR="00F62BAA">
        <w:t>.</w:t>
      </w:r>
      <w:r w:rsidR="00F56D7B">
        <w:t xml:space="preserve"> Thus, the EMG signal can </w:t>
      </w:r>
      <w:r w:rsidR="007D1545">
        <w:t>record various signal at a specific partition.</w:t>
      </w:r>
    </w:p>
    <w:p w14:paraId="1AF2602F" w14:textId="5F60A6DE" w:rsidR="009100E6" w:rsidRDefault="009100E6" w:rsidP="00A31F81"/>
    <w:p w14:paraId="47E597AC" w14:textId="2632647E" w:rsidR="00A365A3" w:rsidRDefault="0060344E" w:rsidP="00A512CE">
      <w:pPr>
        <w:pStyle w:val="Heading2"/>
        <w:numPr>
          <w:ilvl w:val="1"/>
          <w:numId w:val="24"/>
        </w:numPr>
      </w:pPr>
      <w:bookmarkStart w:id="33" w:name="_Toc104455547"/>
      <w:r>
        <w:t>ELECTROMYOGRAPHY (EMG) SIGNAL GENERATION</w:t>
      </w:r>
      <w:bookmarkEnd w:id="33"/>
    </w:p>
    <w:p w14:paraId="3C3453D9" w14:textId="33A33500" w:rsidR="00D33219" w:rsidRPr="00FE0013" w:rsidRDefault="00570540" w:rsidP="00570540">
      <w:pPr>
        <w:pStyle w:val="Heading3"/>
      </w:pPr>
      <w:bookmarkStart w:id="34" w:name="_Toc104455548"/>
      <w:r>
        <w:t xml:space="preserve">2.3.1 </w:t>
      </w:r>
      <w:r w:rsidR="00D33219" w:rsidRPr="00FE0013">
        <w:t>Concept of Electromyography (EMG)</w:t>
      </w:r>
      <w:bookmarkEnd w:id="34"/>
    </w:p>
    <w:p w14:paraId="3E81922F" w14:textId="47FA3C67" w:rsidR="00D33219" w:rsidRDefault="00D33219" w:rsidP="00A31F81">
      <w:r>
        <w:t>Electromyography is a discipline that involves measuring the electrical signal emits from contracting muscles which can be used for monitoring, analysing, and diagnosing the muscle movement</w:t>
      </w:r>
      <w:r>
        <w:fldChar w:fldCharType="begin" w:fldLock="1"/>
      </w:r>
      <w:r w:rsidR="00137F69">
        <w:instrText>ADDIN CSL_CITATION {"citationItems":[{"id":"ITEM-1","itemData":{"DOI":"10.1148/radiology.170.3.1016","ISSN":"0033-8419","abstract":"Welcome to the home of the Encyclopedia of Medical Devices and Instrumentation online! The articles in the Encyclopedia of Medical Devices and Instrumentation focus on what is currently useful or is likely to be useful in future medicine. They answer the questions, \"What are the branches of medicine and how does technology assist each of them?\" Articles focus on the practice of medicine that is assisted by devices, rather than including, for example, the use of drugs to treat diseases. The title is the only resource on the market addressing the subject in encyclopedic detail. Articles emphasize the contributions of engineering, physics, and computers to the general areas of anesthesiology, biomaterials, burns, cardiology, clinical chemistry, clinical engineering, communicative disorders, computers in medicine, critical care medicine, dermatology, dentistry, ear, nose, and throat, emergency medicine, medical physics, microbiology, nephrology, neurology, nutrition, obstetrics, oncology, ophthalmology, orthopedics, pain, pediatrics, peripheral vascular disease, pharmacology, physical therapy, psychiatry, pulmonary medicine radiology, rehabilitation, surgery, transducers, and urology.","author":[{"dropping-particle":"","family":"Griffiths","given":"Harry J.","non-dropping-particle":"","parse-names":false,"suffix":""}],"container-title":"Radiology","id":"ITEM-1","issue":"3","issued":{"date-parts":[["1989"]]},"page":"1016-1016","title":"Encyclopedia of Medical Devices and Instrumentation","type":"article-journal","volume":"170"},"uris":["http://www.mendeley.com/documents/?uuid=de196364-050f-43b3-aa1f-908a62d680dc"]}],"mendeley":{"formattedCitation":"[20]","plainTextFormattedCitation":"[20]","previouslyFormattedCitation":"[20]"},"properties":{"noteIndex":0},"schema":"https://github.com/citation-style-language/schema/raw/master/csl-citation.json"}</w:instrText>
      </w:r>
      <w:r>
        <w:fldChar w:fldCharType="separate"/>
      </w:r>
      <w:r w:rsidR="00A50493" w:rsidRPr="00A50493">
        <w:rPr>
          <w:noProof/>
        </w:rPr>
        <w:t>[20]</w:t>
      </w:r>
      <w:r>
        <w:fldChar w:fldCharType="end"/>
      </w:r>
      <w:r>
        <w:t>. The outer muscle fiber membrane depolarizes to generate an electrical potential field that can be detected as EMG signal by surface electrodes which are positioned at a certain place on the muscle with certain distance from the sources</w:t>
      </w:r>
      <w:r>
        <w:fldChar w:fldCharType="begin" w:fldLock="1"/>
      </w:r>
      <w:r w:rsidR="00137F69">
        <w:instrText>ADDIN CSL_CITATION {"citationItems":[{"id":"ITEM-1","itemData":{"ISBN":"3175723993","abstract":"Attention mechanisms play a central role in NLP systems, especially within recurrent neural network (RNN) models. Recently, there has been increasing interest in whether or not the intermediate representations offered by these modules may be used to explain the reasoning for a model's prediction, and consequently reach insights regarding the model's decision-making process. A recent paper claims that 'Attention is not Explanation' (Jain and Wallace, 2019). We challenge many of the assumptions underlying this work, arguing that such a claim depends on one's definition of explanation, and that testing it needs to take into account all elements of the model. We propose four alternative tests to determine when/whether attention can be used as explanation: a simple uniform-weights baseline; a variance calibration based on multiple random seed runs; a diagnostic framework using frozen weights from pretrained models; and an end-to-end adversarial attention training protocol. Each allows for meaningful interpretation of attention mechanisms in RNN models. We show that even when reliable adversarial distributions can be found, they don't perform well on the simple diagnostic, indicating that prior work does not disprove the usefulness of attention mechanisms for explainability.","author":[{"dropping-particle":"","family":"Merletti","given":"Roberto","non-dropping-particle":"","parse-names":false,"suffix":""},{"dropping-particle":"","family":"Parker","given":"Philip A.","non-dropping-particle":"","parse-names":false,"suffix":""}],"id":"ITEM-1","issued":{"date-parts":[["2004"]]},"number-of-pages":"148-162","title":"Electromyography Physiology, Engineering and Noninvasive Applications","type":"book","volume":"148"},"uris":["http://www.mendeley.com/documents/?uuid=44d1b382-8167-4889-a7a8-1cd9fc8f9516"]}],"mendeley":{"formattedCitation":"[9]","plainTextFormattedCitation":"[9]","previouslyFormattedCitation":"[9]"},"properties":{"noteIndex":0},"schema":"https://github.com/citation-style-language/schema/raw/master/csl-citation.json"}</w:instrText>
      </w:r>
      <w:r>
        <w:fldChar w:fldCharType="separate"/>
      </w:r>
      <w:r w:rsidR="00A50493" w:rsidRPr="00A50493">
        <w:rPr>
          <w:noProof/>
        </w:rPr>
        <w:t>[9]</w:t>
      </w:r>
      <w:r>
        <w:fldChar w:fldCharType="end"/>
      </w:r>
      <w:r>
        <w:t>. The features of the EMG signal are determined by the volume conductor which is the tissue between the muscle that generates the signal with the surface electrode.</w:t>
      </w:r>
    </w:p>
    <w:p w14:paraId="0BD1F390" w14:textId="456C2F54" w:rsidR="00D33219" w:rsidRDefault="00D33219" w:rsidP="00A31F81">
      <w:r>
        <w:lastRenderedPageBreak/>
        <w:t>During muscle contraction, the electrical signal from the muscle is produced and transmitted at signal sources which usually found at the area of depolarized muscle and the electrodes which are separated by tissue or volume conductor with the signal sources, will detect the signal for EMG recording. The volume conductor will function as a special low-pass filter when transmitting the signal but the effect is not significant due to the very small distance of the signal sources with the surface electrode</w:t>
      </w:r>
      <w:r>
        <w:fldChar w:fldCharType="begin" w:fldLock="1"/>
      </w:r>
      <w:r w:rsidR="00137F69">
        <w:instrText>ADDIN CSL_CITATION {"citationItems":[{"id":"ITEM-1","itemData":{"ISBN":"3175723993","abstract":"Attention mechanisms play a central role in NLP systems, especially within recurrent neural network (RNN) models. Recently, there has been increasing interest in whether or not the intermediate representations offered by these modules may be used to explain the reasoning for a model's prediction, and consequently reach insights regarding the model's decision-making process. A recent paper claims that 'Attention is not Explanation' (Jain and Wallace, 2019). We challenge many of the assumptions underlying this work, arguing that such a claim depends on one's definition of explanation, and that testing it needs to take into account all elements of the model. We propose four alternative tests to determine when/whether attention can be used as explanation: a simple uniform-weights baseline; a variance calibration based on multiple random seed runs; a diagnostic framework using frozen weights from pretrained models; and an end-to-end adversarial attention training protocol. Each allows for meaningful interpretation of attention mechanisms in RNN models. We show that even when reliable adversarial distributions can be found, they don't perform well on the simple diagnostic, indicating that prior work does not disprove the usefulness of attention mechanisms for explainability.","author":[{"dropping-particle":"","family":"Merletti","given":"Roberto","non-dropping-particle":"","parse-names":false,"suffix":""},{"dropping-particle":"","family":"Parker","given":"Philip A.","non-dropping-particle":"","parse-names":false,"suffix":""}],"id":"ITEM-1","issued":{"date-parts":[["2004"]]},"number-of-pages":"148-162","title":"Electromyography Physiology, Engineering and Noninvasive Applications","type":"book","volume":"148"},"uris":["http://www.mendeley.com/documents/?uuid=44d1b382-8167-4889-a7a8-1cd9fc8f9516"]}],"mendeley":{"formattedCitation":"[9]","plainTextFormattedCitation":"[9]","previouslyFormattedCitation":"[9]"},"properties":{"noteIndex":0},"schema":"https://github.com/citation-style-language/schema/raw/master/csl-citation.json"}</w:instrText>
      </w:r>
      <w:r>
        <w:fldChar w:fldCharType="separate"/>
      </w:r>
      <w:r w:rsidR="00A50493" w:rsidRPr="00A50493">
        <w:rPr>
          <w:noProof/>
        </w:rPr>
        <w:t>[9]</w:t>
      </w:r>
      <w:r>
        <w:fldChar w:fldCharType="end"/>
      </w:r>
      <w:r>
        <w:t xml:space="preserve">. </w:t>
      </w:r>
    </w:p>
    <w:p w14:paraId="107990AA" w14:textId="77777777" w:rsidR="00D33219" w:rsidRDefault="00D33219" w:rsidP="00A31F81"/>
    <w:p w14:paraId="22AF89D3" w14:textId="7A3FE083" w:rsidR="00D33219" w:rsidRDefault="00570540" w:rsidP="00570540">
      <w:pPr>
        <w:pStyle w:val="Heading3"/>
      </w:pPr>
      <w:bookmarkStart w:id="35" w:name="_Toc104455549"/>
      <w:r>
        <w:t xml:space="preserve">2.3.2 </w:t>
      </w:r>
      <w:r w:rsidR="00D33219">
        <w:t>Signal Source of EMG Signal</w:t>
      </w:r>
      <w:bookmarkEnd w:id="35"/>
    </w:p>
    <w:p w14:paraId="0E85D51C" w14:textId="475A6A50" w:rsidR="00C86C57" w:rsidRDefault="00892C0D" w:rsidP="00A31F81">
      <w:r>
        <w:t xml:space="preserve">The membrane resting potential can be measured </w:t>
      </w:r>
      <w:r w:rsidR="00646542">
        <w:t>by inserting the micropipette electrode into a muscle fiber</w:t>
      </w:r>
      <w:r w:rsidR="00DB6262">
        <w:t xml:space="preserve">. The measurement of the membrane potential can be influent by the </w:t>
      </w:r>
      <w:r w:rsidR="00F828F7">
        <w:t>process of</w:t>
      </w:r>
      <w:r w:rsidR="00B45440">
        <w:t xml:space="preserve"> flowing</w:t>
      </w:r>
      <w:r w:rsidR="00F61945">
        <w:t xml:space="preserve"> positive</w:t>
      </w:r>
      <w:r w:rsidR="00B45440">
        <w:t xml:space="preserve"> Natrium and Kalium ions </w:t>
      </w:r>
      <w:r w:rsidR="00F61945">
        <w:t>through the membrane</w:t>
      </w:r>
      <w:r w:rsidR="008D27F0">
        <w:t xml:space="preserve"> to balance the concentration.</w:t>
      </w:r>
      <w:r w:rsidR="000853F2">
        <w:t xml:space="preserve"> </w:t>
      </w:r>
      <w:r w:rsidR="00B67963">
        <w:t xml:space="preserve">A potential gradient can be generated in a fiber when </w:t>
      </w:r>
      <w:r w:rsidR="00B3413F">
        <w:t xml:space="preserve">the fiber membrane at neuromuscular junction is excited </w:t>
      </w:r>
      <w:r w:rsidR="00D622FF">
        <w:t>due to the emission of acetylcholine in the space between nerve terminal and muscle fiber membrane.</w:t>
      </w:r>
      <w:r w:rsidR="00F15E59">
        <w:t xml:space="preserve"> The emission is caused by the electric impulse </w:t>
      </w:r>
      <w:r w:rsidR="00187DCC">
        <w:t>that is propagated along the motoneuron reach its terminal.</w:t>
      </w:r>
      <w:r w:rsidR="006C608E">
        <w:t xml:space="preserve"> The generation of potential gradient </w:t>
      </w:r>
      <w:r w:rsidR="00722986">
        <w:t xml:space="preserve">has caused the </w:t>
      </w:r>
      <w:r w:rsidR="00D03060">
        <w:t>inward current density (</w:t>
      </w:r>
      <w:r w:rsidR="00722986">
        <w:t>depolarization zone</w:t>
      </w:r>
      <w:r w:rsidR="00D03060">
        <w:t>)</w:t>
      </w:r>
      <w:r w:rsidR="00722986">
        <w:t xml:space="preserve"> </w:t>
      </w:r>
      <w:r w:rsidR="00A823B6">
        <w:t>from the neuromuscular junction to the end of the tendons.</w:t>
      </w:r>
      <w:r w:rsidR="00645597">
        <w:t xml:space="preserve"> The</w:t>
      </w:r>
      <w:r w:rsidR="002A0A61">
        <w:t xml:space="preserve"> generation of inward current density</w:t>
      </w:r>
      <w:r w:rsidR="006B493D">
        <w:t xml:space="preserve"> propagates an ionic transmembrane current</w:t>
      </w:r>
      <w:r w:rsidR="00F46CB6">
        <w:t xml:space="preserve"> along the sarcolemma</w:t>
      </w:r>
      <w:r w:rsidR="00A727A7">
        <w:t>.</w:t>
      </w:r>
      <w:r w:rsidR="00932D5F">
        <w:t xml:space="preserve"> The fiber </w:t>
      </w:r>
      <w:r w:rsidR="00646573">
        <w:t xml:space="preserve">can represent </w:t>
      </w:r>
      <w:r w:rsidR="00C6776B">
        <w:t xml:space="preserve">as a thin tube as it is only a few millimeters </w:t>
      </w:r>
      <w:r w:rsidR="005E67A5">
        <w:t>to centimeters for fast conducting nerve fiber</w:t>
      </w:r>
      <w:r w:rsidR="000B6A63">
        <w:t xml:space="preserve"> and </w:t>
      </w:r>
      <w:r w:rsidR="00C93825">
        <w:t>the fiber thin tube can flow current axially.</w:t>
      </w:r>
      <w:r w:rsidR="001A160D">
        <w:t xml:space="preserve"> Thus, the circuit diagram in figure </w:t>
      </w:r>
      <w:r w:rsidR="004748E5">
        <w:t>3</w:t>
      </w:r>
      <w:r w:rsidR="003D6B63">
        <w:t xml:space="preserve"> which </w:t>
      </w:r>
      <w:r w:rsidR="004702CA">
        <w:t>is</w:t>
      </w:r>
      <w:r w:rsidR="003D6B63">
        <w:t xml:space="preserve"> the line source model</w:t>
      </w:r>
      <w:r w:rsidR="001A160D">
        <w:t xml:space="preserve"> </w:t>
      </w:r>
      <w:r w:rsidR="00E4077D">
        <w:t xml:space="preserve">that represent the portion </w:t>
      </w:r>
      <w:r w:rsidR="00E4077D" w:rsidRPr="004702CA">
        <w:rPr>
          <w:noProof/>
        </w:rPr>
        <w:t>∆</w:t>
      </w:r>
      <w:r w:rsidR="00E4077D">
        <w:rPr>
          <w:noProof/>
        </w:rPr>
        <w:t xml:space="preserve">Z  of fiber membrane </w:t>
      </w:r>
      <w:r w:rsidR="001A160D">
        <w:t xml:space="preserve">is assumed </w:t>
      </w:r>
      <w:r w:rsidR="006101EC">
        <w:t>which the generated transmembrane current is proportional to the second spatial derivative</w:t>
      </w:r>
      <w:r w:rsidR="000D7078">
        <w:t xml:space="preserve"> of the </w:t>
      </w:r>
      <w:r w:rsidR="00F179D9">
        <w:t>intracellular action potential</w:t>
      </w:r>
      <w:r w:rsidR="00E6608B">
        <w:t xml:space="preserve"> (IAP)</w:t>
      </w:r>
      <w:r w:rsidR="00F16606">
        <w:t xml:space="preserve">. </w:t>
      </w:r>
      <w:r w:rsidR="00F80FD2">
        <w:t xml:space="preserve">Since the </w:t>
      </w:r>
      <w:r w:rsidR="008A21F6">
        <w:t>decrease in potential per unit length is equal to the product of the resistance per unit length and the current flowin</w:t>
      </w:r>
      <w:r w:rsidR="0005484C">
        <w:t>g through the resistance, we will get the equation of extracellular and intracellular path as below:</w:t>
      </w:r>
    </w:p>
    <w:p w14:paraId="237EE91D" w14:textId="495A7570" w:rsidR="0005484C" w:rsidRDefault="00D54D1F" w:rsidP="00A31F81">
      <m:oMath>
        <m:f>
          <m:fPr>
            <m:ctrlPr>
              <w:rPr>
                <w:rFonts w:ascii="Cambria Math" w:hAnsi="Cambria Math"/>
              </w:rPr>
            </m:ctrlPr>
          </m:fPr>
          <m:num>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e</m:t>
                </m:r>
              </m:sub>
            </m:sSub>
          </m:num>
          <m:den>
            <m:r>
              <m:rPr>
                <m:sty m:val="p"/>
              </m:rPr>
              <w:rPr>
                <w:rFonts w:ascii="Cambria Math" w:hAnsi="Cambria Math"/>
              </w:rPr>
              <m:t>∂</m:t>
            </m:r>
            <m:r>
              <w:rPr>
                <w:rFonts w:ascii="Cambria Math" w:hAnsi="Cambria Math"/>
              </w:rPr>
              <m:t>z</m:t>
            </m:r>
          </m:den>
        </m:f>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e</m:t>
            </m:r>
          </m:sub>
        </m:sSub>
        <m:sSub>
          <m:sSubPr>
            <m:ctrlPr>
              <w:rPr>
                <w:rFonts w:ascii="Cambria Math" w:hAnsi="Cambria Math"/>
              </w:rPr>
            </m:ctrlPr>
          </m:sSubPr>
          <m:e>
            <m:r>
              <w:rPr>
                <w:rFonts w:ascii="Cambria Math" w:hAnsi="Cambria Math"/>
              </w:rPr>
              <m:t>r</m:t>
            </m:r>
          </m:e>
          <m:sub>
            <m:r>
              <w:rPr>
                <w:rFonts w:ascii="Cambria Math" w:hAnsi="Cambria Math"/>
              </w:rPr>
              <m:t>e</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i</m:t>
                </m:r>
              </m:sub>
            </m:sSub>
          </m:num>
          <m:den>
            <m:r>
              <m:rPr>
                <m:sty m:val="p"/>
              </m:rPr>
              <w:rPr>
                <w:rFonts w:ascii="Cambria Math" w:hAnsi="Cambria Math"/>
              </w:rPr>
              <m:t>∂</m:t>
            </m:r>
            <m:r>
              <w:rPr>
                <w:rFonts w:ascii="Cambria Math" w:hAnsi="Cambria Math"/>
              </w:rPr>
              <m:t>z</m:t>
            </m:r>
          </m:den>
        </m:f>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sSub>
          <m:sSubPr>
            <m:ctrlPr>
              <w:rPr>
                <w:rFonts w:ascii="Cambria Math" w:hAnsi="Cambria Math"/>
              </w:rPr>
            </m:ctrlPr>
          </m:sSubPr>
          <m:e>
            <m:r>
              <w:rPr>
                <w:rFonts w:ascii="Cambria Math" w:hAnsi="Cambria Math"/>
              </w:rPr>
              <m:t>r</m:t>
            </m:r>
          </m:e>
          <m:sub>
            <m:r>
              <w:rPr>
                <w:rFonts w:ascii="Cambria Math" w:hAnsi="Cambria Math"/>
              </w:rPr>
              <m:t>i</m:t>
            </m:r>
          </m:sub>
        </m:sSub>
      </m:oMath>
      <w:r w:rsidR="005972CC">
        <w:rPr>
          <w:rFonts w:eastAsiaTheme="minorEastAsia"/>
        </w:rPr>
        <w:tab/>
        <w:t>(1)</w:t>
      </w:r>
    </w:p>
    <w:p w14:paraId="05C5CD8D" w14:textId="77777777" w:rsidR="005972CC" w:rsidRDefault="005972CC" w:rsidP="006E7A19">
      <w:pPr>
        <w:jc w:val="center"/>
      </w:pPr>
      <w:r>
        <w:rPr>
          <w:noProof/>
        </w:rPr>
        <w:lastRenderedPageBreak/>
        <w:drawing>
          <wp:inline distT="0" distB="0" distL="0" distR="0" wp14:anchorId="0DEE53D2" wp14:editId="396B0510">
            <wp:extent cx="4533900" cy="2386203"/>
            <wp:effectExtent l="0" t="0" r="0" b="0"/>
            <wp:docPr id="3" name="Picture 3"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 schematic&#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50347" cy="2394859"/>
                    </a:xfrm>
                    <a:prstGeom prst="rect">
                      <a:avLst/>
                    </a:prstGeom>
                    <a:noFill/>
                    <a:ln>
                      <a:noFill/>
                    </a:ln>
                  </pic:spPr>
                </pic:pic>
              </a:graphicData>
            </a:graphic>
          </wp:inline>
        </w:drawing>
      </w:r>
    </w:p>
    <w:p w14:paraId="337EECB2" w14:textId="452FC3D3" w:rsidR="00F55950" w:rsidRDefault="005972CC" w:rsidP="00A31F81">
      <w:pPr>
        <w:pStyle w:val="Caption"/>
      </w:pPr>
      <w:bookmarkStart w:id="36" w:name="_Toc86186922"/>
      <w:bookmarkStart w:id="37" w:name="_Toc86187163"/>
      <w:bookmarkStart w:id="38" w:name="_Toc104455612"/>
      <w:r>
        <w:t xml:space="preserve">Figure </w:t>
      </w:r>
      <w:r w:rsidR="009674CF">
        <w:fldChar w:fldCharType="begin"/>
      </w:r>
      <w:r w:rsidR="009674CF">
        <w:instrText xml:space="preserve"> SEQ Figure \* ARABIC </w:instrText>
      </w:r>
      <w:r w:rsidR="009674CF">
        <w:fldChar w:fldCharType="separate"/>
      </w:r>
      <w:r w:rsidR="009E40CC">
        <w:rPr>
          <w:noProof/>
        </w:rPr>
        <w:t>3</w:t>
      </w:r>
      <w:r w:rsidR="009674CF">
        <w:rPr>
          <w:noProof/>
        </w:rPr>
        <w:fldChar w:fldCharType="end"/>
      </w:r>
      <w:r>
        <w:t xml:space="preserve"> Line Source Model</w:t>
      </w:r>
      <w:r>
        <w:rPr>
          <w:noProof/>
        </w:rPr>
        <w:t xml:space="preserve"> which represents the portion</w:t>
      </w:r>
      <w:r w:rsidR="00485773">
        <w:rPr>
          <w:noProof/>
        </w:rPr>
        <w:t xml:space="preserve"> </w:t>
      </w:r>
      <w:r w:rsidR="004702CA" w:rsidRPr="004702CA">
        <w:rPr>
          <w:noProof/>
        </w:rPr>
        <w:t>∆</w:t>
      </w:r>
      <w:r w:rsidR="004702CA">
        <w:rPr>
          <w:noProof/>
        </w:rPr>
        <w:t>Z</w:t>
      </w:r>
      <w:r>
        <w:rPr>
          <w:noProof/>
        </w:rPr>
        <w:t xml:space="preserve"> of the fiber membrane</w:t>
      </w:r>
      <w:bookmarkEnd w:id="36"/>
      <w:bookmarkEnd w:id="37"/>
      <w:bookmarkEnd w:id="38"/>
    </w:p>
    <w:p w14:paraId="2F7ABFBF" w14:textId="7BF5C864" w:rsidR="00D81B98" w:rsidRDefault="0044142E" w:rsidP="00A31F81">
      <w:r>
        <w:t xml:space="preserve">The conservation of current can be </w:t>
      </w:r>
      <w:r w:rsidR="00533134">
        <w:t>calculated with the axial rate of decrease in the intracellular longitudinal current is equal to the membrane current per unit length as formula below:</w:t>
      </w:r>
    </w:p>
    <w:p w14:paraId="1F159EFD" w14:textId="09FF0CDB" w:rsidR="00533134" w:rsidRDefault="00D54D1F" w:rsidP="00A31F81">
      <m:oMath>
        <m:f>
          <m:fPr>
            <m:ctrlPr>
              <w:rPr>
                <w:rFonts w:ascii="Cambria Math" w:hAnsi="Cambria Math"/>
              </w:rPr>
            </m:ctrlPr>
          </m:fPr>
          <m:num>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num>
          <m:den>
            <m:r>
              <m:rPr>
                <m:sty m:val="p"/>
              </m:rPr>
              <w:rPr>
                <w:rFonts w:ascii="Cambria Math" w:hAnsi="Cambria Math"/>
              </w:rPr>
              <m:t>∂</m:t>
            </m:r>
            <m:r>
              <w:rPr>
                <w:rFonts w:ascii="Cambria Math" w:hAnsi="Cambria Math"/>
              </w:rPr>
              <m:t>z</m:t>
            </m:r>
          </m:den>
        </m:f>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m</m:t>
            </m:r>
          </m:sub>
        </m:sSub>
      </m:oMath>
      <w:r w:rsidR="00866D78">
        <w:rPr>
          <w:rFonts w:eastAsiaTheme="minorEastAsia"/>
        </w:rPr>
        <w:tab/>
      </w:r>
      <w:r w:rsidR="009E7454">
        <w:rPr>
          <w:rFonts w:eastAsiaTheme="minorEastAsia"/>
        </w:rPr>
        <w:tab/>
      </w:r>
      <w:r w:rsidR="00866D78">
        <w:rPr>
          <w:rFonts w:eastAsiaTheme="minorEastAsia"/>
        </w:rPr>
        <w:t>(2)</w:t>
      </w:r>
    </w:p>
    <w:p w14:paraId="08E12A59" w14:textId="00AFBDA2" w:rsidR="00D81B98" w:rsidRDefault="00C615AE" w:rsidP="00A31F81">
      <w:r>
        <w:t xml:space="preserve">The </w:t>
      </w:r>
      <w:r w:rsidR="00FB7A17">
        <w:t xml:space="preserve">value of the extracellular longitudinal current can be decreased when the z value is increasing due to the decrement of the </w:t>
      </w:r>
      <w:r w:rsidR="007D1DD1">
        <w:t>transmembrane current or loss which is carried outside by the indwelling electrodes.</w:t>
      </w:r>
      <w:r w:rsidR="00E913F2">
        <w:t xml:space="preserve"> </w:t>
      </w:r>
      <w:r w:rsidR="000A0063">
        <w:t xml:space="preserve">Below is the following formula where the </w:t>
      </w:r>
      <m:oMath>
        <m:r>
          <w:rPr>
            <w:rFonts w:ascii="Cambria Math" w:hAnsi="Cambria Math" w:cstheme="minorHAnsi"/>
          </w:rPr>
          <m:t>i</m:t>
        </m:r>
      </m:oMath>
      <w:r w:rsidR="00AE196C" w:rsidRPr="00AE196C">
        <w:rPr>
          <w:vertAlign w:val="subscript"/>
        </w:rPr>
        <w:t>p</w:t>
      </w:r>
      <w:r w:rsidR="00AE196C">
        <w:t xml:space="preserve"> is the current flowing across the electrodes.</w:t>
      </w:r>
    </w:p>
    <w:p w14:paraId="2894EC44" w14:textId="51BAAA45" w:rsidR="00706B21" w:rsidRDefault="00D54D1F" w:rsidP="00A31F81">
      <m:oMath>
        <m:f>
          <m:fPr>
            <m:ctrlPr>
              <w:rPr>
                <w:rFonts w:ascii="Cambria Math" w:hAnsi="Cambria Math"/>
              </w:rPr>
            </m:ctrlPr>
          </m:fPr>
          <m:num>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e</m:t>
                </m:r>
              </m:sub>
            </m:sSub>
          </m:num>
          <m:den>
            <m:r>
              <m:rPr>
                <m:sty m:val="p"/>
              </m:rPr>
              <w:rPr>
                <w:rFonts w:ascii="Cambria Math" w:hAnsi="Cambria Math"/>
              </w:rPr>
              <m:t>∂</m:t>
            </m:r>
            <m:r>
              <w:rPr>
                <w:rFonts w:ascii="Cambria Math" w:hAnsi="Cambria Math"/>
              </w:rPr>
              <m:t>z</m:t>
            </m:r>
          </m:den>
        </m:f>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m</m:t>
            </m:r>
          </m:sub>
        </m:sSub>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p</m:t>
            </m:r>
          </m:sub>
        </m:sSub>
        <m:r>
          <w:rPr>
            <w:rFonts w:ascii="Cambria Math" w:hAnsi="Cambria Math"/>
          </w:rPr>
          <m:t xml:space="preserve"> </m:t>
        </m:r>
      </m:oMath>
      <w:r w:rsidR="00706B21">
        <w:rPr>
          <w:rFonts w:eastAsiaTheme="minorEastAsia"/>
        </w:rPr>
        <w:tab/>
      </w:r>
      <w:r w:rsidR="00706B21">
        <w:rPr>
          <w:rFonts w:eastAsiaTheme="minorEastAsia"/>
        </w:rPr>
        <w:tab/>
        <w:t>(3)</w:t>
      </w:r>
    </w:p>
    <w:p w14:paraId="5DB17FA0" w14:textId="12A5611C" w:rsidR="00D81B98" w:rsidRDefault="006D5B3F" w:rsidP="00A31F81">
      <w:r>
        <w:t xml:space="preserve">The transmembrane voltage </w:t>
      </w:r>
      <w:r w:rsidR="00C33047">
        <w:t xml:space="preserve">can be calculated by equation </w:t>
      </w:r>
      <w:r w:rsidR="007142E6">
        <w:t>4</w:t>
      </w:r>
      <w:r w:rsidR="00C33047">
        <w:t>.</w:t>
      </w:r>
      <w:r w:rsidR="00C1579D">
        <w:t xml:space="preserve"> The first derivative can be found </w:t>
      </w:r>
      <w:r w:rsidR="00054159">
        <w:t xml:space="preserve">as in equation 5 </w:t>
      </w:r>
      <w:r w:rsidR="00C1579D">
        <w:t xml:space="preserve">by substituting the equation 1 into equation </w:t>
      </w:r>
      <w:r w:rsidR="007142E6">
        <w:t>4.</w:t>
      </w:r>
      <w:r w:rsidR="00453ED0">
        <w:t xml:space="preserve"> Thus, the second derivative of the </w:t>
      </w:r>
      <w:r w:rsidR="00FC3489">
        <w:t>equation 5 is given as in equation 6.</w:t>
      </w:r>
    </w:p>
    <w:p w14:paraId="29595B0E" w14:textId="383BFD93" w:rsidR="007142E6" w:rsidRDefault="00D54D1F" w:rsidP="00A31F81">
      <w:pPr>
        <w:rPr>
          <w:rFonts w:eastAsiaTheme="minorEastAsia"/>
        </w:rPr>
      </w:pPr>
      <m:oMath>
        <m:sSub>
          <m:sSubPr>
            <m:ctrlPr>
              <w:rPr>
                <w:rFonts w:ascii="Cambria Math" w:hAnsi="Cambria Math"/>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e</m:t>
            </m:r>
          </m:sub>
        </m:sSub>
      </m:oMath>
      <w:r w:rsidR="007142E6">
        <w:rPr>
          <w:rFonts w:eastAsiaTheme="minorEastAsia"/>
        </w:rPr>
        <w:tab/>
      </w:r>
      <w:r w:rsidR="007142E6">
        <w:rPr>
          <w:rFonts w:eastAsiaTheme="minorEastAsia"/>
        </w:rPr>
        <w:tab/>
        <w:t>(4)</w:t>
      </w:r>
    </w:p>
    <w:p w14:paraId="707BB0C3" w14:textId="29D518E8" w:rsidR="00054159" w:rsidRDefault="00D54D1F" w:rsidP="00A31F81">
      <m:oMath>
        <m:f>
          <m:fPr>
            <m:ctrlPr>
              <w:rPr>
                <w:rFonts w:ascii="Cambria Math" w:hAnsi="Cambria Math"/>
              </w:rPr>
            </m:ctrlPr>
          </m:fPr>
          <m:num>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m</m:t>
                </m:r>
              </m:sub>
            </m:sSub>
          </m:num>
          <m:den>
            <m:r>
              <m:rPr>
                <m:sty m:val="p"/>
              </m:rPr>
              <w:rPr>
                <w:rFonts w:ascii="Cambria Math" w:hAnsi="Cambria Math"/>
              </w:rPr>
              <m:t>∂</m:t>
            </m:r>
            <m:r>
              <w:rPr>
                <w:rFonts w:ascii="Cambria Math" w:hAnsi="Cambria Math"/>
              </w:rPr>
              <m:t>z</m:t>
            </m:r>
          </m:den>
        </m:f>
        <m:r>
          <w:rPr>
            <w:rFonts w:ascii="Cambria Math" w:hAnsi="Cambria Math"/>
          </w:rPr>
          <m:t>=</m:t>
        </m:r>
        <m:f>
          <m:fPr>
            <m:ctrlPr>
              <w:rPr>
                <w:rFonts w:ascii="Cambria Math" w:hAnsi="Cambria Math"/>
              </w:rPr>
            </m:ctrlPr>
          </m:fPr>
          <m:num>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i</m:t>
                </m:r>
              </m:sub>
            </m:sSub>
          </m:num>
          <m:den>
            <m:r>
              <m:rPr>
                <m:sty m:val="p"/>
              </m:rPr>
              <w:rPr>
                <w:rFonts w:ascii="Cambria Math" w:hAnsi="Cambria Math"/>
              </w:rPr>
              <m:t>∂</m:t>
            </m:r>
            <m:r>
              <w:rPr>
                <w:rFonts w:ascii="Cambria Math" w:hAnsi="Cambria Math"/>
              </w:rPr>
              <m:t>z</m:t>
            </m:r>
          </m:den>
        </m:f>
        <m:r>
          <w:rPr>
            <w:rFonts w:ascii="Cambria Math" w:hAnsi="Cambria Math"/>
          </w:rPr>
          <m:t>-</m:t>
        </m:r>
        <m:f>
          <m:fPr>
            <m:ctrlPr>
              <w:rPr>
                <w:rFonts w:ascii="Cambria Math" w:hAnsi="Cambria Math"/>
              </w:rPr>
            </m:ctrlPr>
          </m:fPr>
          <m:num>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e</m:t>
                </m:r>
              </m:sub>
            </m:sSub>
          </m:num>
          <m:den>
            <m:r>
              <m:rPr>
                <m:sty m:val="p"/>
              </m:rPr>
              <w:rPr>
                <w:rFonts w:ascii="Cambria Math" w:hAnsi="Cambria Math"/>
              </w:rPr>
              <m:t>∂</m:t>
            </m:r>
            <m:r>
              <w:rPr>
                <w:rFonts w:ascii="Cambria Math" w:hAnsi="Cambria Math"/>
              </w:rPr>
              <m:t>z</m:t>
            </m:r>
          </m:den>
        </m:f>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e</m:t>
            </m:r>
          </m:sub>
        </m:sSub>
        <m:sSub>
          <m:sSubPr>
            <m:ctrlPr>
              <w:rPr>
                <w:rFonts w:ascii="Cambria Math" w:hAnsi="Cambria Math"/>
              </w:rPr>
            </m:ctrlPr>
          </m:sSubPr>
          <m:e>
            <m:r>
              <w:rPr>
                <w:rFonts w:ascii="Cambria Math" w:hAnsi="Cambria Math"/>
              </w:rPr>
              <m:t>I</m:t>
            </m:r>
          </m:e>
          <m:sub>
            <m:r>
              <w:rPr>
                <w:rFonts w:ascii="Cambria Math" w:hAnsi="Cambria Math"/>
              </w:rPr>
              <m:t>e</m:t>
            </m:r>
          </m:sub>
        </m:sSub>
      </m:oMath>
      <w:r w:rsidR="00054159">
        <w:rPr>
          <w:rFonts w:eastAsiaTheme="minorEastAsia"/>
        </w:rPr>
        <w:tab/>
      </w:r>
      <w:r w:rsidR="00054159">
        <w:rPr>
          <w:rFonts w:eastAsiaTheme="minorEastAsia"/>
        </w:rPr>
        <w:tab/>
        <w:t>(5)</w:t>
      </w:r>
    </w:p>
    <w:p w14:paraId="0666A960" w14:textId="4EED7717" w:rsidR="00C33047" w:rsidRDefault="00D54D1F" w:rsidP="00A31F81">
      <w:pPr>
        <w:rPr>
          <w:rFonts w:eastAsiaTheme="minorEastAsia"/>
        </w:rPr>
      </w:pPr>
      <m:oMath>
        <m:f>
          <m:fPr>
            <m:ctrlPr>
              <w:rPr>
                <w:rFonts w:ascii="Cambria Math" w:hAnsi="Cambria Math"/>
              </w:rPr>
            </m:ctrlPr>
          </m:fPr>
          <m:num>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sSub>
              <m:sSubPr>
                <m:ctrlPr>
                  <w:rPr>
                    <w:rFonts w:ascii="Cambria Math" w:hAnsi="Cambria Math"/>
                  </w:rPr>
                </m:ctrlPr>
              </m:sSubPr>
              <m:e>
                <m:r>
                  <w:rPr>
                    <w:rFonts w:ascii="Cambria Math" w:hAnsi="Cambria Math"/>
                  </w:rPr>
                  <m:t>V</m:t>
                </m:r>
              </m:e>
              <m:sub>
                <m:r>
                  <w:rPr>
                    <w:rFonts w:ascii="Cambria Math" w:hAnsi="Cambria Math"/>
                  </w:rPr>
                  <m:t>m</m:t>
                </m:r>
              </m:sub>
            </m:sSub>
          </m:num>
          <m:den>
            <m:r>
              <m:rPr>
                <m:sty m:val="p"/>
              </m:rPr>
              <w:rPr>
                <w:rFonts w:ascii="Cambria Math" w:hAnsi="Cambria Math"/>
              </w:rPr>
              <m:t>∂</m:t>
            </m:r>
            <m:sSup>
              <m:sSupPr>
                <m:ctrlPr>
                  <w:rPr>
                    <w:rFonts w:ascii="Cambria Math" w:hAnsi="Cambria Math"/>
                  </w:rPr>
                </m:ctrlPr>
              </m:sSupPr>
              <m:e>
                <m:r>
                  <w:rPr>
                    <w:rFonts w:ascii="Cambria Math" w:hAnsi="Cambria Math"/>
                  </w:rPr>
                  <m:t>z</m:t>
                </m:r>
              </m:e>
              <m:sup>
                <m:r>
                  <m:rPr>
                    <m:sty m:val="p"/>
                  </m:rPr>
                  <w:rPr>
                    <w:rFonts w:ascii="Cambria Math" w:hAnsi="Cambria Math"/>
                  </w:rPr>
                  <m:t>2</m:t>
                </m:r>
              </m:sup>
            </m:sSup>
          </m:den>
        </m:f>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sSub>
          <m:sSubPr>
            <m:ctrlPr>
              <w:rPr>
                <w:rFonts w:ascii="Cambria Math" w:hAnsi="Cambria Math"/>
              </w:rPr>
            </m:ctrlPr>
          </m:sSubPr>
          <m:e>
            <m:r>
              <w:rPr>
                <w:rFonts w:ascii="Cambria Math" w:hAnsi="Cambria Math"/>
              </w:rPr>
              <m:t>i</m:t>
            </m:r>
          </m:e>
          <m:sub>
            <m:r>
              <w:rPr>
                <w:rFonts w:ascii="Cambria Math" w:hAnsi="Cambria Math"/>
              </w:rPr>
              <m:t>m</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e</m:t>
            </m:r>
          </m:sub>
        </m:sSub>
        <m:d>
          <m:dPr>
            <m:ctrlPr>
              <w:rPr>
                <w:rFonts w:ascii="Cambria Math" w:hAnsi="Cambria Math"/>
              </w:rPr>
            </m:ctrlPr>
          </m:dPr>
          <m:e>
            <m:sSub>
              <m:sSubPr>
                <m:ctrlPr>
                  <w:rPr>
                    <w:rFonts w:ascii="Cambria Math" w:hAnsi="Cambria Math"/>
                  </w:rPr>
                </m:ctrlPr>
              </m:sSubPr>
              <m:e>
                <m:r>
                  <w:rPr>
                    <w:rFonts w:ascii="Cambria Math" w:hAnsi="Cambria Math"/>
                  </w:rPr>
                  <m:t>i</m:t>
                </m:r>
              </m:e>
              <m:sub>
                <m:r>
                  <w:rPr>
                    <w:rFonts w:ascii="Cambria Math" w:hAnsi="Cambria Math"/>
                  </w:rPr>
                  <m:t>m</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p</m:t>
                </m:r>
              </m:sub>
            </m:sSub>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e>
        </m:d>
        <m:sSub>
          <m:sSubPr>
            <m:ctrlPr>
              <w:rPr>
                <w:rFonts w:ascii="Cambria Math" w:hAnsi="Cambria Math"/>
              </w:rPr>
            </m:ctrlPr>
          </m:sSubPr>
          <m:e>
            <m:r>
              <w:rPr>
                <w:rFonts w:ascii="Cambria Math" w:hAnsi="Cambria Math"/>
              </w:rPr>
              <m:t>i</m:t>
            </m:r>
          </m:e>
          <m:sub>
            <m:r>
              <w:rPr>
                <w:rFonts w:ascii="Cambria Math" w:hAnsi="Cambria Math"/>
              </w:rPr>
              <m:t>m</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e</m:t>
            </m:r>
          </m:sub>
        </m:sSub>
        <m:sSub>
          <m:sSubPr>
            <m:ctrlPr>
              <w:rPr>
                <w:rFonts w:ascii="Cambria Math" w:hAnsi="Cambria Math"/>
              </w:rPr>
            </m:ctrlPr>
          </m:sSubPr>
          <m:e>
            <m:r>
              <w:rPr>
                <w:rFonts w:ascii="Cambria Math" w:hAnsi="Cambria Math"/>
              </w:rPr>
              <m:t>i</m:t>
            </m:r>
          </m:e>
          <m:sub>
            <m:r>
              <w:rPr>
                <w:rFonts w:ascii="Cambria Math" w:hAnsi="Cambria Math"/>
              </w:rPr>
              <m:t>p</m:t>
            </m:r>
          </m:sub>
        </m:sSub>
      </m:oMath>
      <w:r w:rsidR="00C57B51">
        <w:rPr>
          <w:rFonts w:eastAsiaTheme="minorEastAsia"/>
        </w:rPr>
        <w:tab/>
      </w:r>
      <w:r w:rsidR="00C57B51">
        <w:rPr>
          <w:rFonts w:eastAsiaTheme="minorEastAsia"/>
        </w:rPr>
        <w:tab/>
        <w:t>(6)</w:t>
      </w:r>
    </w:p>
    <w:p w14:paraId="06FE9775" w14:textId="5D803E2A" w:rsidR="00C57B51" w:rsidRDefault="00AA0C22" w:rsidP="00A31F81">
      <w:r>
        <w:lastRenderedPageBreak/>
        <w:t xml:space="preserve">The equation 6 shows that the </w:t>
      </w:r>
      <w:r w:rsidR="00D433E4">
        <w:t xml:space="preserve">second derivative of the transmembrane potential is proportional to the transmembrane </w:t>
      </w:r>
      <w:r w:rsidR="00D72FBD">
        <w:t>current that is assumed in the line source model.</w:t>
      </w:r>
      <w:r w:rsidR="003642D8">
        <w:t xml:space="preserve"> </w:t>
      </w:r>
      <w:r w:rsidR="009A147C">
        <w:t>The intracellular action potential (IAP) can be varied by simple function</w:t>
      </w:r>
      <w:r w:rsidR="00495D05">
        <w:t xml:space="preserve"> like analytical expression or a triangular approximation.</w:t>
      </w:r>
      <w:r w:rsidR="008F6184">
        <w:t xml:space="preserve"> The characterization of the IAP can be</w:t>
      </w:r>
      <w:r w:rsidR="00703E84">
        <w:t xml:space="preserve"> determined by depolarization phase, repolarization phase and hyperpolarizing </w:t>
      </w:r>
      <w:r w:rsidR="005E4774">
        <w:t>ling after potential</w:t>
      </w:r>
      <w:r w:rsidR="00137F69">
        <w:fldChar w:fldCharType="begin" w:fldLock="1"/>
      </w:r>
      <w:r w:rsidR="00BB6DD1">
        <w:instrText>ADDIN CSL_CITATION {"citationItems":[{"id":"ITEM-1","itemData":{"ISBN":"3175723993","abstract":"Attention mechanisms play a central role in NLP systems, especially within recurrent neural network (RNN) models. Recently, there has been increasing interest in whether or not the intermediate representations offered by these modules may be used to explain the reasoning for a model's prediction, and consequently reach insights regarding the model's decision-making process. A recent paper claims that 'Attention is not Explanation' (Jain and Wallace, 2019). We challenge many of the assumptions underlying this work, arguing that such a claim depends on one's definition of explanation, and that testing it needs to take into account all elements of the model. We propose four alternative tests to determine when/whether attention can be used as explanation: a simple uniform-weights baseline; a variance calibration based on multiple random seed runs; a diagnostic framework using frozen weights from pretrained models; and an end-to-end adversarial attention training protocol. Each allows for meaningful interpretation of attention mechanisms in RNN models. We show that even when reliable adversarial distributions can be found, they don't perform well on the simple diagnostic, indicating that prior work does not disprove the usefulness of attention mechanisms for explainability.","author":[{"dropping-particle":"","family":"Merletti","given":"Roberto","non-dropping-particle":"","parse-names":false,"suffix":""},{"dropping-particle":"","family":"Parker","given":"Philip A.","non-dropping-particle":"","parse-names":false,"suffix":""}],"id":"ITEM-1","issued":{"date-parts":[["2004"]]},"number-of-pages":"148-162","title":"Electromyography Physiology, Engineering and Noninvasive Applications","type":"book","volume":"148"},"uris":["http://www.mendeley.com/documents/?uuid=44d1b382-8167-4889-a7a8-1cd9fc8f9516"]}],"mendeley":{"formattedCitation":"[9]","plainTextFormattedCitation":"[9]","previouslyFormattedCitation":"[9]"},"properties":{"noteIndex":0},"schema":"https://github.com/citation-style-language/schema/raw/master/csl-citation.json"}</w:instrText>
      </w:r>
      <w:r w:rsidR="00137F69">
        <w:fldChar w:fldCharType="separate"/>
      </w:r>
      <w:r w:rsidR="00137F69" w:rsidRPr="00137F69">
        <w:rPr>
          <w:noProof/>
        </w:rPr>
        <w:t>[9]</w:t>
      </w:r>
      <w:r w:rsidR="00137F69">
        <w:fldChar w:fldCharType="end"/>
      </w:r>
      <w:r w:rsidR="005E4774">
        <w:t>.</w:t>
      </w:r>
    </w:p>
    <w:p w14:paraId="1BDDCADF" w14:textId="77777777" w:rsidR="00FA5F45" w:rsidRDefault="00FA5F45" w:rsidP="00A31F81"/>
    <w:p w14:paraId="69BA2890" w14:textId="69EE4860" w:rsidR="00C33047" w:rsidRDefault="00570540" w:rsidP="00570540">
      <w:pPr>
        <w:pStyle w:val="Heading3"/>
      </w:pPr>
      <w:bookmarkStart w:id="39" w:name="_Toc104455550"/>
      <w:r>
        <w:t xml:space="preserve">2.3.3 </w:t>
      </w:r>
      <w:r w:rsidR="004675D3">
        <w:t>Electrode Configuration, Distance and Location</w:t>
      </w:r>
      <w:bookmarkEnd w:id="39"/>
    </w:p>
    <w:p w14:paraId="2AEA3271" w14:textId="0129B138" w:rsidR="00FA5F45" w:rsidRDefault="00FA5F45" w:rsidP="00A31F81">
      <w:r>
        <w:t xml:space="preserve">The electrode configuration, location and </w:t>
      </w:r>
      <w:r w:rsidR="00823172">
        <w:t>reproducibility are</w:t>
      </w:r>
      <w:r>
        <w:t xml:space="preserve"> very important as they function </w:t>
      </w:r>
      <w:r w:rsidR="00823172">
        <w:t>a</w:t>
      </w:r>
      <w:r>
        <w:t xml:space="preserve"> major part of EMG detection</w:t>
      </w:r>
      <w:r w:rsidR="008D0FB8">
        <w:t xml:space="preserve"> from the signal source.</w:t>
      </w:r>
      <w:r w:rsidR="00823172">
        <w:t xml:space="preserve"> The monopolar configuration is not used for research application due to its sensitivity to common mode signals.</w:t>
      </w:r>
      <w:r w:rsidR="008B59EE">
        <w:t xml:space="preserve"> The widely used configuration is the differential configuration which also known as bipolar or single differential (SD) as in Figure 4. </w:t>
      </w:r>
      <w:r w:rsidR="00782BFC">
        <w:t xml:space="preserve">Furthermore, the double differential configuration (DD) as in Figure 5 is used to estimate conduction velocity, limit the detection volume, reduce </w:t>
      </w:r>
      <w:r w:rsidR="008757ED">
        <w:t>crosstalk,</w:t>
      </w:r>
      <w:r w:rsidR="00782BFC">
        <w:t xml:space="preserve"> and increase sensitivity</w:t>
      </w:r>
      <w:r w:rsidR="006E23A6">
        <w:fldChar w:fldCharType="begin" w:fldLock="1"/>
      </w:r>
      <w:r w:rsidR="00F6786B">
        <w:instrText>ADDIN CSL_CITATION {"citationItems":[{"id":"ITEM-1","itemData":{"ISBN":"3175723993","abstract":"Attention mechanisms play a central role in NLP systems, especially within recurrent neural network (RNN) models. Recently, there has been increasing interest in whether or not the intermediate representations offered by these modules may be used to explain the reasoning for a model's prediction, and consequently reach insights regarding the model's decision-making process. A recent paper claims that 'Attention is not Explanation' (Jain and Wallace, 2019). We challenge many of the assumptions underlying this work, arguing that such a claim depends on one's definition of explanation, and that testing it needs to take into account all elements of the model. We propose four alternative tests to determine when/whether attention can be used as explanation: a simple uniform-weights baseline; a variance calibration based on multiple random seed runs; a diagnostic framework using frozen weights from pretrained models; and an end-to-end adversarial attention training protocol. Each allows for meaningful interpretation of attention mechanisms in RNN models. We show that even when reliable adversarial distributions can be found, they don't perform well on the simple diagnostic, indicating that prior work does not disprove the usefulness of attention mechanisms for explainability.","author":[{"dropping-particle":"","family":"Merletti","given":"Roberto","non-dropping-particle":"","parse-names":false,"suffix":""},{"dropping-particle":"","family":"Parker","given":"Philip A.","non-dropping-particle":"","parse-names":false,"suffix":""}],"id":"ITEM-1","issued":{"date-parts":[["2004"]]},"number-of-pages":"148-162","title":"Electromyography Physiology, Engineering and Noninvasive Applications","type":"book","volume":"148"},"uris":["http://www.mendeley.com/documents/?uuid=44d1b382-8167-4889-a7a8-1cd9fc8f9516"]}],"mendeley":{"formattedCitation":"[9]","plainTextFormattedCitation":"[9]","previouslyFormattedCitation":"[9]"},"properties":{"noteIndex":0},"schema":"https://github.com/citation-style-language/schema/raw/master/csl-citation.json"}</w:instrText>
      </w:r>
      <w:r w:rsidR="006E23A6">
        <w:fldChar w:fldCharType="separate"/>
      </w:r>
      <w:r w:rsidR="006E23A6" w:rsidRPr="006E23A6">
        <w:rPr>
          <w:noProof/>
        </w:rPr>
        <w:t>[9]</w:t>
      </w:r>
      <w:r w:rsidR="006E23A6">
        <w:fldChar w:fldCharType="end"/>
      </w:r>
      <w:r w:rsidR="00782BFC">
        <w:t>.</w:t>
      </w:r>
    </w:p>
    <w:p w14:paraId="1D8D9D5C" w14:textId="5CDAA644" w:rsidR="008B59EE" w:rsidRDefault="008B59EE" w:rsidP="00A31F81"/>
    <w:p w14:paraId="35940497" w14:textId="77777777" w:rsidR="008B59EE" w:rsidRDefault="008B59EE" w:rsidP="006E7A19">
      <w:pPr>
        <w:jc w:val="center"/>
      </w:pPr>
      <w:r>
        <w:rPr>
          <w:noProof/>
        </w:rPr>
        <w:drawing>
          <wp:inline distT="0" distB="0" distL="0" distR="0" wp14:anchorId="3B77F0E3" wp14:editId="446A61F5">
            <wp:extent cx="5009515" cy="3021330"/>
            <wp:effectExtent l="0" t="0" r="635" b="762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09515" cy="3021330"/>
                    </a:xfrm>
                    <a:prstGeom prst="rect">
                      <a:avLst/>
                    </a:prstGeom>
                    <a:noFill/>
                    <a:ln>
                      <a:noFill/>
                    </a:ln>
                  </pic:spPr>
                </pic:pic>
              </a:graphicData>
            </a:graphic>
          </wp:inline>
        </w:drawing>
      </w:r>
    </w:p>
    <w:p w14:paraId="4B296DDC" w14:textId="1AD493D4" w:rsidR="008B59EE" w:rsidRDefault="008B59EE" w:rsidP="00A31F81">
      <w:pPr>
        <w:pStyle w:val="Caption"/>
      </w:pPr>
      <w:bookmarkStart w:id="40" w:name="_Toc86186923"/>
      <w:bookmarkStart w:id="41" w:name="_Toc86187164"/>
      <w:bookmarkStart w:id="42" w:name="_Toc104455613"/>
      <w:r>
        <w:t xml:space="preserve">Figure </w:t>
      </w:r>
      <w:r w:rsidR="009674CF">
        <w:fldChar w:fldCharType="begin"/>
      </w:r>
      <w:r w:rsidR="009674CF">
        <w:instrText xml:space="preserve"> SEQ Figure \* ARABIC </w:instrText>
      </w:r>
      <w:r w:rsidR="009674CF">
        <w:fldChar w:fldCharType="separate"/>
      </w:r>
      <w:r w:rsidR="009E40CC">
        <w:rPr>
          <w:noProof/>
        </w:rPr>
        <w:t>4</w:t>
      </w:r>
      <w:r w:rsidR="009674CF">
        <w:rPr>
          <w:noProof/>
        </w:rPr>
        <w:fldChar w:fldCharType="end"/>
      </w:r>
      <w:r>
        <w:t xml:space="preserve"> Differential system configuration</w:t>
      </w:r>
      <w:bookmarkEnd w:id="40"/>
      <w:bookmarkEnd w:id="41"/>
      <w:bookmarkEnd w:id="42"/>
    </w:p>
    <w:p w14:paraId="6D7F671E" w14:textId="77777777" w:rsidR="004664D4" w:rsidRDefault="004664D4" w:rsidP="006E7A19">
      <w:pPr>
        <w:jc w:val="center"/>
      </w:pPr>
      <w:r>
        <w:rPr>
          <w:noProof/>
        </w:rPr>
        <w:lastRenderedPageBreak/>
        <w:drawing>
          <wp:inline distT="0" distB="0" distL="0" distR="0" wp14:anchorId="04BE15C7" wp14:editId="0F84C892">
            <wp:extent cx="5124450" cy="3152775"/>
            <wp:effectExtent l="0" t="0" r="0" b="9525"/>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124450" cy="3152775"/>
                    </a:xfrm>
                    <a:prstGeom prst="rect">
                      <a:avLst/>
                    </a:prstGeom>
                    <a:noFill/>
                    <a:ln>
                      <a:noFill/>
                    </a:ln>
                  </pic:spPr>
                </pic:pic>
              </a:graphicData>
            </a:graphic>
          </wp:inline>
        </w:drawing>
      </w:r>
    </w:p>
    <w:p w14:paraId="02504C00" w14:textId="096BBE98" w:rsidR="00FA5F45" w:rsidRDefault="004664D4" w:rsidP="00A31F81">
      <w:pPr>
        <w:pStyle w:val="Caption"/>
      </w:pPr>
      <w:bookmarkStart w:id="43" w:name="_Toc86186924"/>
      <w:bookmarkStart w:id="44" w:name="_Toc86187165"/>
      <w:bookmarkStart w:id="45" w:name="_Toc104455614"/>
      <w:r>
        <w:t xml:space="preserve">Figure </w:t>
      </w:r>
      <w:r w:rsidR="009674CF">
        <w:fldChar w:fldCharType="begin"/>
      </w:r>
      <w:r w:rsidR="009674CF">
        <w:instrText xml:space="preserve"> SEQ Figure \* ARABIC </w:instrText>
      </w:r>
      <w:r w:rsidR="009674CF">
        <w:fldChar w:fldCharType="separate"/>
      </w:r>
      <w:r w:rsidR="009E40CC">
        <w:rPr>
          <w:noProof/>
        </w:rPr>
        <w:t>5</w:t>
      </w:r>
      <w:r w:rsidR="009674CF">
        <w:rPr>
          <w:noProof/>
        </w:rPr>
        <w:fldChar w:fldCharType="end"/>
      </w:r>
      <w:r>
        <w:t xml:space="preserve"> Double Differential System Configuration</w:t>
      </w:r>
      <w:bookmarkEnd w:id="43"/>
      <w:bookmarkEnd w:id="44"/>
      <w:bookmarkEnd w:id="45"/>
    </w:p>
    <w:p w14:paraId="3196D49D" w14:textId="300FA8F3" w:rsidR="00440FAF" w:rsidRDefault="00923404" w:rsidP="00A31F81">
      <w:r>
        <w:t>The differential configuration is often the common pick by most researchers as a way to record the voltage between two points. The application of differential system (SD) and double differential system can be vary based on the output signal produced by the configurations.</w:t>
      </w:r>
      <w:r w:rsidR="007A43E6">
        <w:t xml:space="preserve"> The SD configuration can produce half positive sinusoidal wave output signal while the DD configuration can generate full sinusoidal wave output signal</w:t>
      </w:r>
      <w:r w:rsidR="00360B05">
        <w:t>.</w:t>
      </w:r>
    </w:p>
    <w:p w14:paraId="63D14AFE" w14:textId="6F36CE82" w:rsidR="00060D7D" w:rsidRDefault="00060D7D" w:rsidP="00A31F81"/>
    <w:p w14:paraId="249D4212" w14:textId="72F85CF6" w:rsidR="00060D7D" w:rsidRDefault="00060D7D" w:rsidP="00A31F81"/>
    <w:p w14:paraId="3D133544" w14:textId="1694D481" w:rsidR="00060D7D" w:rsidRDefault="00060D7D" w:rsidP="00A31F81"/>
    <w:p w14:paraId="66A91FE5" w14:textId="05A1363A" w:rsidR="00060D7D" w:rsidRDefault="00060D7D" w:rsidP="00A31F81"/>
    <w:p w14:paraId="14AA018A" w14:textId="4C5A6D8F" w:rsidR="00060D7D" w:rsidRDefault="00060D7D" w:rsidP="00A31F81"/>
    <w:p w14:paraId="4429EB94" w14:textId="7C078CBE" w:rsidR="00060D7D" w:rsidRDefault="00060D7D" w:rsidP="00A31F81"/>
    <w:p w14:paraId="48AF3EBF" w14:textId="77777777" w:rsidR="00060D7D" w:rsidRDefault="00060D7D" w:rsidP="00A31F81"/>
    <w:p w14:paraId="572AAB0B" w14:textId="1915DB0A" w:rsidR="00C86C57" w:rsidRDefault="00570540" w:rsidP="00570540">
      <w:pPr>
        <w:pStyle w:val="Heading3"/>
      </w:pPr>
      <w:bookmarkStart w:id="46" w:name="_Toc104455551"/>
      <w:r>
        <w:lastRenderedPageBreak/>
        <w:t xml:space="preserve">2.3.4 </w:t>
      </w:r>
      <w:r w:rsidR="00C86C57">
        <w:t xml:space="preserve">EMG Detection, Electrode </w:t>
      </w:r>
      <w:r w:rsidR="000E49CD">
        <w:t>Montages</w:t>
      </w:r>
      <w:r w:rsidR="00C86C57">
        <w:t xml:space="preserve"> and E</w:t>
      </w:r>
      <w:r w:rsidR="002E066E">
        <w:t>lectrode Size</w:t>
      </w:r>
      <w:bookmarkEnd w:id="46"/>
    </w:p>
    <w:p w14:paraId="1EDD9C90" w14:textId="6D8BF6D4" w:rsidR="00440FAF" w:rsidRDefault="00A648A8" w:rsidP="00A31F81">
      <w:r>
        <w:t xml:space="preserve">The intramuscular electrodes </w:t>
      </w:r>
      <w:r w:rsidR="002050C7">
        <w:t>can detect the EMG signal when attached to the surface of the skin.</w:t>
      </w:r>
      <w:r w:rsidR="00F27733">
        <w:t xml:space="preserve"> The closer the electrodes </w:t>
      </w:r>
      <w:r w:rsidR="007364B8">
        <w:t xml:space="preserve">to the source of electric potentials, the better the reading as the </w:t>
      </w:r>
      <w:r w:rsidR="000217C8">
        <w:t>current source is affected by the volume conductor</w:t>
      </w:r>
      <w:r w:rsidR="00AF32D2">
        <w:t xml:space="preserve"> in the fiber membrane</w:t>
      </w:r>
      <w:r w:rsidR="000217C8">
        <w:t>.</w:t>
      </w:r>
      <w:r w:rsidR="004E2727">
        <w:t xml:space="preserve"> </w:t>
      </w:r>
      <w:r w:rsidR="00F314C0">
        <w:t>When using surface electrodes, the d</w:t>
      </w:r>
      <w:r w:rsidR="00EC58D4">
        <w:t xml:space="preserve">istance between the source and the detection </w:t>
      </w:r>
      <w:r w:rsidR="00225299">
        <w:t>points</w:t>
      </w:r>
      <w:r w:rsidR="002B5293">
        <w:t xml:space="preserve"> and the spatial </w:t>
      </w:r>
      <w:r w:rsidR="008E0F1E">
        <w:t>low pass</w:t>
      </w:r>
      <w:r w:rsidR="002B5293">
        <w:t xml:space="preserve"> filtering effect of the volume conductor are important elements</w:t>
      </w:r>
      <w:r w:rsidR="00822AF1">
        <w:t xml:space="preserve"> that can affect the EMG reading.</w:t>
      </w:r>
      <w:r w:rsidR="001569DE">
        <w:t xml:space="preserve"> The </w:t>
      </w:r>
      <w:r w:rsidR="009C5AA6">
        <w:t xml:space="preserve">surface signal is </w:t>
      </w:r>
      <w:r w:rsidR="00225299">
        <w:t>obtained</w:t>
      </w:r>
      <w:r w:rsidR="009C5AA6">
        <w:t xml:space="preserve"> by the </w:t>
      </w:r>
      <w:r w:rsidR="00001A82">
        <w:t xml:space="preserve">signal recorded </w:t>
      </w:r>
      <w:r w:rsidR="00025923">
        <w:t>on different electrodes and the signals are combined as a li</w:t>
      </w:r>
      <w:r w:rsidR="0004137D">
        <w:t>near signal</w:t>
      </w:r>
      <w:r w:rsidR="00056588">
        <w:t xml:space="preserve"> which its simplest form is the differentia</w:t>
      </w:r>
      <w:r w:rsidR="00330BB5">
        <w:t>l detection, the bipolar montage</w:t>
      </w:r>
      <w:r w:rsidR="00BE459D">
        <w:fldChar w:fldCharType="begin" w:fldLock="1"/>
      </w:r>
      <w:r w:rsidR="0002098D">
        <w:instrText>ADDIN CSL_CITATION {"citationItems":[{"id":"ITEM-1","itemData":{"ISBN":"3175723993","abstract":"Attention mechanisms play a central role in NLP systems, especially within recurrent neural network (RNN) models. Recently, there has been increasing interest in whether or not the intermediate representations offered by these modules may be used to explain the reasoning for a model's prediction, and consequently reach insights regarding the model's decision-making process. A recent paper claims that 'Attention is not Explanation' (Jain and Wallace, 2019). We challenge many of the assumptions underlying this work, arguing that such a claim depends on one's definition of explanation, and that testing it needs to take into account all elements of the model. We propose four alternative tests to determine when/whether attention can be used as explanation: a simple uniform-weights baseline; a variance calibration based on multiple random seed runs; a diagnostic framework using frozen weights from pretrained models; and an end-to-end adversarial attention training protocol. Each allows for meaningful interpretation of attention mechanisms in RNN models. We show that even when reliable adversarial distributions can be found, they don't perform well on the simple diagnostic, indicating that prior work does not disprove the usefulness of attention mechanisms for explainability.","author":[{"dropping-particle":"","family":"Merletti","given":"Roberto","non-dropping-particle":"","parse-names":false,"suffix":""},{"dropping-particle":"","family":"Parker","given":"Philip A.","non-dropping-particle":"","parse-names":false,"suffix":""}],"id":"ITEM-1","issued":{"date-parts":[["2004"]]},"number-of-pages":"148-162","title":"Electromyography Physiology, Engineering and Noninvasive Applications","type":"book","volume":"148"},"uris":["http://www.mendeley.com/documents/?uuid=44d1b382-8167-4889-a7a8-1cd9fc8f9516"]}],"mendeley":{"formattedCitation":"[9]","plainTextFormattedCitation":"[9]","previouslyFormattedCitation":"[9]"},"properties":{"noteIndex":0},"schema":"https://github.com/citation-style-language/schema/raw/master/csl-citation.json"}</w:instrText>
      </w:r>
      <w:r w:rsidR="00BE459D">
        <w:fldChar w:fldCharType="separate"/>
      </w:r>
      <w:r w:rsidR="00BE459D" w:rsidRPr="00BE459D">
        <w:rPr>
          <w:noProof/>
        </w:rPr>
        <w:t>[9]</w:t>
      </w:r>
      <w:r w:rsidR="00BE459D">
        <w:fldChar w:fldCharType="end"/>
      </w:r>
      <w:r w:rsidR="00330BB5">
        <w:t>.</w:t>
      </w:r>
      <w:r w:rsidR="00025923">
        <w:t xml:space="preserve"> </w:t>
      </w:r>
    </w:p>
    <w:p w14:paraId="6289719C" w14:textId="0210DF69" w:rsidR="00440FAF" w:rsidRDefault="0087694F" w:rsidP="00A31F81">
      <w:r>
        <w:t>Based on Seniam</w:t>
      </w:r>
      <w:r w:rsidR="004F36F8">
        <w:t xml:space="preserve"> which is </w:t>
      </w:r>
      <w:r w:rsidR="007C1121">
        <w:t>research</w:t>
      </w:r>
      <w:r w:rsidR="00413E5C">
        <w:t xml:space="preserve"> conducted by the </w:t>
      </w:r>
      <w:r w:rsidR="00A06108">
        <w:t xml:space="preserve">Biomedical Health and Research Program (BIOMED II) of the European Union, the </w:t>
      </w:r>
      <w:r w:rsidR="002F3884">
        <w:t xml:space="preserve">recommendation for sensor locations on individual muscles for </w:t>
      </w:r>
      <w:r w:rsidR="00383054">
        <w:t>EMG signal detection are on shoulder, neck, trunk, hand</w:t>
      </w:r>
      <w:r w:rsidR="00EE0A7D">
        <w:t>, hip, upper leg, lower leg, and foot.</w:t>
      </w:r>
      <w:r w:rsidR="00065C35">
        <w:t xml:space="preserve"> The recommendations are given based on the muscle anatomy</w:t>
      </w:r>
      <w:r w:rsidR="00896E0B">
        <w:t xml:space="preserve"> like subdivision, origin, </w:t>
      </w:r>
      <w:r w:rsidR="007C1121">
        <w:t>insertion,</w:t>
      </w:r>
      <w:r w:rsidR="00896E0B">
        <w:t xml:space="preserve"> and function.</w:t>
      </w:r>
      <w:r w:rsidR="008C45A4">
        <w:t xml:space="preserve"> </w:t>
      </w:r>
      <w:r w:rsidR="00230B21">
        <w:t>The research also suggest</w:t>
      </w:r>
      <w:r w:rsidR="007C1121">
        <w:t>ed</w:t>
      </w:r>
      <w:r w:rsidR="00230B21">
        <w:t xml:space="preserve"> the use of circular electrodes </w:t>
      </w:r>
      <w:r w:rsidR="00F22FE1">
        <w:t xml:space="preserve">instead of square </w:t>
      </w:r>
      <w:r w:rsidR="003C5DB2">
        <w:t>or</w:t>
      </w:r>
      <w:r w:rsidR="00F22FE1">
        <w:t xml:space="preserve"> rectangular electrodes as it is not possible to detect any </w:t>
      </w:r>
      <w:r w:rsidR="007C1121">
        <w:t>preference</w:t>
      </w:r>
      <w:r w:rsidR="00A42F11">
        <w:t xml:space="preserve">. The best </w:t>
      </w:r>
      <w:r w:rsidR="001C4099">
        <w:t xml:space="preserve">diameter for the circular electrode is between 8mm to 10mm as it can detect </w:t>
      </w:r>
      <w:r w:rsidR="00857706">
        <w:t xml:space="preserve">good number of </w:t>
      </w:r>
      <w:r w:rsidR="007C1121">
        <w:t>occurrences</w:t>
      </w:r>
      <w:r w:rsidR="00BE2918">
        <w:fldChar w:fldCharType="begin" w:fldLock="1"/>
      </w:r>
      <w:r w:rsidR="00BE459D">
        <w:instrText>ADDIN CSL_CITATION {"citationItems":[{"id":"ITEM-1","itemData":{"DOI":"10.1007/s10750-015-2551-3","ISSN":"15735117","abstract":"The knowledge of surface electromyography (SEMG) and the number of applications have increased considerably during the past ten years. However, most methodological developments have taken place locally, resulting in different methodologies among the different groups of users. A specific objective of the European concerted action SENIAM (surface EMG for a non-invasive assessment of muscles) was, besides creating more collaboration among the various European groups, to develop recommendations on sensors, sensor placement, signal processing and modeling. This paper will present the process and the results of the development of the recommendations for the SEMG sensors and sensor placement procedures. Execution of the SENIAM sensor tasks, in the period 1996–1999, has been handled in a number of partly parallel and partly sequential activities. A literature scan was carried out on the use of sensors and sensor placement procedures in European laboratories. In total, 144 peer-reviewed papers were scanned on the applied SEMG sensor properties and sensor placement procedures. This showed a large variability of methodology as well as a rather insufficient description. A special workshop provided an overview on the scientific and clinical knowledge of the effects of sensor properties and sensor placement procedures on the SEMG characteristics. Based on the inventory, the results of the topical workshop and generally accepted state-of-the-art knowledge, a first proposal for sensors and sensor placement procedures was defined. Besides containing a general procedure and recommendations for sensor placement, this was worked out in detail for 27 different muscles. This proposal was evaluated in several European laboratories with respect to technical and practical aspects and also sent to all members of the SENIAM club (.100 members) together with a questionnaire to obtain their comments. Based on this evaluation the final recommendations of SENIAM were made and published (SENIAM 8: European recommendations for surface electromyography, 1999), both as a booklet and as a CD-ROM. In this way a common body of knowledge has been created on SEMG sensors and sensor placement properties as well as practical guidelines for the proper use of SEMG. Ó 2000 Elsevier Science Ltd. All rights reserved.","author":[{"dropping-particle":"","family":"Hermens","given":"Hermie J.","non-dropping-particle":"","parse-names":false,"suffix":""},{"dropping-particle":"","family":"Freriks","given":"Bart","non-dropping-particle":"","parse-names":false,"suffix":""},{"dropping-particle":"","family":"Disselhorst-Klug","given":"Catherine","non-dropping-particle":"","parse-names":false,"suffix":""},{"dropping-particle":"","family":"Rau","given":"Gunter","non-dropping-particle":"","parse-names":false,"suffix":""}],"container-title":"Journal of Electromyography and Kinesiology","id":"ITEM-1","issued":{"date-parts":[["2000"]]},"title":"Development of recommendations for SEMG sensors and sensor placement procedures","type":"article-journal"},"uris":["http://www.mendeley.com/documents/?uuid=cde1c264-2676-49fd-9e58-0d6371b7002d"]}],"mendeley":{"formattedCitation":"[21]","plainTextFormattedCitation":"[21]","previouslyFormattedCitation":"[21]"},"properties":{"noteIndex":0},"schema":"https://github.com/citation-style-language/schema/raw/master/csl-citation.json"}</w:instrText>
      </w:r>
      <w:r w:rsidR="00BE2918">
        <w:fldChar w:fldCharType="separate"/>
      </w:r>
      <w:r w:rsidR="00BE2918" w:rsidRPr="00BE2918">
        <w:rPr>
          <w:noProof/>
        </w:rPr>
        <w:t>[21]</w:t>
      </w:r>
      <w:r w:rsidR="00BE2918">
        <w:fldChar w:fldCharType="end"/>
      </w:r>
      <w:r w:rsidR="007C1121">
        <w:t>.</w:t>
      </w:r>
    </w:p>
    <w:p w14:paraId="524FC735" w14:textId="43D5A2CB" w:rsidR="00A229B0" w:rsidRDefault="00A229B0" w:rsidP="00A31F81"/>
    <w:p w14:paraId="75D3268D" w14:textId="57580C42" w:rsidR="00060D7D" w:rsidRDefault="00060D7D" w:rsidP="00A31F81"/>
    <w:p w14:paraId="67DB195D" w14:textId="09192378" w:rsidR="00060D7D" w:rsidRDefault="00060D7D" w:rsidP="00A31F81"/>
    <w:p w14:paraId="7C7A86BD" w14:textId="591525C6" w:rsidR="00060D7D" w:rsidRDefault="00060D7D" w:rsidP="00A31F81"/>
    <w:p w14:paraId="1B570AB4" w14:textId="5F3C5D8C" w:rsidR="00060D7D" w:rsidRDefault="00060D7D" w:rsidP="00A31F81"/>
    <w:p w14:paraId="29DD9C80" w14:textId="77777777" w:rsidR="004C387C" w:rsidRDefault="004C387C" w:rsidP="00A31F81"/>
    <w:p w14:paraId="2BD687AE" w14:textId="13791430" w:rsidR="00440FAF" w:rsidRDefault="0060344E" w:rsidP="00A512CE">
      <w:pPr>
        <w:pStyle w:val="Heading2"/>
        <w:numPr>
          <w:ilvl w:val="1"/>
          <w:numId w:val="24"/>
        </w:numPr>
      </w:pPr>
      <w:bookmarkStart w:id="47" w:name="_Toc104455552"/>
      <w:r>
        <w:lastRenderedPageBreak/>
        <w:t>REVIEW OF PREVIOUS RESEARCH ON LOW-COST MULTICHANNEL ELECTROMYOGRAPHY (EMG)</w:t>
      </w:r>
      <w:bookmarkEnd w:id="47"/>
    </w:p>
    <w:p w14:paraId="4328D72A" w14:textId="4DCD39D6" w:rsidR="00440FAF" w:rsidRPr="002A60B8" w:rsidRDefault="00DB2D79" w:rsidP="002A60B8">
      <w:pPr>
        <w:pStyle w:val="Heading3"/>
      </w:pPr>
      <w:bookmarkStart w:id="48" w:name="_Toc104455553"/>
      <w:r>
        <w:t xml:space="preserve">2.4.1 </w:t>
      </w:r>
      <w:r w:rsidR="00C4157B" w:rsidRPr="002A60B8">
        <w:t>Design of a Low-Cost Wireless Surface EMG Acquisition System</w:t>
      </w:r>
      <w:r w:rsidR="00BB6DD1" w:rsidRPr="002A60B8">
        <w:fldChar w:fldCharType="begin" w:fldLock="1"/>
      </w:r>
      <w:r w:rsidR="00026DCD" w:rsidRPr="002A60B8">
        <w:instrText>ADDIN CSL_CITATION {"citationItems":[{"id":"ITEM-1","itemData":{"DOI":"10.1109/NER.2013.6696030","ISBN":"9781467319690","ISSN":"19483546","abstract":"A low-cost wireless surface EMG acquisition system has been designed for general purpose human-machine interaction. The system includes disposable surface EMG sensor, wireless communication module and signal analysis unit. The system has four simultaneous recording channels with the resolution of micro volt and wireless communication distance ranges 15 meters. A new pattern extraction algorithm has been developed to predict hand wrist gesture from forearm-surface EMG signal. This EMG data acquisition system provides a convenient human-machine interaction interface for biomimetic control applications. © 2013 IEEE.","author":[{"dropping-particle":"","family":"Fu","given":"Jianting","non-dropping-particle":"","parse-names":false,"suffix":""},{"dropping-particle":"","family":"Chen","given":"Jian","non-dropping-particle":"","parse-names":false,"suffix":""},{"dropping-particle":"","family":"Shi","given":"Yizhi","non-dropping-particle":"","parse-names":false,"suffix":""},{"dropping-particle":"","family":"Li","given":"Yao","non-dropping-particle":"","parse-names":false,"suffix":""}],"container-title":"International IEEE/EMBS Conference on Neural Engineering, NER","id":"ITEM-1","issued":{"date-parts":[["2013"]]},"page":"699-702","publisher":"IEEE","title":"Design of a low-cost wireless surface EMG acquisition system","type":"article-journal"},"uris":["http://www.mendeley.com/documents/?uuid=8314c3ab-aa3b-4807-b4c3-5ca89066de7f"]}],"mendeley":{"formattedCitation":"[5]","plainTextFormattedCitation":"[5]","previouslyFormattedCitation":"[5]"},"properties":{"noteIndex":0},"schema":"https://github.com/citation-style-language/schema/raw/master/csl-citation.json"}</w:instrText>
      </w:r>
      <w:r w:rsidR="00BB6DD1" w:rsidRPr="002A60B8">
        <w:fldChar w:fldCharType="separate"/>
      </w:r>
      <w:r w:rsidR="00BB6DD1" w:rsidRPr="002A60B8">
        <w:t>[5]</w:t>
      </w:r>
      <w:bookmarkEnd w:id="48"/>
      <w:r w:rsidR="00BB6DD1" w:rsidRPr="002A60B8">
        <w:fldChar w:fldCharType="end"/>
      </w:r>
    </w:p>
    <w:tbl>
      <w:tblPr>
        <w:tblStyle w:val="TableGrid"/>
        <w:tblW w:w="0" w:type="auto"/>
        <w:tblLook w:val="04A0" w:firstRow="1" w:lastRow="0" w:firstColumn="1" w:lastColumn="0" w:noHBand="0" w:noVBand="1"/>
      </w:tblPr>
      <w:tblGrid>
        <w:gridCol w:w="1114"/>
        <w:gridCol w:w="7096"/>
      </w:tblGrid>
      <w:tr w:rsidR="004E1966" w14:paraId="4411BEC5" w14:textId="77777777" w:rsidTr="00E93B83">
        <w:tc>
          <w:tcPr>
            <w:tcW w:w="1413" w:type="dxa"/>
          </w:tcPr>
          <w:p w14:paraId="4C73DCA6" w14:textId="77777777" w:rsidR="004E1966" w:rsidRDefault="004E1966" w:rsidP="00A31F81">
            <w:r>
              <w:t>Title (year)</w:t>
            </w:r>
          </w:p>
        </w:tc>
        <w:tc>
          <w:tcPr>
            <w:tcW w:w="7603" w:type="dxa"/>
          </w:tcPr>
          <w:p w14:paraId="13E49AC2" w14:textId="77777777" w:rsidR="004E1966" w:rsidRDefault="004E1966" w:rsidP="00A31F81">
            <w:r w:rsidRPr="00F85EF7">
              <w:t>Design of a Low-cost Wireless Surface EMG Acquisition System (2013)</w:t>
            </w:r>
          </w:p>
        </w:tc>
      </w:tr>
      <w:tr w:rsidR="004E1966" w14:paraId="593F048E" w14:textId="77777777" w:rsidTr="007F6B43">
        <w:trPr>
          <w:trHeight w:val="8786"/>
        </w:trPr>
        <w:tc>
          <w:tcPr>
            <w:tcW w:w="1413" w:type="dxa"/>
          </w:tcPr>
          <w:p w14:paraId="77D0718A" w14:textId="77777777" w:rsidR="004E1966" w:rsidRDefault="004E1966" w:rsidP="00A31F81">
            <w:r>
              <w:t>Findings</w:t>
            </w:r>
          </w:p>
        </w:tc>
        <w:tc>
          <w:tcPr>
            <w:tcW w:w="7603" w:type="dxa"/>
          </w:tcPr>
          <w:p w14:paraId="12A0C381" w14:textId="7907AB80" w:rsidR="004E1966" w:rsidRPr="00F82CE1" w:rsidRDefault="004E1966" w:rsidP="00A31F81">
            <w:pPr>
              <w:pStyle w:val="ListParagraph"/>
              <w:numPr>
                <w:ilvl w:val="0"/>
                <w:numId w:val="1"/>
              </w:numPr>
              <w:rPr>
                <w:sz w:val="24"/>
                <w:szCs w:val="24"/>
              </w:rPr>
            </w:pPr>
            <w:r w:rsidRPr="00F82CE1">
              <w:rPr>
                <w:sz w:val="24"/>
                <w:szCs w:val="24"/>
              </w:rPr>
              <w:t xml:space="preserve">The objective of the research </w:t>
            </w:r>
            <w:r w:rsidR="00FA3F11" w:rsidRPr="00F82CE1">
              <w:rPr>
                <w:sz w:val="24"/>
                <w:szCs w:val="24"/>
              </w:rPr>
              <w:t>was</w:t>
            </w:r>
            <w:r w:rsidRPr="00F82CE1">
              <w:rPr>
                <w:sz w:val="24"/>
                <w:szCs w:val="24"/>
              </w:rPr>
              <w:t xml:space="preserve"> to develop a low-cost surface EMG recording system for general purpose human-machine interactive control and prosthetic system.</w:t>
            </w:r>
          </w:p>
          <w:p w14:paraId="3C78F5D1" w14:textId="4A78366D" w:rsidR="004E1966" w:rsidRPr="00F82CE1" w:rsidRDefault="00D14195" w:rsidP="00A31F81">
            <w:pPr>
              <w:pStyle w:val="ListParagraph"/>
              <w:numPr>
                <w:ilvl w:val="0"/>
                <w:numId w:val="1"/>
              </w:numPr>
              <w:rPr>
                <w:sz w:val="24"/>
                <w:szCs w:val="24"/>
              </w:rPr>
            </w:pPr>
            <w:r w:rsidRPr="00F82CE1">
              <w:rPr>
                <w:sz w:val="24"/>
                <w:szCs w:val="24"/>
              </w:rPr>
              <w:t xml:space="preserve">The </w:t>
            </w:r>
            <w:r w:rsidR="00FA3F11" w:rsidRPr="00F82CE1">
              <w:rPr>
                <w:sz w:val="24"/>
                <w:szCs w:val="24"/>
              </w:rPr>
              <w:t>system c</w:t>
            </w:r>
            <w:r w:rsidR="004E1966" w:rsidRPr="00F82CE1">
              <w:rPr>
                <w:sz w:val="24"/>
                <w:szCs w:val="24"/>
              </w:rPr>
              <w:t>omposed of three part which are surface EMG sensor, microcontroller, Bluetooth acquisition module and signal analysis module.</w:t>
            </w:r>
          </w:p>
          <w:p w14:paraId="077B377C" w14:textId="58FEC2A8" w:rsidR="004E1966" w:rsidRPr="00F82CE1" w:rsidRDefault="004E1966" w:rsidP="00A31F81">
            <w:pPr>
              <w:pStyle w:val="ListParagraph"/>
              <w:numPr>
                <w:ilvl w:val="0"/>
                <w:numId w:val="1"/>
              </w:numPr>
              <w:rPr>
                <w:sz w:val="24"/>
                <w:szCs w:val="24"/>
              </w:rPr>
            </w:pPr>
            <w:r w:rsidRPr="00F82CE1">
              <w:rPr>
                <w:sz w:val="24"/>
                <w:szCs w:val="24"/>
              </w:rPr>
              <w:t xml:space="preserve">AD8220 </w:t>
            </w:r>
            <w:r w:rsidR="00FA3F11" w:rsidRPr="00F82CE1">
              <w:rPr>
                <w:sz w:val="24"/>
                <w:szCs w:val="24"/>
              </w:rPr>
              <w:t>was</w:t>
            </w:r>
            <w:r w:rsidRPr="00F82CE1">
              <w:rPr>
                <w:sz w:val="24"/>
                <w:szCs w:val="24"/>
              </w:rPr>
              <w:t xml:space="preserve"> selected for the pre-amplifier.</w:t>
            </w:r>
          </w:p>
          <w:p w14:paraId="1D0C3A62" w14:textId="37807468" w:rsidR="004E1966" w:rsidRPr="00F82CE1" w:rsidRDefault="00FA3F11" w:rsidP="00A31F81">
            <w:pPr>
              <w:pStyle w:val="ListParagraph"/>
              <w:numPr>
                <w:ilvl w:val="0"/>
                <w:numId w:val="1"/>
              </w:numPr>
              <w:rPr>
                <w:sz w:val="24"/>
                <w:szCs w:val="24"/>
              </w:rPr>
            </w:pPr>
            <w:r w:rsidRPr="00F82CE1">
              <w:rPr>
                <w:sz w:val="24"/>
                <w:szCs w:val="24"/>
              </w:rPr>
              <w:t>The EMG device consisted</w:t>
            </w:r>
            <w:r w:rsidR="004E1966" w:rsidRPr="00F82CE1">
              <w:rPr>
                <w:sz w:val="24"/>
                <w:szCs w:val="24"/>
              </w:rPr>
              <w:t xml:space="preserve"> of 4 channel surface EMG sensor connected to 16-bit ADC</w:t>
            </w:r>
          </w:p>
          <w:p w14:paraId="1B09C9B6" w14:textId="77777777" w:rsidR="009E2139" w:rsidRPr="00F82CE1" w:rsidRDefault="004E1966" w:rsidP="004C387C">
            <w:pPr>
              <w:pStyle w:val="ListParagraph"/>
              <w:jc w:val="center"/>
              <w:rPr>
                <w:sz w:val="24"/>
                <w:szCs w:val="24"/>
              </w:rPr>
            </w:pPr>
            <w:r w:rsidRPr="00F82CE1">
              <w:rPr>
                <w:noProof/>
                <w:sz w:val="24"/>
                <w:szCs w:val="24"/>
              </w:rPr>
              <w:drawing>
                <wp:inline distT="0" distB="0" distL="0" distR="0" wp14:anchorId="7250925E" wp14:editId="39711672">
                  <wp:extent cx="3954082" cy="2446317"/>
                  <wp:effectExtent l="0" t="0" r="889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967238" cy="2454456"/>
                          </a:xfrm>
                          <a:prstGeom prst="rect">
                            <a:avLst/>
                          </a:prstGeom>
                          <a:noFill/>
                          <a:ln>
                            <a:noFill/>
                          </a:ln>
                        </pic:spPr>
                      </pic:pic>
                    </a:graphicData>
                  </a:graphic>
                </wp:inline>
              </w:drawing>
            </w:r>
          </w:p>
          <w:p w14:paraId="79288D20" w14:textId="79A7B883" w:rsidR="004E1966" w:rsidRPr="00F82CE1" w:rsidRDefault="009E2139" w:rsidP="00A31F81">
            <w:pPr>
              <w:pStyle w:val="Caption"/>
            </w:pPr>
            <w:bookmarkStart w:id="49" w:name="_Toc86186925"/>
            <w:bookmarkStart w:id="50" w:name="_Toc86187166"/>
            <w:bookmarkStart w:id="51" w:name="_Toc104455615"/>
            <w:r w:rsidRPr="00F82CE1">
              <w:t xml:space="preserve">Figure </w:t>
            </w:r>
            <w:r w:rsidRPr="00F82CE1">
              <w:fldChar w:fldCharType="begin"/>
            </w:r>
            <w:r w:rsidRPr="00F82CE1">
              <w:instrText xml:space="preserve"> SEQ Figure \* ARABIC </w:instrText>
            </w:r>
            <w:r w:rsidRPr="00F82CE1">
              <w:fldChar w:fldCharType="separate"/>
            </w:r>
            <w:r w:rsidR="009E40CC">
              <w:rPr>
                <w:noProof/>
              </w:rPr>
              <w:t>6</w:t>
            </w:r>
            <w:r w:rsidRPr="00F82CE1">
              <w:fldChar w:fldCharType="end"/>
            </w:r>
            <w:r w:rsidRPr="00F82CE1">
              <w:t xml:space="preserve"> The structure of the EMG acquisition system</w:t>
            </w:r>
            <w:bookmarkEnd w:id="49"/>
            <w:bookmarkEnd w:id="50"/>
            <w:bookmarkEnd w:id="51"/>
          </w:p>
          <w:p w14:paraId="23BB086D" w14:textId="77777777" w:rsidR="004E1966" w:rsidRPr="00F82CE1" w:rsidRDefault="004E1966" w:rsidP="00A31F81"/>
        </w:tc>
      </w:tr>
      <w:tr w:rsidR="004E1966" w14:paraId="7EF08025" w14:textId="77777777" w:rsidTr="00E93B83">
        <w:tc>
          <w:tcPr>
            <w:tcW w:w="1413" w:type="dxa"/>
          </w:tcPr>
          <w:p w14:paraId="619E95F3" w14:textId="77777777" w:rsidR="004E1966" w:rsidRDefault="004E1966" w:rsidP="00A31F81">
            <w:r>
              <w:t>Pros</w:t>
            </w:r>
          </w:p>
        </w:tc>
        <w:tc>
          <w:tcPr>
            <w:tcW w:w="7603" w:type="dxa"/>
          </w:tcPr>
          <w:p w14:paraId="1BEB675E" w14:textId="60321B36" w:rsidR="004E1966" w:rsidRDefault="004E1966" w:rsidP="00A31F81">
            <w:r>
              <w:t>•</w:t>
            </w:r>
            <w:r w:rsidR="00165D2F">
              <w:t>L</w:t>
            </w:r>
            <w:r>
              <w:t>ow cost 4 channel EMG system with Bluetooth module and signal analysis module.</w:t>
            </w:r>
          </w:p>
          <w:p w14:paraId="30E93DB1" w14:textId="16F5D251" w:rsidR="004E1966" w:rsidRDefault="004E1966" w:rsidP="00A31F81">
            <w:r>
              <w:t>•</w:t>
            </w:r>
            <w:r w:rsidR="00C20A1B">
              <w:t>T</w:t>
            </w:r>
            <w:r>
              <w:t>he data of EMG signal</w:t>
            </w:r>
            <w:r w:rsidR="00C20A1B">
              <w:t xml:space="preserve"> can be validated</w:t>
            </w:r>
            <w:r>
              <w:t xml:space="preserve"> with success rate above 90% for gesture recognition.</w:t>
            </w:r>
          </w:p>
        </w:tc>
      </w:tr>
      <w:tr w:rsidR="004E1966" w14:paraId="662BE8BA" w14:textId="77777777" w:rsidTr="00E93B83">
        <w:tc>
          <w:tcPr>
            <w:tcW w:w="1413" w:type="dxa"/>
          </w:tcPr>
          <w:p w14:paraId="6B710B44" w14:textId="77777777" w:rsidR="004E1966" w:rsidRDefault="004E1966" w:rsidP="00A31F81">
            <w:r>
              <w:lastRenderedPageBreak/>
              <w:t>Cons</w:t>
            </w:r>
          </w:p>
        </w:tc>
        <w:tc>
          <w:tcPr>
            <w:tcW w:w="7603" w:type="dxa"/>
          </w:tcPr>
          <w:p w14:paraId="6ACA2B68" w14:textId="4F5BE8DB" w:rsidR="004E1966" w:rsidRPr="00F82CE1" w:rsidRDefault="00F13C3B" w:rsidP="00A31F81">
            <w:pPr>
              <w:pStyle w:val="ListParagraph"/>
              <w:numPr>
                <w:ilvl w:val="0"/>
                <w:numId w:val="2"/>
              </w:numPr>
              <w:rPr>
                <w:sz w:val="24"/>
                <w:szCs w:val="24"/>
              </w:rPr>
            </w:pPr>
            <w:r w:rsidRPr="00F82CE1">
              <w:rPr>
                <w:sz w:val="24"/>
                <w:szCs w:val="24"/>
              </w:rPr>
              <w:t xml:space="preserve">The system was </w:t>
            </w:r>
            <w:r w:rsidR="004E1966" w:rsidRPr="00F82CE1">
              <w:rPr>
                <w:sz w:val="24"/>
                <w:szCs w:val="24"/>
              </w:rPr>
              <w:t>lack of specific task EMG analysis, robust gesture pattern recognition and neuromusculoskeletal force modelling.</w:t>
            </w:r>
          </w:p>
          <w:p w14:paraId="68F030C9" w14:textId="4BBAC582" w:rsidR="004E1966" w:rsidRPr="00F82CE1" w:rsidRDefault="004E1966" w:rsidP="00A31F81">
            <w:pPr>
              <w:pStyle w:val="ListParagraph"/>
              <w:numPr>
                <w:ilvl w:val="0"/>
                <w:numId w:val="2"/>
              </w:numPr>
              <w:rPr>
                <w:sz w:val="24"/>
                <w:szCs w:val="24"/>
              </w:rPr>
            </w:pPr>
            <w:r w:rsidRPr="00F82CE1">
              <w:rPr>
                <w:sz w:val="24"/>
                <w:szCs w:val="24"/>
              </w:rPr>
              <w:t xml:space="preserve">EMG sensor acquisition board </w:t>
            </w:r>
            <w:r w:rsidR="00F71CE0" w:rsidRPr="00F82CE1">
              <w:rPr>
                <w:sz w:val="24"/>
                <w:szCs w:val="24"/>
              </w:rPr>
              <w:t>was</w:t>
            </w:r>
            <w:r w:rsidRPr="00F82CE1">
              <w:rPr>
                <w:sz w:val="24"/>
                <w:szCs w:val="24"/>
              </w:rPr>
              <w:t xml:space="preserve"> separated with the microcontroller.</w:t>
            </w:r>
          </w:p>
          <w:p w14:paraId="618C8089" w14:textId="77777777" w:rsidR="004E1966" w:rsidRDefault="004E1966" w:rsidP="00A31F81">
            <w:pPr>
              <w:pStyle w:val="ListParagraph"/>
              <w:numPr>
                <w:ilvl w:val="0"/>
                <w:numId w:val="2"/>
              </w:numPr>
            </w:pPr>
            <w:r w:rsidRPr="00F82CE1">
              <w:rPr>
                <w:sz w:val="24"/>
                <w:szCs w:val="24"/>
              </w:rPr>
              <w:t>Microcontroller must use external IC for op amp/comparator</w:t>
            </w:r>
          </w:p>
        </w:tc>
      </w:tr>
    </w:tbl>
    <w:p w14:paraId="722051D5" w14:textId="142876CC" w:rsidR="001C0DBD" w:rsidRDefault="001C0DBD" w:rsidP="00A31F81"/>
    <w:p w14:paraId="6F623318" w14:textId="77777777" w:rsidR="009D3424" w:rsidRDefault="009D3424" w:rsidP="00A31F81"/>
    <w:p w14:paraId="729FD692" w14:textId="074D0360" w:rsidR="004E1966" w:rsidRPr="002A60B8" w:rsidRDefault="00DB2D79" w:rsidP="002A60B8">
      <w:pPr>
        <w:pStyle w:val="Heading3"/>
      </w:pPr>
      <w:bookmarkStart w:id="52" w:name="_Toc104455554"/>
      <w:r>
        <w:t xml:space="preserve">2.4.2 </w:t>
      </w:r>
      <w:r w:rsidR="00C4157B" w:rsidRPr="002A60B8">
        <w:t>Low-Cost Hardware and Software Platform for Multichannel Surface Electromyography</w:t>
      </w:r>
      <w:r w:rsidR="00026DCD" w:rsidRPr="002A60B8">
        <w:fldChar w:fldCharType="begin" w:fldLock="1"/>
      </w:r>
      <w:r w:rsidR="00026DCD" w:rsidRPr="002A60B8">
        <w:instrText>ADDIN CSL_CITATION {"citationItems":[{"id":"ITEM-1","itemData":{"DOI":"10.1109/ISCC.2018.8538663","ISBN":"9781538669501","ISSN":"15301346","abstract":"Electromyography deals with the detection, analysis and use of the electrical signal that emanates from contracting muscles. Electromyographic (EMG) signals have applications in many areas. Electromyographs can be very bulky and expensive. There are many alternatives to professional electromyographs, both commercial and academic. However, these options are still too expensive, have too few or a single channel. The objective of this work is to implement a low-cost multichannel surface EMG acquisition platform. The platform must have high-quality, scalability, analog-to-digital conversion and the possibility to run both in stand-alone mode and connected to a computer via USB interface. The proposed platform has three main components: dedicated acquisition board, Tiva module and acquisition software. We validate the proposed acquisition board design by testing its frequency response, circuit amplification and common mode rejection rate.","author":[{"dropping-particle":"","family":"Silva","given":"Isac Alencar Rodrigues","non-dropping-particle":"Da","parse-names":false,"suffix":""},{"dropping-particle":"","family":"Santos","given":"Elder Cleiton Barreto Francisco","non-dropping-particle":"Dos","parse-names":false,"suffix":""},{"dropping-particle":"","family":"Carvalho","given":"Elton Moreira","non-dropping-particle":"","parse-names":false,"suffix":""},{"dropping-particle":"","family":"Dantas","given":"Daniel Oliveira","non-dropping-particle":"","parse-names":false,"suffix":""}],"container-title":"Proceedings - IEEE Symposium on Computers and Communications","id":"ITEM-1","issue":"May 2020","issued":{"date-parts":[["2018"]]},"page":"1114-1119","publisher":"IEEE","title":"Low cost hardware and software platform for multichannel surface electromyography","type":"article-journal","volume":"2018-June"},"uris":["http://www.mendeley.com/documents/?uuid=22082b34-16a3-4d89-b61d-b32bb220d14c"]}],"mendeley":{"formattedCitation":"[4]","plainTextFormattedCitation":"[4]","previouslyFormattedCitation":"[4]"},"properties":{"noteIndex":0},"schema":"https://github.com/citation-style-language/schema/raw/master/csl-citation.json"}</w:instrText>
      </w:r>
      <w:r w:rsidR="00026DCD" w:rsidRPr="002A60B8">
        <w:fldChar w:fldCharType="separate"/>
      </w:r>
      <w:r w:rsidR="00026DCD" w:rsidRPr="002A60B8">
        <w:t>[4]</w:t>
      </w:r>
      <w:bookmarkEnd w:id="52"/>
      <w:r w:rsidR="00026DCD" w:rsidRPr="002A60B8">
        <w:fldChar w:fldCharType="end"/>
      </w:r>
    </w:p>
    <w:tbl>
      <w:tblPr>
        <w:tblStyle w:val="TableGrid"/>
        <w:tblW w:w="0" w:type="auto"/>
        <w:tblLook w:val="04A0" w:firstRow="1" w:lastRow="0" w:firstColumn="1" w:lastColumn="0" w:noHBand="0" w:noVBand="1"/>
      </w:tblPr>
      <w:tblGrid>
        <w:gridCol w:w="1280"/>
        <w:gridCol w:w="6930"/>
      </w:tblGrid>
      <w:tr w:rsidR="004E1966" w:rsidRPr="001449E5" w14:paraId="06AF10A0" w14:textId="77777777" w:rsidTr="00463481">
        <w:tc>
          <w:tcPr>
            <w:tcW w:w="1413" w:type="dxa"/>
          </w:tcPr>
          <w:p w14:paraId="78F79B0B" w14:textId="77777777" w:rsidR="004E1966" w:rsidRPr="001449E5" w:rsidRDefault="004E1966" w:rsidP="00A31F81">
            <w:r w:rsidRPr="001449E5">
              <w:t>Title (year)</w:t>
            </w:r>
          </w:p>
        </w:tc>
        <w:tc>
          <w:tcPr>
            <w:tcW w:w="7603" w:type="dxa"/>
          </w:tcPr>
          <w:p w14:paraId="4E03E683" w14:textId="77777777" w:rsidR="004E1966" w:rsidRPr="001449E5" w:rsidRDefault="004E1966" w:rsidP="00A31F81">
            <w:r w:rsidRPr="001449E5">
              <w:t>Low-cost hardware and software platform for multichannel surface electromyography (2018)</w:t>
            </w:r>
          </w:p>
        </w:tc>
      </w:tr>
      <w:tr w:rsidR="004E1966" w:rsidRPr="001449E5" w14:paraId="0E28AF33" w14:textId="77777777" w:rsidTr="00463481">
        <w:tc>
          <w:tcPr>
            <w:tcW w:w="1413" w:type="dxa"/>
          </w:tcPr>
          <w:p w14:paraId="051D8639" w14:textId="77777777" w:rsidR="004E1966" w:rsidRPr="001449E5" w:rsidRDefault="004E1966" w:rsidP="00A31F81">
            <w:r w:rsidRPr="001449E5">
              <w:t>Findings</w:t>
            </w:r>
          </w:p>
        </w:tc>
        <w:tc>
          <w:tcPr>
            <w:tcW w:w="7603" w:type="dxa"/>
          </w:tcPr>
          <w:p w14:paraId="58B2DFBE" w14:textId="393F5A1C" w:rsidR="004E1966" w:rsidRPr="00F82CE1" w:rsidRDefault="004E1966" w:rsidP="00A31F81">
            <w:pPr>
              <w:pStyle w:val="ListParagraph"/>
              <w:numPr>
                <w:ilvl w:val="0"/>
                <w:numId w:val="3"/>
              </w:numPr>
              <w:rPr>
                <w:sz w:val="24"/>
                <w:szCs w:val="24"/>
              </w:rPr>
            </w:pPr>
            <w:r w:rsidRPr="00F82CE1">
              <w:rPr>
                <w:sz w:val="24"/>
                <w:szCs w:val="24"/>
              </w:rPr>
              <w:t xml:space="preserve">The objective of the research </w:t>
            </w:r>
            <w:r w:rsidR="00882D2A" w:rsidRPr="00F82CE1">
              <w:rPr>
                <w:sz w:val="24"/>
                <w:szCs w:val="24"/>
              </w:rPr>
              <w:t>was</w:t>
            </w:r>
            <w:r w:rsidRPr="00F82CE1">
              <w:rPr>
                <w:sz w:val="24"/>
                <w:szCs w:val="24"/>
              </w:rPr>
              <w:t xml:space="preserve"> to implement a low-cost multichannel surface EMG acquisition platform.</w:t>
            </w:r>
          </w:p>
          <w:p w14:paraId="613E6E36" w14:textId="1F938B7A" w:rsidR="004E1966" w:rsidRPr="00F82CE1" w:rsidRDefault="004E1966" w:rsidP="00A31F81">
            <w:pPr>
              <w:pStyle w:val="ListParagraph"/>
              <w:numPr>
                <w:ilvl w:val="0"/>
                <w:numId w:val="3"/>
              </w:numPr>
              <w:rPr>
                <w:sz w:val="24"/>
                <w:szCs w:val="24"/>
              </w:rPr>
            </w:pPr>
            <w:r w:rsidRPr="00F82CE1">
              <w:rPr>
                <w:sz w:val="24"/>
                <w:szCs w:val="24"/>
              </w:rPr>
              <w:t xml:space="preserve">The surface EMG </w:t>
            </w:r>
            <w:r w:rsidR="00882D2A" w:rsidRPr="00F82CE1">
              <w:rPr>
                <w:sz w:val="24"/>
                <w:szCs w:val="24"/>
              </w:rPr>
              <w:t>was</w:t>
            </w:r>
            <w:r w:rsidRPr="00F82CE1">
              <w:rPr>
                <w:sz w:val="24"/>
                <w:szCs w:val="24"/>
              </w:rPr>
              <w:t xml:space="preserve"> composed by three major components which are the dedicated acquisition board, Tiva Launchpad board and acquisition software. The system implements 4 channel to validate the system.</w:t>
            </w:r>
          </w:p>
          <w:p w14:paraId="331706ED" w14:textId="1E88B024" w:rsidR="004E1966" w:rsidRPr="00F82CE1" w:rsidRDefault="004E1966" w:rsidP="00A31F81">
            <w:pPr>
              <w:pStyle w:val="ListParagraph"/>
              <w:numPr>
                <w:ilvl w:val="0"/>
                <w:numId w:val="3"/>
              </w:numPr>
              <w:rPr>
                <w:sz w:val="24"/>
                <w:szCs w:val="24"/>
              </w:rPr>
            </w:pPr>
            <w:r w:rsidRPr="00F82CE1">
              <w:rPr>
                <w:sz w:val="24"/>
                <w:szCs w:val="24"/>
              </w:rPr>
              <w:t xml:space="preserve">The A/D conversion and USB connectivity </w:t>
            </w:r>
            <w:r w:rsidR="00882D2A" w:rsidRPr="00F82CE1">
              <w:rPr>
                <w:sz w:val="24"/>
                <w:szCs w:val="24"/>
              </w:rPr>
              <w:t>was</w:t>
            </w:r>
            <w:r w:rsidRPr="00F82CE1">
              <w:rPr>
                <w:sz w:val="24"/>
                <w:szCs w:val="24"/>
              </w:rPr>
              <w:t xml:space="preserve"> done by a programmable Texas Instruments Tiva LaunchPad™EKTM4C123GXL.</w:t>
            </w:r>
          </w:p>
          <w:p w14:paraId="15718EDD" w14:textId="601BD930" w:rsidR="004E1966" w:rsidRPr="00F82CE1" w:rsidRDefault="004E1966" w:rsidP="00A31F81">
            <w:pPr>
              <w:pStyle w:val="ListParagraph"/>
              <w:numPr>
                <w:ilvl w:val="0"/>
                <w:numId w:val="3"/>
              </w:numPr>
              <w:rPr>
                <w:sz w:val="24"/>
                <w:szCs w:val="24"/>
              </w:rPr>
            </w:pPr>
            <w:r w:rsidRPr="00F82CE1">
              <w:rPr>
                <w:sz w:val="24"/>
                <w:szCs w:val="24"/>
              </w:rPr>
              <w:t>The board ha</w:t>
            </w:r>
            <w:r w:rsidR="003B0D85" w:rsidRPr="00F82CE1">
              <w:rPr>
                <w:sz w:val="24"/>
                <w:szCs w:val="24"/>
              </w:rPr>
              <w:t>d</w:t>
            </w:r>
            <w:r w:rsidRPr="00F82CE1">
              <w:rPr>
                <w:sz w:val="24"/>
                <w:szCs w:val="24"/>
              </w:rPr>
              <w:t xml:space="preserve"> 12 input pins allowing the connection to three acquisition boards simultaneously. Storage and exhibition of captured data </w:t>
            </w:r>
            <w:r w:rsidR="003B0D85" w:rsidRPr="00F82CE1">
              <w:rPr>
                <w:sz w:val="24"/>
                <w:szCs w:val="24"/>
              </w:rPr>
              <w:t>was</w:t>
            </w:r>
            <w:r w:rsidRPr="00F82CE1">
              <w:rPr>
                <w:sz w:val="24"/>
                <w:szCs w:val="24"/>
              </w:rPr>
              <w:t xml:space="preserve"> done by the acquisition software, written in Python.</w:t>
            </w:r>
          </w:p>
          <w:p w14:paraId="42A5EB27" w14:textId="77777777" w:rsidR="009E2139" w:rsidRPr="00F82CE1" w:rsidRDefault="004E1966" w:rsidP="004C387C">
            <w:pPr>
              <w:pStyle w:val="ListParagraph"/>
              <w:jc w:val="center"/>
              <w:rPr>
                <w:sz w:val="24"/>
                <w:szCs w:val="24"/>
              </w:rPr>
            </w:pPr>
            <w:r w:rsidRPr="00F82CE1">
              <w:rPr>
                <w:noProof/>
                <w:sz w:val="24"/>
                <w:szCs w:val="24"/>
              </w:rPr>
              <w:lastRenderedPageBreak/>
              <w:drawing>
                <wp:inline distT="0" distB="0" distL="0" distR="0" wp14:anchorId="21D7EA2D" wp14:editId="15D7B072">
                  <wp:extent cx="3305175" cy="2007053"/>
                  <wp:effectExtent l="0" t="0" r="0" b="0"/>
                  <wp:docPr id="4" name="Picture 4" descr="A picture containing electronics, circ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electronics, circuit&#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323341" cy="2018084"/>
                          </a:xfrm>
                          <a:prstGeom prst="rect">
                            <a:avLst/>
                          </a:prstGeom>
                          <a:noFill/>
                          <a:ln>
                            <a:noFill/>
                          </a:ln>
                        </pic:spPr>
                      </pic:pic>
                    </a:graphicData>
                  </a:graphic>
                </wp:inline>
              </w:drawing>
            </w:r>
          </w:p>
          <w:p w14:paraId="408262D1" w14:textId="1BE74DD8" w:rsidR="004E1966" w:rsidRPr="00F82CE1" w:rsidRDefault="009E2139" w:rsidP="00A31F81">
            <w:pPr>
              <w:pStyle w:val="Caption"/>
              <w:rPr>
                <w:rFonts w:cstheme="minorHAnsi"/>
              </w:rPr>
            </w:pPr>
            <w:bookmarkStart w:id="53" w:name="_Toc86186926"/>
            <w:bookmarkStart w:id="54" w:name="_Toc86187167"/>
            <w:bookmarkStart w:id="55" w:name="_Toc104455616"/>
            <w:r w:rsidRPr="00F82CE1">
              <w:t xml:space="preserve">Figure </w:t>
            </w:r>
            <w:r w:rsidRPr="00F82CE1">
              <w:fldChar w:fldCharType="begin"/>
            </w:r>
            <w:r w:rsidRPr="00F82CE1">
              <w:instrText xml:space="preserve"> SEQ Figure \* ARABIC </w:instrText>
            </w:r>
            <w:r w:rsidRPr="00F82CE1">
              <w:fldChar w:fldCharType="separate"/>
            </w:r>
            <w:r w:rsidR="009E40CC">
              <w:rPr>
                <w:noProof/>
              </w:rPr>
              <w:t>7</w:t>
            </w:r>
            <w:r w:rsidRPr="00F82CE1">
              <w:fldChar w:fldCharType="end"/>
            </w:r>
            <w:r w:rsidRPr="00F82CE1">
              <w:t xml:space="preserve"> The acquisition board of the EMG device</w:t>
            </w:r>
            <w:bookmarkEnd w:id="53"/>
            <w:bookmarkEnd w:id="54"/>
            <w:bookmarkEnd w:id="55"/>
          </w:p>
          <w:p w14:paraId="6515BE0C" w14:textId="77777777" w:rsidR="004E1966" w:rsidRPr="00F82CE1" w:rsidRDefault="004E1966" w:rsidP="00A31F81"/>
        </w:tc>
      </w:tr>
      <w:tr w:rsidR="004E1966" w:rsidRPr="001449E5" w14:paraId="7DD31017" w14:textId="77777777" w:rsidTr="00463481">
        <w:tc>
          <w:tcPr>
            <w:tcW w:w="1413" w:type="dxa"/>
          </w:tcPr>
          <w:p w14:paraId="49D5ED07" w14:textId="77777777" w:rsidR="004E1966" w:rsidRPr="001449E5" w:rsidRDefault="004E1966" w:rsidP="00A31F81">
            <w:r w:rsidRPr="001449E5">
              <w:lastRenderedPageBreak/>
              <w:t>Pros</w:t>
            </w:r>
          </w:p>
        </w:tc>
        <w:tc>
          <w:tcPr>
            <w:tcW w:w="7603" w:type="dxa"/>
          </w:tcPr>
          <w:p w14:paraId="2EF2F38B" w14:textId="6AA0383E" w:rsidR="004E1966" w:rsidRPr="00F82CE1" w:rsidRDefault="003B0D85" w:rsidP="00A31F81">
            <w:pPr>
              <w:pStyle w:val="ListParagraph"/>
              <w:numPr>
                <w:ilvl w:val="0"/>
                <w:numId w:val="4"/>
              </w:numPr>
              <w:rPr>
                <w:sz w:val="24"/>
                <w:szCs w:val="24"/>
              </w:rPr>
            </w:pPr>
            <w:r w:rsidRPr="00F82CE1">
              <w:rPr>
                <w:sz w:val="24"/>
                <w:szCs w:val="24"/>
              </w:rPr>
              <w:t>The research m</w:t>
            </w:r>
            <w:r w:rsidR="004E1966" w:rsidRPr="00F82CE1">
              <w:rPr>
                <w:sz w:val="24"/>
                <w:szCs w:val="24"/>
              </w:rPr>
              <w:t xml:space="preserve">anaged to </w:t>
            </w:r>
            <w:r w:rsidRPr="00F82CE1">
              <w:rPr>
                <w:sz w:val="24"/>
                <w:szCs w:val="24"/>
              </w:rPr>
              <w:t>suggest</w:t>
            </w:r>
            <w:r w:rsidR="004E1966" w:rsidRPr="00F82CE1">
              <w:rPr>
                <w:sz w:val="24"/>
                <w:szCs w:val="24"/>
              </w:rPr>
              <w:t xml:space="preserve"> a surface EMG with cost only 24.30 USD with 4 channels.</w:t>
            </w:r>
          </w:p>
          <w:p w14:paraId="3975F8B5" w14:textId="77777777" w:rsidR="004E1966" w:rsidRPr="00F82CE1" w:rsidRDefault="004E1966" w:rsidP="00A31F81">
            <w:pPr>
              <w:pStyle w:val="ListParagraph"/>
              <w:numPr>
                <w:ilvl w:val="0"/>
                <w:numId w:val="4"/>
              </w:numPr>
              <w:rPr>
                <w:sz w:val="24"/>
                <w:szCs w:val="24"/>
              </w:rPr>
            </w:pPr>
            <w:r w:rsidRPr="00F82CE1">
              <w:rPr>
                <w:sz w:val="24"/>
                <w:szCs w:val="24"/>
              </w:rPr>
              <w:t>3 boards can be connected to Tiva simultaneously.</w:t>
            </w:r>
          </w:p>
        </w:tc>
      </w:tr>
      <w:tr w:rsidR="004E1966" w:rsidRPr="001449E5" w14:paraId="46A004BE" w14:textId="77777777" w:rsidTr="00463481">
        <w:tc>
          <w:tcPr>
            <w:tcW w:w="1413" w:type="dxa"/>
          </w:tcPr>
          <w:p w14:paraId="251D487B" w14:textId="77777777" w:rsidR="004E1966" w:rsidRPr="001449E5" w:rsidRDefault="004E1966" w:rsidP="00A31F81">
            <w:r w:rsidRPr="001449E5">
              <w:t>Cons</w:t>
            </w:r>
          </w:p>
        </w:tc>
        <w:tc>
          <w:tcPr>
            <w:tcW w:w="7603" w:type="dxa"/>
          </w:tcPr>
          <w:p w14:paraId="6F724F8D" w14:textId="77777777" w:rsidR="004E1966" w:rsidRPr="00F82CE1" w:rsidRDefault="004E1966" w:rsidP="00A31F81">
            <w:pPr>
              <w:pStyle w:val="ListParagraph"/>
              <w:numPr>
                <w:ilvl w:val="0"/>
                <w:numId w:val="5"/>
              </w:numPr>
              <w:rPr>
                <w:sz w:val="24"/>
                <w:szCs w:val="24"/>
              </w:rPr>
            </w:pPr>
            <w:r w:rsidRPr="00F82CE1">
              <w:rPr>
                <w:sz w:val="24"/>
                <w:szCs w:val="24"/>
              </w:rPr>
              <w:t>USB connectivity with pc for data transfer.</w:t>
            </w:r>
          </w:p>
          <w:p w14:paraId="0F62CF42" w14:textId="36F066D9" w:rsidR="004E1966" w:rsidRPr="00F82CE1" w:rsidRDefault="004E1966" w:rsidP="00A31F81">
            <w:pPr>
              <w:pStyle w:val="ListParagraph"/>
              <w:numPr>
                <w:ilvl w:val="0"/>
                <w:numId w:val="5"/>
              </w:numPr>
              <w:rPr>
                <w:sz w:val="24"/>
                <w:szCs w:val="24"/>
              </w:rPr>
            </w:pPr>
            <w:r w:rsidRPr="00F82CE1">
              <w:rPr>
                <w:sz w:val="24"/>
                <w:szCs w:val="24"/>
              </w:rPr>
              <w:t xml:space="preserve">EMG sensor acquisition board </w:t>
            </w:r>
            <w:r w:rsidR="00BF0F7D" w:rsidRPr="00F82CE1">
              <w:rPr>
                <w:sz w:val="24"/>
                <w:szCs w:val="24"/>
              </w:rPr>
              <w:t>was</w:t>
            </w:r>
            <w:r w:rsidRPr="00F82CE1">
              <w:rPr>
                <w:sz w:val="24"/>
                <w:szCs w:val="24"/>
              </w:rPr>
              <w:t xml:space="preserve"> separated with the microcontroller (Tiva doesn’t have op amps/comparator).</w:t>
            </w:r>
          </w:p>
          <w:p w14:paraId="5CB5D457" w14:textId="77777777" w:rsidR="004E1966" w:rsidRPr="00F82CE1" w:rsidRDefault="004E1966" w:rsidP="00A31F81"/>
        </w:tc>
      </w:tr>
    </w:tbl>
    <w:p w14:paraId="03E2BF86" w14:textId="77777777" w:rsidR="004E1966" w:rsidRDefault="004E1966" w:rsidP="00A31F81"/>
    <w:p w14:paraId="3E689513" w14:textId="1FF10970" w:rsidR="004E1966" w:rsidRDefault="004E1966" w:rsidP="00A31F81"/>
    <w:p w14:paraId="7D03D2C5" w14:textId="3E9F2C70" w:rsidR="00C4157B" w:rsidRPr="002A60B8" w:rsidRDefault="00DB2D79" w:rsidP="002A60B8">
      <w:pPr>
        <w:pStyle w:val="Heading3"/>
      </w:pPr>
      <w:bookmarkStart w:id="56" w:name="_Toc104455555"/>
      <w:r>
        <w:t xml:space="preserve">2.4.3 </w:t>
      </w:r>
      <w:r w:rsidR="00C4157B" w:rsidRPr="002A60B8">
        <w:t>Design Of a Real Time Portable Low-Cost Multi-Channel Surface Electromyography System</w:t>
      </w:r>
      <w:r w:rsidR="00026DCD" w:rsidRPr="002A60B8">
        <w:fldChar w:fldCharType="begin" w:fldLock="1"/>
      </w:r>
      <w:r w:rsidR="00026DCD" w:rsidRPr="002A60B8">
        <w:instrText>ADDIN CSL_CITATION {"citationItems":[{"id":"ITEM-1","itemData":{"DOI":"10.1109/EMBC44109.2020.9176058","ISBN":"9781728119908","ISSN":"1557170X","abstract":"Surface and needle-based electromyography signals are used as diagnostic markers for detecting neuromuscular disorders. Existing systems that are used to acquire these signals are usually expensive and invasive in practice. A novel 8 channel surface EMG (sEMG) acquisition system is designed and developed to acquire signals for various upper limb movements in order to evaluate the motor impairment. The real time sEMG signals are generated from the muscle fibre movements, originated solely from the upper limb physical actions. Intuitively, sEMG signals characterize different actions performed by the upper limb, which is considered apt for assessing the improvement for post stroke patients undergoing routine physical therapy activities. The system is designed and assembled in a view to make it affordable and modular for easier proliferation, and extendable to motor classifying applications. The system was validated by recording realtime sEMG data using six differential electrodes for various finger and wrist actions. The signals are filtered and processed to develop a machine learning (ML) model to classify upper limb actions, and other electronic systems are designed in the portable form around the patch electrodes. A classifier was trained to predict each action and the accuracy of the classifier was assessed across different usage of channels. The accuracy of the classifier was improved by optimizing the number of electrodes as well as the spatial position of these electrodes. The sEMG circuit designed has the capacity to characterize wrists, and finger movements. The improvement observed in the sEMG signals should benefit the physiotherapists to plan further protocols in the prescribed rehabilitation program.","author":[{"dropping-particle":"","family":"Chandrasekhar","given":"Vinay","non-dropping-particle":"","parse-names":false,"suffix":""},{"dropping-particle":"","family":"Vazhayil","given":"Vikas","non-dropping-particle":"","parse-names":false,"suffix":""},{"dropping-particle":"","family":"Rao","given":"Madhav","non-dropping-particle":"","parse-names":false,"suffix":""}],"container-title":"Proceedings of the Annual International Conference of the IEEE Engineering in Medicine and Biology Society, EMBS","id":"ITEM-1","issued":{"date-parts":[["2020"]]},"page":"4138-4142","title":"Design of a real time portable low-cost multi-channel surface electromyography system to aid neuromuscular disorder and post stroke rehabilitation patients","type":"article-journal","volume":"2020-July"},"uris":["http://www.mendeley.com/documents/?uuid=8dd92c45-fe36-4379-a06b-afd028ffcaf1"]}],"mendeley":{"formattedCitation":"[6]","plainTextFormattedCitation":"[6]","previouslyFormattedCitation":"[6]"},"properties":{"noteIndex":0},"schema":"https://github.com/citation-style-language/schema/raw/master/csl-citation.json"}</w:instrText>
      </w:r>
      <w:r w:rsidR="00026DCD" w:rsidRPr="002A60B8">
        <w:fldChar w:fldCharType="separate"/>
      </w:r>
      <w:r w:rsidR="00026DCD" w:rsidRPr="002A60B8">
        <w:t>[6]</w:t>
      </w:r>
      <w:bookmarkEnd w:id="56"/>
      <w:r w:rsidR="00026DCD" w:rsidRPr="002A60B8">
        <w:fldChar w:fldCharType="end"/>
      </w:r>
    </w:p>
    <w:tbl>
      <w:tblPr>
        <w:tblStyle w:val="TableGrid"/>
        <w:tblW w:w="0" w:type="auto"/>
        <w:tblLook w:val="04A0" w:firstRow="1" w:lastRow="0" w:firstColumn="1" w:lastColumn="0" w:noHBand="0" w:noVBand="1"/>
      </w:tblPr>
      <w:tblGrid>
        <w:gridCol w:w="1223"/>
        <w:gridCol w:w="6987"/>
      </w:tblGrid>
      <w:tr w:rsidR="004E1966" w14:paraId="2E6AD2AB" w14:textId="77777777" w:rsidTr="00463481">
        <w:tc>
          <w:tcPr>
            <w:tcW w:w="1413" w:type="dxa"/>
          </w:tcPr>
          <w:p w14:paraId="4D2BCD86" w14:textId="77777777" w:rsidR="004E1966" w:rsidRDefault="004E1966" w:rsidP="00A31F81">
            <w:r>
              <w:t>Title (year)</w:t>
            </w:r>
          </w:p>
        </w:tc>
        <w:tc>
          <w:tcPr>
            <w:tcW w:w="7603" w:type="dxa"/>
          </w:tcPr>
          <w:p w14:paraId="43E7CB30" w14:textId="61D7CB35" w:rsidR="004E1966" w:rsidRPr="00FE39B0" w:rsidRDefault="004E1966" w:rsidP="00A31F81">
            <w:r w:rsidRPr="00FE39B0">
              <w:t>Design of a real time portable low-cost multi-channel surface</w:t>
            </w:r>
            <w:r w:rsidR="00C4157B" w:rsidRPr="00FE39B0">
              <w:t xml:space="preserve"> </w:t>
            </w:r>
            <w:r w:rsidRPr="00FE39B0">
              <w:t>electromyography system to aid neuromuscular disorder and post</w:t>
            </w:r>
            <w:r w:rsidR="00C4157B" w:rsidRPr="00FE39B0">
              <w:t xml:space="preserve"> </w:t>
            </w:r>
            <w:r w:rsidRPr="00FE39B0">
              <w:t>stroke rehabilitation patients (2020)</w:t>
            </w:r>
          </w:p>
        </w:tc>
      </w:tr>
      <w:tr w:rsidR="004E1966" w14:paraId="4108FAF3" w14:textId="77777777" w:rsidTr="00463481">
        <w:tc>
          <w:tcPr>
            <w:tcW w:w="1413" w:type="dxa"/>
          </w:tcPr>
          <w:p w14:paraId="5320C8FB" w14:textId="77777777" w:rsidR="004E1966" w:rsidRDefault="004E1966" w:rsidP="00A31F81">
            <w:r>
              <w:t>Findings</w:t>
            </w:r>
          </w:p>
        </w:tc>
        <w:tc>
          <w:tcPr>
            <w:tcW w:w="7603" w:type="dxa"/>
          </w:tcPr>
          <w:p w14:paraId="2A32BDB3" w14:textId="2445B2BC" w:rsidR="004E1966" w:rsidRPr="00877C3B" w:rsidRDefault="004E1966" w:rsidP="00A31F81">
            <w:pPr>
              <w:pStyle w:val="ListParagraph"/>
              <w:numPr>
                <w:ilvl w:val="0"/>
                <w:numId w:val="5"/>
              </w:numPr>
              <w:rPr>
                <w:sz w:val="24"/>
                <w:szCs w:val="24"/>
              </w:rPr>
            </w:pPr>
            <w:r w:rsidRPr="00877C3B">
              <w:rPr>
                <w:sz w:val="24"/>
                <w:szCs w:val="24"/>
              </w:rPr>
              <w:t xml:space="preserve">The objective of the research </w:t>
            </w:r>
            <w:r w:rsidR="004B2F86" w:rsidRPr="00877C3B">
              <w:rPr>
                <w:sz w:val="24"/>
                <w:szCs w:val="24"/>
              </w:rPr>
              <w:t>was</w:t>
            </w:r>
            <w:r w:rsidRPr="00877C3B">
              <w:rPr>
                <w:sz w:val="24"/>
                <w:szCs w:val="24"/>
              </w:rPr>
              <w:t xml:space="preserve"> to design a real time low-cost multichannel EMG acquisition system to aid neuromuscular disorder and post stroke rehabilitation patients.</w:t>
            </w:r>
          </w:p>
          <w:p w14:paraId="77A43CFD" w14:textId="6CCF034E" w:rsidR="004E1966" w:rsidRPr="00877C3B" w:rsidRDefault="004E1966" w:rsidP="00A31F81">
            <w:pPr>
              <w:pStyle w:val="ListParagraph"/>
              <w:numPr>
                <w:ilvl w:val="0"/>
                <w:numId w:val="5"/>
              </w:numPr>
              <w:rPr>
                <w:sz w:val="24"/>
                <w:szCs w:val="24"/>
              </w:rPr>
            </w:pPr>
            <w:r w:rsidRPr="00877C3B">
              <w:rPr>
                <w:sz w:val="24"/>
                <w:szCs w:val="24"/>
              </w:rPr>
              <w:t xml:space="preserve">The sEMG </w:t>
            </w:r>
            <w:r w:rsidR="004B2F86" w:rsidRPr="00877C3B">
              <w:rPr>
                <w:sz w:val="24"/>
                <w:szCs w:val="24"/>
              </w:rPr>
              <w:t>was</w:t>
            </w:r>
            <w:r w:rsidRPr="00877C3B">
              <w:rPr>
                <w:sz w:val="24"/>
                <w:szCs w:val="24"/>
              </w:rPr>
              <w:t xml:space="preserve"> designed to be modular with 8 separate channels and is made to be cost effective. </w:t>
            </w:r>
          </w:p>
          <w:p w14:paraId="72C4A241" w14:textId="6C7A9997" w:rsidR="004E1966" w:rsidRPr="00877C3B" w:rsidRDefault="004E1966" w:rsidP="00A31F81">
            <w:pPr>
              <w:pStyle w:val="ListParagraph"/>
              <w:numPr>
                <w:ilvl w:val="0"/>
                <w:numId w:val="5"/>
              </w:numPr>
              <w:rPr>
                <w:sz w:val="24"/>
                <w:szCs w:val="24"/>
              </w:rPr>
            </w:pPr>
            <w:r w:rsidRPr="00877C3B">
              <w:rPr>
                <w:sz w:val="24"/>
                <w:szCs w:val="24"/>
              </w:rPr>
              <w:lastRenderedPageBreak/>
              <w:t xml:space="preserve">The major components </w:t>
            </w:r>
            <w:r w:rsidR="004B2F86" w:rsidRPr="00877C3B">
              <w:rPr>
                <w:sz w:val="24"/>
                <w:szCs w:val="24"/>
              </w:rPr>
              <w:t>were</w:t>
            </w:r>
            <w:r w:rsidRPr="00877C3B">
              <w:rPr>
                <w:sz w:val="24"/>
                <w:szCs w:val="24"/>
              </w:rPr>
              <w:t xml:space="preserve"> electrodes connected to front end analog design, signal digitization and data storage and analysis.</w:t>
            </w:r>
          </w:p>
          <w:p w14:paraId="7C918AA0" w14:textId="716A2E55" w:rsidR="004E1966" w:rsidRPr="00877C3B" w:rsidRDefault="004E1966" w:rsidP="00A31F81">
            <w:pPr>
              <w:pStyle w:val="ListParagraph"/>
              <w:numPr>
                <w:ilvl w:val="0"/>
                <w:numId w:val="5"/>
              </w:numPr>
              <w:rPr>
                <w:sz w:val="24"/>
                <w:szCs w:val="24"/>
              </w:rPr>
            </w:pPr>
            <w:r w:rsidRPr="00877C3B">
              <w:rPr>
                <w:sz w:val="24"/>
                <w:szCs w:val="24"/>
              </w:rPr>
              <w:t xml:space="preserve">An instrumentation amplifier INA 106 (U1 in figure 2) was used to amplify the differential </w:t>
            </w:r>
            <w:r w:rsidR="004B2F86" w:rsidRPr="00877C3B">
              <w:rPr>
                <w:sz w:val="24"/>
                <w:szCs w:val="24"/>
              </w:rPr>
              <w:t>signal. Later</w:t>
            </w:r>
            <w:r w:rsidRPr="00877C3B">
              <w:rPr>
                <w:sz w:val="24"/>
                <w:szCs w:val="24"/>
              </w:rPr>
              <w:t>, the signal was further amplified in second stage through LM358DT</w:t>
            </w:r>
            <w:r w:rsidR="00C91DAB" w:rsidRPr="00877C3B">
              <w:rPr>
                <w:sz w:val="24"/>
                <w:szCs w:val="24"/>
              </w:rPr>
              <w:t xml:space="preserve"> </w:t>
            </w:r>
            <w:r w:rsidRPr="00877C3B">
              <w:rPr>
                <w:sz w:val="24"/>
                <w:szCs w:val="24"/>
              </w:rPr>
              <w:t>(U2A in fig 2) and lastly converted into digital signal by</w:t>
            </w:r>
            <w:r w:rsidR="0006543B" w:rsidRPr="00877C3B">
              <w:rPr>
                <w:sz w:val="24"/>
                <w:szCs w:val="24"/>
              </w:rPr>
              <w:t xml:space="preserve"> </w:t>
            </w:r>
            <w:r w:rsidRPr="00877C3B">
              <w:rPr>
                <w:sz w:val="24"/>
                <w:szCs w:val="24"/>
              </w:rPr>
              <w:t>LM358DT</w:t>
            </w:r>
            <w:r w:rsidR="00C91DAB" w:rsidRPr="00877C3B">
              <w:rPr>
                <w:sz w:val="24"/>
                <w:szCs w:val="24"/>
              </w:rPr>
              <w:t xml:space="preserve"> </w:t>
            </w:r>
            <w:r w:rsidRPr="00877C3B">
              <w:rPr>
                <w:sz w:val="24"/>
                <w:szCs w:val="24"/>
              </w:rPr>
              <w:t xml:space="preserve">(U2B in fig 2). </w:t>
            </w:r>
          </w:p>
          <w:p w14:paraId="7680156E" w14:textId="77777777" w:rsidR="004E1966" w:rsidRPr="00877C3B" w:rsidRDefault="004E1966" w:rsidP="00A31F81">
            <w:pPr>
              <w:pStyle w:val="ListParagraph"/>
              <w:numPr>
                <w:ilvl w:val="0"/>
                <w:numId w:val="5"/>
              </w:numPr>
              <w:rPr>
                <w:sz w:val="24"/>
                <w:szCs w:val="24"/>
              </w:rPr>
            </w:pPr>
            <w:r w:rsidRPr="00877C3B">
              <w:rPr>
                <w:sz w:val="24"/>
                <w:szCs w:val="24"/>
              </w:rPr>
              <w:t>Atmel SAM3X8E ARM Cortex- M3 board was used for microprocessor.</w:t>
            </w:r>
          </w:p>
          <w:p w14:paraId="68BF9204" w14:textId="77777777" w:rsidR="009E2139" w:rsidRPr="00877C3B" w:rsidRDefault="004E1966" w:rsidP="00AF46EE">
            <w:pPr>
              <w:pStyle w:val="ListParagraph"/>
              <w:jc w:val="center"/>
              <w:rPr>
                <w:sz w:val="24"/>
                <w:szCs w:val="24"/>
              </w:rPr>
            </w:pPr>
            <w:r w:rsidRPr="00877C3B">
              <w:rPr>
                <w:noProof/>
                <w:sz w:val="24"/>
                <w:szCs w:val="24"/>
              </w:rPr>
              <w:drawing>
                <wp:inline distT="0" distB="0" distL="0" distR="0" wp14:anchorId="64C6D1C3" wp14:editId="03D15C91">
                  <wp:extent cx="3476847" cy="2169478"/>
                  <wp:effectExtent l="0" t="0" r="0" b="2540"/>
                  <wp:docPr id="6" name="Picture 6"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 schematic&#10;&#10;Description automatically generated"/>
                          <pic:cNvPicPr>
                            <a:picLocks noChangeAspect="1" noChangeArrowheads="1"/>
                          </pic:cNvPicPr>
                        </pic:nvPicPr>
                        <pic:blipFill rotWithShape="1">
                          <a:blip r:embed="rId22">
                            <a:extLst>
                              <a:ext uri="{28A0092B-C50C-407E-A947-70E740481C1C}">
                                <a14:useLocalDpi xmlns:a14="http://schemas.microsoft.com/office/drawing/2010/main" val="0"/>
                              </a:ext>
                            </a:extLst>
                          </a:blip>
                          <a:srcRect r="-291" b="10848"/>
                          <a:stretch/>
                        </pic:blipFill>
                        <pic:spPr bwMode="auto">
                          <a:xfrm>
                            <a:off x="0" y="0"/>
                            <a:ext cx="3496240" cy="2181579"/>
                          </a:xfrm>
                          <a:prstGeom prst="rect">
                            <a:avLst/>
                          </a:prstGeom>
                          <a:noFill/>
                          <a:ln>
                            <a:noFill/>
                          </a:ln>
                          <a:extLst>
                            <a:ext uri="{53640926-AAD7-44D8-BBD7-CCE9431645EC}">
                              <a14:shadowObscured xmlns:a14="http://schemas.microsoft.com/office/drawing/2010/main"/>
                            </a:ext>
                          </a:extLst>
                        </pic:spPr>
                      </pic:pic>
                    </a:graphicData>
                  </a:graphic>
                </wp:inline>
              </w:drawing>
            </w:r>
          </w:p>
          <w:p w14:paraId="2AC32029" w14:textId="4AC8E456" w:rsidR="004E1966" w:rsidRPr="00877C3B" w:rsidRDefault="009E2139" w:rsidP="00A31F81">
            <w:pPr>
              <w:pStyle w:val="Caption"/>
              <w:rPr>
                <w:rFonts w:cstheme="minorHAnsi"/>
              </w:rPr>
            </w:pPr>
            <w:bookmarkStart w:id="57" w:name="_Toc86186927"/>
            <w:bookmarkStart w:id="58" w:name="_Toc86187168"/>
            <w:bookmarkStart w:id="59" w:name="_Toc104455617"/>
            <w:r w:rsidRPr="00877C3B">
              <w:t xml:space="preserve">Figure </w:t>
            </w:r>
            <w:r w:rsidRPr="00877C3B">
              <w:fldChar w:fldCharType="begin"/>
            </w:r>
            <w:r w:rsidRPr="00877C3B">
              <w:instrText xml:space="preserve"> SEQ Figure \* ARABIC </w:instrText>
            </w:r>
            <w:r w:rsidRPr="00877C3B">
              <w:fldChar w:fldCharType="separate"/>
            </w:r>
            <w:r w:rsidR="009E40CC">
              <w:rPr>
                <w:noProof/>
              </w:rPr>
              <w:t>8</w:t>
            </w:r>
            <w:r w:rsidRPr="00877C3B">
              <w:fldChar w:fldCharType="end"/>
            </w:r>
            <w:r w:rsidRPr="00877C3B">
              <w:t xml:space="preserve"> The block diagram of the EMG signal acquisition system</w:t>
            </w:r>
            <w:bookmarkEnd w:id="57"/>
            <w:bookmarkEnd w:id="58"/>
            <w:bookmarkEnd w:id="59"/>
          </w:p>
          <w:p w14:paraId="1AB5A0D6" w14:textId="77777777" w:rsidR="004E1966" w:rsidRPr="00877C3B" w:rsidRDefault="004E1966" w:rsidP="00A31F81">
            <w:pPr>
              <w:pStyle w:val="ListParagraph"/>
              <w:rPr>
                <w:sz w:val="24"/>
                <w:szCs w:val="24"/>
              </w:rPr>
            </w:pPr>
          </w:p>
          <w:p w14:paraId="7D813F25" w14:textId="77777777" w:rsidR="009E2139" w:rsidRPr="00877C3B" w:rsidRDefault="004E1966" w:rsidP="00AF46EE">
            <w:pPr>
              <w:pStyle w:val="ListParagraph"/>
              <w:jc w:val="center"/>
              <w:rPr>
                <w:sz w:val="24"/>
                <w:szCs w:val="24"/>
              </w:rPr>
            </w:pPr>
            <w:r w:rsidRPr="00877C3B">
              <w:rPr>
                <w:noProof/>
                <w:sz w:val="24"/>
                <w:szCs w:val="24"/>
              </w:rPr>
              <w:drawing>
                <wp:inline distT="0" distB="0" distL="0" distR="0" wp14:anchorId="11A4AF50" wp14:editId="16F5DE1A">
                  <wp:extent cx="3636335" cy="1576062"/>
                  <wp:effectExtent l="0" t="0" r="2540" b="5715"/>
                  <wp:docPr id="7" name="Picture 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schematic&#10;&#10;Description automatically generated"/>
                          <pic:cNvPicPr>
                            <a:picLocks noChangeAspect="1" noChangeArrowheads="1"/>
                          </pic:cNvPicPr>
                        </pic:nvPicPr>
                        <pic:blipFill rotWithShape="1">
                          <a:blip r:embed="rId23">
                            <a:extLst>
                              <a:ext uri="{28A0092B-C50C-407E-A947-70E740481C1C}">
                                <a14:useLocalDpi xmlns:a14="http://schemas.microsoft.com/office/drawing/2010/main" val="0"/>
                              </a:ext>
                            </a:extLst>
                          </a:blip>
                          <a:srcRect r="-1055" b="13989"/>
                          <a:stretch/>
                        </pic:blipFill>
                        <pic:spPr bwMode="auto">
                          <a:xfrm>
                            <a:off x="0" y="0"/>
                            <a:ext cx="3655867" cy="1584527"/>
                          </a:xfrm>
                          <a:prstGeom prst="rect">
                            <a:avLst/>
                          </a:prstGeom>
                          <a:noFill/>
                          <a:ln>
                            <a:noFill/>
                          </a:ln>
                          <a:extLst>
                            <a:ext uri="{53640926-AAD7-44D8-BBD7-CCE9431645EC}">
                              <a14:shadowObscured xmlns:a14="http://schemas.microsoft.com/office/drawing/2010/main"/>
                            </a:ext>
                          </a:extLst>
                        </pic:spPr>
                      </pic:pic>
                    </a:graphicData>
                  </a:graphic>
                </wp:inline>
              </w:drawing>
            </w:r>
          </w:p>
          <w:p w14:paraId="44E7E059" w14:textId="7762258F" w:rsidR="004E1966" w:rsidRPr="00877C3B" w:rsidRDefault="009E2139" w:rsidP="00A31F81">
            <w:pPr>
              <w:pStyle w:val="Caption"/>
              <w:rPr>
                <w:rFonts w:cstheme="minorHAnsi"/>
              </w:rPr>
            </w:pPr>
            <w:bookmarkStart w:id="60" w:name="_Toc86186928"/>
            <w:bookmarkStart w:id="61" w:name="_Toc86187169"/>
            <w:bookmarkStart w:id="62" w:name="_Toc104455618"/>
            <w:r w:rsidRPr="00877C3B">
              <w:t xml:space="preserve">Figure </w:t>
            </w:r>
            <w:r w:rsidRPr="00877C3B">
              <w:fldChar w:fldCharType="begin"/>
            </w:r>
            <w:r w:rsidRPr="00877C3B">
              <w:instrText xml:space="preserve"> SEQ Figure \* ARABIC </w:instrText>
            </w:r>
            <w:r w:rsidRPr="00877C3B">
              <w:fldChar w:fldCharType="separate"/>
            </w:r>
            <w:r w:rsidR="009E40CC">
              <w:rPr>
                <w:noProof/>
              </w:rPr>
              <w:t>9</w:t>
            </w:r>
            <w:r w:rsidRPr="00877C3B">
              <w:fldChar w:fldCharType="end"/>
            </w:r>
            <w:r w:rsidRPr="00877C3B">
              <w:t xml:space="preserve"> The circuit diagram of a single channel EMG amplifier</w:t>
            </w:r>
            <w:bookmarkEnd w:id="60"/>
            <w:bookmarkEnd w:id="61"/>
            <w:bookmarkEnd w:id="62"/>
          </w:p>
          <w:p w14:paraId="0E968F6D" w14:textId="77777777" w:rsidR="004E1966" w:rsidRPr="00877C3B" w:rsidRDefault="004E1966" w:rsidP="00A31F81"/>
        </w:tc>
      </w:tr>
      <w:tr w:rsidR="004E1966" w14:paraId="15B77201" w14:textId="77777777" w:rsidTr="00463481">
        <w:tc>
          <w:tcPr>
            <w:tcW w:w="1413" w:type="dxa"/>
          </w:tcPr>
          <w:p w14:paraId="10901884" w14:textId="77777777" w:rsidR="004E1966" w:rsidRDefault="004E1966" w:rsidP="00A31F81">
            <w:r>
              <w:lastRenderedPageBreak/>
              <w:t>Pros</w:t>
            </w:r>
          </w:p>
        </w:tc>
        <w:tc>
          <w:tcPr>
            <w:tcW w:w="7603" w:type="dxa"/>
          </w:tcPr>
          <w:p w14:paraId="03094A70" w14:textId="46DE733E" w:rsidR="004E1966" w:rsidRPr="00877C3B" w:rsidRDefault="004E1966" w:rsidP="00A31F81">
            <w:pPr>
              <w:pStyle w:val="ListParagraph"/>
              <w:numPr>
                <w:ilvl w:val="0"/>
                <w:numId w:val="6"/>
              </w:numPr>
              <w:rPr>
                <w:sz w:val="24"/>
                <w:szCs w:val="24"/>
              </w:rPr>
            </w:pPr>
            <w:r w:rsidRPr="00877C3B">
              <w:rPr>
                <w:sz w:val="24"/>
                <w:szCs w:val="24"/>
              </w:rPr>
              <w:t>The sEMG ha</w:t>
            </w:r>
            <w:r w:rsidR="004B2F86" w:rsidRPr="00877C3B">
              <w:rPr>
                <w:sz w:val="24"/>
                <w:szCs w:val="24"/>
              </w:rPr>
              <w:t>d</w:t>
            </w:r>
            <w:r w:rsidRPr="00877C3B">
              <w:rPr>
                <w:sz w:val="24"/>
                <w:szCs w:val="24"/>
              </w:rPr>
              <w:t xml:space="preserve"> 8 channels for EMG signal.</w:t>
            </w:r>
          </w:p>
          <w:p w14:paraId="16794CEF" w14:textId="2CA26D32" w:rsidR="004E1966" w:rsidRPr="00877C3B" w:rsidRDefault="004E1966" w:rsidP="00A31F81">
            <w:pPr>
              <w:pStyle w:val="ListParagraph"/>
              <w:numPr>
                <w:ilvl w:val="0"/>
                <w:numId w:val="6"/>
              </w:numPr>
              <w:rPr>
                <w:sz w:val="24"/>
                <w:szCs w:val="24"/>
              </w:rPr>
            </w:pPr>
            <w:r w:rsidRPr="00877C3B">
              <w:rPr>
                <w:sz w:val="24"/>
                <w:szCs w:val="24"/>
              </w:rPr>
              <w:t xml:space="preserve">The EMG sensors </w:t>
            </w:r>
            <w:r w:rsidR="004B2F86" w:rsidRPr="00877C3B">
              <w:rPr>
                <w:sz w:val="24"/>
                <w:szCs w:val="24"/>
              </w:rPr>
              <w:t>were</w:t>
            </w:r>
            <w:r w:rsidRPr="00877C3B">
              <w:rPr>
                <w:sz w:val="24"/>
                <w:szCs w:val="24"/>
              </w:rPr>
              <w:t xml:space="preserve"> all in the same PCB.</w:t>
            </w:r>
          </w:p>
          <w:p w14:paraId="468920AD" w14:textId="4D676B18" w:rsidR="004E1966" w:rsidRPr="00877C3B" w:rsidRDefault="00720CDD" w:rsidP="00A31F81">
            <w:pPr>
              <w:pStyle w:val="ListParagraph"/>
              <w:numPr>
                <w:ilvl w:val="0"/>
                <w:numId w:val="6"/>
              </w:numPr>
              <w:rPr>
                <w:sz w:val="24"/>
                <w:szCs w:val="24"/>
              </w:rPr>
            </w:pPr>
            <w:r w:rsidRPr="00877C3B">
              <w:rPr>
                <w:sz w:val="24"/>
                <w:szCs w:val="24"/>
              </w:rPr>
              <w:lastRenderedPageBreak/>
              <w:t>The system c</w:t>
            </w:r>
            <w:r w:rsidR="004E1966" w:rsidRPr="00877C3B">
              <w:rPr>
                <w:sz w:val="24"/>
                <w:szCs w:val="24"/>
              </w:rPr>
              <w:t>an do data analysis on the classification and accuracy of the EMG signal.</w:t>
            </w:r>
          </w:p>
        </w:tc>
      </w:tr>
      <w:tr w:rsidR="004E1966" w14:paraId="5780BCD0" w14:textId="77777777" w:rsidTr="00463481">
        <w:tc>
          <w:tcPr>
            <w:tcW w:w="1413" w:type="dxa"/>
          </w:tcPr>
          <w:p w14:paraId="399D4C15" w14:textId="77777777" w:rsidR="004E1966" w:rsidRDefault="004E1966" w:rsidP="00A31F81">
            <w:r>
              <w:lastRenderedPageBreak/>
              <w:t>Cons</w:t>
            </w:r>
          </w:p>
        </w:tc>
        <w:tc>
          <w:tcPr>
            <w:tcW w:w="7603" w:type="dxa"/>
          </w:tcPr>
          <w:p w14:paraId="627C928D" w14:textId="77777777" w:rsidR="004E1966" w:rsidRPr="00877C3B" w:rsidRDefault="004E1966" w:rsidP="00A31F81">
            <w:pPr>
              <w:pStyle w:val="ListParagraph"/>
              <w:numPr>
                <w:ilvl w:val="0"/>
                <w:numId w:val="7"/>
              </w:numPr>
              <w:rPr>
                <w:sz w:val="24"/>
                <w:szCs w:val="24"/>
              </w:rPr>
            </w:pPr>
            <w:r w:rsidRPr="00877C3B">
              <w:rPr>
                <w:sz w:val="24"/>
                <w:szCs w:val="24"/>
              </w:rPr>
              <w:t xml:space="preserve">The cost was around 200 usd which was mostly from the instrumentation amplifier ICs. </w:t>
            </w:r>
          </w:p>
          <w:p w14:paraId="600F0BA7" w14:textId="77777777" w:rsidR="004E1966" w:rsidRPr="00877C3B" w:rsidRDefault="004E1966" w:rsidP="00A31F81">
            <w:pPr>
              <w:pStyle w:val="ListParagraph"/>
              <w:numPr>
                <w:ilvl w:val="0"/>
                <w:numId w:val="7"/>
              </w:numPr>
              <w:rPr>
                <w:sz w:val="24"/>
                <w:szCs w:val="24"/>
              </w:rPr>
            </w:pPr>
            <w:r w:rsidRPr="00877C3B">
              <w:rPr>
                <w:sz w:val="24"/>
                <w:szCs w:val="24"/>
              </w:rPr>
              <w:t>USB connectivity with PC for data storage and analysis.</w:t>
            </w:r>
          </w:p>
          <w:p w14:paraId="3C3EFD1B" w14:textId="77777777" w:rsidR="004E1966" w:rsidRPr="00877C3B" w:rsidRDefault="004E1966" w:rsidP="00A31F81">
            <w:pPr>
              <w:pStyle w:val="ListParagraph"/>
              <w:numPr>
                <w:ilvl w:val="0"/>
                <w:numId w:val="7"/>
              </w:numPr>
              <w:rPr>
                <w:sz w:val="24"/>
                <w:szCs w:val="24"/>
              </w:rPr>
            </w:pPr>
            <w:r w:rsidRPr="00877C3B">
              <w:rPr>
                <w:sz w:val="24"/>
                <w:szCs w:val="24"/>
              </w:rPr>
              <w:t>The accuracy was decreased with the larger number of electrodes used.</w:t>
            </w:r>
          </w:p>
        </w:tc>
      </w:tr>
    </w:tbl>
    <w:p w14:paraId="66FE42BA" w14:textId="77777777" w:rsidR="00A229B0" w:rsidRDefault="00A229B0" w:rsidP="00A31F81"/>
    <w:p w14:paraId="17386747" w14:textId="0661CA82" w:rsidR="004E1029" w:rsidRPr="002A60B8" w:rsidRDefault="00DB2D79" w:rsidP="002A60B8">
      <w:pPr>
        <w:pStyle w:val="Heading3"/>
      </w:pPr>
      <w:bookmarkStart w:id="63" w:name="_Toc104455556"/>
      <w:r>
        <w:t xml:space="preserve">2.4.4 </w:t>
      </w:r>
      <w:r w:rsidR="004E1029" w:rsidRPr="002A60B8">
        <w:t>Low-Cost Wearable Multichannel Surface EMG Acquisition for Prosthetic Hand Control</w:t>
      </w:r>
      <w:r w:rsidR="00026DCD" w:rsidRPr="002A60B8">
        <w:fldChar w:fldCharType="begin" w:fldLock="1"/>
      </w:r>
      <w:r w:rsidR="00BE459D" w:rsidRPr="002A60B8">
        <w:instrText>ADDIN CSL_CITATION {"citationItems":[{"id":"ITEM-1","itemData":{"DOI":"10.1109/IWASI.2015.7184964","ISBN":"9781479989805","abstract":"Prosthetic hand control based on the acquisition and processing of surface electromyography signals (sEMG) is a well-established method that makes use of the electric potentials evoked by the physiological contraction processes of one or more muscles. Furthermore intelligent mobile medical devices are on the brink of introducing safe and highly sophisticated systems to help a broad patient community to regain a considerable amount of life quality. The major challenges which are inherent in such integrated system's design are mainly to be found in obtaining a compact system with a long mobile autonomy, capable of delivering the required signal requirements for EMG based prosthetic control with up to 32 simultaneous acquisition channels and - with an eye on a possible future exploitation as a medical device - a proper perspective on a low priced system. Therefore, according to these requirements we present a wireless, mobile platform for acquisition and communication of sEMG signals embedded into a complete mobile control system structure. This environment further includes a portable device such as a laptop providing the necessary computational power for the control and a commercially available robotic hand-prosthesis. Means of communication among those devices are based on the Bluetooth standard. We show, that the developed low cost mobile device can be used for proper prosthesis control and that the device can rely on a continuous operation for the usual daily life usage of a patient.","author":[{"dropping-particle":"","family":"Brunelli","given":"Davide","non-dropping-particle":"","parse-names":false,"suffix":""},{"dropping-particle":"","family":"Tadesse","given":"Andualem Maereg","non-dropping-particle":"","parse-names":false,"suffix":""},{"dropping-particle":"","family":"Vodermayer","given":"Bernhard","non-dropping-particle":"","parse-names":false,"suffix":""},{"dropping-particle":"","family":"Nowak","given":"Markus","non-dropping-particle":"","parse-names":false,"suffix":""},{"dropping-particle":"","family":"Castellini","given":"Claudio","non-dropping-particle":"","parse-names":false,"suffix":""}],"container-title":"Proceedings - 2015 6th IEEE International Workshop on Advances in Sensors and Interfaces, IWASI 2015","id":"ITEM-1","issued":{"date-parts":[["2015"]]},"page":"94-99","publisher":"IEEE","title":"Low-cost wearable multichannel surface EMG acquisition for prosthetic hand control","type":"article-journal"},"uris":["http://www.mendeley.com/documents/?uuid=2c67485f-87a6-4a2c-97af-ff27f3599d17"]}],"mendeley":{"formattedCitation":"[22]","plainTextFormattedCitation":"[22]","previouslyFormattedCitation":"[22]"},"properties":{"noteIndex":0},"schema":"https://github.com/citation-style-language/schema/raw/master/csl-citation.json"}</w:instrText>
      </w:r>
      <w:r w:rsidR="00026DCD" w:rsidRPr="002A60B8">
        <w:fldChar w:fldCharType="separate"/>
      </w:r>
      <w:r w:rsidR="00BE2918" w:rsidRPr="002A60B8">
        <w:t>[22]</w:t>
      </w:r>
      <w:bookmarkEnd w:id="63"/>
      <w:r w:rsidR="00026DCD" w:rsidRPr="002A60B8">
        <w:fldChar w:fldCharType="end"/>
      </w:r>
    </w:p>
    <w:tbl>
      <w:tblPr>
        <w:tblStyle w:val="TableGrid"/>
        <w:tblW w:w="0" w:type="auto"/>
        <w:tblLook w:val="04A0" w:firstRow="1" w:lastRow="0" w:firstColumn="1" w:lastColumn="0" w:noHBand="0" w:noVBand="1"/>
      </w:tblPr>
      <w:tblGrid>
        <w:gridCol w:w="1090"/>
        <w:gridCol w:w="7120"/>
      </w:tblGrid>
      <w:tr w:rsidR="004E1966" w14:paraId="44D83523" w14:textId="77777777" w:rsidTr="00463481">
        <w:tc>
          <w:tcPr>
            <w:tcW w:w="1413" w:type="dxa"/>
          </w:tcPr>
          <w:p w14:paraId="08EAE93C" w14:textId="77777777" w:rsidR="004E1966" w:rsidRDefault="004E1966" w:rsidP="00A31F81">
            <w:r>
              <w:t>Title (year)</w:t>
            </w:r>
          </w:p>
        </w:tc>
        <w:tc>
          <w:tcPr>
            <w:tcW w:w="7603" w:type="dxa"/>
          </w:tcPr>
          <w:p w14:paraId="71D99FE6" w14:textId="76C170A4" w:rsidR="004E1966" w:rsidRPr="00FE39B0" w:rsidRDefault="004E1966" w:rsidP="00A31F81">
            <w:r w:rsidRPr="00FE39B0">
              <w:t>Low-cost wearable Multichannel Surface EMG</w:t>
            </w:r>
            <w:r w:rsidR="004E1029" w:rsidRPr="00FE39B0">
              <w:t xml:space="preserve"> </w:t>
            </w:r>
            <w:r w:rsidRPr="00FE39B0">
              <w:t>Acquisition for Prosthetic Hand Control (2015)</w:t>
            </w:r>
          </w:p>
        </w:tc>
      </w:tr>
      <w:tr w:rsidR="004E1966" w14:paraId="73D61598" w14:textId="77777777" w:rsidTr="00463481">
        <w:tc>
          <w:tcPr>
            <w:tcW w:w="1413" w:type="dxa"/>
          </w:tcPr>
          <w:p w14:paraId="357B5FD9" w14:textId="77777777" w:rsidR="004E1966" w:rsidRDefault="004E1966" w:rsidP="00A31F81">
            <w:r>
              <w:t>Findings</w:t>
            </w:r>
          </w:p>
        </w:tc>
        <w:tc>
          <w:tcPr>
            <w:tcW w:w="7603" w:type="dxa"/>
          </w:tcPr>
          <w:p w14:paraId="5918E365" w14:textId="0082232D" w:rsidR="004E1966" w:rsidRPr="00877C3B" w:rsidRDefault="004E1966" w:rsidP="00A31F81">
            <w:pPr>
              <w:pStyle w:val="ListParagraph"/>
              <w:numPr>
                <w:ilvl w:val="0"/>
                <w:numId w:val="10"/>
              </w:numPr>
              <w:rPr>
                <w:sz w:val="24"/>
                <w:szCs w:val="24"/>
              </w:rPr>
            </w:pPr>
            <w:r w:rsidRPr="00877C3B">
              <w:rPr>
                <w:sz w:val="24"/>
                <w:szCs w:val="24"/>
              </w:rPr>
              <w:t xml:space="preserve">The objective of the research </w:t>
            </w:r>
            <w:r w:rsidR="00547549" w:rsidRPr="00877C3B">
              <w:rPr>
                <w:sz w:val="24"/>
                <w:szCs w:val="24"/>
              </w:rPr>
              <w:t>was</w:t>
            </w:r>
            <w:r w:rsidRPr="00877C3B">
              <w:rPr>
                <w:sz w:val="24"/>
                <w:szCs w:val="24"/>
              </w:rPr>
              <w:t xml:space="preserve"> to reenable the natural way of controlling the lost hand using prosthetic hand controlled by low-cost wearable multichannel sEMG.</w:t>
            </w:r>
          </w:p>
          <w:p w14:paraId="2AD8722F" w14:textId="68E6DCC6" w:rsidR="004E1966" w:rsidRPr="00877C3B" w:rsidRDefault="004E1966" w:rsidP="00A31F81">
            <w:pPr>
              <w:pStyle w:val="ListParagraph"/>
              <w:numPr>
                <w:ilvl w:val="0"/>
                <w:numId w:val="10"/>
              </w:numPr>
              <w:rPr>
                <w:sz w:val="24"/>
                <w:szCs w:val="24"/>
              </w:rPr>
            </w:pPr>
            <w:r w:rsidRPr="00877C3B">
              <w:rPr>
                <w:sz w:val="24"/>
                <w:szCs w:val="24"/>
              </w:rPr>
              <w:t xml:space="preserve">The paper proposed an idea develop a wearable sEMG to control the prosthetic hand which has three major parts that </w:t>
            </w:r>
            <w:r w:rsidR="005249A9" w:rsidRPr="00877C3B">
              <w:rPr>
                <w:sz w:val="24"/>
                <w:szCs w:val="24"/>
              </w:rPr>
              <w:t>were</w:t>
            </w:r>
            <w:r w:rsidRPr="00877C3B">
              <w:rPr>
                <w:sz w:val="24"/>
                <w:szCs w:val="24"/>
              </w:rPr>
              <w:t xml:space="preserve"> the sEMG acquisition board, mobile processing device and control interface to the prosthetic hand.</w:t>
            </w:r>
          </w:p>
          <w:p w14:paraId="4CA13C68" w14:textId="531AF0A2" w:rsidR="004E1966" w:rsidRPr="00877C3B" w:rsidRDefault="004E1966" w:rsidP="00A31F81">
            <w:pPr>
              <w:pStyle w:val="ListParagraph"/>
              <w:numPr>
                <w:ilvl w:val="0"/>
                <w:numId w:val="10"/>
              </w:numPr>
              <w:rPr>
                <w:sz w:val="24"/>
                <w:szCs w:val="24"/>
              </w:rPr>
            </w:pPr>
            <w:r w:rsidRPr="00877C3B">
              <w:rPr>
                <w:sz w:val="24"/>
                <w:szCs w:val="24"/>
              </w:rPr>
              <w:t xml:space="preserve">The otto bock 13E200 sEMG electrodes </w:t>
            </w:r>
            <w:r w:rsidR="005249A9" w:rsidRPr="00877C3B">
              <w:rPr>
                <w:sz w:val="24"/>
                <w:szCs w:val="24"/>
              </w:rPr>
              <w:t>were</w:t>
            </w:r>
            <w:r w:rsidRPr="00877C3B">
              <w:rPr>
                <w:sz w:val="24"/>
                <w:szCs w:val="24"/>
              </w:rPr>
              <w:t xml:space="preserve"> used to pick the signals and the MSP430F5529 by Texas Instrument microcontroller would process the analog signal through its ADC pins.</w:t>
            </w:r>
          </w:p>
          <w:p w14:paraId="31CA3F58" w14:textId="77777777" w:rsidR="001F0548" w:rsidRPr="00877C3B" w:rsidRDefault="004E1966" w:rsidP="00A31F81">
            <w:r w:rsidRPr="00877C3B">
              <w:rPr>
                <w:noProof/>
              </w:rPr>
              <w:lastRenderedPageBreak/>
              <w:drawing>
                <wp:inline distT="0" distB="0" distL="0" distR="0" wp14:anchorId="210CB087" wp14:editId="5E91DBC0">
                  <wp:extent cx="4544201" cy="2949934"/>
                  <wp:effectExtent l="0" t="0" r="8890" b="317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a:picLocks noChangeAspect="1" noChangeArrowheads="1"/>
                          </pic:cNvPicPr>
                        </pic:nvPicPr>
                        <pic:blipFill rotWithShape="1">
                          <a:blip r:embed="rId24">
                            <a:extLst>
                              <a:ext uri="{28A0092B-C50C-407E-A947-70E740481C1C}">
                                <a14:useLocalDpi xmlns:a14="http://schemas.microsoft.com/office/drawing/2010/main" val="0"/>
                              </a:ext>
                            </a:extLst>
                          </a:blip>
                          <a:srcRect r="4106" b="14195"/>
                          <a:stretch/>
                        </pic:blipFill>
                        <pic:spPr bwMode="auto">
                          <a:xfrm>
                            <a:off x="0" y="0"/>
                            <a:ext cx="4563138" cy="2962227"/>
                          </a:xfrm>
                          <a:prstGeom prst="rect">
                            <a:avLst/>
                          </a:prstGeom>
                          <a:noFill/>
                          <a:ln>
                            <a:noFill/>
                          </a:ln>
                          <a:extLst>
                            <a:ext uri="{53640926-AAD7-44D8-BBD7-CCE9431645EC}">
                              <a14:shadowObscured xmlns:a14="http://schemas.microsoft.com/office/drawing/2010/main"/>
                            </a:ext>
                          </a:extLst>
                        </pic:spPr>
                      </pic:pic>
                    </a:graphicData>
                  </a:graphic>
                </wp:inline>
              </w:drawing>
            </w:r>
          </w:p>
          <w:p w14:paraId="6097389F" w14:textId="191FE738" w:rsidR="004E1966" w:rsidRPr="00877C3B" w:rsidRDefault="001F0548" w:rsidP="00A31F81">
            <w:pPr>
              <w:pStyle w:val="Caption"/>
            </w:pPr>
            <w:bookmarkStart w:id="64" w:name="_Toc86186929"/>
            <w:bookmarkStart w:id="65" w:name="_Toc86187170"/>
            <w:bookmarkStart w:id="66" w:name="_Toc104455619"/>
            <w:r w:rsidRPr="00877C3B">
              <w:t xml:space="preserve">Figure </w:t>
            </w:r>
            <w:r w:rsidRPr="00877C3B">
              <w:fldChar w:fldCharType="begin"/>
            </w:r>
            <w:r w:rsidRPr="00877C3B">
              <w:instrText xml:space="preserve"> SEQ Figure \* ARABIC </w:instrText>
            </w:r>
            <w:r w:rsidRPr="00877C3B">
              <w:fldChar w:fldCharType="separate"/>
            </w:r>
            <w:r w:rsidR="009E40CC">
              <w:rPr>
                <w:noProof/>
              </w:rPr>
              <w:t>10</w:t>
            </w:r>
            <w:r w:rsidRPr="00877C3B">
              <w:fldChar w:fldCharType="end"/>
            </w:r>
            <w:r w:rsidRPr="00877C3B">
              <w:t xml:space="preserve"> The </w:t>
            </w:r>
            <w:r w:rsidR="00DC0EC5" w:rsidRPr="00877C3B">
              <w:t>structure of the EMG acquisition system</w:t>
            </w:r>
            <w:bookmarkEnd w:id="64"/>
            <w:bookmarkEnd w:id="65"/>
            <w:bookmarkEnd w:id="66"/>
          </w:p>
          <w:p w14:paraId="2464199C" w14:textId="77777777" w:rsidR="004E1966" w:rsidRPr="00877C3B" w:rsidRDefault="004E1966" w:rsidP="00A31F81"/>
          <w:p w14:paraId="6B31DE85" w14:textId="77777777" w:rsidR="00DC0EC5" w:rsidRPr="00877C3B" w:rsidRDefault="004E1966" w:rsidP="00A31F81">
            <w:r w:rsidRPr="00877C3B">
              <w:rPr>
                <w:noProof/>
              </w:rPr>
              <w:drawing>
                <wp:inline distT="0" distB="0" distL="0" distR="0" wp14:anchorId="7B70D90D" wp14:editId="2BED197E">
                  <wp:extent cx="4249365" cy="2934586"/>
                  <wp:effectExtent l="0" t="0" r="0" b="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a:picLocks noChangeAspect="1" noChangeArrowheads="1"/>
                          </pic:cNvPicPr>
                        </pic:nvPicPr>
                        <pic:blipFill rotWithShape="1">
                          <a:blip r:embed="rId25">
                            <a:extLst>
                              <a:ext uri="{28A0092B-C50C-407E-A947-70E740481C1C}">
                                <a14:useLocalDpi xmlns:a14="http://schemas.microsoft.com/office/drawing/2010/main" val="0"/>
                              </a:ext>
                            </a:extLst>
                          </a:blip>
                          <a:srcRect l="1" r="242" b="13408"/>
                          <a:stretch/>
                        </pic:blipFill>
                        <pic:spPr bwMode="auto">
                          <a:xfrm>
                            <a:off x="0" y="0"/>
                            <a:ext cx="4257283" cy="2940054"/>
                          </a:xfrm>
                          <a:prstGeom prst="rect">
                            <a:avLst/>
                          </a:prstGeom>
                          <a:noFill/>
                          <a:ln>
                            <a:noFill/>
                          </a:ln>
                          <a:extLst>
                            <a:ext uri="{53640926-AAD7-44D8-BBD7-CCE9431645EC}">
                              <a14:shadowObscured xmlns:a14="http://schemas.microsoft.com/office/drawing/2010/main"/>
                            </a:ext>
                          </a:extLst>
                        </pic:spPr>
                      </pic:pic>
                    </a:graphicData>
                  </a:graphic>
                </wp:inline>
              </w:drawing>
            </w:r>
          </w:p>
          <w:p w14:paraId="2F373417" w14:textId="446EC42C" w:rsidR="004E1966" w:rsidRPr="00877C3B" w:rsidRDefault="00DC0EC5" w:rsidP="00A31F81">
            <w:pPr>
              <w:pStyle w:val="Caption"/>
            </w:pPr>
            <w:bookmarkStart w:id="67" w:name="_Toc86186930"/>
            <w:bookmarkStart w:id="68" w:name="_Toc86187171"/>
            <w:bookmarkStart w:id="69" w:name="_Toc104455620"/>
            <w:r w:rsidRPr="00877C3B">
              <w:t xml:space="preserve">Figure </w:t>
            </w:r>
            <w:r w:rsidRPr="00877C3B">
              <w:fldChar w:fldCharType="begin"/>
            </w:r>
            <w:r w:rsidRPr="00877C3B">
              <w:instrText xml:space="preserve"> SEQ Figure \* ARABIC </w:instrText>
            </w:r>
            <w:r w:rsidRPr="00877C3B">
              <w:fldChar w:fldCharType="separate"/>
            </w:r>
            <w:r w:rsidR="009E40CC">
              <w:rPr>
                <w:noProof/>
              </w:rPr>
              <w:t>11</w:t>
            </w:r>
            <w:r w:rsidRPr="00877C3B">
              <w:fldChar w:fldCharType="end"/>
            </w:r>
            <w:r w:rsidRPr="00877C3B">
              <w:t xml:space="preserve"> The block diagram of the </w:t>
            </w:r>
            <w:r w:rsidR="000D2A01" w:rsidRPr="00877C3B">
              <w:t>EMG acquisition system</w:t>
            </w:r>
            <w:bookmarkEnd w:id="67"/>
            <w:bookmarkEnd w:id="68"/>
            <w:bookmarkEnd w:id="69"/>
          </w:p>
        </w:tc>
      </w:tr>
      <w:tr w:rsidR="004E1966" w14:paraId="2F5057B5" w14:textId="77777777" w:rsidTr="00463481">
        <w:tc>
          <w:tcPr>
            <w:tcW w:w="1413" w:type="dxa"/>
          </w:tcPr>
          <w:p w14:paraId="77074DBE" w14:textId="77777777" w:rsidR="004E1966" w:rsidRDefault="004E1966" w:rsidP="00A31F81">
            <w:r>
              <w:lastRenderedPageBreak/>
              <w:t>Pros</w:t>
            </w:r>
          </w:p>
        </w:tc>
        <w:tc>
          <w:tcPr>
            <w:tcW w:w="7603" w:type="dxa"/>
          </w:tcPr>
          <w:p w14:paraId="6E3E7705" w14:textId="7E995279" w:rsidR="004E1966" w:rsidRPr="00877C3B" w:rsidRDefault="004E1966" w:rsidP="00A31F81">
            <w:pPr>
              <w:pStyle w:val="ListParagraph"/>
              <w:numPr>
                <w:ilvl w:val="0"/>
                <w:numId w:val="8"/>
              </w:numPr>
              <w:rPr>
                <w:sz w:val="24"/>
                <w:szCs w:val="24"/>
              </w:rPr>
            </w:pPr>
            <w:r w:rsidRPr="00877C3B">
              <w:rPr>
                <w:sz w:val="24"/>
                <w:szCs w:val="24"/>
              </w:rPr>
              <w:t xml:space="preserve">The acquisition and pre-processing part </w:t>
            </w:r>
            <w:r w:rsidR="0090684A" w:rsidRPr="00877C3B">
              <w:rPr>
                <w:sz w:val="24"/>
                <w:szCs w:val="24"/>
              </w:rPr>
              <w:t>were</w:t>
            </w:r>
            <w:r w:rsidRPr="00877C3B">
              <w:rPr>
                <w:sz w:val="24"/>
                <w:szCs w:val="24"/>
              </w:rPr>
              <w:t xml:space="preserve"> moved directly in a board the patient can wear comfortably in the arm close to the set of the sEMG probes.</w:t>
            </w:r>
          </w:p>
          <w:p w14:paraId="6D68E48A" w14:textId="77777777" w:rsidR="004E1966" w:rsidRPr="00877C3B" w:rsidRDefault="004E1966" w:rsidP="00A31F81">
            <w:pPr>
              <w:pStyle w:val="ListParagraph"/>
              <w:numPr>
                <w:ilvl w:val="0"/>
                <w:numId w:val="8"/>
              </w:numPr>
              <w:rPr>
                <w:sz w:val="24"/>
                <w:szCs w:val="24"/>
              </w:rPr>
            </w:pPr>
            <w:r w:rsidRPr="00877C3B">
              <w:rPr>
                <w:sz w:val="24"/>
                <w:szCs w:val="24"/>
              </w:rPr>
              <w:t>The data was transferred through Bluetooth connection to the mobile device.</w:t>
            </w:r>
          </w:p>
          <w:p w14:paraId="6C14675C" w14:textId="77777777" w:rsidR="004E1966" w:rsidRPr="00877C3B" w:rsidRDefault="004E1966" w:rsidP="00A31F81">
            <w:pPr>
              <w:pStyle w:val="ListParagraph"/>
              <w:numPr>
                <w:ilvl w:val="0"/>
                <w:numId w:val="8"/>
              </w:numPr>
              <w:rPr>
                <w:sz w:val="24"/>
                <w:szCs w:val="24"/>
              </w:rPr>
            </w:pPr>
            <w:r w:rsidRPr="00877C3B">
              <w:rPr>
                <w:sz w:val="24"/>
                <w:szCs w:val="24"/>
              </w:rPr>
              <w:lastRenderedPageBreak/>
              <w:t>Pattern recognition and machine learning technique were used for data analysis.</w:t>
            </w:r>
          </w:p>
          <w:p w14:paraId="65CE1D8B" w14:textId="4C102DF4" w:rsidR="004E1966" w:rsidRPr="00877C3B" w:rsidRDefault="0090684A" w:rsidP="00A31F81">
            <w:pPr>
              <w:pStyle w:val="ListParagraph"/>
              <w:numPr>
                <w:ilvl w:val="0"/>
                <w:numId w:val="8"/>
              </w:numPr>
              <w:rPr>
                <w:sz w:val="24"/>
                <w:szCs w:val="24"/>
              </w:rPr>
            </w:pPr>
            <w:r w:rsidRPr="00877C3B">
              <w:rPr>
                <w:sz w:val="24"/>
                <w:szCs w:val="24"/>
              </w:rPr>
              <w:t>The device h</w:t>
            </w:r>
            <w:r w:rsidR="004E1966" w:rsidRPr="00877C3B">
              <w:rPr>
                <w:sz w:val="24"/>
                <w:szCs w:val="24"/>
              </w:rPr>
              <w:t>as 2000mAh LiPo rechargeable battery that can power up the device up to 2 days.</w:t>
            </w:r>
          </w:p>
        </w:tc>
      </w:tr>
      <w:tr w:rsidR="004E1966" w14:paraId="5C408550" w14:textId="77777777" w:rsidTr="00463481">
        <w:tc>
          <w:tcPr>
            <w:tcW w:w="1413" w:type="dxa"/>
          </w:tcPr>
          <w:p w14:paraId="3841780C" w14:textId="77777777" w:rsidR="004E1966" w:rsidRDefault="004E1966" w:rsidP="00A31F81">
            <w:r>
              <w:lastRenderedPageBreak/>
              <w:t>Cons</w:t>
            </w:r>
          </w:p>
        </w:tc>
        <w:tc>
          <w:tcPr>
            <w:tcW w:w="7603" w:type="dxa"/>
          </w:tcPr>
          <w:p w14:paraId="42A72E2A" w14:textId="77777777" w:rsidR="004E1966" w:rsidRPr="00877C3B" w:rsidRDefault="004E1966" w:rsidP="00A31F81">
            <w:pPr>
              <w:pStyle w:val="ListParagraph"/>
              <w:numPr>
                <w:ilvl w:val="0"/>
                <w:numId w:val="8"/>
              </w:numPr>
              <w:rPr>
                <w:sz w:val="24"/>
                <w:szCs w:val="24"/>
              </w:rPr>
            </w:pPr>
            <w:r w:rsidRPr="00877C3B">
              <w:rPr>
                <w:sz w:val="24"/>
                <w:szCs w:val="24"/>
              </w:rPr>
              <w:t>The developed acquisition device not included electrodes was approximately 60 Euros which the system can still be simplified with cheaper components.</w:t>
            </w:r>
          </w:p>
          <w:p w14:paraId="22A2D7E1" w14:textId="77777777" w:rsidR="004E1966" w:rsidRPr="00877C3B" w:rsidRDefault="004E1966" w:rsidP="00A31F81">
            <w:pPr>
              <w:pStyle w:val="ListParagraph"/>
              <w:numPr>
                <w:ilvl w:val="0"/>
                <w:numId w:val="8"/>
              </w:numPr>
              <w:rPr>
                <w:sz w:val="24"/>
                <w:szCs w:val="24"/>
              </w:rPr>
            </w:pPr>
            <w:r w:rsidRPr="00877C3B">
              <w:rPr>
                <w:sz w:val="24"/>
                <w:szCs w:val="24"/>
              </w:rPr>
              <w:t>The otto bock sEMG electrodes was not available anymore and was expensive.</w:t>
            </w:r>
          </w:p>
        </w:tc>
      </w:tr>
    </w:tbl>
    <w:p w14:paraId="7A209C1D" w14:textId="50120689" w:rsidR="00917983" w:rsidRDefault="00917983" w:rsidP="00A31F81"/>
    <w:p w14:paraId="3D86B24A" w14:textId="73728D02" w:rsidR="00917983" w:rsidRDefault="00917983" w:rsidP="00A31F81"/>
    <w:p w14:paraId="0C98748D" w14:textId="237E3D30" w:rsidR="00917983" w:rsidRPr="00570540" w:rsidRDefault="00570540" w:rsidP="00A512CE">
      <w:pPr>
        <w:pStyle w:val="Heading2"/>
      </w:pPr>
      <w:bookmarkStart w:id="70" w:name="_Toc104455557"/>
      <w:r>
        <w:t xml:space="preserve">2.5 </w:t>
      </w:r>
      <w:r w:rsidR="0042055E" w:rsidRPr="00570540">
        <w:t>CHAPTER SUMMARY</w:t>
      </w:r>
      <w:bookmarkEnd w:id="70"/>
    </w:p>
    <w:p w14:paraId="7500A1AD" w14:textId="26D5DF9D" w:rsidR="00345BCD" w:rsidRDefault="00F37F18" w:rsidP="00A31F81">
      <w:r>
        <w:t>This chapter summarize the foundation and basic knowledge that relates with electromyography (EMG) which explain where the source of the EMG signal, what affect the EMG signal, how the EMG device detects the EMG signal, and what is the requirement to create an EMG device. The physiology of the muscle fiber is explained to give better understanding of motor unit, action potential, conduction velocity and anatomy features of muscle fiber which are important as they involve in producing the EMG signal. Next, this chapter describes the generation of signal generation by explaining the concept of electromyography (EMG), signal source of EMG signal, EMG detection, electrodes montages and size. Furthermore, the previous research papers on developing low-cost multichannel EMG acquisition</w:t>
      </w:r>
      <w:r w:rsidR="009471B0">
        <w:t xml:space="preserve"> system</w:t>
      </w:r>
      <w:r>
        <w:t xml:space="preserve"> are also reviewed to identify their findings and compare their results by observing the pros and cons of their acquisition system. The comparison can help this research to identify any improvement that can be made on the acquisition system.</w:t>
      </w:r>
      <w:r w:rsidR="00345BCD">
        <w:br w:type="page"/>
      </w:r>
    </w:p>
    <w:p w14:paraId="5F5250D1" w14:textId="5917E800" w:rsidR="00AB42C0" w:rsidRDefault="009257A6" w:rsidP="00A31F81">
      <w:pPr>
        <w:pStyle w:val="Heading1"/>
      </w:pPr>
      <w:bookmarkStart w:id="71" w:name="_Toc104455558"/>
      <w:r>
        <w:lastRenderedPageBreak/>
        <w:t>CHAPTER 3</w:t>
      </w:r>
      <w:r w:rsidR="00067008">
        <w:t xml:space="preserve">: </w:t>
      </w:r>
      <w:r>
        <w:t>METHODOLOGY</w:t>
      </w:r>
      <w:bookmarkEnd w:id="71"/>
    </w:p>
    <w:p w14:paraId="7E767698" w14:textId="5ACC9E44" w:rsidR="009257A6" w:rsidRPr="00FE0013" w:rsidRDefault="00570540" w:rsidP="00A512CE">
      <w:pPr>
        <w:pStyle w:val="Heading2"/>
      </w:pPr>
      <w:bookmarkStart w:id="72" w:name="_Toc104455559"/>
      <w:r>
        <w:t xml:space="preserve">3.1 </w:t>
      </w:r>
      <w:r w:rsidR="00067008" w:rsidRPr="00FE0013">
        <w:t>INTRODUCTION</w:t>
      </w:r>
      <w:bookmarkEnd w:id="72"/>
    </w:p>
    <w:p w14:paraId="37CA23D5" w14:textId="11805FFA" w:rsidR="00BF3251" w:rsidRDefault="00F37E67" w:rsidP="00A31F81">
      <w:r>
        <w:t xml:space="preserve">This section will focus on discussing the methods of </w:t>
      </w:r>
      <w:r w:rsidR="00415DB3">
        <w:t>planning and developing the low-cost multichannel EMG acquisition</w:t>
      </w:r>
      <w:r w:rsidR="009471B0">
        <w:t xml:space="preserve"> system</w:t>
      </w:r>
      <w:r w:rsidR="00D3076E">
        <w:t xml:space="preserve">. The </w:t>
      </w:r>
      <w:r w:rsidR="005935DB">
        <w:t>most important part</w:t>
      </w:r>
      <w:r w:rsidR="00694A05">
        <w:t xml:space="preserve"> is deciding the </w:t>
      </w:r>
      <w:r w:rsidR="00EC36B2">
        <w:t xml:space="preserve">specification of the acquisition system as it will </w:t>
      </w:r>
      <w:r w:rsidR="00BF3251">
        <w:t>affect the performance and efficiency of the EMG device. The</w:t>
      </w:r>
      <w:r w:rsidR="00B2603C">
        <w:t xml:space="preserve"> best microcontroller which has </w:t>
      </w:r>
      <w:r w:rsidR="008E6EAC">
        <w:t>all specifications needed to operate an EMG device</w:t>
      </w:r>
      <w:r w:rsidR="00522589">
        <w:t xml:space="preserve"> will be listed in this section to </w:t>
      </w:r>
      <w:r w:rsidR="0086702B">
        <w:t xml:space="preserve">discuss why it is the best choice in term of </w:t>
      </w:r>
      <w:r w:rsidR="00EE0094">
        <w:t xml:space="preserve">cost, </w:t>
      </w:r>
      <w:r w:rsidR="008A1C63">
        <w:t>performance,</w:t>
      </w:r>
      <w:r w:rsidR="00EE0094">
        <w:t xml:space="preserve"> and feature</w:t>
      </w:r>
      <w:r w:rsidR="00496547">
        <w:t>s.</w:t>
      </w:r>
      <w:r w:rsidR="00D65D56">
        <w:t xml:space="preserve"> The hardware and software that are used </w:t>
      </w:r>
      <w:r w:rsidR="003C1B78">
        <w:t xml:space="preserve">for this development will be </w:t>
      </w:r>
      <w:r w:rsidR="00BA1AA5">
        <w:t xml:space="preserve">included in this section. </w:t>
      </w:r>
      <w:r w:rsidR="00AC0CDB">
        <w:t xml:space="preserve">The block diagram and flowchart </w:t>
      </w:r>
      <w:r w:rsidR="006F2857">
        <w:t>are</w:t>
      </w:r>
      <w:r w:rsidR="00AC0CDB">
        <w:t xml:space="preserve"> constructed to give better explanation on how the </w:t>
      </w:r>
      <w:r w:rsidR="009C5D05">
        <w:t xml:space="preserve">acquisition system works </w:t>
      </w:r>
      <w:r w:rsidR="00696A90">
        <w:t>with detail information</w:t>
      </w:r>
      <w:r w:rsidR="002D146F">
        <w:t xml:space="preserve"> from the beginning of the system until it ends.</w:t>
      </w:r>
      <w:r w:rsidR="00AA2BCB">
        <w:t xml:space="preserve"> </w:t>
      </w:r>
      <w:r w:rsidR="009F04CC">
        <w:t>Th</w:t>
      </w:r>
      <w:r w:rsidR="001A5D6C">
        <w:t xml:space="preserve">e material </w:t>
      </w:r>
      <w:r w:rsidR="008269C4">
        <w:t>used in the EMG device will be listed with low price</w:t>
      </w:r>
      <w:r w:rsidR="001A5D6C">
        <w:t xml:space="preserve"> as low as possible to </w:t>
      </w:r>
      <w:r w:rsidR="00A92A31">
        <w:t>reduce the cost of producing the EMG device</w:t>
      </w:r>
      <w:r w:rsidR="00322DAB">
        <w:t>.</w:t>
      </w:r>
      <w:r w:rsidR="007858B9">
        <w:t xml:space="preserve"> With proper planning </w:t>
      </w:r>
      <w:r w:rsidR="0091043B">
        <w:t xml:space="preserve">and method on </w:t>
      </w:r>
      <w:r w:rsidR="004679AE">
        <w:t>developing the acquisition system, the actual product can be ensured with good performance and can achieve the objectives of this project.</w:t>
      </w:r>
    </w:p>
    <w:p w14:paraId="446DAE9D" w14:textId="77777777" w:rsidR="00415DB3" w:rsidRDefault="00415DB3" w:rsidP="00A31F81"/>
    <w:p w14:paraId="1379122C" w14:textId="7E27D0AC" w:rsidR="00AB5D40" w:rsidRDefault="00005B42" w:rsidP="00A512CE">
      <w:pPr>
        <w:pStyle w:val="Heading2"/>
      </w:pPr>
      <w:bookmarkStart w:id="73" w:name="_Toc104455560"/>
      <w:r>
        <w:t xml:space="preserve">3.2 </w:t>
      </w:r>
      <w:r w:rsidR="00AB5D40">
        <w:t>Hardware Specifications</w:t>
      </w:r>
      <w:bookmarkEnd w:id="73"/>
    </w:p>
    <w:p w14:paraId="67A542C4" w14:textId="69FE5B53" w:rsidR="00B84827" w:rsidRPr="00FE0013" w:rsidRDefault="00005B42" w:rsidP="00005B42">
      <w:pPr>
        <w:pStyle w:val="Heading3"/>
      </w:pPr>
      <w:bookmarkStart w:id="74" w:name="_Toc104455561"/>
      <w:r>
        <w:t xml:space="preserve">3.2.1 </w:t>
      </w:r>
      <w:r w:rsidR="00712663" w:rsidRPr="00FE0013">
        <w:t xml:space="preserve">Microcontroller: </w:t>
      </w:r>
      <w:r w:rsidR="00B84827" w:rsidRPr="00FE0013">
        <w:t>Cypress Semiconductor PSoC Development Board CY8CKIT-059</w:t>
      </w:r>
      <w:bookmarkEnd w:id="74"/>
    </w:p>
    <w:p w14:paraId="6BF7B651" w14:textId="77777777" w:rsidR="005A524A" w:rsidRDefault="005A524A" w:rsidP="00877C3B">
      <w:pPr>
        <w:jc w:val="center"/>
      </w:pPr>
      <w:r>
        <w:rPr>
          <w:noProof/>
        </w:rPr>
        <w:drawing>
          <wp:inline distT="0" distB="0" distL="0" distR="0" wp14:anchorId="5A6D022A" wp14:editId="13399868">
            <wp:extent cx="3171795" cy="1192392"/>
            <wp:effectExtent l="0" t="0" r="0" b="8255"/>
            <wp:docPr id="8" name="Picture 8" descr="A close-up of a computer chip&#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lose-up of a computer chip&#10;&#10;Description automatically generated with medium confidence"/>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2180" t="4579" r="1202" b="26747"/>
                    <a:stretch/>
                  </pic:blipFill>
                  <pic:spPr bwMode="auto">
                    <a:xfrm>
                      <a:off x="0" y="0"/>
                      <a:ext cx="3188645" cy="1198727"/>
                    </a:xfrm>
                    <a:prstGeom prst="rect">
                      <a:avLst/>
                    </a:prstGeom>
                    <a:noFill/>
                    <a:ln>
                      <a:noFill/>
                    </a:ln>
                    <a:extLst>
                      <a:ext uri="{53640926-AAD7-44D8-BBD7-CCE9431645EC}">
                        <a14:shadowObscured xmlns:a14="http://schemas.microsoft.com/office/drawing/2010/main"/>
                      </a:ext>
                    </a:extLst>
                  </pic:spPr>
                </pic:pic>
              </a:graphicData>
            </a:graphic>
          </wp:inline>
        </w:drawing>
      </w:r>
    </w:p>
    <w:p w14:paraId="5FBF7D5A" w14:textId="2C15B051" w:rsidR="009C5676" w:rsidRDefault="005A524A" w:rsidP="00A31F81">
      <w:pPr>
        <w:pStyle w:val="Caption"/>
      </w:pPr>
      <w:bookmarkStart w:id="75" w:name="_Toc86186931"/>
      <w:bookmarkStart w:id="76" w:name="_Toc86187172"/>
      <w:bookmarkStart w:id="77" w:name="_Toc104455621"/>
      <w:r>
        <w:t xml:space="preserve">Figure </w:t>
      </w:r>
      <w:r w:rsidR="009674CF">
        <w:fldChar w:fldCharType="begin"/>
      </w:r>
      <w:r w:rsidR="009674CF">
        <w:instrText xml:space="preserve"> SEQ Figure \* ARABIC </w:instrText>
      </w:r>
      <w:r w:rsidR="009674CF">
        <w:fldChar w:fldCharType="separate"/>
      </w:r>
      <w:r w:rsidR="009E40CC">
        <w:rPr>
          <w:noProof/>
        </w:rPr>
        <w:t>12</w:t>
      </w:r>
      <w:r w:rsidR="009674CF">
        <w:rPr>
          <w:noProof/>
        </w:rPr>
        <w:fldChar w:fldCharType="end"/>
      </w:r>
      <w:r>
        <w:t xml:space="preserve"> </w:t>
      </w:r>
      <w:r w:rsidR="009C5676">
        <w:t xml:space="preserve">Cypress PSoC development </w:t>
      </w:r>
      <w:r w:rsidR="00664FA7">
        <w:t xml:space="preserve">board </w:t>
      </w:r>
      <w:r w:rsidR="009C5676">
        <w:t>CY8CKIT-059</w:t>
      </w:r>
      <w:bookmarkEnd w:id="75"/>
      <w:bookmarkEnd w:id="76"/>
      <w:bookmarkEnd w:id="77"/>
    </w:p>
    <w:p w14:paraId="21D62614" w14:textId="3E5C3773" w:rsidR="009C2CD4" w:rsidRDefault="00C26413" w:rsidP="00A31F81">
      <w:r>
        <w:t xml:space="preserve">The development </w:t>
      </w:r>
      <w:r w:rsidR="00664FA7">
        <w:t>board CY8CKIT-059 PSoC 5LP is a prototyping kit by Cypress</w:t>
      </w:r>
      <w:r w:rsidR="00A510B8">
        <w:t xml:space="preserve"> to be used for development platform</w:t>
      </w:r>
      <w:r w:rsidR="00B57722">
        <w:t xml:space="preserve"> and a solution </w:t>
      </w:r>
      <w:r w:rsidR="003046E2">
        <w:t xml:space="preserve">for </w:t>
      </w:r>
      <w:r w:rsidR="008734FC">
        <w:t>low-cost</w:t>
      </w:r>
      <w:r w:rsidR="003046E2">
        <w:t xml:space="preserve"> embedded application. </w:t>
      </w:r>
      <w:r w:rsidR="007115E5">
        <w:t xml:space="preserve">The most important part of this board is that it uses the PSoC 5LP </w:t>
      </w:r>
      <w:r w:rsidR="00E544B7">
        <w:t xml:space="preserve">architecture which has wide </w:t>
      </w:r>
      <w:r w:rsidR="00495A60">
        <w:t>application</w:t>
      </w:r>
      <w:r w:rsidR="001C4126">
        <w:t xml:space="preserve"> due to its unique specification</w:t>
      </w:r>
      <w:r w:rsidR="00B67E6D">
        <w:t xml:space="preserve"> that has many features.</w:t>
      </w:r>
      <w:r w:rsidR="006D323D">
        <w:t xml:space="preserve"> The kit is programmable</w:t>
      </w:r>
      <w:r w:rsidR="009316F9">
        <w:t xml:space="preserve"> </w:t>
      </w:r>
      <w:r w:rsidR="004A6785">
        <w:t xml:space="preserve">using Cypress </w:t>
      </w:r>
      <w:r w:rsidR="004A6785">
        <w:lastRenderedPageBreak/>
        <w:t xml:space="preserve">KitProg that allows on-board programming, </w:t>
      </w:r>
      <w:r w:rsidR="001E19B2">
        <w:t>debugging,</w:t>
      </w:r>
      <w:r w:rsidR="004A6785">
        <w:t xml:space="preserve"> and bridging functionality</w:t>
      </w:r>
      <w:r w:rsidR="003D6C92">
        <w:t>.</w:t>
      </w:r>
      <w:r w:rsidR="00F660C6">
        <w:t xml:space="preserve"> The development board comes with </w:t>
      </w:r>
      <w:r w:rsidR="00AF5229">
        <w:t xml:space="preserve">two boards that are </w:t>
      </w:r>
      <w:r w:rsidR="00F05C8D">
        <w:t>combined</w:t>
      </w:r>
      <w:r w:rsidR="00AF5229">
        <w:t xml:space="preserve"> and can be separated by snapping</w:t>
      </w:r>
      <w:r w:rsidR="00186130">
        <w:t xml:space="preserve"> the board.</w:t>
      </w:r>
      <w:r w:rsidR="00FE23FE">
        <w:t xml:space="preserve"> Both boards have the PSoC 5LP</w:t>
      </w:r>
      <w:r w:rsidR="00FE1218">
        <w:t xml:space="preserve"> prototyping kit.</w:t>
      </w:r>
      <w:r w:rsidR="00186130">
        <w:t xml:space="preserve"> In figure 1</w:t>
      </w:r>
      <w:r w:rsidR="00841705">
        <w:t>2</w:t>
      </w:r>
      <w:r w:rsidR="00186130">
        <w:t xml:space="preserve">, </w:t>
      </w:r>
      <w:r w:rsidR="00F05C8D">
        <w:t>two boards are stick together by a thi</w:t>
      </w:r>
      <w:r w:rsidR="00546078">
        <w:t>n bui</w:t>
      </w:r>
      <w:r w:rsidR="00294AEF">
        <w:t>l</w:t>
      </w:r>
      <w:r w:rsidR="00546078">
        <w:t xml:space="preserve">t-in perforated edge. The left board is </w:t>
      </w:r>
      <w:r w:rsidR="0056504A">
        <w:t>KitProg board</w:t>
      </w:r>
      <w:r w:rsidR="00FB4B9B">
        <w:t xml:space="preserve"> that is used for</w:t>
      </w:r>
      <w:r w:rsidR="003B3A7D">
        <w:t xml:space="preserve"> program and debug</w:t>
      </w:r>
      <w:r w:rsidR="00774AE8">
        <w:t xml:space="preserve"> the </w:t>
      </w:r>
      <w:r w:rsidR="00FE23FE">
        <w:t>target</w:t>
      </w:r>
      <w:r w:rsidR="00774AE8">
        <w:t xml:space="preserve"> PSoC 5LP device. The board </w:t>
      </w:r>
      <w:r w:rsidR="007D75F6">
        <w:t>at the right of the development board is the target board</w:t>
      </w:r>
      <w:r w:rsidR="00316E56">
        <w:t xml:space="preserve"> which </w:t>
      </w:r>
      <w:r w:rsidR="00D24FA6">
        <w:t xml:space="preserve">will be the main board </w:t>
      </w:r>
      <w:r w:rsidR="00D704D9">
        <w:t>for product prototyping.</w:t>
      </w:r>
      <w:r w:rsidR="00C80B8E">
        <w:t xml:space="preserve"> </w:t>
      </w:r>
    </w:p>
    <w:p w14:paraId="185C56A8" w14:textId="55519E9F" w:rsidR="00D704D9" w:rsidRDefault="00B32BFC" w:rsidP="00A31F81">
      <w:r>
        <w:t xml:space="preserve">The main highlight of this microcontroller is the </w:t>
      </w:r>
      <w:r w:rsidR="0001617A">
        <w:t>PSoC 5LP that uses 32-bit Arm Cortex</w:t>
      </w:r>
      <w:r w:rsidR="007D1909">
        <w:t>-M3</w:t>
      </w:r>
      <w:r w:rsidR="0001617A">
        <w:t xml:space="preserve"> CPU</w:t>
      </w:r>
      <w:r w:rsidR="007D1909">
        <w:t xml:space="preserve">. </w:t>
      </w:r>
      <w:r w:rsidR="00907FB2">
        <w:t>The PSoC 5LP has configurable analog and digital blocks which allow wide logic resourc</w:t>
      </w:r>
      <w:r w:rsidR="003644D3">
        <w:t>es</w:t>
      </w:r>
      <w:r w:rsidR="00480A63">
        <w:t xml:space="preserve"> and complex analog signal flows. The analog blocks </w:t>
      </w:r>
      <w:r w:rsidR="004915C1">
        <w:t>consist</w:t>
      </w:r>
      <w:r w:rsidR="00480A63">
        <w:t xml:space="preserve"> of op-amp, comparator, ADC, DAC and switch capacitor that </w:t>
      </w:r>
      <w:r w:rsidR="00EA1B9E">
        <w:t>will fulfil the requirements for this project.</w:t>
      </w:r>
      <w:r w:rsidR="002D1257">
        <w:t xml:space="preserve"> </w:t>
      </w:r>
      <w:r w:rsidR="000F36F2">
        <w:t xml:space="preserve">Below is the specifications of the </w:t>
      </w:r>
      <w:r w:rsidR="0002098D">
        <w:t>PSoC 5LP</w:t>
      </w:r>
      <w:r w:rsidR="0002098D">
        <w:fldChar w:fldCharType="begin" w:fldLock="1"/>
      </w:r>
      <w:r w:rsidR="003759F9">
        <w:instrText>ADDIN CSL_CITATION {"citationItems":[{"id":"ITEM-1","itemData":{"URL":"https://www.cypress.com/products/32-bit-arm-cortex-m3-psoc-5lp","accessed":{"date-parts":[["2021","10","14"]]},"id":"ITEM-1","issued":{"date-parts":[["0"]]},"title":"32-bit Arm® Cortex®-M3 PSoC® 5LP","type":"webpage"},"uris":["http://www.mendeley.com/documents/?uuid=3583282a-02c7-3b7d-b20f-b9348731174c"]}],"mendeley":{"formattedCitation":"[23]","plainTextFormattedCitation":"[23]","previouslyFormattedCitation":"[23]"},"properties":{"noteIndex":0},"schema":"https://github.com/citation-style-language/schema/raw/master/csl-citation.json"}</w:instrText>
      </w:r>
      <w:r w:rsidR="0002098D">
        <w:fldChar w:fldCharType="separate"/>
      </w:r>
      <w:r w:rsidR="0002098D" w:rsidRPr="0002098D">
        <w:rPr>
          <w:noProof/>
        </w:rPr>
        <w:t>[23]</w:t>
      </w:r>
      <w:r w:rsidR="0002098D">
        <w:fldChar w:fldCharType="end"/>
      </w:r>
      <w:r w:rsidR="0002098D">
        <w:t>:</w:t>
      </w:r>
    </w:p>
    <w:tbl>
      <w:tblPr>
        <w:tblStyle w:val="TableGrid"/>
        <w:tblW w:w="0" w:type="auto"/>
        <w:jc w:val="center"/>
        <w:tblLook w:val="04A0" w:firstRow="1" w:lastRow="0" w:firstColumn="1" w:lastColumn="0" w:noHBand="0" w:noVBand="1"/>
      </w:tblPr>
      <w:tblGrid>
        <w:gridCol w:w="2724"/>
        <w:gridCol w:w="2728"/>
      </w:tblGrid>
      <w:tr w:rsidR="0002098D" w14:paraId="58CEA186" w14:textId="77777777" w:rsidTr="00877C3B">
        <w:trPr>
          <w:trHeight w:val="429"/>
          <w:jc w:val="center"/>
        </w:trPr>
        <w:tc>
          <w:tcPr>
            <w:tcW w:w="2724" w:type="dxa"/>
          </w:tcPr>
          <w:p w14:paraId="797CE650" w14:textId="77B793CD" w:rsidR="0002098D" w:rsidRPr="00877C3B" w:rsidRDefault="0002098D" w:rsidP="00877C3B">
            <w:pPr>
              <w:jc w:val="center"/>
              <w:rPr>
                <w:b/>
                <w:bCs/>
              </w:rPr>
            </w:pPr>
            <w:r w:rsidRPr="00877C3B">
              <w:rPr>
                <w:b/>
                <w:bCs/>
              </w:rPr>
              <w:t>Specification</w:t>
            </w:r>
          </w:p>
        </w:tc>
        <w:tc>
          <w:tcPr>
            <w:tcW w:w="2728" w:type="dxa"/>
          </w:tcPr>
          <w:p w14:paraId="479C78AF" w14:textId="10C6B965" w:rsidR="0002098D" w:rsidRPr="00877C3B" w:rsidRDefault="00742DD1" w:rsidP="00877C3B">
            <w:pPr>
              <w:jc w:val="center"/>
              <w:rPr>
                <w:b/>
                <w:bCs/>
              </w:rPr>
            </w:pPr>
            <w:r w:rsidRPr="00877C3B">
              <w:rPr>
                <w:b/>
                <w:bCs/>
              </w:rPr>
              <w:t>PSoC 5LP</w:t>
            </w:r>
          </w:p>
        </w:tc>
      </w:tr>
      <w:tr w:rsidR="0002098D" w14:paraId="152609E9" w14:textId="77777777" w:rsidTr="00877C3B">
        <w:trPr>
          <w:trHeight w:val="410"/>
          <w:jc w:val="center"/>
        </w:trPr>
        <w:tc>
          <w:tcPr>
            <w:tcW w:w="2724" w:type="dxa"/>
          </w:tcPr>
          <w:p w14:paraId="0A176441" w14:textId="581CBA7B" w:rsidR="0002098D" w:rsidRDefault="00742DD1" w:rsidP="00A31F81">
            <w:r>
              <w:t>Core</w:t>
            </w:r>
          </w:p>
        </w:tc>
        <w:tc>
          <w:tcPr>
            <w:tcW w:w="2728" w:type="dxa"/>
          </w:tcPr>
          <w:p w14:paraId="3E6DCB89" w14:textId="3FC40DD3" w:rsidR="0002098D" w:rsidRDefault="00742DD1" w:rsidP="00877C3B">
            <w:pPr>
              <w:jc w:val="center"/>
            </w:pPr>
            <w:r>
              <w:t>Arm-Cortex M3</w:t>
            </w:r>
          </w:p>
        </w:tc>
      </w:tr>
      <w:tr w:rsidR="0002098D" w14:paraId="52A6D15C" w14:textId="77777777" w:rsidTr="00877C3B">
        <w:trPr>
          <w:trHeight w:val="429"/>
          <w:jc w:val="center"/>
        </w:trPr>
        <w:tc>
          <w:tcPr>
            <w:tcW w:w="2724" w:type="dxa"/>
          </w:tcPr>
          <w:p w14:paraId="6F56D987" w14:textId="4BAC6B1F" w:rsidR="0002098D" w:rsidRDefault="00742DD1" w:rsidP="00A31F81">
            <w:r>
              <w:t>Max CPU Speed</w:t>
            </w:r>
          </w:p>
        </w:tc>
        <w:tc>
          <w:tcPr>
            <w:tcW w:w="2728" w:type="dxa"/>
          </w:tcPr>
          <w:p w14:paraId="71E3FE7C" w14:textId="0C8420AF" w:rsidR="00496873" w:rsidRDefault="00496873" w:rsidP="00877C3B">
            <w:pPr>
              <w:jc w:val="center"/>
            </w:pPr>
            <w:r>
              <w:t>80 MHz</w:t>
            </w:r>
          </w:p>
        </w:tc>
      </w:tr>
      <w:tr w:rsidR="0002098D" w14:paraId="3F6692FA" w14:textId="77777777" w:rsidTr="00877C3B">
        <w:trPr>
          <w:trHeight w:val="429"/>
          <w:jc w:val="center"/>
        </w:trPr>
        <w:tc>
          <w:tcPr>
            <w:tcW w:w="2724" w:type="dxa"/>
          </w:tcPr>
          <w:p w14:paraId="64BA8911" w14:textId="3204C957" w:rsidR="0002098D" w:rsidRDefault="00496873" w:rsidP="00A31F81">
            <w:r>
              <w:t>Flash/SRAM (kB)</w:t>
            </w:r>
          </w:p>
        </w:tc>
        <w:tc>
          <w:tcPr>
            <w:tcW w:w="2728" w:type="dxa"/>
          </w:tcPr>
          <w:p w14:paraId="6329386D" w14:textId="3C4BB857" w:rsidR="0002098D" w:rsidRDefault="00496873" w:rsidP="00877C3B">
            <w:pPr>
              <w:jc w:val="center"/>
            </w:pPr>
            <w:r>
              <w:t>256/64</w:t>
            </w:r>
          </w:p>
        </w:tc>
      </w:tr>
      <w:tr w:rsidR="0002098D" w14:paraId="0A35A004" w14:textId="77777777" w:rsidTr="00877C3B">
        <w:trPr>
          <w:trHeight w:val="839"/>
          <w:jc w:val="center"/>
        </w:trPr>
        <w:tc>
          <w:tcPr>
            <w:tcW w:w="2724" w:type="dxa"/>
          </w:tcPr>
          <w:p w14:paraId="5D215171" w14:textId="1B4CEF8F" w:rsidR="0002098D" w:rsidRDefault="00496873" w:rsidP="00A31F81">
            <w:r>
              <w:t>ADCs</w:t>
            </w:r>
          </w:p>
        </w:tc>
        <w:tc>
          <w:tcPr>
            <w:tcW w:w="2728" w:type="dxa"/>
          </w:tcPr>
          <w:p w14:paraId="06F24685" w14:textId="77777777" w:rsidR="0002098D" w:rsidRDefault="00496873" w:rsidP="00877C3B">
            <w:pPr>
              <w:jc w:val="center"/>
            </w:pPr>
            <w:r>
              <w:t xml:space="preserve">1x20-bit </w:t>
            </w:r>
            <w:r w:rsidR="002C3920">
              <w:t>Del-sig</w:t>
            </w:r>
          </w:p>
          <w:p w14:paraId="623E46F9" w14:textId="33867E2B" w:rsidR="002C3920" w:rsidRDefault="002C3920" w:rsidP="00877C3B">
            <w:pPr>
              <w:jc w:val="center"/>
            </w:pPr>
            <w:r>
              <w:t>2x12-bit SAR</w:t>
            </w:r>
          </w:p>
        </w:tc>
      </w:tr>
      <w:tr w:rsidR="0002098D" w14:paraId="528CD9F8" w14:textId="77777777" w:rsidTr="00877C3B">
        <w:trPr>
          <w:trHeight w:val="429"/>
          <w:jc w:val="center"/>
        </w:trPr>
        <w:tc>
          <w:tcPr>
            <w:tcW w:w="2724" w:type="dxa"/>
          </w:tcPr>
          <w:p w14:paraId="46487FF6" w14:textId="7F328A65" w:rsidR="0002098D" w:rsidRDefault="002C3920" w:rsidP="00A31F81">
            <w:r>
              <w:t>DAC</w:t>
            </w:r>
          </w:p>
        </w:tc>
        <w:tc>
          <w:tcPr>
            <w:tcW w:w="2728" w:type="dxa"/>
          </w:tcPr>
          <w:p w14:paraId="6661D748" w14:textId="50F44E42" w:rsidR="0002098D" w:rsidRDefault="002C3920" w:rsidP="00877C3B">
            <w:pPr>
              <w:jc w:val="center"/>
            </w:pPr>
            <w:r>
              <w:t>4</w:t>
            </w:r>
          </w:p>
        </w:tc>
      </w:tr>
      <w:tr w:rsidR="0002098D" w14:paraId="6BA1F793" w14:textId="77777777" w:rsidTr="00877C3B">
        <w:trPr>
          <w:trHeight w:val="429"/>
          <w:jc w:val="center"/>
        </w:trPr>
        <w:tc>
          <w:tcPr>
            <w:tcW w:w="2724" w:type="dxa"/>
          </w:tcPr>
          <w:p w14:paraId="0092DFC1" w14:textId="58111907" w:rsidR="0002098D" w:rsidRDefault="002C3920" w:rsidP="00A31F81">
            <w:r>
              <w:t>Comparators</w:t>
            </w:r>
          </w:p>
        </w:tc>
        <w:tc>
          <w:tcPr>
            <w:tcW w:w="2728" w:type="dxa"/>
          </w:tcPr>
          <w:p w14:paraId="1D9EAEBB" w14:textId="22FA154F" w:rsidR="0002098D" w:rsidRDefault="002C3920" w:rsidP="00877C3B">
            <w:pPr>
              <w:jc w:val="center"/>
            </w:pPr>
            <w:r>
              <w:t>4</w:t>
            </w:r>
          </w:p>
        </w:tc>
      </w:tr>
      <w:tr w:rsidR="0002098D" w14:paraId="39A6E4C7" w14:textId="77777777" w:rsidTr="00877C3B">
        <w:trPr>
          <w:trHeight w:val="410"/>
          <w:jc w:val="center"/>
        </w:trPr>
        <w:tc>
          <w:tcPr>
            <w:tcW w:w="2724" w:type="dxa"/>
          </w:tcPr>
          <w:p w14:paraId="3FA3BE39" w14:textId="469E4089" w:rsidR="0002098D" w:rsidRDefault="002C3920" w:rsidP="00A31F81">
            <w:r>
              <w:t>SC/CT Analog Blocks</w:t>
            </w:r>
          </w:p>
        </w:tc>
        <w:tc>
          <w:tcPr>
            <w:tcW w:w="2728" w:type="dxa"/>
          </w:tcPr>
          <w:p w14:paraId="07C55DAA" w14:textId="5C82BB76" w:rsidR="0002098D" w:rsidRDefault="00AB4737" w:rsidP="00877C3B">
            <w:pPr>
              <w:jc w:val="center"/>
            </w:pPr>
            <w:r>
              <w:t>4</w:t>
            </w:r>
          </w:p>
        </w:tc>
      </w:tr>
      <w:tr w:rsidR="0002098D" w14:paraId="29CDEB87" w14:textId="77777777" w:rsidTr="00877C3B">
        <w:trPr>
          <w:trHeight w:val="429"/>
          <w:jc w:val="center"/>
        </w:trPr>
        <w:tc>
          <w:tcPr>
            <w:tcW w:w="2724" w:type="dxa"/>
          </w:tcPr>
          <w:p w14:paraId="52A36B9A" w14:textId="79AA6BD3" w:rsidR="0002098D" w:rsidRDefault="00AB4737" w:rsidP="00A31F81">
            <w:r>
              <w:t>Op-amps</w:t>
            </w:r>
          </w:p>
        </w:tc>
        <w:tc>
          <w:tcPr>
            <w:tcW w:w="2728" w:type="dxa"/>
          </w:tcPr>
          <w:p w14:paraId="6263CD75" w14:textId="19F782E1" w:rsidR="0002098D" w:rsidRDefault="00AB4737" w:rsidP="00877C3B">
            <w:pPr>
              <w:jc w:val="center"/>
            </w:pPr>
            <w:r>
              <w:t>4</w:t>
            </w:r>
          </w:p>
        </w:tc>
      </w:tr>
      <w:tr w:rsidR="0002098D" w14:paraId="2C7AF01E" w14:textId="77777777" w:rsidTr="00877C3B">
        <w:trPr>
          <w:trHeight w:val="859"/>
          <w:jc w:val="center"/>
        </w:trPr>
        <w:tc>
          <w:tcPr>
            <w:tcW w:w="2724" w:type="dxa"/>
          </w:tcPr>
          <w:p w14:paraId="5BD174B4" w14:textId="2CF2F167" w:rsidR="0002098D" w:rsidRDefault="00AB4737" w:rsidP="00A31F81">
            <w:r>
              <w:t>Universal Digital Blocks</w:t>
            </w:r>
          </w:p>
        </w:tc>
        <w:tc>
          <w:tcPr>
            <w:tcW w:w="2728" w:type="dxa"/>
          </w:tcPr>
          <w:p w14:paraId="0D77155B" w14:textId="19C33779" w:rsidR="0002098D" w:rsidRDefault="00AB4737" w:rsidP="00877C3B">
            <w:pPr>
              <w:jc w:val="center"/>
            </w:pPr>
            <w:r>
              <w:t>24</w:t>
            </w:r>
          </w:p>
        </w:tc>
      </w:tr>
      <w:tr w:rsidR="0002098D" w14:paraId="715F1533" w14:textId="77777777" w:rsidTr="00877C3B">
        <w:trPr>
          <w:trHeight w:val="410"/>
          <w:jc w:val="center"/>
        </w:trPr>
        <w:tc>
          <w:tcPr>
            <w:tcW w:w="2724" w:type="dxa"/>
          </w:tcPr>
          <w:p w14:paraId="035A8140" w14:textId="7263B34C" w:rsidR="0002098D" w:rsidRDefault="00AB4737" w:rsidP="00A31F81">
            <w:r>
              <w:t>GPIO</w:t>
            </w:r>
          </w:p>
        </w:tc>
        <w:tc>
          <w:tcPr>
            <w:tcW w:w="2728" w:type="dxa"/>
          </w:tcPr>
          <w:p w14:paraId="421D1944" w14:textId="08B5B012" w:rsidR="0002098D" w:rsidRDefault="00AB4737" w:rsidP="00877C3B">
            <w:pPr>
              <w:jc w:val="center"/>
            </w:pPr>
            <w:r>
              <w:t>62</w:t>
            </w:r>
          </w:p>
        </w:tc>
      </w:tr>
    </w:tbl>
    <w:p w14:paraId="30124EA9" w14:textId="0B925AAC" w:rsidR="009C5676" w:rsidRDefault="00993142" w:rsidP="00A31F81">
      <w:pPr>
        <w:pStyle w:val="Caption"/>
      </w:pPr>
      <w:bookmarkStart w:id="78" w:name="_Toc86187187"/>
      <w:bookmarkStart w:id="79" w:name="_Toc86762426"/>
      <w:bookmarkStart w:id="80" w:name="_Toc104455692"/>
      <w:r>
        <w:t xml:space="preserve">Table </w:t>
      </w:r>
      <w:r w:rsidR="002A60B8">
        <w:fldChar w:fldCharType="begin"/>
      </w:r>
      <w:r w:rsidR="002A60B8">
        <w:instrText xml:space="preserve"> SEQ Table \* ARABIC </w:instrText>
      </w:r>
      <w:r w:rsidR="002A60B8">
        <w:fldChar w:fldCharType="separate"/>
      </w:r>
      <w:r w:rsidR="002A60B8">
        <w:rPr>
          <w:noProof/>
        </w:rPr>
        <w:t>1</w:t>
      </w:r>
      <w:r w:rsidR="002A60B8">
        <w:fldChar w:fldCharType="end"/>
      </w:r>
      <w:r>
        <w:t xml:space="preserve"> The specification of PSoC 5LP</w:t>
      </w:r>
      <w:bookmarkEnd w:id="78"/>
      <w:bookmarkEnd w:id="79"/>
      <w:bookmarkEnd w:id="80"/>
    </w:p>
    <w:p w14:paraId="153F9557" w14:textId="77777777" w:rsidR="00A229B0" w:rsidRDefault="00A229B0" w:rsidP="00A31F81"/>
    <w:p w14:paraId="7DE804D4" w14:textId="3E36F687" w:rsidR="00521EC5" w:rsidRDefault="00E74D37" w:rsidP="00E74D37">
      <w:pPr>
        <w:pStyle w:val="Heading3"/>
      </w:pPr>
      <w:bookmarkStart w:id="81" w:name="_Toc104455562"/>
      <w:r>
        <w:lastRenderedPageBreak/>
        <w:t xml:space="preserve">3.2.2 </w:t>
      </w:r>
      <w:r w:rsidR="00712663">
        <w:t>Electrodes:</w:t>
      </w:r>
      <w:r w:rsidR="002F3BA8">
        <w:t xml:space="preserve"> Disposa</w:t>
      </w:r>
      <w:r w:rsidR="00805DBB">
        <w:t>ble Electrode Pad</w:t>
      </w:r>
      <w:bookmarkEnd w:id="81"/>
    </w:p>
    <w:p w14:paraId="581CE7FE" w14:textId="13ADC28F" w:rsidR="00521EC5" w:rsidRDefault="00521EC5" w:rsidP="00A31F81"/>
    <w:p w14:paraId="571ABBD5" w14:textId="77777777" w:rsidR="00D75554" w:rsidRDefault="00521EC5" w:rsidP="00877C3B">
      <w:pPr>
        <w:jc w:val="center"/>
      </w:pPr>
      <w:r>
        <w:rPr>
          <w:noProof/>
        </w:rPr>
        <w:drawing>
          <wp:inline distT="0" distB="0" distL="0" distR="0" wp14:anchorId="01056A36" wp14:editId="7BCD727B">
            <wp:extent cx="2154803" cy="2072679"/>
            <wp:effectExtent l="0" t="0" r="0" b="3810"/>
            <wp:docPr id="13" name="Picture 13" descr="Chart, rada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radar chart&#10;&#10;Description automatically generated with medium confidence"/>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160498" cy="2078157"/>
                    </a:xfrm>
                    <a:prstGeom prst="rect">
                      <a:avLst/>
                    </a:prstGeom>
                    <a:noFill/>
                    <a:ln>
                      <a:noFill/>
                    </a:ln>
                  </pic:spPr>
                </pic:pic>
              </a:graphicData>
            </a:graphic>
          </wp:inline>
        </w:drawing>
      </w:r>
    </w:p>
    <w:p w14:paraId="692FD83F" w14:textId="54128ADE" w:rsidR="00712663" w:rsidRDefault="00D75554" w:rsidP="00A31F81">
      <w:pPr>
        <w:pStyle w:val="Caption"/>
      </w:pPr>
      <w:bookmarkStart w:id="82" w:name="_Toc86186932"/>
      <w:bookmarkStart w:id="83" w:name="_Toc86187173"/>
      <w:bookmarkStart w:id="84" w:name="_Toc104455622"/>
      <w:r>
        <w:t xml:space="preserve">Figure </w:t>
      </w:r>
      <w:r w:rsidR="009674CF">
        <w:fldChar w:fldCharType="begin"/>
      </w:r>
      <w:r w:rsidR="009674CF">
        <w:instrText xml:space="preserve"> SEQ Figure \* ARABIC </w:instrText>
      </w:r>
      <w:r w:rsidR="009674CF">
        <w:fldChar w:fldCharType="separate"/>
      </w:r>
      <w:r w:rsidR="009E40CC">
        <w:rPr>
          <w:noProof/>
        </w:rPr>
        <w:t>13</w:t>
      </w:r>
      <w:r w:rsidR="009674CF">
        <w:rPr>
          <w:noProof/>
        </w:rPr>
        <w:fldChar w:fldCharType="end"/>
      </w:r>
      <w:r>
        <w:t xml:space="preserve"> Disposable Electrode Pad</w:t>
      </w:r>
      <w:bookmarkEnd w:id="82"/>
      <w:bookmarkEnd w:id="83"/>
      <w:bookmarkEnd w:id="84"/>
    </w:p>
    <w:p w14:paraId="04DC0A90" w14:textId="2FBE2383" w:rsidR="00521EC5" w:rsidRDefault="00521EC5" w:rsidP="00A31F81">
      <w:r>
        <w:t>The dis</w:t>
      </w:r>
      <w:r w:rsidR="000C1BA4">
        <w:t>posable electrode pad</w:t>
      </w:r>
      <w:r w:rsidR="004358FE">
        <w:t xml:space="preserve"> has the diameter of 52 mm which is suitable for </w:t>
      </w:r>
      <w:r w:rsidR="008B15B1">
        <w:t xml:space="preserve">adult use. </w:t>
      </w:r>
      <w:r w:rsidR="00320872">
        <w:t xml:space="preserve">The material use for the pad is non-woven </w:t>
      </w:r>
      <w:r w:rsidR="007F2E2F">
        <w:t xml:space="preserve">that will make it </w:t>
      </w:r>
      <w:r w:rsidR="00392DE3">
        <w:t xml:space="preserve">wearable at any </w:t>
      </w:r>
      <w:r w:rsidR="00946791">
        <w:t xml:space="preserve">position of muscle </w:t>
      </w:r>
      <w:r w:rsidR="00D75554">
        <w:t>i</w:t>
      </w:r>
      <w:r w:rsidR="00946791">
        <w:t>n the body.</w:t>
      </w:r>
      <w:r w:rsidR="00F2725A">
        <w:t xml:space="preserve"> The pads are </w:t>
      </w:r>
      <w:r w:rsidR="00DA316C">
        <w:t xml:space="preserve">very cheap </w:t>
      </w:r>
      <w:r w:rsidR="00016A4C">
        <w:t>and can be bought in large quantity.</w:t>
      </w:r>
    </w:p>
    <w:p w14:paraId="2C65125C" w14:textId="3C7E2EFC" w:rsidR="004915C1" w:rsidRDefault="004915C1" w:rsidP="00A31F81"/>
    <w:p w14:paraId="78A110F6" w14:textId="13C5C088" w:rsidR="004915C1" w:rsidRDefault="00E74D37" w:rsidP="00A512CE">
      <w:pPr>
        <w:pStyle w:val="Heading2"/>
      </w:pPr>
      <w:bookmarkStart w:id="85" w:name="_Toc104455563"/>
      <w:r>
        <w:t xml:space="preserve">3.3 </w:t>
      </w:r>
      <w:r w:rsidR="004915C1">
        <w:t>Software Specifications</w:t>
      </w:r>
      <w:bookmarkEnd w:id="85"/>
    </w:p>
    <w:p w14:paraId="5614AA92" w14:textId="5F67119D" w:rsidR="004915C1" w:rsidRDefault="00E74D37" w:rsidP="00E74D37">
      <w:pPr>
        <w:pStyle w:val="Heading3"/>
      </w:pPr>
      <w:bookmarkStart w:id="86" w:name="_Toc104455564"/>
      <w:r>
        <w:t xml:space="preserve">3.3.1 </w:t>
      </w:r>
      <w:r w:rsidR="004915C1">
        <w:t>PSoC Creator</w:t>
      </w:r>
      <w:bookmarkEnd w:id="86"/>
    </w:p>
    <w:p w14:paraId="71E090F5" w14:textId="77777777" w:rsidR="004915C1" w:rsidRDefault="004915C1" w:rsidP="004915C1">
      <w:r>
        <w:t xml:space="preserve">PSoC Creator is an integrated Design Environment (IDE) that </w:t>
      </w:r>
      <w:r w:rsidRPr="00B05B6F">
        <w:t>allows for simultaneous hardware and firmware modification, compilation, and debugging of PSoC</w:t>
      </w:r>
      <w:r>
        <w:t xml:space="preserve"> series. The IDE has revolutionary hardware and software co-design which are made possible by a library of pre-verified and pre-characterized PSoC components. All the Cypress microcontrollers are supported by the latest version of PSoC Creator which enables users to easily build their applications on any Cypress microcontroller and provide flexibility to their systems based on the specifications of the used microcontroller. The project created in the IDE consists of schematic diagram, pins allocations, clocks configurations, analog connection and C language files that provide features to the user which you can:</w:t>
      </w:r>
    </w:p>
    <w:p w14:paraId="4F25F2C0" w14:textId="77777777" w:rsidR="004915C1" w:rsidRPr="00ED2A2E" w:rsidRDefault="004915C1" w:rsidP="004915C1">
      <w:pPr>
        <w:pStyle w:val="ListParagraph"/>
        <w:numPr>
          <w:ilvl w:val="0"/>
          <w:numId w:val="23"/>
        </w:numPr>
        <w:spacing w:line="259" w:lineRule="auto"/>
        <w:jc w:val="both"/>
      </w:pPr>
      <w:r w:rsidRPr="00ED2A2E">
        <w:lastRenderedPageBreak/>
        <w:t>Build the hardware system design in the main design workspace by dragging and dropping components.</w:t>
      </w:r>
    </w:p>
    <w:p w14:paraId="7DDE9161" w14:textId="77777777" w:rsidR="004915C1" w:rsidRPr="00ED2A2E" w:rsidRDefault="004915C1" w:rsidP="004915C1">
      <w:pPr>
        <w:pStyle w:val="ListParagraph"/>
        <w:numPr>
          <w:ilvl w:val="0"/>
          <w:numId w:val="23"/>
        </w:numPr>
        <w:spacing w:line="259" w:lineRule="auto"/>
        <w:jc w:val="both"/>
      </w:pPr>
      <w:r w:rsidRPr="00ED2A2E">
        <w:t>Create your application firmware in collaboration with the PSoC hardware.</w:t>
      </w:r>
    </w:p>
    <w:p w14:paraId="5E7C2A13" w14:textId="77777777" w:rsidR="004915C1" w:rsidRPr="00ED2A2E" w:rsidRDefault="004915C1" w:rsidP="004915C1">
      <w:pPr>
        <w:pStyle w:val="ListParagraph"/>
        <w:numPr>
          <w:ilvl w:val="0"/>
          <w:numId w:val="23"/>
        </w:numPr>
        <w:spacing w:line="259" w:lineRule="auto"/>
        <w:jc w:val="both"/>
      </w:pPr>
      <w:r w:rsidRPr="00ED2A2E">
        <w:t>Use configuration tools to configure components.</w:t>
      </w:r>
    </w:p>
    <w:p w14:paraId="5C671436" w14:textId="77777777" w:rsidR="004915C1" w:rsidRPr="00ED2A2E" w:rsidRDefault="004915C1" w:rsidP="004915C1">
      <w:pPr>
        <w:pStyle w:val="ListParagraph"/>
        <w:numPr>
          <w:ilvl w:val="0"/>
          <w:numId w:val="23"/>
        </w:numPr>
        <w:spacing w:line="259" w:lineRule="auto"/>
        <w:jc w:val="both"/>
      </w:pPr>
      <w:r w:rsidRPr="00ED2A2E">
        <w:t>Discover the library of over 100+ Components.</w:t>
      </w:r>
    </w:p>
    <w:p w14:paraId="797F3860" w14:textId="77777777" w:rsidR="004915C1" w:rsidRDefault="004915C1" w:rsidP="004915C1">
      <w:pPr>
        <w:pStyle w:val="ListParagraph"/>
        <w:numPr>
          <w:ilvl w:val="0"/>
          <w:numId w:val="23"/>
        </w:numPr>
        <w:spacing w:line="259" w:lineRule="auto"/>
        <w:jc w:val="both"/>
      </w:pPr>
      <w:r w:rsidRPr="00ED2A2E">
        <w:t>Assess the component datasheets</w:t>
      </w:r>
    </w:p>
    <w:p w14:paraId="35E4484D" w14:textId="77777777" w:rsidR="004915C1" w:rsidRDefault="004915C1" w:rsidP="004915C1">
      <w:pPr>
        <w:keepNext/>
        <w:jc w:val="center"/>
      </w:pPr>
      <w:r>
        <w:rPr>
          <w:noProof/>
        </w:rPr>
        <w:drawing>
          <wp:inline distT="0" distB="0" distL="0" distR="0" wp14:anchorId="15B1D713" wp14:editId="318B48A6">
            <wp:extent cx="5813946" cy="3318573"/>
            <wp:effectExtent l="0" t="0" r="0" b="0"/>
            <wp:docPr id="52" name="Picture 5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application&#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827317" cy="3326205"/>
                    </a:xfrm>
                    <a:prstGeom prst="rect">
                      <a:avLst/>
                    </a:prstGeom>
                    <a:noFill/>
                    <a:ln>
                      <a:noFill/>
                    </a:ln>
                  </pic:spPr>
                </pic:pic>
              </a:graphicData>
            </a:graphic>
          </wp:inline>
        </w:drawing>
      </w:r>
    </w:p>
    <w:p w14:paraId="20A2B622" w14:textId="75872149" w:rsidR="004915C1" w:rsidRPr="004915C1" w:rsidRDefault="004915C1" w:rsidP="004915C1">
      <w:pPr>
        <w:pStyle w:val="Caption"/>
      </w:pPr>
      <w:bookmarkStart w:id="87" w:name="_Toc104455623"/>
      <w:r w:rsidRPr="004915C1">
        <w:t xml:space="preserve">Figure </w:t>
      </w:r>
      <w:r w:rsidRPr="004915C1">
        <w:fldChar w:fldCharType="begin"/>
      </w:r>
      <w:r w:rsidRPr="004915C1">
        <w:instrText xml:space="preserve"> SEQ Figure \* ARABIC </w:instrText>
      </w:r>
      <w:r w:rsidRPr="004915C1">
        <w:fldChar w:fldCharType="separate"/>
      </w:r>
      <w:r w:rsidR="009E40CC">
        <w:rPr>
          <w:noProof/>
        </w:rPr>
        <w:t>14</w:t>
      </w:r>
      <w:r w:rsidRPr="004915C1">
        <w:fldChar w:fldCharType="end"/>
      </w:r>
      <w:r w:rsidRPr="004915C1">
        <w:t xml:space="preserve"> PSoC Creator features</w:t>
      </w:r>
      <w:bookmarkEnd w:id="87"/>
    </w:p>
    <w:p w14:paraId="51983F80" w14:textId="2074FBB9" w:rsidR="004915C1" w:rsidRDefault="004915C1" w:rsidP="004915C1">
      <w:r>
        <w:t>To build a project into the microcontroller, after building the system by designing the schematic of the system, allocating the pins on the microcontroller, configurating the system and coding the operation of system, the user can program the project into the PSoC microchip to integrate the project in the microcontroller. The IDE also provide useful example project with application notes that the users can test and review the example project into their project. Cypress has a very cooperative and responsive customer support which the user can ask about the product and project on their website. The Cypress website is a great platform to create and join a discussion about project that involve their microcontroller as it has forum platform that enables user to discuss their problems with the community. Their technical supports who consist of their application engineers and staffs can assist the user to solve their problems and provide great solutions on the project.</w:t>
      </w:r>
    </w:p>
    <w:p w14:paraId="2D416E11" w14:textId="111AF5F7" w:rsidR="004915C1" w:rsidRDefault="00E74D37" w:rsidP="00E74D37">
      <w:pPr>
        <w:pStyle w:val="Heading3"/>
      </w:pPr>
      <w:bookmarkStart w:id="88" w:name="_Toc104455565"/>
      <w:r>
        <w:lastRenderedPageBreak/>
        <w:t xml:space="preserve">3.3.2 </w:t>
      </w:r>
      <w:r w:rsidR="004915C1">
        <w:t>SerialPlot</w:t>
      </w:r>
      <w:bookmarkEnd w:id="88"/>
    </w:p>
    <w:p w14:paraId="1E0EDD47" w14:textId="001EBD9F" w:rsidR="004915C1" w:rsidRDefault="004915C1" w:rsidP="004915C1">
      <w:r>
        <w:t>SerialPlot is a software for plotting data from serial port in real-time. The software support three types of data input which are the simple binary stream, ASCII data, and user defined custom frame format. The software allows user to set the gain and offset of the output after obtaining the data from the serial port. It supports up to 10, 000 number of lines in its serial print window and the data can also be recorded in txt format. This software is suitable for this project as it can withstand fast data transfer from the serial port and shows real-time plot of the output.</w:t>
      </w:r>
    </w:p>
    <w:p w14:paraId="3B4BBA45" w14:textId="4CFA4403" w:rsidR="004915C1" w:rsidRDefault="004915C1" w:rsidP="00E74D37">
      <w:pPr>
        <w:pStyle w:val="Heading3"/>
        <w:numPr>
          <w:ilvl w:val="2"/>
          <w:numId w:val="11"/>
        </w:numPr>
      </w:pPr>
      <w:bookmarkStart w:id="89" w:name="_Toc104455566"/>
      <w:r>
        <w:t>Microsoft Excel</w:t>
      </w:r>
      <w:bookmarkEnd w:id="89"/>
    </w:p>
    <w:p w14:paraId="6335BBDC" w14:textId="77777777" w:rsidR="004915C1" w:rsidRDefault="004915C1" w:rsidP="004915C1">
      <w:r>
        <w:t>The spreadsheet software, Microsoft Excel is used for storing and visualizing the collected data which is copied from the SerialPlot. Excel contains useful features and tools that help user to organize data manipulation, create statistical calculation, visualize the data in various graphs and construct tables. The software support generating various form of charts and graphs from a specified groups of cells and the parameters of the visualization chart can be easily changed to assist user to custom their charts. The figure below shows the data in column B is highlighted and visualize into scatter with straight line chart. The chart also has the options to change the design of the chart, add title for the chart and axis, add other data and more.</w:t>
      </w:r>
    </w:p>
    <w:p w14:paraId="1F74DC1D" w14:textId="77777777" w:rsidR="004915C1" w:rsidRDefault="004915C1" w:rsidP="004915C1">
      <w:pPr>
        <w:keepNext/>
      </w:pPr>
      <w:r>
        <w:rPr>
          <w:noProof/>
        </w:rPr>
        <w:drawing>
          <wp:inline distT="0" distB="0" distL="0" distR="0" wp14:anchorId="20BD43BE" wp14:editId="1C0ED56F">
            <wp:extent cx="5418161" cy="2686269"/>
            <wp:effectExtent l="0" t="0" r="0" b="0"/>
            <wp:docPr id="54" name="Picture 54"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Graphical user interface, application, table, Excel&#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21647" cy="2687997"/>
                    </a:xfrm>
                    <a:prstGeom prst="rect">
                      <a:avLst/>
                    </a:prstGeom>
                    <a:noFill/>
                    <a:ln>
                      <a:noFill/>
                    </a:ln>
                  </pic:spPr>
                </pic:pic>
              </a:graphicData>
            </a:graphic>
          </wp:inline>
        </w:drawing>
      </w:r>
    </w:p>
    <w:p w14:paraId="40B8242E" w14:textId="365D3C60" w:rsidR="0005161F" w:rsidRPr="004915C1" w:rsidRDefault="004915C1" w:rsidP="00D8139C">
      <w:pPr>
        <w:pStyle w:val="Caption"/>
      </w:pPr>
      <w:bookmarkStart w:id="90" w:name="_Toc104455624"/>
      <w:r>
        <w:t xml:space="preserve">Figure </w:t>
      </w:r>
      <w:r>
        <w:fldChar w:fldCharType="begin"/>
      </w:r>
      <w:r>
        <w:instrText xml:space="preserve"> SEQ Figure \* ARABIC </w:instrText>
      </w:r>
      <w:r>
        <w:fldChar w:fldCharType="separate"/>
      </w:r>
      <w:r w:rsidR="009E40CC">
        <w:rPr>
          <w:noProof/>
        </w:rPr>
        <w:t>15</w:t>
      </w:r>
      <w:r>
        <w:fldChar w:fldCharType="end"/>
      </w:r>
      <w:r>
        <w:t xml:space="preserve"> data on column B is visualize into scatter line plot</w:t>
      </w:r>
      <w:bookmarkEnd w:id="90"/>
    </w:p>
    <w:p w14:paraId="52655A3E" w14:textId="58847971" w:rsidR="009257A6" w:rsidRDefault="00E74D37" w:rsidP="00A512CE">
      <w:pPr>
        <w:pStyle w:val="Heading2"/>
      </w:pPr>
      <w:bookmarkStart w:id="91" w:name="_Toc104455567"/>
      <w:r>
        <w:lastRenderedPageBreak/>
        <w:t xml:space="preserve">3.4 </w:t>
      </w:r>
      <w:r w:rsidR="00D75BBD" w:rsidRPr="00A512CE">
        <w:t>Block Diagram</w:t>
      </w:r>
      <w:bookmarkEnd w:id="91"/>
    </w:p>
    <w:p w14:paraId="2E18B695" w14:textId="7DEDA931" w:rsidR="006C66A7" w:rsidRDefault="006C66A7" w:rsidP="00A31F81">
      <w:r>
        <w:t>The figure 1</w:t>
      </w:r>
      <w:r w:rsidR="00841705">
        <w:t>4</w:t>
      </w:r>
      <w:r>
        <w:t xml:space="preserve"> shows the block diagram of the EMG </w:t>
      </w:r>
      <w:r w:rsidR="00724A35">
        <w:t>acquisition system. The acquisition system consists of three parts which are multi-channel EMG electrodes</w:t>
      </w:r>
      <w:r w:rsidR="006959CE">
        <w:t xml:space="preserve"> that detects the EMG signal from the muscle, the microcontroller that control the </w:t>
      </w:r>
      <w:r w:rsidR="00F83511">
        <w:t>device and the data monitoring and analysis module that</w:t>
      </w:r>
      <w:r w:rsidR="003269A4">
        <w:t xml:space="preserve"> will display the data from the microcontroller and do data analysis.</w:t>
      </w:r>
      <w:r w:rsidR="00E805B9">
        <w:t xml:space="preserve"> There are four EMG electrodes </w:t>
      </w:r>
      <w:r w:rsidR="007C7DEB">
        <w:t xml:space="preserve">that will make four channel EMG signalling. The raw data from the EMG electrodes will be </w:t>
      </w:r>
      <w:r w:rsidR="007A7272">
        <w:t>sent</w:t>
      </w:r>
      <w:r w:rsidR="007C7DEB">
        <w:t xml:space="preserve"> </w:t>
      </w:r>
      <w:r w:rsidR="007A7272">
        <w:t xml:space="preserve">to </w:t>
      </w:r>
      <w:r w:rsidR="007C7DEB">
        <w:t xml:space="preserve">the </w:t>
      </w:r>
      <w:r w:rsidR="00897518">
        <w:t>microcontroller, PSoC development board CY8CKIT-059</w:t>
      </w:r>
      <w:r w:rsidR="007A7272">
        <w:t xml:space="preserve"> before </w:t>
      </w:r>
      <w:r w:rsidR="00E1579C">
        <w:t>sending the data to PC through USB connection for data monitoring and analysis.</w:t>
      </w:r>
    </w:p>
    <w:p w14:paraId="402E2E7D" w14:textId="77777777" w:rsidR="001545D9" w:rsidRDefault="0027600D" w:rsidP="00A31F81">
      <w:r>
        <w:rPr>
          <w:noProof/>
        </w:rPr>
        <w:drawing>
          <wp:inline distT="0" distB="0" distL="0" distR="0" wp14:anchorId="038DE03C" wp14:editId="33FDF731">
            <wp:extent cx="5537479" cy="2892055"/>
            <wp:effectExtent l="0" t="0" r="6350" b="381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568680" cy="2908350"/>
                    </a:xfrm>
                    <a:prstGeom prst="rect">
                      <a:avLst/>
                    </a:prstGeom>
                    <a:noFill/>
                    <a:ln>
                      <a:noFill/>
                    </a:ln>
                  </pic:spPr>
                </pic:pic>
              </a:graphicData>
            </a:graphic>
          </wp:inline>
        </w:drawing>
      </w:r>
    </w:p>
    <w:p w14:paraId="5CA6E284" w14:textId="62C02A83" w:rsidR="0027600D" w:rsidRDefault="001545D9" w:rsidP="00A31F81">
      <w:pPr>
        <w:pStyle w:val="Caption"/>
      </w:pPr>
      <w:bookmarkStart w:id="92" w:name="_Toc86186933"/>
      <w:bookmarkStart w:id="93" w:name="_Toc86187174"/>
      <w:bookmarkStart w:id="94" w:name="_Toc104455625"/>
      <w:r w:rsidRPr="001545D9">
        <w:t xml:space="preserve">Figure </w:t>
      </w:r>
      <w:r w:rsidR="009674CF">
        <w:fldChar w:fldCharType="begin"/>
      </w:r>
      <w:r w:rsidR="009674CF">
        <w:instrText xml:space="preserve"> SEQ Figure \* ARABIC </w:instrText>
      </w:r>
      <w:r w:rsidR="009674CF">
        <w:fldChar w:fldCharType="separate"/>
      </w:r>
      <w:r w:rsidR="009E40CC">
        <w:rPr>
          <w:noProof/>
        </w:rPr>
        <w:t>16</w:t>
      </w:r>
      <w:r w:rsidR="009674CF">
        <w:rPr>
          <w:noProof/>
        </w:rPr>
        <w:fldChar w:fldCharType="end"/>
      </w:r>
      <w:r w:rsidRPr="001545D9">
        <w:t xml:space="preserve"> Block Diagram of the EMG </w:t>
      </w:r>
      <w:r w:rsidR="00724A35">
        <w:t>acquisition system</w:t>
      </w:r>
      <w:bookmarkEnd w:id="92"/>
      <w:bookmarkEnd w:id="93"/>
      <w:bookmarkEnd w:id="94"/>
    </w:p>
    <w:p w14:paraId="660CD1AA" w14:textId="5A47FC7B" w:rsidR="00C75158" w:rsidRDefault="00C75158" w:rsidP="00A31F81"/>
    <w:p w14:paraId="16ADE070" w14:textId="2787F5CA" w:rsidR="004915C1" w:rsidRDefault="004915C1" w:rsidP="00A31F81"/>
    <w:p w14:paraId="74D68F16" w14:textId="5A2E480C" w:rsidR="004915C1" w:rsidRDefault="004915C1" w:rsidP="00A31F81"/>
    <w:p w14:paraId="3C8ED64B" w14:textId="4EBFBE3B" w:rsidR="0005161F" w:rsidRDefault="0005161F" w:rsidP="00A31F81"/>
    <w:p w14:paraId="2CF1C61C" w14:textId="77777777" w:rsidR="0005161F" w:rsidRPr="002D7644" w:rsidRDefault="0005161F" w:rsidP="00A31F81"/>
    <w:p w14:paraId="1E050ED9" w14:textId="7C05D141" w:rsidR="00D75BBD" w:rsidRDefault="00E74D37" w:rsidP="00A512CE">
      <w:pPr>
        <w:pStyle w:val="Heading3"/>
        <w:ind w:left="0"/>
      </w:pPr>
      <w:bookmarkStart w:id="95" w:name="_Toc104455568"/>
      <w:r>
        <w:lastRenderedPageBreak/>
        <w:t xml:space="preserve">3.5 </w:t>
      </w:r>
      <w:r w:rsidR="00D75BBD" w:rsidRPr="00A512CE">
        <w:rPr>
          <w:rStyle w:val="Heading2Char"/>
          <w:b/>
          <w:bCs/>
        </w:rPr>
        <w:t>Flow</w:t>
      </w:r>
      <w:r w:rsidR="002D7644" w:rsidRPr="00A512CE">
        <w:rPr>
          <w:rStyle w:val="Heading2Char"/>
          <w:b/>
          <w:bCs/>
        </w:rPr>
        <w:t xml:space="preserve"> C</w:t>
      </w:r>
      <w:r w:rsidR="00D75BBD" w:rsidRPr="00A512CE">
        <w:rPr>
          <w:rStyle w:val="Heading2Char"/>
          <w:b/>
          <w:bCs/>
        </w:rPr>
        <w:t>hart</w:t>
      </w:r>
      <w:bookmarkEnd w:id="95"/>
    </w:p>
    <w:p w14:paraId="4A729C16" w14:textId="6B917A49" w:rsidR="002D7644" w:rsidRDefault="002D7644" w:rsidP="00A31F81">
      <w:r>
        <w:t xml:space="preserve">The flow chart of the acquisition system can be </w:t>
      </w:r>
      <w:r w:rsidR="00E0153C">
        <w:t>found in figure 1</w:t>
      </w:r>
      <w:r w:rsidR="00841705">
        <w:t>5</w:t>
      </w:r>
      <w:r w:rsidR="00E0153C">
        <w:t>.</w:t>
      </w:r>
      <w:r w:rsidR="007B0365">
        <w:t xml:space="preserve"> The system starts when the EMG device is activated</w:t>
      </w:r>
      <w:r w:rsidR="00D35D60">
        <w:t xml:space="preserve">. The EMG electrodes will </w:t>
      </w:r>
      <w:r w:rsidR="00483662">
        <w:t>be placed on the muscle on the body and acquire</w:t>
      </w:r>
      <w:r w:rsidR="00D35D60">
        <w:t xml:space="preserve"> the EMG signal</w:t>
      </w:r>
      <w:r w:rsidR="00483662">
        <w:t xml:space="preserve"> before sending the signal</w:t>
      </w:r>
      <w:r w:rsidR="00D35D60">
        <w:t xml:space="preserve"> to the microcontroller CY8CKIT-059 to process the raw data of EMG signal</w:t>
      </w:r>
      <w:r w:rsidR="00483662">
        <w:t xml:space="preserve"> for signal filtering process</w:t>
      </w:r>
      <w:r w:rsidR="00D35D60">
        <w:t xml:space="preserve">. The </w:t>
      </w:r>
      <w:r w:rsidR="0057724D">
        <w:t>filtered</w:t>
      </w:r>
      <w:r w:rsidR="00D35D60">
        <w:t xml:space="preserve"> EMG signal is </w:t>
      </w:r>
      <w:r w:rsidR="00CE7A89">
        <w:t>generated and</w:t>
      </w:r>
      <w:r w:rsidR="00D35D60">
        <w:t xml:space="preserve"> transferred to the PC through USB connection for data storing, monitoring and analysis.</w:t>
      </w:r>
    </w:p>
    <w:p w14:paraId="126426E0" w14:textId="77777777" w:rsidR="00483662" w:rsidRDefault="00483662" w:rsidP="00A31F81"/>
    <w:p w14:paraId="184C7CDF" w14:textId="6474ACD3" w:rsidR="00483662" w:rsidRDefault="00960EAC" w:rsidP="00A31F81">
      <w:pPr>
        <w:pStyle w:val="Caption"/>
      </w:pPr>
      <w:r>
        <w:rPr>
          <w:noProof/>
        </w:rPr>
        <w:drawing>
          <wp:inline distT="0" distB="0" distL="0" distR="0" wp14:anchorId="5C72F6B1" wp14:editId="5C973B1C">
            <wp:extent cx="2161309" cy="5301037"/>
            <wp:effectExtent l="0" t="0" r="0" b="0"/>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173064" cy="5329869"/>
                    </a:xfrm>
                    <a:prstGeom prst="rect">
                      <a:avLst/>
                    </a:prstGeom>
                    <a:noFill/>
                    <a:ln>
                      <a:noFill/>
                    </a:ln>
                  </pic:spPr>
                </pic:pic>
              </a:graphicData>
            </a:graphic>
          </wp:inline>
        </w:drawing>
      </w:r>
    </w:p>
    <w:p w14:paraId="3BDFCB82" w14:textId="5299E8BD" w:rsidR="00483662" w:rsidRPr="00C75158" w:rsidRDefault="002D7644" w:rsidP="00A31F81">
      <w:pPr>
        <w:pStyle w:val="Caption"/>
      </w:pPr>
      <w:bookmarkStart w:id="96" w:name="_Toc86186934"/>
      <w:bookmarkStart w:id="97" w:name="_Toc86187175"/>
      <w:bookmarkStart w:id="98" w:name="_Toc104455626"/>
      <w:r>
        <w:t xml:space="preserve">Figure </w:t>
      </w:r>
      <w:r w:rsidR="009674CF">
        <w:fldChar w:fldCharType="begin"/>
      </w:r>
      <w:r w:rsidR="009674CF">
        <w:instrText xml:space="preserve"> SEQ Figure \* ARABIC </w:instrText>
      </w:r>
      <w:r w:rsidR="009674CF">
        <w:fldChar w:fldCharType="separate"/>
      </w:r>
      <w:r w:rsidR="009E40CC">
        <w:rPr>
          <w:noProof/>
        </w:rPr>
        <w:t>17</w:t>
      </w:r>
      <w:r w:rsidR="009674CF">
        <w:rPr>
          <w:noProof/>
        </w:rPr>
        <w:fldChar w:fldCharType="end"/>
      </w:r>
      <w:r>
        <w:t xml:space="preserve"> The flow chart of the acquisition system</w:t>
      </w:r>
      <w:bookmarkEnd w:id="96"/>
      <w:bookmarkEnd w:id="97"/>
      <w:bookmarkEnd w:id="98"/>
    </w:p>
    <w:p w14:paraId="23F03885" w14:textId="1BDD8704" w:rsidR="000E2906" w:rsidRDefault="00E74D37" w:rsidP="00A512CE">
      <w:pPr>
        <w:pStyle w:val="Heading3"/>
        <w:ind w:left="0"/>
      </w:pPr>
      <w:bookmarkStart w:id="99" w:name="_Toc104455569"/>
      <w:r>
        <w:lastRenderedPageBreak/>
        <w:t xml:space="preserve">3.6 </w:t>
      </w:r>
      <w:r w:rsidR="000E2906" w:rsidRPr="00E74D37">
        <w:rPr>
          <w:rStyle w:val="Heading2Char"/>
          <w:b/>
          <w:bCs/>
        </w:rPr>
        <w:t>Material Cost</w:t>
      </w:r>
      <w:bookmarkEnd w:id="99"/>
    </w:p>
    <w:tbl>
      <w:tblPr>
        <w:tblW w:w="5916" w:type="dxa"/>
        <w:jc w:val="center"/>
        <w:tblLook w:val="04A0" w:firstRow="1" w:lastRow="0" w:firstColumn="1" w:lastColumn="0" w:noHBand="0" w:noVBand="1"/>
      </w:tblPr>
      <w:tblGrid>
        <w:gridCol w:w="3342"/>
        <w:gridCol w:w="1033"/>
        <w:gridCol w:w="1541"/>
      </w:tblGrid>
      <w:tr w:rsidR="00AC33DC" w:rsidRPr="00AC33DC" w14:paraId="7364736D" w14:textId="77777777" w:rsidTr="001825E7">
        <w:trPr>
          <w:trHeight w:val="199"/>
          <w:jc w:val="center"/>
        </w:trPr>
        <w:tc>
          <w:tcPr>
            <w:tcW w:w="33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4C7D98" w14:textId="77777777" w:rsidR="00AC33DC" w:rsidRPr="00AC33DC" w:rsidRDefault="00AC33DC" w:rsidP="00A31F81">
            <w:pPr>
              <w:rPr>
                <w:lang w:val="en-GB" w:eastAsia="en-GB"/>
              </w:rPr>
            </w:pPr>
            <w:r w:rsidRPr="00AC33DC">
              <w:rPr>
                <w:lang w:val="en-GB" w:eastAsia="en-GB"/>
              </w:rPr>
              <w:t>Material</w:t>
            </w:r>
          </w:p>
        </w:tc>
        <w:tc>
          <w:tcPr>
            <w:tcW w:w="1033" w:type="dxa"/>
            <w:tcBorders>
              <w:top w:val="single" w:sz="4" w:space="0" w:color="auto"/>
              <w:left w:val="nil"/>
              <w:bottom w:val="single" w:sz="4" w:space="0" w:color="auto"/>
              <w:right w:val="single" w:sz="4" w:space="0" w:color="auto"/>
            </w:tcBorders>
            <w:shd w:val="clear" w:color="auto" w:fill="auto"/>
            <w:noWrap/>
            <w:vAlign w:val="bottom"/>
            <w:hideMark/>
          </w:tcPr>
          <w:p w14:paraId="707B31EB" w14:textId="77777777" w:rsidR="00AC33DC" w:rsidRPr="00AC33DC" w:rsidRDefault="00AC33DC" w:rsidP="00A31F81">
            <w:pPr>
              <w:rPr>
                <w:lang w:val="en-GB" w:eastAsia="en-GB"/>
              </w:rPr>
            </w:pPr>
            <w:r w:rsidRPr="00AC33DC">
              <w:rPr>
                <w:lang w:val="en-GB" w:eastAsia="en-GB"/>
              </w:rPr>
              <w:t>Unit</w:t>
            </w:r>
          </w:p>
        </w:tc>
        <w:tc>
          <w:tcPr>
            <w:tcW w:w="1541" w:type="dxa"/>
            <w:tcBorders>
              <w:top w:val="single" w:sz="4" w:space="0" w:color="auto"/>
              <w:left w:val="nil"/>
              <w:bottom w:val="single" w:sz="4" w:space="0" w:color="auto"/>
              <w:right w:val="single" w:sz="4" w:space="0" w:color="auto"/>
            </w:tcBorders>
            <w:shd w:val="clear" w:color="auto" w:fill="auto"/>
            <w:noWrap/>
            <w:vAlign w:val="bottom"/>
            <w:hideMark/>
          </w:tcPr>
          <w:p w14:paraId="4136EE65" w14:textId="77777777" w:rsidR="00AC33DC" w:rsidRPr="00AC33DC" w:rsidRDefault="00AC33DC" w:rsidP="00A31F81">
            <w:pPr>
              <w:rPr>
                <w:lang w:val="en-GB" w:eastAsia="en-GB"/>
              </w:rPr>
            </w:pPr>
            <w:r w:rsidRPr="00AC33DC">
              <w:rPr>
                <w:lang w:val="en-GB" w:eastAsia="en-GB"/>
              </w:rPr>
              <w:t>Cost (RM)</w:t>
            </w:r>
          </w:p>
        </w:tc>
      </w:tr>
      <w:tr w:rsidR="00AC33DC" w:rsidRPr="00AC33DC" w14:paraId="408453CF" w14:textId="77777777" w:rsidTr="001825E7">
        <w:trPr>
          <w:trHeight w:val="199"/>
          <w:jc w:val="center"/>
        </w:trPr>
        <w:tc>
          <w:tcPr>
            <w:tcW w:w="3342" w:type="dxa"/>
            <w:tcBorders>
              <w:top w:val="nil"/>
              <w:left w:val="single" w:sz="4" w:space="0" w:color="auto"/>
              <w:bottom w:val="single" w:sz="4" w:space="0" w:color="auto"/>
              <w:right w:val="single" w:sz="4" w:space="0" w:color="auto"/>
            </w:tcBorders>
            <w:shd w:val="clear" w:color="auto" w:fill="auto"/>
            <w:noWrap/>
            <w:vAlign w:val="bottom"/>
            <w:hideMark/>
          </w:tcPr>
          <w:p w14:paraId="6FAD1B86" w14:textId="77777777" w:rsidR="00AC33DC" w:rsidRPr="00AC33DC" w:rsidRDefault="00AC33DC" w:rsidP="00A31F81">
            <w:pPr>
              <w:rPr>
                <w:lang w:val="en-GB" w:eastAsia="en-GB"/>
              </w:rPr>
            </w:pPr>
            <w:r w:rsidRPr="00AC33DC">
              <w:rPr>
                <w:lang w:val="en-GB" w:eastAsia="en-GB"/>
              </w:rPr>
              <w:t>PSoC CY8CKIT-059</w:t>
            </w:r>
          </w:p>
        </w:tc>
        <w:tc>
          <w:tcPr>
            <w:tcW w:w="1033" w:type="dxa"/>
            <w:tcBorders>
              <w:top w:val="nil"/>
              <w:left w:val="nil"/>
              <w:bottom w:val="single" w:sz="4" w:space="0" w:color="auto"/>
              <w:right w:val="single" w:sz="4" w:space="0" w:color="auto"/>
            </w:tcBorders>
            <w:shd w:val="clear" w:color="auto" w:fill="auto"/>
            <w:noWrap/>
            <w:vAlign w:val="bottom"/>
            <w:hideMark/>
          </w:tcPr>
          <w:p w14:paraId="5F05D87E" w14:textId="77777777" w:rsidR="00AC33DC" w:rsidRPr="00AC33DC" w:rsidRDefault="00AC33DC" w:rsidP="00A31F81">
            <w:pPr>
              <w:rPr>
                <w:lang w:val="en-GB" w:eastAsia="en-GB"/>
              </w:rPr>
            </w:pPr>
            <w:r w:rsidRPr="00AC33DC">
              <w:rPr>
                <w:lang w:val="en-GB" w:eastAsia="en-GB"/>
              </w:rPr>
              <w:t>1</w:t>
            </w:r>
          </w:p>
        </w:tc>
        <w:tc>
          <w:tcPr>
            <w:tcW w:w="1541" w:type="dxa"/>
            <w:tcBorders>
              <w:top w:val="nil"/>
              <w:left w:val="nil"/>
              <w:bottom w:val="single" w:sz="4" w:space="0" w:color="auto"/>
              <w:right w:val="single" w:sz="4" w:space="0" w:color="auto"/>
            </w:tcBorders>
            <w:shd w:val="clear" w:color="auto" w:fill="auto"/>
            <w:noWrap/>
            <w:vAlign w:val="bottom"/>
            <w:hideMark/>
          </w:tcPr>
          <w:p w14:paraId="7E4F3A81" w14:textId="062C7E6F" w:rsidR="00AC33DC" w:rsidRPr="00AC33DC" w:rsidRDefault="00AC33DC" w:rsidP="003C6DF9">
            <w:pPr>
              <w:jc w:val="center"/>
              <w:rPr>
                <w:lang w:val="en-GB" w:eastAsia="en-GB"/>
              </w:rPr>
            </w:pPr>
            <w:r w:rsidRPr="00AC33DC">
              <w:rPr>
                <w:lang w:val="en-GB" w:eastAsia="en-GB"/>
              </w:rPr>
              <w:t>8</w:t>
            </w:r>
            <w:r w:rsidR="00D7332E">
              <w:rPr>
                <w:lang w:val="en-GB" w:eastAsia="en-GB"/>
              </w:rPr>
              <w:t>0.26</w:t>
            </w:r>
          </w:p>
        </w:tc>
      </w:tr>
      <w:tr w:rsidR="00AC33DC" w:rsidRPr="00AC33DC" w14:paraId="73A4B526" w14:textId="77777777" w:rsidTr="001825E7">
        <w:trPr>
          <w:trHeight w:val="199"/>
          <w:jc w:val="center"/>
        </w:trPr>
        <w:tc>
          <w:tcPr>
            <w:tcW w:w="3342" w:type="dxa"/>
            <w:tcBorders>
              <w:top w:val="nil"/>
              <w:left w:val="single" w:sz="4" w:space="0" w:color="auto"/>
              <w:bottom w:val="single" w:sz="4" w:space="0" w:color="auto"/>
              <w:right w:val="single" w:sz="4" w:space="0" w:color="auto"/>
            </w:tcBorders>
            <w:shd w:val="clear" w:color="auto" w:fill="auto"/>
            <w:noWrap/>
            <w:vAlign w:val="bottom"/>
            <w:hideMark/>
          </w:tcPr>
          <w:p w14:paraId="2F900A3C" w14:textId="77777777" w:rsidR="00AC33DC" w:rsidRPr="00AC33DC" w:rsidRDefault="00AC33DC" w:rsidP="00A31F81">
            <w:pPr>
              <w:rPr>
                <w:lang w:val="en-GB" w:eastAsia="en-GB"/>
              </w:rPr>
            </w:pPr>
            <w:r w:rsidRPr="00AC33DC">
              <w:rPr>
                <w:lang w:val="en-GB" w:eastAsia="en-GB"/>
              </w:rPr>
              <w:t>Disposable Electrode Pad</w:t>
            </w:r>
          </w:p>
        </w:tc>
        <w:tc>
          <w:tcPr>
            <w:tcW w:w="1033" w:type="dxa"/>
            <w:tcBorders>
              <w:top w:val="nil"/>
              <w:left w:val="nil"/>
              <w:bottom w:val="single" w:sz="4" w:space="0" w:color="auto"/>
              <w:right w:val="single" w:sz="4" w:space="0" w:color="auto"/>
            </w:tcBorders>
            <w:shd w:val="clear" w:color="auto" w:fill="auto"/>
            <w:noWrap/>
            <w:vAlign w:val="bottom"/>
            <w:hideMark/>
          </w:tcPr>
          <w:p w14:paraId="43E57810" w14:textId="453AA772" w:rsidR="00AC33DC" w:rsidRPr="00AC33DC" w:rsidRDefault="00E4687B" w:rsidP="00A31F81">
            <w:pPr>
              <w:rPr>
                <w:lang w:val="en-GB" w:eastAsia="en-GB"/>
              </w:rPr>
            </w:pPr>
            <w:r>
              <w:rPr>
                <w:lang w:val="en-GB" w:eastAsia="en-GB"/>
              </w:rPr>
              <w:t>20</w:t>
            </w:r>
          </w:p>
        </w:tc>
        <w:tc>
          <w:tcPr>
            <w:tcW w:w="1541" w:type="dxa"/>
            <w:tcBorders>
              <w:top w:val="nil"/>
              <w:left w:val="nil"/>
              <w:bottom w:val="single" w:sz="4" w:space="0" w:color="auto"/>
              <w:right w:val="single" w:sz="4" w:space="0" w:color="auto"/>
            </w:tcBorders>
            <w:shd w:val="clear" w:color="auto" w:fill="auto"/>
            <w:noWrap/>
            <w:vAlign w:val="bottom"/>
            <w:hideMark/>
          </w:tcPr>
          <w:p w14:paraId="553BD69A" w14:textId="2CB8CDBC" w:rsidR="00AC33DC" w:rsidRPr="00AC33DC" w:rsidRDefault="00E4687B" w:rsidP="003C6DF9">
            <w:pPr>
              <w:jc w:val="center"/>
              <w:rPr>
                <w:lang w:val="en-GB" w:eastAsia="en-GB"/>
              </w:rPr>
            </w:pPr>
            <w:r>
              <w:rPr>
                <w:lang w:val="en-GB" w:eastAsia="en-GB"/>
              </w:rPr>
              <w:t>5.</w:t>
            </w:r>
            <w:r w:rsidR="00D7332E">
              <w:rPr>
                <w:lang w:val="en-GB" w:eastAsia="en-GB"/>
              </w:rPr>
              <w:t>70</w:t>
            </w:r>
          </w:p>
        </w:tc>
      </w:tr>
      <w:tr w:rsidR="00AC33DC" w:rsidRPr="00AC33DC" w14:paraId="2B51FFD0" w14:textId="77777777" w:rsidTr="001825E7">
        <w:trPr>
          <w:trHeight w:val="199"/>
          <w:jc w:val="center"/>
        </w:trPr>
        <w:tc>
          <w:tcPr>
            <w:tcW w:w="3342" w:type="dxa"/>
            <w:tcBorders>
              <w:top w:val="nil"/>
              <w:left w:val="single" w:sz="4" w:space="0" w:color="auto"/>
              <w:bottom w:val="single" w:sz="4" w:space="0" w:color="auto"/>
              <w:right w:val="single" w:sz="4" w:space="0" w:color="auto"/>
            </w:tcBorders>
            <w:shd w:val="clear" w:color="auto" w:fill="auto"/>
            <w:noWrap/>
            <w:vAlign w:val="bottom"/>
            <w:hideMark/>
          </w:tcPr>
          <w:p w14:paraId="10C65F87" w14:textId="77777777" w:rsidR="00AC33DC" w:rsidRPr="00AC33DC" w:rsidRDefault="00AC33DC" w:rsidP="00A31F81">
            <w:pPr>
              <w:rPr>
                <w:lang w:val="en-GB" w:eastAsia="en-GB"/>
              </w:rPr>
            </w:pPr>
            <w:r w:rsidRPr="00AC33DC">
              <w:rPr>
                <w:lang w:val="en-GB" w:eastAsia="en-GB"/>
              </w:rPr>
              <w:t>Electrode Wires</w:t>
            </w:r>
          </w:p>
        </w:tc>
        <w:tc>
          <w:tcPr>
            <w:tcW w:w="1033" w:type="dxa"/>
            <w:tcBorders>
              <w:top w:val="nil"/>
              <w:left w:val="nil"/>
              <w:bottom w:val="single" w:sz="4" w:space="0" w:color="auto"/>
              <w:right w:val="single" w:sz="4" w:space="0" w:color="auto"/>
            </w:tcBorders>
            <w:shd w:val="clear" w:color="auto" w:fill="auto"/>
            <w:noWrap/>
            <w:vAlign w:val="bottom"/>
            <w:hideMark/>
          </w:tcPr>
          <w:p w14:paraId="254B871A" w14:textId="43CBFF3F" w:rsidR="00AC33DC" w:rsidRPr="00AC33DC" w:rsidRDefault="00EE146D" w:rsidP="00A31F81">
            <w:pPr>
              <w:rPr>
                <w:lang w:val="en-GB" w:eastAsia="en-GB"/>
              </w:rPr>
            </w:pPr>
            <w:r>
              <w:rPr>
                <w:lang w:val="en-GB" w:eastAsia="en-GB"/>
              </w:rPr>
              <w:t>2</w:t>
            </w:r>
          </w:p>
        </w:tc>
        <w:tc>
          <w:tcPr>
            <w:tcW w:w="1541" w:type="dxa"/>
            <w:tcBorders>
              <w:top w:val="nil"/>
              <w:left w:val="nil"/>
              <w:bottom w:val="single" w:sz="4" w:space="0" w:color="auto"/>
              <w:right w:val="single" w:sz="4" w:space="0" w:color="auto"/>
            </w:tcBorders>
            <w:shd w:val="clear" w:color="auto" w:fill="auto"/>
            <w:noWrap/>
            <w:vAlign w:val="bottom"/>
            <w:hideMark/>
          </w:tcPr>
          <w:p w14:paraId="5D8AA7BE" w14:textId="7D05B6D0" w:rsidR="00AC33DC" w:rsidRPr="00AC33DC" w:rsidRDefault="00EE146D" w:rsidP="003C6DF9">
            <w:pPr>
              <w:jc w:val="center"/>
              <w:rPr>
                <w:lang w:val="en-GB" w:eastAsia="en-GB"/>
              </w:rPr>
            </w:pPr>
            <w:r>
              <w:rPr>
                <w:lang w:val="en-GB" w:eastAsia="en-GB"/>
              </w:rPr>
              <w:t>70</w:t>
            </w:r>
            <w:r w:rsidR="00D7332E">
              <w:rPr>
                <w:lang w:val="en-GB" w:eastAsia="en-GB"/>
              </w:rPr>
              <w:t>.00</w:t>
            </w:r>
          </w:p>
        </w:tc>
      </w:tr>
      <w:tr w:rsidR="001825E7" w:rsidRPr="00AC33DC" w14:paraId="2D4A30AB" w14:textId="77777777" w:rsidTr="001825E7">
        <w:trPr>
          <w:trHeight w:val="199"/>
          <w:jc w:val="center"/>
        </w:trPr>
        <w:tc>
          <w:tcPr>
            <w:tcW w:w="3342" w:type="dxa"/>
            <w:tcBorders>
              <w:top w:val="nil"/>
              <w:left w:val="single" w:sz="4" w:space="0" w:color="auto"/>
              <w:bottom w:val="single" w:sz="4" w:space="0" w:color="auto"/>
              <w:right w:val="single" w:sz="4" w:space="0" w:color="auto"/>
            </w:tcBorders>
            <w:shd w:val="clear" w:color="auto" w:fill="auto"/>
            <w:noWrap/>
            <w:vAlign w:val="bottom"/>
          </w:tcPr>
          <w:p w14:paraId="49ABE921" w14:textId="16DED42D" w:rsidR="001825E7" w:rsidRPr="00AC33DC" w:rsidRDefault="001825E7" w:rsidP="00A31F81">
            <w:pPr>
              <w:rPr>
                <w:lang w:val="en-GB" w:eastAsia="en-GB"/>
              </w:rPr>
            </w:pPr>
            <w:r>
              <w:rPr>
                <w:lang w:val="en-GB" w:eastAsia="en-GB"/>
              </w:rPr>
              <w:t>Resistors (1k &amp; 20k ohm)</w:t>
            </w:r>
          </w:p>
        </w:tc>
        <w:tc>
          <w:tcPr>
            <w:tcW w:w="1033" w:type="dxa"/>
            <w:tcBorders>
              <w:top w:val="nil"/>
              <w:left w:val="nil"/>
              <w:bottom w:val="single" w:sz="4" w:space="0" w:color="auto"/>
              <w:right w:val="single" w:sz="4" w:space="0" w:color="auto"/>
            </w:tcBorders>
            <w:shd w:val="clear" w:color="auto" w:fill="auto"/>
            <w:noWrap/>
            <w:vAlign w:val="bottom"/>
          </w:tcPr>
          <w:p w14:paraId="631B67AF" w14:textId="0B22FB6F" w:rsidR="001825E7" w:rsidRPr="00AC33DC" w:rsidRDefault="001825E7" w:rsidP="00A31F81">
            <w:pPr>
              <w:rPr>
                <w:lang w:val="en-GB" w:eastAsia="en-GB"/>
              </w:rPr>
            </w:pPr>
            <w:r>
              <w:rPr>
                <w:lang w:val="en-GB" w:eastAsia="en-GB"/>
              </w:rPr>
              <w:t>16</w:t>
            </w:r>
          </w:p>
        </w:tc>
        <w:tc>
          <w:tcPr>
            <w:tcW w:w="1541" w:type="dxa"/>
            <w:tcBorders>
              <w:top w:val="nil"/>
              <w:left w:val="nil"/>
              <w:bottom w:val="single" w:sz="4" w:space="0" w:color="auto"/>
              <w:right w:val="single" w:sz="4" w:space="0" w:color="auto"/>
            </w:tcBorders>
            <w:shd w:val="clear" w:color="auto" w:fill="auto"/>
            <w:noWrap/>
            <w:vAlign w:val="bottom"/>
          </w:tcPr>
          <w:p w14:paraId="2D659677" w14:textId="3B4B561D" w:rsidR="001825E7" w:rsidRPr="00AC33DC" w:rsidRDefault="001825E7" w:rsidP="003C6DF9">
            <w:pPr>
              <w:jc w:val="center"/>
              <w:rPr>
                <w:lang w:val="en-GB" w:eastAsia="en-GB"/>
              </w:rPr>
            </w:pPr>
            <w:r>
              <w:rPr>
                <w:lang w:val="en-GB" w:eastAsia="en-GB"/>
              </w:rPr>
              <w:t>2.40</w:t>
            </w:r>
          </w:p>
        </w:tc>
      </w:tr>
      <w:tr w:rsidR="001825E7" w:rsidRPr="00AC33DC" w14:paraId="72DEDA30" w14:textId="77777777" w:rsidTr="001825E7">
        <w:trPr>
          <w:trHeight w:val="199"/>
          <w:jc w:val="center"/>
        </w:trPr>
        <w:tc>
          <w:tcPr>
            <w:tcW w:w="3342" w:type="dxa"/>
            <w:tcBorders>
              <w:top w:val="nil"/>
              <w:left w:val="single" w:sz="4" w:space="0" w:color="auto"/>
              <w:bottom w:val="single" w:sz="4" w:space="0" w:color="auto"/>
              <w:right w:val="single" w:sz="4" w:space="0" w:color="auto"/>
            </w:tcBorders>
            <w:shd w:val="clear" w:color="auto" w:fill="auto"/>
            <w:noWrap/>
            <w:vAlign w:val="bottom"/>
          </w:tcPr>
          <w:p w14:paraId="0B6DBA1C" w14:textId="32A7D7C2" w:rsidR="001825E7" w:rsidRPr="00AC33DC" w:rsidRDefault="001825E7" w:rsidP="00A31F81">
            <w:pPr>
              <w:rPr>
                <w:lang w:val="en-GB" w:eastAsia="en-GB"/>
              </w:rPr>
            </w:pPr>
            <w:r>
              <w:rPr>
                <w:lang w:val="en-GB" w:eastAsia="en-GB"/>
              </w:rPr>
              <w:t>Capacitors (10nF)</w:t>
            </w:r>
          </w:p>
        </w:tc>
        <w:tc>
          <w:tcPr>
            <w:tcW w:w="1033" w:type="dxa"/>
            <w:tcBorders>
              <w:top w:val="nil"/>
              <w:left w:val="nil"/>
              <w:bottom w:val="single" w:sz="4" w:space="0" w:color="auto"/>
              <w:right w:val="single" w:sz="4" w:space="0" w:color="auto"/>
            </w:tcBorders>
            <w:shd w:val="clear" w:color="auto" w:fill="auto"/>
            <w:noWrap/>
            <w:vAlign w:val="bottom"/>
          </w:tcPr>
          <w:p w14:paraId="0B89722E" w14:textId="6C0CF269" w:rsidR="001825E7" w:rsidRPr="00AC33DC" w:rsidRDefault="001825E7" w:rsidP="00A31F81">
            <w:pPr>
              <w:rPr>
                <w:lang w:val="en-GB" w:eastAsia="en-GB"/>
              </w:rPr>
            </w:pPr>
            <w:r>
              <w:rPr>
                <w:lang w:val="en-GB" w:eastAsia="en-GB"/>
              </w:rPr>
              <w:t>8</w:t>
            </w:r>
          </w:p>
        </w:tc>
        <w:tc>
          <w:tcPr>
            <w:tcW w:w="1541" w:type="dxa"/>
            <w:tcBorders>
              <w:top w:val="nil"/>
              <w:left w:val="nil"/>
              <w:bottom w:val="single" w:sz="4" w:space="0" w:color="auto"/>
              <w:right w:val="single" w:sz="4" w:space="0" w:color="auto"/>
            </w:tcBorders>
            <w:shd w:val="clear" w:color="auto" w:fill="auto"/>
            <w:noWrap/>
            <w:vAlign w:val="bottom"/>
          </w:tcPr>
          <w:p w14:paraId="32EE166B" w14:textId="37F1261E" w:rsidR="001825E7" w:rsidRPr="00AC33DC" w:rsidRDefault="001825E7" w:rsidP="003C6DF9">
            <w:pPr>
              <w:jc w:val="center"/>
              <w:rPr>
                <w:lang w:val="en-GB" w:eastAsia="en-GB"/>
              </w:rPr>
            </w:pPr>
            <w:r>
              <w:rPr>
                <w:lang w:val="en-GB" w:eastAsia="en-GB"/>
              </w:rPr>
              <w:t>1.00</w:t>
            </w:r>
          </w:p>
        </w:tc>
      </w:tr>
      <w:tr w:rsidR="001825E7" w:rsidRPr="00AC33DC" w14:paraId="379B5FCB" w14:textId="77777777" w:rsidTr="001825E7">
        <w:trPr>
          <w:trHeight w:val="199"/>
          <w:jc w:val="center"/>
        </w:trPr>
        <w:tc>
          <w:tcPr>
            <w:tcW w:w="3342" w:type="dxa"/>
            <w:tcBorders>
              <w:top w:val="nil"/>
              <w:left w:val="single" w:sz="4" w:space="0" w:color="auto"/>
              <w:bottom w:val="single" w:sz="4" w:space="0" w:color="auto"/>
              <w:right w:val="single" w:sz="4" w:space="0" w:color="auto"/>
            </w:tcBorders>
            <w:shd w:val="clear" w:color="auto" w:fill="auto"/>
            <w:noWrap/>
            <w:vAlign w:val="bottom"/>
          </w:tcPr>
          <w:p w14:paraId="1C69F071" w14:textId="01E56966" w:rsidR="001825E7" w:rsidRDefault="001825E7" w:rsidP="00A31F81">
            <w:pPr>
              <w:rPr>
                <w:lang w:val="en-GB" w:eastAsia="en-GB"/>
              </w:rPr>
            </w:pPr>
            <w:r>
              <w:rPr>
                <w:lang w:val="en-GB" w:eastAsia="en-GB"/>
              </w:rPr>
              <w:t>Breadboard</w:t>
            </w:r>
          </w:p>
        </w:tc>
        <w:tc>
          <w:tcPr>
            <w:tcW w:w="1033" w:type="dxa"/>
            <w:tcBorders>
              <w:top w:val="nil"/>
              <w:left w:val="nil"/>
              <w:bottom w:val="single" w:sz="4" w:space="0" w:color="auto"/>
              <w:right w:val="single" w:sz="4" w:space="0" w:color="auto"/>
            </w:tcBorders>
            <w:shd w:val="clear" w:color="auto" w:fill="auto"/>
            <w:noWrap/>
            <w:vAlign w:val="bottom"/>
          </w:tcPr>
          <w:p w14:paraId="2739D3F4" w14:textId="58149369" w:rsidR="001825E7" w:rsidRPr="00AC33DC" w:rsidRDefault="001825E7" w:rsidP="00A31F81">
            <w:pPr>
              <w:rPr>
                <w:lang w:val="en-GB" w:eastAsia="en-GB"/>
              </w:rPr>
            </w:pPr>
            <w:r>
              <w:rPr>
                <w:lang w:val="en-GB" w:eastAsia="en-GB"/>
              </w:rPr>
              <w:t>1</w:t>
            </w:r>
          </w:p>
        </w:tc>
        <w:tc>
          <w:tcPr>
            <w:tcW w:w="1541" w:type="dxa"/>
            <w:tcBorders>
              <w:top w:val="nil"/>
              <w:left w:val="nil"/>
              <w:bottom w:val="single" w:sz="4" w:space="0" w:color="auto"/>
              <w:right w:val="single" w:sz="4" w:space="0" w:color="auto"/>
            </w:tcBorders>
            <w:shd w:val="clear" w:color="auto" w:fill="auto"/>
            <w:noWrap/>
            <w:vAlign w:val="bottom"/>
          </w:tcPr>
          <w:p w14:paraId="7084F441" w14:textId="0D09EE63" w:rsidR="001825E7" w:rsidRPr="00AC33DC" w:rsidRDefault="001825E7" w:rsidP="003C6DF9">
            <w:pPr>
              <w:jc w:val="center"/>
              <w:rPr>
                <w:lang w:val="en-GB" w:eastAsia="en-GB"/>
              </w:rPr>
            </w:pPr>
            <w:r>
              <w:rPr>
                <w:lang w:val="en-GB" w:eastAsia="en-GB"/>
              </w:rPr>
              <w:t>2.50</w:t>
            </w:r>
          </w:p>
        </w:tc>
      </w:tr>
      <w:tr w:rsidR="00AC33DC" w:rsidRPr="00AC33DC" w14:paraId="2C02FE31" w14:textId="77777777" w:rsidTr="001825E7">
        <w:trPr>
          <w:trHeight w:val="199"/>
          <w:jc w:val="center"/>
        </w:trPr>
        <w:tc>
          <w:tcPr>
            <w:tcW w:w="4375"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CF9599" w14:textId="77777777" w:rsidR="00AC33DC" w:rsidRPr="00AC33DC" w:rsidRDefault="00AC33DC" w:rsidP="00A31F81">
            <w:pPr>
              <w:rPr>
                <w:lang w:val="en-GB" w:eastAsia="en-GB"/>
              </w:rPr>
            </w:pPr>
            <w:r w:rsidRPr="00AC33DC">
              <w:rPr>
                <w:lang w:val="en-GB" w:eastAsia="en-GB"/>
              </w:rPr>
              <w:t>Total</w:t>
            </w:r>
          </w:p>
        </w:tc>
        <w:tc>
          <w:tcPr>
            <w:tcW w:w="1541" w:type="dxa"/>
            <w:tcBorders>
              <w:top w:val="nil"/>
              <w:left w:val="nil"/>
              <w:bottom w:val="single" w:sz="4" w:space="0" w:color="auto"/>
              <w:right w:val="single" w:sz="4" w:space="0" w:color="auto"/>
            </w:tcBorders>
            <w:shd w:val="clear" w:color="auto" w:fill="auto"/>
            <w:noWrap/>
            <w:vAlign w:val="bottom"/>
            <w:hideMark/>
          </w:tcPr>
          <w:p w14:paraId="4DAAC98D" w14:textId="56DA89DE" w:rsidR="00AC33DC" w:rsidRPr="00AC33DC" w:rsidRDefault="00EE146D" w:rsidP="003C6DF9">
            <w:pPr>
              <w:jc w:val="center"/>
              <w:rPr>
                <w:lang w:val="en-GB" w:eastAsia="en-GB"/>
              </w:rPr>
            </w:pPr>
            <w:r>
              <w:rPr>
                <w:lang w:val="en-GB" w:eastAsia="en-GB"/>
              </w:rPr>
              <w:t>161</w:t>
            </w:r>
            <w:r w:rsidR="0003104A">
              <w:rPr>
                <w:lang w:val="en-GB" w:eastAsia="en-GB"/>
              </w:rPr>
              <w:t>.</w:t>
            </w:r>
            <w:r>
              <w:rPr>
                <w:lang w:val="en-GB" w:eastAsia="en-GB"/>
              </w:rPr>
              <w:t>86</w:t>
            </w:r>
          </w:p>
        </w:tc>
      </w:tr>
    </w:tbl>
    <w:p w14:paraId="607013B0" w14:textId="302FAA1F" w:rsidR="00B6531E" w:rsidRDefault="00AC33DC" w:rsidP="00A31F81">
      <w:pPr>
        <w:pStyle w:val="Caption"/>
      </w:pPr>
      <w:bookmarkStart w:id="100" w:name="_Toc86187188"/>
      <w:bookmarkStart w:id="101" w:name="_Toc86762427"/>
      <w:bookmarkStart w:id="102" w:name="_Toc104455693"/>
      <w:r>
        <w:t xml:space="preserve">Table </w:t>
      </w:r>
      <w:r w:rsidR="002A60B8">
        <w:fldChar w:fldCharType="begin"/>
      </w:r>
      <w:r w:rsidR="002A60B8">
        <w:instrText xml:space="preserve"> SEQ Table \* ARABIC </w:instrText>
      </w:r>
      <w:r w:rsidR="002A60B8">
        <w:fldChar w:fldCharType="separate"/>
      </w:r>
      <w:r w:rsidR="002A60B8">
        <w:rPr>
          <w:noProof/>
        </w:rPr>
        <w:t>2</w:t>
      </w:r>
      <w:r w:rsidR="002A60B8">
        <w:fldChar w:fldCharType="end"/>
      </w:r>
      <w:r>
        <w:t xml:space="preserve"> Material cost</w:t>
      </w:r>
      <w:bookmarkEnd w:id="100"/>
      <w:bookmarkEnd w:id="101"/>
      <w:bookmarkEnd w:id="102"/>
    </w:p>
    <w:p w14:paraId="03D5129F" w14:textId="70A2992B" w:rsidR="007313D5" w:rsidRDefault="00C75158" w:rsidP="00A31F81">
      <w:r>
        <w:t xml:space="preserve">Table 2 shows the cost of materials used in the </w:t>
      </w:r>
      <w:r w:rsidR="00C35465">
        <w:t xml:space="preserve">EMG acquisition system. </w:t>
      </w:r>
      <w:r w:rsidR="00F4151E">
        <w:t xml:space="preserve">The disposable electrode pads are </w:t>
      </w:r>
      <w:r w:rsidR="00DB7577">
        <w:t>very cheap and can be bought in bulk quantity for testing purpose.</w:t>
      </w:r>
      <w:r w:rsidR="001830C8">
        <w:t xml:space="preserve"> The wires used are bought based on its connection with the electrodes which require</w:t>
      </w:r>
      <w:r w:rsidR="00D65ED5">
        <w:t xml:space="preserve"> circular female connector.</w:t>
      </w:r>
      <w:r w:rsidR="00DB7577">
        <w:t xml:space="preserve"> </w:t>
      </w:r>
      <w:r w:rsidR="00C35465">
        <w:t>The overall cost of the acquisition system is RM 88.96</w:t>
      </w:r>
      <w:r w:rsidR="00F96957">
        <w:t xml:space="preserve"> which is </w:t>
      </w:r>
      <w:r w:rsidR="00B873F4">
        <w:t>a very cheap price for an EMG device</w:t>
      </w:r>
      <w:r w:rsidR="00F4151E">
        <w:t xml:space="preserve">. </w:t>
      </w:r>
    </w:p>
    <w:p w14:paraId="213F4B3E" w14:textId="70D713B1" w:rsidR="007313D5" w:rsidRDefault="00E74D37" w:rsidP="00E74D37">
      <w:pPr>
        <w:pStyle w:val="Heading3"/>
      </w:pPr>
      <w:bookmarkStart w:id="103" w:name="_Toc104455570"/>
      <w:r>
        <w:t xml:space="preserve">3.7 </w:t>
      </w:r>
      <w:r w:rsidR="007F1FFD" w:rsidRPr="00E74D37">
        <w:rPr>
          <w:rStyle w:val="Heading2Char"/>
          <w:b/>
          <w:bCs/>
        </w:rPr>
        <w:t xml:space="preserve">Testing </w:t>
      </w:r>
      <w:r w:rsidR="005C64C2" w:rsidRPr="00E74D37">
        <w:rPr>
          <w:rStyle w:val="Heading2Char"/>
          <w:b/>
          <w:bCs/>
        </w:rPr>
        <w:t>M</w:t>
      </w:r>
      <w:r w:rsidR="007F1FFD" w:rsidRPr="00E74D37">
        <w:rPr>
          <w:rStyle w:val="Heading2Char"/>
          <w:b/>
          <w:bCs/>
        </w:rPr>
        <w:t>ethodology</w:t>
      </w:r>
      <w:bookmarkEnd w:id="103"/>
    </w:p>
    <w:p w14:paraId="53C03345" w14:textId="35D8C611" w:rsidR="0058264F" w:rsidRDefault="0058264F" w:rsidP="00A31F81">
      <w:r>
        <w:t xml:space="preserve">In this topic, the </w:t>
      </w:r>
      <w:r w:rsidR="00460FA1">
        <w:t xml:space="preserve">methodology </w:t>
      </w:r>
      <w:r w:rsidR="0033221F">
        <w:t xml:space="preserve">of </w:t>
      </w:r>
      <w:r w:rsidR="00555495">
        <w:t>amplification</w:t>
      </w:r>
      <w:r w:rsidR="00FF1675">
        <w:t xml:space="preserve"> and </w:t>
      </w:r>
      <w:r w:rsidR="00555495">
        <w:t>filtering</w:t>
      </w:r>
      <w:r w:rsidR="003A5CDE">
        <w:t xml:space="preserve"> the EMG signal from a</w:t>
      </w:r>
      <w:r w:rsidR="00FF1675">
        <w:t xml:space="preserve"> simulation and </w:t>
      </w:r>
      <w:r w:rsidR="003A5CDE">
        <w:t xml:space="preserve">raw source </w:t>
      </w:r>
      <w:r w:rsidR="00BE2DB7">
        <w:t>are</w:t>
      </w:r>
      <w:r w:rsidR="003A5CDE">
        <w:t xml:space="preserve"> tested</w:t>
      </w:r>
      <w:r w:rsidR="00080627">
        <w:t xml:space="preserve"> </w:t>
      </w:r>
      <w:r w:rsidR="0059126B">
        <w:t xml:space="preserve">to get </w:t>
      </w:r>
      <w:r w:rsidR="00593D41">
        <w:t>simulated result that can be used as expected result when conducting the actual testing.</w:t>
      </w:r>
      <w:r w:rsidR="00EA0B33">
        <w:t xml:space="preserve"> The </w:t>
      </w:r>
      <w:r w:rsidR="009F750D">
        <w:t>topic is discussed further in the subtopics below.</w:t>
      </w:r>
    </w:p>
    <w:p w14:paraId="1959E8FB" w14:textId="5BE6559D" w:rsidR="00BA0850" w:rsidRPr="00BA0850" w:rsidRDefault="00E74D37" w:rsidP="00E74D37">
      <w:pPr>
        <w:pStyle w:val="Heading3"/>
      </w:pPr>
      <w:bookmarkStart w:id="104" w:name="_Toc104455571"/>
      <w:r>
        <w:t xml:space="preserve">3.7.1 </w:t>
      </w:r>
      <w:r w:rsidR="007313D5" w:rsidRPr="00CE06D7">
        <w:t>Tool used</w:t>
      </w:r>
      <w:bookmarkEnd w:id="104"/>
    </w:p>
    <w:p w14:paraId="10BFC330" w14:textId="04ED1138" w:rsidR="00080627" w:rsidRDefault="00080627" w:rsidP="00A31F81">
      <w:pPr>
        <w:pStyle w:val="ListParagraph"/>
        <w:numPr>
          <w:ilvl w:val="0"/>
          <w:numId w:val="20"/>
        </w:numPr>
      </w:pPr>
      <w:r>
        <w:t xml:space="preserve">NI Multisim </w:t>
      </w:r>
    </w:p>
    <w:p w14:paraId="3F067668" w14:textId="28DAEC73" w:rsidR="00904084" w:rsidRPr="00080627" w:rsidRDefault="00080627" w:rsidP="00A31F81">
      <w:r>
        <w:t>NI Multisim</w:t>
      </w:r>
      <w:r w:rsidR="008F2A7F">
        <w:t xml:space="preserve"> is a simulation program for electronic circuit design and simulation. The program offers various types of electronic components that can be used for circuit design and simulation. For this project, Multisim is used to design the single differential amplifier to test the proposed circuit </w:t>
      </w:r>
      <w:r w:rsidR="00363DA5">
        <w:t>to acquire the EMG signal from its source.</w:t>
      </w:r>
    </w:p>
    <w:p w14:paraId="669DD460" w14:textId="114EA294" w:rsidR="0005540B" w:rsidRPr="0003104A" w:rsidRDefault="0005540B" w:rsidP="00A31F81">
      <w:pPr>
        <w:pStyle w:val="ListParagraph"/>
        <w:numPr>
          <w:ilvl w:val="0"/>
          <w:numId w:val="20"/>
        </w:numPr>
        <w:rPr>
          <w:sz w:val="24"/>
          <w:szCs w:val="24"/>
        </w:rPr>
      </w:pPr>
      <w:r w:rsidRPr="0003104A">
        <w:rPr>
          <w:sz w:val="24"/>
          <w:szCs w:val="24"/>
        </w:rPr>
        <w:lastRenderedPageBreak/>
        <w:t xml:space="preserve">MATLAB </w:t>
      </w:r>
      <w:r w:rsidR="00D155B3" w:rsidRPr="0003104A">
        <w:rPr>
          <w:sz w:val="24"/>
          <w:szCs w:val="24"/>
        </w:rPr>
        <w:t>S</w:t>
      </w:r>
      <w:r w:rsidRPr="0003104A">
        <w:rPr>
          <w:sz w:val="24"/>
          <w:szCs w:val="24"/>
        </w:rPr>
        <w:t>imulation</w:t>
      </w:r>
    </w:p>
    <w:p w14:paraId="0C11380E" w14:textId="20DB1797" w:rsidR="00BA0850" w:rsidRDefault="00F322B6" w:rsidP="00A31F81">
      <w:r>
        <w:t xml:space="preserve">MATLAB is a programming and </w:t>
      </w:r>
      <w:r w:rsidR="00D5580E">
        <w:t>simulating platform that is mainly used for data analysis, algorithm development and model</w:t>
      </w:r>
      <w:r w:rsidR="0092433C">
        <w:t xml:space="preserve"> creation.</w:t>
      </w:r>
      <w:r w:rsidR="0070710D">
        <w:t xml:space="preserve"> The </w:t>
      </w:r>
      <w:r w:rsidR="000E05C1">
        <w:t xml:space="preserve">platform provides many types of </w:t>
      </w:r>
      <w:r w:rsidR="00863B1B">
        <w:t>toolboxes</w:t>
      </w:r>
      <w:r w:rsidR="000E05C1">
        <w:t xml:space="preserve"> for various purpo</w:t>
      </w:r>
      <w:r w:rsidR="008D3A5C">
        <w:t xml:space="preserve">ses to help researchers </w:t>
      </w:r>
      <w:r w:rsidR="00804D35">
        <w:t>conducting their testing and research more effectively</w:t>
      </w:r>
      <w:r w:rsidR="007C19E8">
        <w:t xml:space="preserve"> using computer </w:t>
      </w:r>
      <w:r w:rsidR="004A7AE2">
        <w:t>processing and simulation</w:t>
      </w:r>
      <w:r w:rsidR="003759F9">
        <w:fldChar w:fldCharType="begin" w:fldLock="1"/>
      </w:r>
      <w:r w:rsidR="008D4A5A">
        <w:instrText>ADDIN CSL_CITATION {"citationItems":[{"id":"ITEM-1","itemData":{"URL":"https://uk.mathworks.com/products/matlab.html","accessed":{"date-parts":[["2021","10","24"]]},"id":"ITEM-1","issued":{"date-parts":[["0"]]},"title":"MATLAB - MathWorks - MATLAB &amp; Simulink","type":"webpage"},"uris":["http://www.mendeley.com/documents/?uuid=148326f7-d162-359e-87d6-8151aa2bff82"]}],"mendeley":{"formattedCitation":"[24]","plainTextFormattedCitation":"[24]","previouslyFormattedCitation":"[24]"},"properties":{"noteIndex":0},"schema":"https://github.com/citation-style-language/schema/raw/master/csl-citation.json"}</w:instrText>
      </w:r>
      <w:r w:rsidR="003759F9">
        <w:fldChar w:fldCharType="separate"/>
      </w:r>
      <w:r w:rsidR="003759F9" w:rsidRPr="003759F9">
        <w:rPr>
          <w:noProof/>
        </w:rPr>
        <w:t>[24]</w:t>
      </w:r>
      <w:r w:rsidR="003759F9">
        <w:fldChar w:fldCharType="end"/>
      </w:r>
      <w:r w:rsidR="004A7AE2">
        <w:t>.</w:t>
      </w:r>
      <w:r w:rsidR="00863B1B">
        <w:t xml:space="preserve"> Thus, MATLAB is used </w:t>
      </w:r>
      <w:r w:rsidR="003B6F9F">
        <w:t xml:space="preserve">as the platform </w:t>
      </w:r>
      <w:r w:rsidR="00863B1B">
        <w:t xml:space="preserve">in this </w:t>
      </w:r>
      <w:r w:rsidR="00A93380">
        <w:t xml:space="preserve">testing to install one of its toolboxes </w:t>
      </w:r>
      <w:r w:rsidR="003B6F9F">
        <w:t xml:space="preserve">for </w:t>
      </w:r>
      <w:r w:rsidR="00542EEF">
        <w:t xml:space="preserve">EMG </w:t>
      </w:r>
      <w:r w:rsidR="002707A6">
        <w:t>simulation.</w:t>
      </w:r>
    </w:p>
    <w:p w14:paraId="1024ACC9" w14:textId="77777777" w:rsidR="008118D7" w:rsidRDefault="008118D7" w:rsidP="00A31F81"/>
    <w:p w14:paraId="338772AF" w14:textId="6644E891" w:rsidR="003759F9" w:rsidRPr="0003104A" w:rsidRDefault="003759F9" w:rsidP="00A31F81">
      <w:pPr>
        <w:pStyle w:val="ListParagraph"/>
        <w:numPr>
          <w:ilvl w:val="0"/>
          <w:numId w:val="20"/>
        </w:numPr>
        <w:rPr>
          <w:sz w:val="24"/>
          <w:szCs w:val="24"/>
        </w:rPr>
      </w:pPr>
      <w:r w:rsidRPr="0003104A">
        <w:rPr>
          <w:sz w:val="24"/>
          <w:szCs w:val="24"/>
        </w:rPr>
        <w:t xml:space="preserve">EMGLAB </w:t>
      </w:r>
    </w:p>
    <w:p w14:paraId="5F4B3CB1" w14:textId="33D0ED36" w:rsidR="00B42A3A" w:rsidRDefault="00B42A3A" w:rsidP="00A31F81">
      <w:r>
        <w:t xml:space="preserve">EMGLAB is a MATLAB toolbox that </w:t>
      </w:r>
      <w:r w:rsidR="007D20EA">
        <w:t xml:space="preserve">can filter raw EMG data into </w:t>
      </w:r>
      <w:r w:rsidR="003A16B3">
        <w:t>filtered EMG signal and decompose them into MUAP trains and averaging MUAP waveforms.</w:t>
      </w:r>
      <w:r w:rsidR="00C03A19">
        <w:t xml:space="preserve"> The converted data will be display into a convenient graphical interface</w:t>
      </w:r>
      <w:r w:rsidR="004E73E9">
        <w:t xml:space="preserve"> for better visualization and data analysis.</w:t>
      </w:r>
      <w:r w:rsidR="004205E6">
        <w:t xml:space="preserve"> The toolbox has </w:t>
      </w:r>
      <w:r w:rsidR="00810B97">
        <w:t>advanced algorithms for template matching, resolving superimpositions, and decomposition-triggered averaging</w:t>
      </w:r>
      <w:r w:rsidR="008D4A5A">
        <w:fldChar w:fldCharType="begin" w:fldLock="1"/>
      </w:r>
      <w:r w:rsidR="000374D0">
        <w:instrText>ADDIN CSL_CITATION {"citationItems":[{"id":"ITEM-1","itemData":{"DOI":"10.1016/j.jneumeth.2005.05.015","ISSN":"01650270","PMID":"16026846","abstract":"This paper describes an interactive computer program for decomposing EMG signals into their component motor-unit potential (MUP) trains and for averaging MUP waveforms. The program is able to handle single- or multi-channel signals recorded by needle or fine-wire electrodes during low and moderate levels of muscular contraction. It includes advanced algorithms for template matching, resolving superimpositions, and waveform averaging, as well as a convenient user interface for manually editing and verifying the results. The program also provides the ability to inspect the discharges of individual motor units more closely by subtracting out interfering activity from other MUP trains. Decomposition accuracy was assessed by cross-checking pairs of signals recorded by nearby electrodes during the same contraction. The results show that 100% accuracy can be achieved for MUPs with peak-to-peak amplitudes greater than 2.5 times the rms signal amplitude. Examples are presented to show how decomposition can be used to investigate motor-unit recruitment and discharge behavior, to study motor-unit architecture, and to detect action potential blocking in doubly innervated muscle fibers. © 2005 Elsevier B.V. All rights reserved.","author":[{"dropping-particle":"","family":"McGill","given":"Kevin C.","non-dropping-particle":"","parse-names":false,"suffix":""},{"dropping-particle":"","family":"Lateva","given":"Zoia C.","non-dropping-particle":"","parse-names":false,"suffix":""},{"dropping-particle":"","family":"Marateb","given":"Hamid R.","non-dropping-particle":"","parse-names":false,"suffix":""}],"container-title":"Journal of Neuroscience Methods","id":"ITEM-1","issue":"2","issued":{"date-parts":[["2005"]]},"page":"121-133","title":"EMGLAB: An interactive EMG decomposition program","type":"article-journal","volume":"149"},"uris":["http://www.mendeley.com/documents/?uuid=7ff425a1-baee-470d-8c65-e1d009669143"]}],"mendeley":{"formattedCitation":"[25]","plainTextFormattedCitation":"[25]","previouslyFormattedCitation":"[25]"},"properties":{"noteIndex":0},"schema":"https://github.com/citation-style-language/schema/raw/master/csl-citation.json"}</w:instrText>
      </w:r>
      <w:r w:rsidR="008D4A5A">
        <w:fldChar w:fldCharType="separate"/>
      </w:r>
      <w:r w:rsidR="008D4A5A" w:rsidRPr="008D4A5A">
        <w:rPr>
          <w:noProof/>
        </w:rPr>
        <w:t>[25]</w:t>
      </w:r>
      <w:r w:rsidR="008D4A5A">
        <w:fldChar w:fldCharType="end"/>
      </w:r>
      <w:r w:rsidR="00810B97">
        <w:t>.</w:t>
      </w:r>
    </w:p>
    <w:p w14:paraId="20E7E5E0" w14:textId="75F95A0E" w:rsidR="008D4A5A" w:rsidRDefault="008D4A5A" w:rsidP="00A31F81"/>
    <w:p w14:paraId="7A00C8F6" w14:textId="102B3F0C" w:rsidR="00904084" w:rsidRDefault="00E74D37" w:rsidP="00E74D37">
      <w:pPr>
        <w:pStyle w:val="Heading3"/>
      </w:pPr>
      <w:bookmarkStart w:id="105" w:name="_Toc104455572"/>
      <w:r>
        <w:t xml:space="preserve">3.7.2 </w:t>
      </w:r>
      <w:r w:rsidR="008906A8">
        <w:t>Simulation of</w:t>
      </w:r>
      <w:r w:rsidR="00904084">
        <w:t xml:space="preserve"> </w:t>
      </w:r>
      <w:r w:rsidR="0090180A">
        <w:t>EMG Signal Amplification</w:t>
      </w:r>
      <w:bookmarkEnd w:id="105"/>
    </w:p>
    <w:p w14:paraId="58D7EC72" w14:textId="74B514B2" w:rsidR="00904084" w:rsidRDefault="00904084" w:rsidP="00A31F81">
      <w:r>
        <w:t xml:space="preserve">For this discussion, the single differential system is constructed using NI Multisim to test the differential amplifier circuit to </w:t>
      </w:r>
      <w:r w:rsidR="00B856D4">
        <w:t>amplify</w:t>
      </w:r>
      <w:r>
        <w:t xml:space="preserve"> the EMG signal from the </w:t>
      </w:r>
      <w:r w:rsidR="00EC6725">
        <w:t xml:space="preserve">EMG </w:t>
      </w:r>
      <w:r>
        <w:t>source that is detected by the EMG electrodes.</w:t>
      </w:r>
      <w:r w:rsidR="00A7551D">
        <w:t xml:space="preserve"> </w:t>
      </w:r>
      <w:r w:rsidR="00992B80">
        <w:t xml:space="preserve">The circuit of single differential system that consists of single </w:t>
      </w:r>
      <w:r w:rsidR="00CC2664">
        <w:t>differential</w:t>
      </w:r>
      <w:r w:rsidR="00992B80">
        <w:t xml:space="preserve"> amplifier is designed in NI Multisim</w:t>
      </w:r>
      <w:r w:rsidR="00A7551D">
        <w:t xml:space="preserve"> to simulate the </w:t>
      </w:r>
      <w:r w:rsidR="00B856D4">
        <w:t xml:space="preserve">single </w:t>
      </w:r>
      <w:r w:rsidR="00A7551D">
        <w:t>channel of the EMG acquisition system</w:t>
      </w:r>
      <w:r w:rsidR="00992B80">
        <w:t xml:space="preserve"> as in Figure 16.</w:t>
      </w:r>
    </w:p>
    <w:p w14:paraId="13F958EB" w14:textId="490CA487" w:rsidR="00992B80" w:rsidRDefault="00BB7ECD" w:rsidP="00B27192">
      <w:pPr>
        <w:jc w:val="center"/>
      </w:pPr>
      <w:r>
        <w:rPr>
          <w:noProof/>
        </w:rPr>
        <w:lastRenderedPageBreak/>
        <w:drawing>
          <wp:inline distT="0" distB="0" distL="0" distR="0" wp14:anchorId="22B4AC6B" wp14:editId="20E87E02">
            <wp:extent cx="5219700" cy="3893820"/>
            <wp:effectExtent l="0" t="0" r="0" b="0"/>
            <wp:docPr id="25" name="Picture 25"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 schematic&#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19700" cy="3893820"/>
                    </a:xfrm>
                    <a:prstGeom prst="rect">
                      <a:avLst/>
                    </a:prstGeom>
                    <a:noFill/>
                    <a:ln>
                      <a:noFill/>
                    </a:ln>
                  </pic:spPr>
                </pic:pic>
              </a:graphicData>
            </a:graphic>
          </wp:inline>
        </w:drawing>
      </w:r>
    </w:p>
    <w:p w14:paraId="2B02F408" w14:textId="21524A82" w:rsidR="00992B80" w:rsidRDefault="00992B80" w:rsidP="00A31F81">
      <w:pPr>
        <w:pStyle w:val="Caption"/>
      </w:pPr>
      <w:bookmarkStart w:id="106" w:name="_Toc104455627"/>
      <w:r>
        <w:t xml:space="preserve">Figure </w:t>
      </w:r>
      <w:r w:rsidR="009674CF">
        <w:fldChar w:fldCharType="begin"/>
      </w:r>
      <w:r w:rsidR="009674CF">
        <w:instrText xml:space="preserve"> SEQ Figure \* ARABIC </w:instrText>
      </w:r>
      <w:r w:rsidR="009674CF">
        <w:fldChar w:fldCharType="separate"/>
      </w:r>
      <w:r w:rsidR="009E40CC">
        <w:rPr>
          <w:noProof/>
        </w:rPr>
        <w:t>18</w:t>
      </w:r>
      <w:r w:rsidR="009674CF">
        <w:rPr>
          <w:noProof/>
        </w:rPr>
        <w:fldChar w:fldCharType="end"/>
      </w:r>
      <w:r>
        <w:t xml:space="preserve"> The circuit diagram of single differential system</w:t>
      </w:r>
      <w:bookmarkEnd w:id="106"/>
    </w:p>
    <w:p w14:paraId="39D524A7" w14:textId="35636C67" w:rsidR="007E7A05" w:rsidRDefault="007E7A05" w:rsidP="00A31F81">
      <w:r>
        <w:t xml:space="preserve">In Figure 16, the INA105 </w:t>
      </w:r>
      <w:r w:rsidR="00CC2664">
        <w:t xml:space="preserve">op amp </w:t>
      </w:r>
      <w:r>
        <w:t>is used as</w:t>
      </w:r>
      <w:r w:rsidR="00CC2664">
        <w:t xml:space="preserve"> the differential amplifier due to its high precision op-amp and accurate gain.</w:t>
      </w:r>
      <w:r w:rsidR="005426B9">
        <w:t xml:space="preserve"> The R3 is acted as the skin resistor and the positive electrode</w:t>
      </w:r>
      <w:r w:rsidR="003E3404">
        <w:t xml:space="preserve"> that will flow the</w:t>
      </w:r>
      <w:r w:rsidR="0027129C">
        <w:t xml:space="preserve"> </w:t>
      </w:r>
      <w:r w:rsidR="003E3404">
        <w:t>EMG source</w:t>
      </w:r>
      <w:r w:rsidR="004473F8">
        <w:t>,</w:t>
      </w:r>
      <w:r w:rsidR="00B63744">
        <w:t xml:space="preserve"> and voltage reference</w:t>
      </w:r>
      <w:r w:rsidR="005426B9">
        <w:t xml:space="preserve"> </w:t>
      </w:r>
      <w:r w:rsidR="004473F8">
        <w:t>are</w:t>
      </w:r>
      <w:r w:rsidR="005426B9">
        <w:t xml:space="preserve"> connected to the resistor.</w:t>
      </w:r>
      <w:r w:rsidR="008B133F">
        <w:t xml:space="preserve"> </w:t>
      </w:r>
      <w:r w:rsidR="009C1DB8">
        <w:t xml:space="preserve">Function generator is used to generate input signal of 1 Hz, 10mV to the </w:t>
      </w:r>
      <w:r w:rsidR="00B63744">
        <w:t xml:space="preserve">EMG </w:t>
      </w:r>
      <w:r w:rsidR="009C1DB8">
        <w:t xml:space="preserve">electrode. </w:t>
      </w:r>
      <w:r w:rsidR="008B133F">
        <w:t xml:space="preserve">The differential system will differentiate the </w:t>
      </w:r>
      <w:r w:rsidR="00BE2E09">
        <w:t xml:space="preserve">two </w:t>
      </w:r>
      <w:r w:rsidR="00DD6694">
        <w:t>inputs</w:t>
      </w:r>
      <w:r w:rsidR="00BE2E09">
        <w:t xml:space="preserve"> </w:t>
      </w:r>
      <w:r w:rsidR="00682985">
        <w:t xml:space="preserve">and amplify the output signal </w:t>
      </w:r>
      <w:r w:rsidR="00BB7ECD">
        <w:t xml:space="preserve">at </w:t>
      </w:r>
      <w:r w:rsidR="00032A5A">
        <w:t>gain of 1.1</w:t>
      </w:r>
      <w:r w:rsidR="00F6786B">
        <w:fldChar w:fldCharType="begin" w:fldLock="1"/>
      </w:r>
      <w:r w:rsidR="00F6786B">
        <w:instrText>ADDIN CSL_CITATION {"citationItems":[{"id":"ITEM-1","itemData":{"DOI":"10.1251/bpo115","ISSN":"14809222","abstract":"Electromyography (EMG) signals can be used for clinical/biomedical applications, Evolvable Hardware Chip (EHW) development, and modern human computer interaction. EMG signals acquired from muscles require advanced methods for detection, decomposition, processing, and classification. The purpose of this paper is to illustrate the various methodologies and algorithms for EMC signal analysis to provide efficient and effective ways of understanding the signal and its nature. We further point up some of the hardware implementations using EMG focusing on applications related to prosthetic hand control, grasp recognition, and human computer interaction. A comparison study is also given to show performance of various EMG signal analysis methods. This paper provides researchers a good understanding of EMG signal and its analysis procedures. This knowledge will help them develop more powerful, flexible, and efficient applications. © 1997-2006 Biological Procedures Online.","author":[{"dropping-particle":"","family":"Reaz","given":"M. B.I.","non-dropping-particle":"","parse-names":false,"suffix":""},{"dropping-particle":"","family":"Hussain","given":"M. S.","non-dropping-particle":"","parse-names":false,"suffix":""},{"dropping-particle":"","family":"Mohd-Yasin","given":"F.","non-dropping-particle":"","parse-names":false,"suffix":""}],"container-title":"Biological Procedures Online","id":"ITEM-1","issue":"1","issued":{"date-parts":[["2006"]]},"page":"11-35","title":"Techniques of EMG signal analysis: Detection, processing, classification and applications","type":"article-journal","volume":"8"},"uris":["http://www.mendeley.com/documents/?uuid=eb786483-2647-4667-90e0-4d6227781098"]}],"mendeley":{"formattedCitation":"[26]","plainTextFormattedCitation":"[26]"},"properties":{"noteIndex":0},"schema":"https://github.com/citation-style-language/schema/raw/master/csl-citation.json"}</w:instrText>
      </w:r>
      <w:r w:rsidR="00F6786B">
        <w:fldChar w:fldCharType="separate"/>
      </w:r>
      <w:r w:rsidR="00F6786B" w:rsidRPr="00F6786B">
        <w:rPr>
          <w:noProof/>
        </w:rPr>
        <w:t>[26]</w:t>
      </w:r>
      <w:r w:rsidR="00F6786B">
        <w:fldChar w:fldCharType="end"/>
      </w:r>
      <w:r w:rsidR="00793736">
        <w:t>.</w:t>
      </w:r>
      <w:r w:rsidR="008723D4">
        <w:t xml:space="preserve"> The input signal and the output signal are connected to oscilloscope to observe the signal</w:t>
      </w:r>
      <w:r w:rsidR="009C1DB8">
        <w:t xml:space="preserve"> wave</w:t>
      </w:r>
      <w:r w:rsidR="008723D4">
        <w:t>.</w:t>
      </w:r>
    </w:p>
    <w:p w14:paraId="410BE60D" w14:textId="098EF0E6" w:rsidR="009C1DB8" w:rsidRDefault="00BB7ECD" w:rsidP="00B27192">
      <w:pPr>
        <w:jc w:val="center"/>
      </w:pPr>
      <w:r>
        <w:rPr>
          <w:noProof/>
        </w:rPr>
        <w:lastRenderedPageBreak/>
        <w:drawing>
          <wp:inline distT="0" distB="0" distL="0" distR="0" wp14:anchorId="4B371F28" wp14:editId="59180544">
            <wp:extent cx="5219065" cy="4184015"/>
            <wp:effectExtent l="0" t="0" r="635" b="6985"/>
            <wp:docPr id="12" name="Picture 1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chart&#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19065" cy="4184015"/>
                    </a:xfrm>
                    <a:prstGeom prst="rect">
                      <a:avLst/>
                    </a:prstGeom>
                    <a:noFill/>
                    <a:ln>
                      <a:noFill/>
                    </a:ln>
                  </pic:spPr>
                </pic:pic>
              </a:graphicData>
            </a:graphic>
          </wp:inline>
        </w:drawing>
      </w:r>
    </w:p>
    <w:p w14:paraId="5E488AF7" w14:textId="49049AA8" w:rsidR="009C1DB8" w:rsidRDefault="009C1DB8" w:rsidP="00A31F81">
      <w:pPr>
        <w:pStyle w:val="Caption"/>
      </w:pPr>
      <w:bookmarkStart w:id="107" w:name="_Toc104455628"/>
      <w:r>
        <w:t xml:space="preserve">Figure </w:t>
      </w:r>
      <w:r w:rsidR="009674CF">
        <w:fldChar w:fldCharType="begin"/>
      </w:r>
      <w:r w:rsidR="009674CF">
        <w:instrText xml:space="preserve"> SEQ Figure \* ARABIC </w:instrText>
      </w:r>
      <w:r w:rsidR="009674CF">
        <w:fldChar w:fldCharType="separate"/>
      </w:r>
      <w:r w:rsidR="009E40CC">
        <w:rPr>
          <w:noProof/>
        </w:rPr>
        <w:t>19</w:t>
      </w:r>
      <w:r w:rsidR="009674CF">
        <w:rPr>
          <w:noProof/>
        </w:rPr>
        <w:fldChar w:fldCharType="end"/>
      </w:r>
      <w:r>
        <w:t xml:space="preserve"> The input signal (Orange line) and output signal (green line)</w:t>
      </w:r>
      <w:bookmarkEnd w:id="107"/>
    </w:p>
    <w:p w14:paraId="4F6CE061" w14:textId="55703DB0" w:rsidR="009C1DB8" w:rsidRPr="009C1DB8" w:rsidRDefault="009C1DB8" w:rsidP="00A31F81">
      <w:r>
        <w:t>The input signal and output signal can be seen in Figure 17</w:t>
      </w:r>
      <w:r w:rsidR="00F6786B">
        <w:t xml:space="preserve"> which the input is coloured orange and output signal is coloured green</w:t>
      </w:r>
      <w:r>
        <w:t xml:space="preserve">. The </w:t>
      </w:r>
      <w:r w:rsidR="001513AE">
        <w:t>output</w:t>
      </w:r>
      <w:r>
        <w:t xml:space="preserve"> signal</w:t>
      </w:r>
      <w:r w:rsidR="001513AE">
        <w:t xml:space="preserve"> is amplified by the differential system </w:t>
      </w:r>
      <w:r w:rsidR="00B70122">
        <w:t xml:space="preserve">at more than ten times </w:t>
      </w:r>
      <w:r w:rsidR="003E1E29">
        <w:t>from the input signal</w:t>
      </w:r>
      <w:r w:rsidR="00B70122">
        <w:t xml:space="preserve"> due to its gain value is 1.1</w:t>
      </w:r>
      <w:r>
        <w:t>.</w:t>
      </w:r>
      <w:r w:rsidR="001072F6">
        <w:t xml:space="preserve"> </w:t>
      </w:r>
      <w:r w:rsidR="00D61C99">
        <w:t xml:space="preserve">The result of </w:t>
      </w:r>
      <w:r w:rsidR="000564D3">
        <w:t>EMG signal amplification</w:t>
      </w:r>
      <w:r w:rsidR="00D61C99">
        <w:t xml:space="preserve"> </w:t>
      </w:r>
      <w:r w:rsidR="00C86D08">
        <w:t>shows that the EMG signal can be amplified using single differential amplifier and the amplification can be increased by increase the gain or the resistance of the feedback resistor</w:t>
      </w:r>
      <w:r>
        <w:t>.</w:t>
      </w:r>
    </w:p>
    <w:p w14:paraId="426DED5F" w14:textId="12DF99BA" w:rsidR="008D4A5A" w:rsidRDefault="00E74D37" w:rsidP="00E74D37">
      <w:pPr>
        <w:pStyle w:val="Heading3"/>
      </w:pPr>
      <w:bookmarkStart w:id="108" w:name="_Toc104455573"/>
      <w:r>
        <w:lastRenderedPageBreak/>
        <w:t xml:space="preserve">3.7.3 </w:t>
      </w:r>
      <w:r w:rsidR="00080627">
        <w:t xml:space="preserve">Raw </w:t>
      </w:r>
      <w:r w:rsidR="005B794F">
        <w:t>Data Collection</w:t>
      </w:r>
      <w:bookmarkEnd w:id="108"/>
    </w:p>
    <w:p w14:paraId="0DB4FD8E" w14:textId="77777777" w:rsidR="005B794F" w:rsidRDefault="002C2DE8" w:rsidP="00B27192">
      <w:pPr>
        <w:jc w:val="center"/>
      </w:pPr>
      <w:r>
        <w:rPr>
          <w:noProof/>
        </w:rPr>
        <w:drawing>
          <wp:inline distT="0" distB="0" distL="0" distR="0" wp14:anchorId="5107BF51" wp14:editId="58B945EA">
            <wp:extent cx="3829050" cy="3431239"/>
            <wp:effectExtent l="0" t="0" r="0" b="0"/>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833765" cy="3435464"/>
                    </a:xfrm>
                    <a:prstGeom prst="rect">
                      <a:avLst/>
                    </a:prstGeom>
                    <a:noFill/>
                    <a:ln>
                      <a:noFill/>
                    </a:ln>
                  </pic:spPr>
                </pic:pic>
              </a:graphicData>
            </a:graphic>
          </wp:inline>
        </w:drawing>
      </w:r>
    </w:p>
    <w:p w14:paraId="522C0836" w14:textId="33348560" w:rsidR="008D4A5A" w:rsidRDefault="005B794F" w:rsidP="00A31F81">
      <w:pPr>
        <w:pStyle w:val="Caption"/>
      </w:pPr>
      <w:bookmarkStart w:id="109" w:name="_Toc86186935"/>
      <w:bookmarkStart w:id="110" w:name="_Toc86187176"/>
      <w:bookmarkStart w:id="111" w:name="_Toc104455629"/>
      <w:r>
        <w:t xml:space="preserve">Figure </w:t>
      </w:r>
      <w:r w:rsidR="009674CF">
        <w:fldChar w:fldCharType="begin"/>
      </w:r>
      <w:r w:rsidR="009674CF">
        <w:instrText xml:space="preserve"> SEQ Figure \* ARABIC </w:instrText>
      </w:r>
      <w:r w:rsidR="009674CF">
        <w:fldChar w:fldCharType="separate"/>
      </w:r>
      <w:r w:rsidR="009E40CC">
        <w:rPr>
          <w:noProof/>
        </w:rPr>
        <w:t>20</w:t>
      </w:r>
      <w:r w:rsidR="009674CF">
        <w:rPr>
          <w:noProof/>
        </w:rPr>
        <w:fldChar w:fldCharType="end"/>
      </w:r>
      <w:r>
        <w:t xml:space="preserve"> Raw EMG data</w:t>
      </w:r>
      <w:bookmarkEnd w:id="109"/>
      <w:bookmarkEnd w:id="110"/>
      <w:bookmarkEnd w:id="111"/>
    </w:p>
    <w:p w14:paraId="5AD66831" w14:textId="4EDC27AE" w:rsidR="005B794F" w:rsidRDefault="005B794F" w:rsidP="00A31F81">
      <w:r>
        <w:t xml:space="preserve">The raw EMG data is obtained from </w:t>
      </w:r>
      <w:r w:rsidR="00FF3824">
        <w:t xml:space="preserve">a </w:t>
      </w:r>
      <w:r w:rsidR="007B0DA1">
        <w:t xml:space="preserve">repository </w:t>
      </w:r>
      <w:r w:rsidR="00F14FD2">
        <w:t xml:space="preserve">of </w:t>
      </w:r>
      <w:r w:rsidR="007B0DA1">
        <w:t>medical research data</w:t>
      </w:r>
      <w:r w:rsidR="00F14FD2">
        <w:t>, PhysioNet</w:t>
      </w:r>
      <w:r w:rsidR="00032407">
        <w:t xml:space="preserve"> website. The data were collected using </w:t>
      </w:r>
      <w:r w:rsidR="00C03528">
        <w:t>25mm concentric needle electrode</w:t>
      </w:r>
      <w:r w:rsidR="006F4989">
        <w:t xml:space="preserve"> and were recorded at 50 kHz</w:t>
      </w:r>
      <w:r w:rsidR="00B02618">
        <w:t xml:space="preserve"> and then </w:t>
      </w:r>
      <w:r w:rsidR="0025275E">
        <w:t>down sampled</w:t>
      </w:r>
      <w:r w:rsidR="00B02618">
        <w:t xml:space="preserve"> to 4kHz. Two </w:t>
      </w:r>
      <w:r w:rsidR="0025275E">
        <w:t xml:space="preserve">analog </w:t>
      </w:r>
      <w:r w:rsidR="00B02618">
        <w:t>filters were used during the recording process</w:t>
      </w:r>
      <w:r w:rsidR="00D53C54">
        <w:t xml:space="preserve"> </w:t>
      </w:r>
      <w:r w:rsidR="00B02618">
        <w:t>which are 20 Hz high-pass filter and a 5 kHz low-pass filter.</w:t>
      </w:r>
      <w:r w:rsidR="00D53C54">
        <w:t xml:space="preserve"> The EMG data is collected from a 44-year healthy old man</w:t>
      </w:r>
      <w:r w:rsidR="000374D0">
        <w:fldChar w:fldCharType="begin" w:fldLock="1"/>
      </w:r>
      <w:r w:rsidR="00F6786B">
        <w:instrText>ADDIN CSL_CITATION {"citationItems":[{"id":"ITEM-1","itemData":{"DOI":"https://doi.org/10.13026/C24S3D","URL":"https://physionet.org/content/emgdb/1.0.0/","accessed":{"date-parts":[["2021","10","24"]]},"author":[{"dropping-particle":"","family":"Goldberger, A., Amaral, L., Glass, L., Hausdorff, J., Ivanov, P. C., Mark, R.","given":"... &amp; Stanley","non-dropping-particle":"","parse-names":false,"suffix":""}],"id":"ITEM-1","issued":{"date-parts":[["2000"]]},"title":"PhysioBank, PhysioToolkit, and PhysioNet: Components of a new research resource for complex physiologic signals.","type":"webpage"},"uris":["http://www.mendeley.com/documents/?uuid=025a8790-6ebf-3359-a322-43197142a855"]}],"mendeley":{"formattedCitation":"[27]","plainTextFormattedCitation":"[27]","previouslyFormattedCitation":"[26]"},"properties":{"noteIndex":0},"schema":"https://github.com/citation-style-language/schema/raw/master/csl-citation.json"}</w:instrText>
      </w:r>
      <w:r w:rsidR="000374D0">
        <w:fldChar w:fldCharType="separate"/>
      </w:r>
      <w:r w:rsidR="00F6786B" w:rsidRPr="00F6786B">
        <w:rPr>
          <w:noProof/>
        </w:rPr>
        <w:t>[27]</w:t>
      </w:r>
      <w:r w:rsidR="000374D0">
        <w:fldChar w:fldCharType="end"/>
      </w:r>
      <w:r w:rsidR="00D40212">
        <w:t>.</w:t>
      </w:r>
      <w:r w:rsidR="000B3A57">
        <w:t xml:space="preserve"> The figure </w:t>
      </w:r>
      <w:r w:rsidR="00F136AE">
        <w:t>18</w:t>
      </w:r>
      <w:r w:rsidR="000B3A57">
        <w:t xml:space="preserve"> shows the raw EMG data is visualized using MATLAB</w:t>
      </w:r>
      <w:r w:rsidR="00D81978">
        <w:t>.</w:t>
      </w:r>
    </w:p>
    <w:p w14:paraId="654BBFAB" w14:textId="77777777" w:rsidR="001A3B93" w:rsidRPr="00604499" w:rsidRDefault="001A3B93" w:rsidP="00A31F81"/>
    <w:p w14:paraId="371FEEBB" w14:textId="72AB6B9D" w:rsidR="00D75BBD" w:rsidRDefault="00747C9D" w:rsidP="00A512CE">
      <w:pPr>
        <w:pStyle w:val="Heading2"/>
      </w:pPr>
      <w:bookmarkStart w:id="112" w:name="_Toc104455574"/>
      <w:r>
        <w:t xml:space="preserve">3.8 </w:t>
      </w:r>
      <w:r w:rsidR="00D75BBD">
        <w:t>Chapter Summary</w:t>
      </w:r>
      <w:bookmarkEnd w:id="112"/>
    </w:p>
    <w:p w14:paraId="3978577F" w14:textId="4CA94ECC" w:rsidR="004915C1" w:rsidRDefault="00E3351E" w:rsidP="004915C1">
      <w:r>
        <w:t xml:space="preserve">In conclusion, this </w:t>
      </w:r>
      <w:r w:rsidR="001768CA">
        <w:t xml:space="preserve">chapter discusses the </w:t>
      </w:r>
      <w:r w:rsidR="00F7182F">
        <w:t>plan</w:t>
      </w:r>
      <w:r w:rsidR="0022142B">
        <w:t>s</w:t>
      </w:r>
      <w:r w:rsidR="00F7182F">
        <w:t xml:space="preserve"> and method</w:t>
      </w:r>
      <w:r w:rsidR="0022142B">
        <w:t>s</w:t>
      </w:r>
      <w:r w:rsidR="00F7182F">
        <w:t xml:space="preserve"> of developing the low-cost multi-channel EMG</w:t>
      </w:r>
      <w:r w:rsidR="0022142B">
        <w:t xml:space="preserve"> that consists of hardware specifications, block diagram, flow chart and material cost</w:t>
      </w:r>
      <w:r w:rsidR="008C3862">
        <w:t>. The specifications of the EMG device can be referred to the hardware specification</w:t>
      </w:r>
      <w:r w:rsidR="001C2845">
        <w:t>s that has the details of the acquisition system.</w:t>
      </w:r>
      <w:r w:rsidR="00C45E29">
        <w:t xml:space="preserve"> The block diagram and flow chart visualise the idea o</w:t>
      </w:r>
      <w:r w:rsidR="006F10B8">
        <w:t>n</w:t>
      </w:r>
      <w:r w:rsidR="00C45E29">
        <w:t xml:space="preserve"> how the system operates to give better understanding </w:t>
      </w:r>
      <w:r w:rsidR="00440112">
        <w:t>to the people about the EMG device.</w:t>
      </w:r>
      <w:r w:rsidR="001A3866">
        <w:t xml:space="preserve"> T</w:t>
      </w:r>
      <w:r w:rsidR="00B34EF7">
        <w:t xml:space="preserve">o </w:t>
      </w:r>
      <w:r w:rsidR="00C62253">
        <w:t xml:space="preserve">manage the cost of developing the EMG device, the details of </w:t>
      </w:r>
      <w:r w:rsidR="00C62253">
        <w:lastRenderedPageBreak/>
        <w:t xml:space="preserve">materials used for this project is listed in the material cost </w:t>
      </w:r>
      <w:r w:rsidR="00E7714B">
        <w:t xml:space="preserve">and the materials used are selected </w:t>
      </w:r>
      <w:r w:rsidR="000811F5">
        <w:t>with low price as low as possible with good</w:t>
      </w:r>
      <w:r w:rsidR="00DE76CA">
        <w:t xml:space="preserve"> specifications.</w:t>
      </w:r>
      <w:r w:rsidR="00A71ABA">
        <w:t xml:space="preserve"> Thus, the objectives of developing a low-cost multi-channel EMG acquisition system can be </w:t>
      </w:r>
      <w:r w:rsidR="00AD7C30">
        <w:t xml:space="preserve">achieved with good planning </w:t>
      </w:r>
      <w:r w:rsidR="009B5C04">
        <w:t>of selecting good low-cost materials and suitable methods.</w:t>
      </w:r>
      <w:r w:rsidR="00E233FD">
        <w:br w:type="page"/>
      </w:r>
    </w:p>
    <w:p w14:paraId="58C16AB1" w14:textId="7DE4B0BD" w:rsidR="004915C1" w:rsidRPr="00CE3E9A" w:rsidRDefault="004915C1" w:rsidP="00056A5D">
      <w:pPr>
        <w:pStyle w:val="Heading1"/>
      </w:pPr>
      <w:bookmarkStart w:id="113" w:name="_Toc104455575"/>
      <w:r w:rsidRPr="00CE3E9A">
        <w:lastRenderedPageBreak/>
        <w:t>Chapter 4</w:t>
      </w:r>
      <w:r w:rsidR="00056A5D">
        <w:t xml:space="preserve"> RESULT &amp; DISCUSSION</w:t>
      </w:r>
      <w:bookmarkEnd w:id="113"/>
    </w:p>
    <w:p w14:paraId="0F26F40D" w14:textId="39FEF41D" w:rsidR="004915C1" w:rsidRPr="00CE3E9A" w:rsidRDefault="00056A5D" w:rsidP="00A512CE">
      <w:pPr>
        <w:pStyle w:val="Heading2"/>
      </w:pPr>
      <w:bookmarkStart w:id="114" w:name="_Toc104455576"/>
      <w:r>
        <w:t xml:space="preserve">4.1 </w:t>
      </w:r>
      <w:r w:rsidR="004915C1" w:rsidRPr="00CE3E9A">
        <w:t>Introduction</w:t>
      </w:r>
      <w:bookmarkEnd w:id="114"/>
    </w:p>
    <w:p w14:paraId="646D51D7" w14:textId="77777777" w:rsidR="004915C1" w:rsidRDefault="004915C1" w:rsidP="004915C1">
      <w:r w:rsidRPr="00CE3E9A">
        <w:t xml:space="preserve">This section will highlight the </w:t>
      </w:r>
      <w:r>
        <w:t xml:space="preserve">schematic diagram of the EMG acquisition circuit and the </w:t>
      </w:r>
      <w:r w:rsidRPr="00CE3E9A">
        <w:t>result of the low-cost multichannel EMG acquisition system development. The schematic of three</w:t>
      </w:r>
      <w:r>
        <w:t xml:space="preserve"> EMG</w:t>
      </w:r>
      <w:r w:rsidRPr="00CE3E9A">
        <w:t xml:space="preserve"> acquisition circuits</w:t>
      </w:r>
      <w:r>
        <w:t xml:space="preserve"> is introduced to explain the components and their function in the circuits. The prototype electromyography (EMG) acquisition circuit that has the combinations of three acquisition circuit are discussed on how it can be integrated into the microcontroller</w:t>
      </w:r>
      <w:r w:rsidRPr="00CE3E9A">
        <w:t>.</w:t>
      </w:r>
      <w:r>
        <w:t xml:space="preserve"> The configuration of the circuits is described to give information on the setting of the components in the circuits.</w:t>
      </w:r>
      <w:r w:rsidRPr="00CE3E9A">
        <w:t xml:space="preserve"> The results will consist of various reading of EMG signals from different muscle extractions to compare the reading. The features of each acquisition circuit will be discussed, and the EMG reading will be analyzed to evaluate the performance of the low-cost EMG device.</w:t>
      </w:r>
      <w:r>
        <w:t xml:space="preserve"> The details of cost to build the EMG device prototype is listed which include both hardware and software cost for the project. The results are discussed on the data obtained from each circuit with three method of muscle extractions. The objectives of the low-cost low-profile multichannel front-end electromyography (EMG) device are justified in this section.</w:t>
      </w:r>
    </w:p>
    <w:p w14:paraId="50E98B02" w14:textId="77777777" w:rsidR="004915C1" w:rsidRDefault="004915C1" w:rsidP="004915C1"/>
    <w:p w14:paraId="2A86A6C4" w14:textId="581C58C1" w:rsidR="004915C1" w:rsidRDefault="002A60B8" w:rsidP="00A512CE">
      <w:pPr>
        <w:pStyle w:val="Heading2"/>
      </w:pPr>
      <w:bookmarkStart w:id="115" w:name="_Toc104455577"/>
      <w:r>
        <w:t xml:space="preserve">4.2 </w:t>
      </w:r>
      <w:r w:rsidR="004915C1">
        <w:t>Electromyography (EMG) Signal Acquisition Circuit</w:t>
      </w:r>
      <w:bookmarkEnd w:id="115"/>
    </w:p>
    <w:p w14:paraId="0AB87B48" w14:textId="77777777" w:rsidR="004915C1" w:rsidRDefault="004915C1" w:rsidP="004915C1">
      <w:r>
        <w:t>The low-cost low-profile multichannel front-end electromyography (EMG) device is integrated with three types of EMG signal acquisition circuit which are mainly built based on single differential, bipolar measurement, and double differential circuit. The schematic design of the circuits is designed on the PSoC Creator which the software has a library of hundreds of components, and it will display the components available in the targeted microcontroller. The figures below show the schematic diagram of the single differential, bipolar measurement, and double differential circuit that are built in the PSoC Creator software.</w:t>
      </w:r>
    </w:p>
    <w:p w14:paraId="625E36F8" w14:textId="77777777" w:rsidR="004915C1" w:rsidRDefault="004915C1" w:rsidP="004915C1"/>
    <w:p w14:paraId="536FC2AD" w14:textId="5C8EA6EE" w:rsidR="004915C1" w:rsidRDefault="002A60B8" w:rsidP="002A60B8">
      <w:pPr>
        <w:pStyle w:val="Heading3"/>
      </w:pPr>
      <w:bookmarkStart w:id="116" w:name="_Toc104455578"/>
      <w:r>
        <w:lastRenderedPageBreak/>
        <w:t>4.2.1</w:t>
      </w:r>
      <w:r w:rsidR="004915C1">
        <w:t>Single Differential Circuit</w:t>
      </w:r>
      <w:bookmarkEnd w:id="116"/>
    </w:p>
    <w:p w14:paraId="14601724" w14:textId="77777777" w:rsidR="009E40CC" w:rsidRDefault="004915C1" w:rsidP="009E40CC">
      <w:pPr>
        <w:keepNext/>
        <w:jc w:val="center"/>
      </w:pPr>
      <w:r>
        <w:rPr>
          <w:noProof/>
        </w:rPr>
        <w:drawing>
          <wp:inline distT="0" distB="0" distL="0" distR="0" wp14:anchorId="0C6059E3" wp14:editId="676522F8">
            <wp:extent cx="5731510" cy="3658235"/>
            <wp:effectExtent l="0" t="0" r="2540" b="0"/>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31510" cy="3658235"/>
                    </a:xfrm>
                    <a:prstGeom prst="rect">
                      <a:avLst/>
                    </a:prstGeom>
                    <a:noFill/>
                    <a:ln>
                      <a:noFill/>
                    </a:ln>
                  </pic:spPr>
                </pic:pic>
              </a:graphicData>
            </a:graphic>
          </wp:inline>
        </w:drawing>
      </w:r>
    </w:p>
    <w:p w14:paraId="018C46FC" w14:textId="4BA0EEDC" w:rsidR="004915C1" w:rsidRDefault="009E40CC" w:rsidP="009E40CC">
      <w:pPr>
        <w:pStyle w:val="Caption"/>
      </w:pPr>
      <w:bookmarkStart w:id="117" w:name="_Toc104455630"/>
      <w:r>
        <w:t xml:space="preserve">Figure </w:t>
      </w:r>
      <w:r>
        <w:fldChar w:fldCharType="begin"/>
      </w:r>
      <w:r>
        <w:instrText xml:space="preserve"> SEQ Figure \* ARABIC </w:instrText>
      </w:r>
      <w:r>
        <w:fldChar w:fldCharType="separate"/>
      </w:r>
      <w:r>
        <w:rPr>
          <w:noProof/>
        </w:rPr>
        <w:t>21</w:t>
      </w:r>
      <w:r>
        <w:fldChar w:fldCharType="end"/>
      </w:r>
      <w:r>
        <w:t xml:space="preserve"> </w:t>
      </w:r>
      <w:r>
        <w:t>Schematic diagram of single differential circuit in PSoC Creator</w:t>
      </w:r>
      <w:bookmarkEnd w:id="117"/>
    </w:p>
    <w:p w14:paraId="6E602568" w14:textId="08A78593" w:rsidR="004915C1" w:rsidRDefault="004915C1" w:rsidP="004915C1">
      <w:r>
        <w:t xml:space="preserve">The single differential circuit use only one PGA and uses debouncer component to create interrupt for analog mux switching that will switch the input of the PGA with other input electrodes. In single differential circuit, the input voltage from the electrode is substrate with the voltage reference to create an amplified voltage based on the gain set on the PGA and the value will be converted into digital by ADC_DelSig_1. </w:t>
      </w:r>
    </w:p>
    <w:p w14:paraId="1DBC1938" w14:textId="54203164" w:rsidR="002A60B8" w:rsidRDefault="002A60B8" w:rsidP="004915C1"/>
    <w:p w14:paraId="72139E12" w14:textId="75A40316" w:rsidR="002A60B8" w:rsidRDefault="002A60B8" w:rsidP="004915C1"/>
    <w:p w14:paraId="30174839" w14:textId="083A7579" w:rsidR="002A60B8" w:rsidRDefault="002A60B8" w:rsidP="004915C1"/>
    <w:p w14:paraId="45B9505D" w14:textId="714CDC78" w:rsidR="002A60B8" w:rsidRDefault="002A60B8" w:rsidP="004915C1"/>
    <w:p w14:paraId="2CB2DBE2" w14:textId="64AA4358" w:rsidR="002A60B8" w:rsidRDefault="002A60B8" w:rsidP="004915C1"/>
    <w:p w14:paraId="72E6636D" w14:textId="0B815259" w:rsidR="002A60B8" w:rsidRDefault="002A60B8" w:rsidP="004915C1"/>
    <w:p w14:paraId="7B40DCA5" w14:textId="77777777" w:rsidR="002A60B8" w:rsidRDefault="002A60B8" w:rsidP="004915C1"/>
    <w:p w14:paraId="79880901" w14:textId="2A08BFE3" w:rsidR="004915C1" w:rsidRDefault="002A60B8" w:rsidP="002A60B8">
      <w:pPr>
        <w:pStyle w:val="Heading3"/>
      </w:pPr>
      <w:bookmarkStart w:id="118" w:name="_Toc104455579"/>
      <w:r>
        <w:lastRenderedPageBreak/>
        <w:t xml:space="preserve">4.2.2 </w:t>
      </w:r>
      <w:r w:rsidR="004915C1">
        <w:t>Bipolar Measurement Circuit</w:t>
      </w:r>
      <w:bookmarkEnd w:id="118"/>
    </w:p>
    <w:p w14:paraId="72CE5FE0" w14:textId="77777777" w:rsidR="004915C1" w:rsidRDefault="004915C1" w:rsidP="004915C1">
      <w:pPr>
        <w:keepNext/>
        <w:jc w:val="center"/>
      </w:pPr>
      <w:r>
        <w:rPr>
          <w:noProof/>
        </w:rPr>
        <w:drawing>
          <wp:inline distT="0" distB="0" distL="0" distR="0" wp14:anchorId="2DFB7394" wp14:editId="228DCA1C">
            <wp:extent cx="5731510" cy="4113530"/>
            <wp:effectExtent l="0" t="0" r="2540" b="1270"/>
            <wp:docPr id="34" name="Picture 3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 schematic&#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31510" cy="4113530"/>
                    </a:xfrm>
                    <a:prstGeom prst="rect">
                      <a:avLst/>
                    </a:prstGeom>
                    <a:noFill/>
                    <a:ln>
                      <a:noFill/>
                    </a:ln>
                  </pic:spPr>
                </pic:pic>
              </a:graphicData>
            </a:graphic>
          </wp:inline>
        </w:drawing>
      </w:r>
    </w:p>
    <w:p w14:paraId="7240FF98" w14:textId="24EE8AB3" w:rsidR="004915C1" w:rsidRDefault="004915C1" w:rsidP="004915C1">
      <w:pPr>
        <w:pStyle w:val="Caption"/>
      </w:pPr>
      <w:bookmarkStart w:id="119" w:name="_Toc104455631"/>
      <w:r>
        <w:t xml:space="preserve">Figure </w:t>
      </w:r>
      <w:r>
        <w:fldChar w:fldCharType="begin"/>
      </w:r>
      <w:r>
        <w:instrText xml:space="preserve"> SEQ Figure \* ARABIC </w:instrText>
      </w:r>
      <w:r>
        <w:fldChar w:fldCharType="separate"/>
      </w:r>
      <w:r w:rsidR="009E40CC">
        <w:rPr>
          <w:noProof/>
        </w:rPr>
        <w:t>22</w:t>
      </w:r>
      <w:r>
        <w:fldChar w:fldCharType="end"/>
      </w:r>
      <w:r>
        <w:t xml:space="preserve"> </w:t>
      </w:r>
      <w:r w:rsidRPr="00927B57">
        <w:t xml:space="preserve">Schematic diagram of </w:t>
      </w:r>
      <w:r>
        <w:t>bipolar measurement circuit</w:t>
      </w:r>
      <w:r w:rsidRPr="00927B57">
        <w:t xml:space="preserve"> in PSoC Creator</w:t>
      </w:r>
      <w:bookmarkEnd w:id="119"/>
    </w:p>
    <w:p w14:paraId="429A67B9" w14:textId="77777777" w:rsidR="004915C1" w:rsidRDefault="004915C1" w:rsidP="004915C1">
      <w:pPr>
        <w:jc w:val="center"/>
      </w:pPr>
    </w:p>
    <w:p w14:paraId="388A07A3" w14:textId="77777777" w:rsidR="004915C1" w:rsidRDefault="004915C1" w:rsidP="004915C1">
      <w:r>
        <w:t>Bipolar measurement circuit is built mainly on two PGAs with both the input voltages are connected to two input electrodes and both the voltage reference of the PGAs are connected to the one electrode. The AMux_1 will select channel 0 to allow the output voltage from the PGA_1 is read by ADC_DelSig_1. The AMux_1 will change to channel 1 after the ADC_DelSig_1 finish reading the output channel 0 to read the output voltage from PGA_2. After both reading from channel 0 and channel 1 are obtained, the actual output voltage is calculated with the different between voltage channel 0 and voltage channel 1.</w:t>
      </w:r>
    </w:p>
    <w:p w14:paraId="2253D37B" w14:textId="2CB63611" w:rsidR="004915C1" w:rsidRDefault="004915C1" w:rsidP="004915C1"/>
    <w:p w14:paraId="6544F268" w14:textId="77777777" w:rsidR="002A60B8" w:rsidRDefault="002A60B8" w:rsidP="004915C1"/>
    <w:p w14:paraId="04E4D24E" w14:textId="71ADCBEB" w:rsidR="004915C1" w:rsidRDefault="002A60B8" w:rsidP="002A60B8">
      <w:pPr>
        <w:pStyle w:val="Heading3"/>
      </w:pPr>
      <w:bookmarkStart w:id="120" w:name="_Toc104455580"/>
      <w:r>
        <w:lastRenderedPageBreak/>
        <w:t>4.2.3</w:t>
      </w:r>
      <w:r w:rsidR="00DB2D79">
        <w:t xml:space="preserve"> </w:t>
      </w:r>
      <w:r w:rsidR="004915C1">
        <w:t>Double Differential Circuit</w:t>
      </w:r>
      <w:bookmarkEnd w:id="120"/>
    </w:p>
    <w:p w14:paraId="5964ABCA" w14:textId="77777777" w:rsidR="004915C1" w:rsidRDefault="004915C1" w:rsidP="004915C1">
      <w:pPr>
        <w:keepNext/>
        <w:jc w:val="center"/>
      </w:pPr>
      <w:r>
        <w:rPr>
          <w:noProof/>
        </w:rPr>
        <w:drawing>
          <wp:inline distT="0" distB="0" distL="0" distR="0" wp14:anchorId="348F69BE" wp14:editId="7CD86221">
            <wp:extent cx="5731510" cy="3684270"/>
            <wp:effectExtent l="0" t="0" r="2540" b="0"/>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31510" cy="3684270"/>
                    </a:xfrm>
                    <a:prstGeom prst="rect">
                      <a:avLst/>
                    </a:prstGeom>
                    <a:noFill/>
                    <a:ln>
                      <a:noFill/>
                    </a:ln>
                  </pic:spPr>
                </pic:pic>
              </a:graphicData>
            </a:graphic>
          </wp:inline>
        </w:drawing>
      </w:r>
    </w:p>
    <w:p w14:paraId="061F39BB" w14:textId="26DFEE42" w:rsidR="004915C1" w:rsidRDefault="004915C1" w:rsidP="004915C1">
      <w:pPr>
        <w:pStyle w:val="Caption"/>
      </w:pPr>
      <w:bookmarkStart w:id="121" w:name="_Toc104455632"/>
      <w:r>
        <w:t xml:space="preserve">Figure </w:t>
      </w:r>
      <w:r>
        <w:fldChar w:fldCharType="begin"/>
      </w:r>
      <w:r>
        <w:instrText xml:space="preserve"> SEQ Figure \* ARABIC </w:instrText>
      </w:r>
      <w:r>
        <w:fldChar w:fldCharType="separate"/>
      </w:r>
      <w:r w:rsidR="009E40CC">
        <w:rPr>
          <w:noProof/>
        </w:rPr>
        <w:t>23</w:t>
      </w:r>
      <w:r>
        <w:fldChar w:fldCharType="end"/>
      </w:r>
      <w:r w:rsidR="009E40CC">
        <w:t xml:space="preserve"> </w:t>
      </w:r>
      <w:r w:rsidRPr="002C3510">
        <w:t xml:space="preserve">Schematic diagram </w:t>
      </w:r>
      <w:r>
        <w:t>of double differential</w:t>
      </w:r>
      <w:r w:rsidRPr="002C3510">
        <w:t xml:space="preserve"> </w:t>
      </w:r>
      <w:r>
        <w:t>circuit</w:t>
      </w:r>
      <w:r w:rsidRPr="002C3510">
        <w:t xml:space="preserve"> in PSoC Creator</w:t>
      </w:r>
      <w:bookmarkEnd w:id="121"/>
    </w:p>
    <w:p w14:paraId="76F66A23" w14:textId="77777777" w:rsidR="004915C1" w:rsidRPr="008215F7" w:rsidRDefault="004915C1" w:rsidP="004915C1">
      <w:r>
        <w:t>The double differential circuit has three PGAs to substrate the input two times. Both output of the first two PGAs is connected to the input terminal and reference terminal of one PGAs. The input from the electrodes will through the first differential from PGA_1 and PGA_2. The output from PGA_1 and the PGA_2 is connected to PGA_3 that will produce the second differential output voltage. In this circuit, the input voltage can undergo two times differential and amplification.</w:t>
      </w:r>
    </w:p>
    <w:p w14:paraId="6652AB30" w14:textId="77777777" w:rsidR="004915C1" w:rsidRDefault="004915C1" w:rsidP="004915C1"/>
    <w:p w14:paraId="0C7E2EA0" w14:textId="77777777" w:rsidR="004915C1" w:rsidRDefault="004915C1" w:rsidP="004915C1"/>
    <w:p w14:paraId="5FCF6FF6" w14:textId="19398281" w:rsidR="004915C1" w:rsidRDefault="004915C1" w:rsidP="004915C1"/>
    <w:p w14:paraId="4E504782" w14:textId="78D42C5A" w:rsidR="002A60B8" w:rsidRDefault="002A60B8" w:rsidP="004915C1"/>
    <w:p w14:paraId="7EB668A2" w14:textId="36D91D71" w:rsidR="002A60B8" w:rsidRDefault="002A60B8" w:rsidP="004915C1"/>
    <w:p w14:paraId="424B4501" w14:textId="77777777" w:rsidR="002A60B8" w:rsidRDefault="002A60B8" w:rsidP="004915C1"/>
    <w:p w14:paraId="34072748" w14:textId="4220AFB8" w:rsidR="004915C1" w:rsidRDefault="002A60B8" w:rsidP="002A60B8">
      <w:pPr>
        <w:pStyle w:val="Heading3"/>
      </w:pPr>
      <w:bookmarkStart w:id="122" w:name="_Toc104455581"/>
      <w:r>
        <w:lastRenderedPageBreak/>
        <w:t xml:space="preserve">4.2.4 </w:t>
      </w:r>
      <w:r w:rsidR="004915C1">
        <w:t>Combinations of three EMG acquisition circuit</w:t>
      </w:r>
      <w:bookmarkEnd w:id="122"/>
    </w:p>
    <w:p w14:paraId="117AB2C0" w14:textId="77777777" w:rsidR="004915C1" w:rsidRDefault="004915C1" w:rsidP="004915C1">
      <w:pPr>
        <w:keepNext/>
        <w:jc w:val="left"/>
      </w:pPr>
      <w:r>
        <w:rPr>
          <w:noProof/>
        </w:rPr>
        <w:drawing>
          <wp:inline distT="0" distB="0" distL="0" distR="0" wp14:anchorId="14399077" wp14:editId="7F67DE19">
            <wp:extent cx="5731510" cy="4236720"/>
            <wp:effectExtent l="0" t="0" r="2540" b="0"/>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31510" cy="4236720"/>
                    </a:xfrm>
                    <a:prstGeom prst="rect">
                      <a:avLst/>
                    </a:prstGeom>
                    <a:noFill/>
                    <a:ln>
                      <a:noFill/>
                    </a:ln>
                  </pic:spPr>
                </pic:pic>
              </a:graphicData>
            </a:graphic>
          </wp:inline>
        </w:drawing>
      </w:r>
    </w:p>
    <w:p w14:paraId="2B282F11" w14:textId="7D894B34" w:rsidR="004915C1" w:rsidRPr="00081F20" w:rsidRDefault="004915C1" w:rsidP="004915C1">
      <w:pPr>
        <w:pStyle w:val="Caption"/>
      </w:pPr>
      <w:bookmarkStart w:id="123" w:name="_Toc104455633"/>
      <w:r>
        <w:t xml:space="preserve">Figure </w:t>
      </w:r>
      <w:r>
        <w:fldChar w:fldCharType="begin"/>
      </w:r>
      <w:r>
        <w:instrText xml:space="preserve"> SEQ Figure \* ARABIC </w:instrText>
      </w:r>
      <w:r>
        <w:fldChar w:fldCharType="separate"/>
      </w:r>
      <w:r w:rsidR="009E40CC">
        <w:rPr>
          <w:noProof/>
        </w:rPr>
        <w:t>24</w:t>
      </w:r>
      <w:r>
        <w:fldChar w:fldCharType="end"/>
      </w:r>
      <w:r>
        <w:t xml:space="preserve"> The schematic diagram of Electromyography (EMG) acquisition circuit</w:t>
      </w:r>
      <w:bookmarkEnd w:id="123"/>
    </w:p>
    <w:p w14:paraId="3FA2654F" w14:textId="77777777" w:rsidR="004915C1" w:rsidRDefault="004915C1" w:rsidP="004915C1">
      <w:r>
        <w:t>The electromyography (EMG) acquisition circuit for this project consists of a circuit that combines the single differential circuit, bipolar measurement circuit and double differential circuit. The circuits are assigned as mode which single differential circuit is assigned as mode 1, bipolar measurement circuit as mode 2, and double differential circuit as mode 3. The mode can be switched by input the mode number into the command in the serial software. When one mode is activated, the microcontroller will enable the mode circuit to run and if there are components that are not used for that mode, the unused components are disabled to avoid disturbance on the mode circuit.</w:t>
      </w:r>
    </w:p>
    <w:p w14:paraId="54156223" w14:textId="77777777" w:rsidR="004915C1" w:rsidRDefault="004915C1" w:rsidP="004915C1"/>
    <w:p w14:paraId="3A3BBDA9" w14:textId="77777777" w:rsidR="004915C1" w:rsidRDefault="004915C1" w:rsidP="004915C1"/>
    <w:p w14:paraId="20E7C8E6" w14:textId="1AC22189" w:rsidR="004915C1" w:rsidRDefault="002A60B8" w:rsidP="002A60B8">
      <w:pPr>
        <w:pStyle w:val="Heading3"/>
      </w:pPr>
      <w:bookmarkStart w:id="124" w:name="_Toc104455582"/>
      <w:r>
        <w:lastRenderedPageBreak/>
        <w:t>4.2.5</w:t>
      </w:r>
      <w:r w:rsidR="004915C1">
        <w:t>Circuit Configurations</w:t>
      </w:r>
      <w:bookmarkEnd w:id="124"/>
    </w:p>
    <w:p w14:paraId="7712E47C" w14:textId="77777777" w:rsidR="004915C1" w:rsidRDefault="004915C1" w:rsidP="004915C1">
      <w:r>
        <w:t>The EMG acquisition circuits are built using analog pins which are connected to electrodes, Programmable Gain Amplifier (PGA) which are used to operate differential circuit and Delta Sigma Analog to Digital Converter (ADC) component which will read the output of the differential circuit. The PGAs’ gain is all set to 1. The ADC component is connected to the Pulse Width Modulator (PWM) to set the start of conversion of the ADC with 2045 kHz clock connected to both ADC and PWM for synchronization. The ADC is configured to have the setting of 7142 SPS conversion rate, 2kHz frequency, single sample conversion mode and will read the output every time the PWM triggers the terminal count event. The figures below show the configuration of PWM and ADC components.</w:t>
      </w:r>
    </w:p>
    <w:p w14:paraId="2AD46D72" w14:textId="77777777" w:rsidR="004915C1" w:rsidRDefault="004915C1" w:rsidP="004915C1">
      <w:pPr>
        <w:keepNext/>
        <w:jc w:val="center"/>
      </w:pPr>
      <w:r>
        <w:rPr>
          <w:noProof/>
        </w:rPr>
        <w:drawing>
          <wp:inline distT="0" distB="0" distL="0" distR="0" wp14:anchorId="4EC0601D" wp14:editId="45341C44">
            <wp:extent cx="4617165" cy="3486150"/>
            <wp:effectExtent l="0" t="0" r="0" b="0"/>
            <wp:docPr id="37" name="Picture 3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634655" cy="3499356"/>
                    </a:xfrm>
                    <a:prstGeom prst="rect">
                      <a:avLst/>
                    </a:prstGeom>
                    <a:noFill/>
                    <a:ln>
                      <a:noFill/>
                    </a:ln>
                  </pic:spPr>
                </pic:pic>
              </a:graphicData>
            </a:graphic>
          </wp:inline>
        </w:drawing>
      </w:r>
    </w:p>
    <w:p w14:paraId="327786C1" w14:textId="2D706151" w:rsidR="004915C1" w:rsidRDefault="004915C1" w:rsidP="004915C1">
      <w:pPr>
        <w:pStyle w:val="Caption"/>
      </w:pPr>
      <w:bookmarkStart w:id="125" w:name="_Toc104455634"/>
      <w:r>
        <w:t xml:space="preserve">Figure </w:t>
      </w:r>
      <w:r>
        <w:fldChar w:fldCharType="begin"/>
      </w:r>
      <w:r>
        <w:instrText xml:space="preserve"> SEQ Figure \* ARABIC </w:instrText>
      </w:r>
      <w:r>
        <w:fldChar w:fldCharType="separate"/>
      </w:r>
      <w:r w:rsidR="009E40CC">
        <w:rPr>
          <w:noProof/>
        </w:rPr>
        <w:t>25</w:t>
      </w:r>
      <w:r>
        <w:fldChar w:fldCharType="end"/>
      </w:r>
      <w:r>
        <w:t xml:space="preserve"> PWM configuration</w:t>
      </w:r>
      <w:bookmarkEnd w:id="125"/>
    </w:p>
    <w:p w14:paraId="2E7979DF" w14:textId="77777777" w:rsidR="004915C1" w:rsidRDefault="004915C1" w:rsidP="004915C1">
      <w:pPr>
        <w:keepNext/>
        <w:jc w:val="center"/>
      </w:pPr>
      <w:r>
        <w:rPr>
          <w:noProof/>
        </w:rPr>
        <w:lastRenderedPageBreak/>
        <w:drawing>
          <wp:inline distT="0" distB="0" distL="0" distR="0" wp14:anchorId="7B2D2D79" wp14:editId="278C2797">
            <wp:extent cx="3657600" cy="2749075"/>
            <wp:effectExtent l="0" t="0" r="0" b="0"/>
            <wp:docPr id="38" name="Picture 3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10;&#10;Description automatically generated"/>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671180" cy="2759282"/>
                    </a:xfrm>
                    <a:prstGeom prst="rect">
                      <a:avLst/>
                    </a:prstGeom>
                    <a:noFill/>
                    <a:ln>
                      <a:noFill/>
                    </a:ln>
                  </pic:spPr>
                </pic:pic>
              </a:graphicData>
            </a:graphic>
          </wp:inline>
        </w:drawing>
      </w:r>
    </w:p>
    <w:p w14:paraId="05453F1A" w14:textId="1D9D0D75" w:rsidR="004915C1" w:rsidRDefault="004915C1" w:rsidP="004915C1">
      <w:pPr>
        <w:pStyle w:val="Caption"/>
      </w:pPr>
      <w:bookmarkStart w:id="126" w:name="_Toc104455635"/>
      <w:r>
        <w:t xml:space="preserve">Figure </w:t>
      </w:r>
      <w:r>
        <w:fldChar w:fldCharType="begin"/>
      </w:r>
      <w:r>
        <w:instrText xml:space="preserve"> SEQ Figure \* ARABIC </w:instrText>
      </w:r>
      <w:r>
        <w:fldChar w:fldCharType="separate"/>
      </w:r>
      <w:r w:rsidR="009E40CC">
        <w:rPr>
          <w:noProof/>
        </w:rPr>
        <w:t>26</w:t>
      </w:r>
      <w:r>
        <w:fldChar w:fldCharType="end"/>
      </w:r>
      <w:r>
        <w:t xml:space="preserve"> Delta Sigma Analog to Digital Converter (ADC)</w:t>
      </w:r>
      <w:bookmarkEnd w:id="126"/>
    </w:p>
    <w:p w14:paraId="4C9268D0" w14:textId="77777777" w:rsidR="004915C1" w:rsidRDefault="004915C1" w:rsidP="004915C1">
      <w:r>
        <w:t xml:space="preserve">The PSoC Creator allows user to allocate the pins on the development board manually and automatically up to 68 GPIO pins. The feature of allocating the analog pins can be seen as in figure below. The analog pins used which connected to electrodes on the development board in this schematic diagram are P2[3], P2[4]. P2[5] and P1[4]. The UART uses P12[6] for receiver (RX) pin and P12[7] for transmitter (TX) pin. The switch button on the development board is connected to the P2[2] pin to act as analog mux switch. </w:t>
      </w:r>
    </w:p>
    <w:p w14:paraId="27CBDF63" w14:textId="77777777" w:rsidR="004915C1" w:rsidRDefault="004915C1" w:rsidP="004915C1">
      <w:pPr>
        <w:keepNext/>
        <w:jc w:val="center"/>
      </w:pPr>
      <w:r>
        <w:rPr>
          <w:noProof/>
        </w:rPr>
        <w:drawing>
          <wp:inline distT="0" distB="0" distL="0" distR="0" wp14:anchorId="3705F251" wp14:editId="72399A41">
            <wp:extent cx="4503617" cy="2832100"/>
            <wp:effectExtent l="0" t="0" r="0" b="6350"/>
            <wp:docPr id="39" name="Picture 3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application&#10;&#10;Description automatically generated"/>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527698" cy="2847243"/>
                    </a:xfrm>
                    <a:prstGeom prst="rect">
                      <a:avLst/>
                    </a:prstGeom>
                    <a:noFill/>
                    <a:ln>
                      <a:noFill/>
                    </a:ln>
                  </pic:spPr>
                </pic:pic>
              </a:graphicData>
            </a:graphic>
          </wp:inline>
        </w:drawing>
      </w:r>
    </w:p>
    <w:p w14:paraId="53459B0D" w14:textId="62B91FBF" w:rsidR="004915C1" w:rsidRDefault="004915C1" w:rsidP="004915C1">
      <w:pPr>
        <w:pStyle w:val="Caption"/>
      </w:pPr>
      <w:bookmarkStart w:id="127" w:name="_Toc104455636"/>
      <w:r>
        <w:t xml:space="preserve">Figure </w:t>
      </w:r>
      <w:r>
        <w:fldChar w:fldCharType="begin"/>
      </w:r>
      <w:r>
        <w:instrText xml:space="preserve"> SEQ Figure \* ARABIC </w:instrText>
      </w:r>
      <w:r>
        <w:fldChar w:fldCharType="separate"/>
      </w:r>
      <w:r w:rsidR="009E40CC">
        <w:rPr>
          <w:noProof/>
        </w:rPr>
        <w:t>27</w:t>
      </w:r>
      <w:r>
        <w:fldChar w:fldCharType="end"/>
      </w:r>
      <w:r>
        <w:t xml:space="preserve"> pins allocation in PSoC Creator</w:t>
      </w:r>
      <w:bookmarkEnd w:id="127"/>
    </w:p>
    <w:p w14:paraId="305A2381" w14:textId="1289A290" w:rsidR="004915C1" w:rsidRPr="00C80BE4" w:rsidRDefault="002A60B8" w:rsidP="00A512CE">
      <w:pPr>
        <w:pStyle w:val="Heading2"/>
      </w:pPr>
      <w:bookmarkStart w:id="128" w:name="_Toc104455583"/>
      <w:r>
        <w:lastRenderedPageBreak/>
        <w:t xml:space="preserve">4.3 </w:t>
      </w:r>
      <w:r w:rsidR="004915C1">
        <w:t>Hardware circuit</w:t>
      </w:r>
      <w:bookmarkEnd w:id="128"/>
    </w:p>
    <w:p w14:paraId="0D10E747" w14:textId="77777777" w:rsidR="004915C1" w:rsidRDefault="004915C1" w:rsidP="004915C1">
      <w:pPr>
        <w:keepNext/>
        <w:jc w:val="center"/>
      </w:pPr>
      <w:r>
        <w:rPr>
          <w:noProof/>
        </w:rPr>
        <w:drawing>
          <wp:inline distT="0" distB="0" distL="0" distR="0" wp14:anchorId="4C50616C" wp14:editId="5BA0DE8A">
            <wp:extent cx="3302758" cy="3302758"/>
            <wp:effectExtent l="0" t="0" r="0" b="0"/>
            <wp:docPr id="40" name="Picture 40" descr="A picture containing text,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picture containing text, electronics&#10;&#10;Description automatically generated"/>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rot="10800000">
                      <a:off x="0" y="0"/>
                      <a:ext cx="3308868" cy="3308868"/>
                    </a:xfrm>
                    <a:prstGeom prst="rect">
                      <a:avLst/>
                    </a:prstGeom>
                    <a:noFill/>
                    <a:ln>
                      <a:noFill/>
                    </a:ln>
                  </pic:spPr>
                </pic:pic>
              </a:graphicData>
            </a:graphic>
          </wp:inline>
        </w:drawing>
      </w:r>
    </w:p>
    <w:p w14:paraId="5C855958" w14:textId="712B4994" w:rsidR="004915C1" w:rsidRPr="00DC68FC" w:rsidRDefault="004915C1" w:rsidP="004915C1">
      <w:pPr>
        <w:pStyle w:val="Caption"/>
      </w:pPr>
      <w:bookmarkStart w:id="129" w:name="_Toc104455637"/>
      <w:r>
        <w:t xml:space="preserve">Figure </w:t>
      </w:r>
      <w:r>
        <w:fldChar w:fldCharType="begin"/>
      </w:r>
      <w:r>
        <w:instrText xml:space="preserve"> SEQ Figure \* ARABIC </w:instrText>
      </w:r>
      <w:r>
        <w:fldChar w:fldCharType="separate"/>
      </w:r>
      <w:r w:rsidR="009E40CC">
        <w:rPr>
          <w:noProof/>
        </w:rPr>
        <w:t>28</w:t>
      </w:r>
      <w:r>
        <w:fldChar w:fldCharType="end"/>
      </w:r>
      <w:r>
        <w:t xml:space="preserve"> EMG acquisition circuit board with electrodes</w:t>
      </w:r>
      <w:bookmarkEnd w:id="129"/>
    </w:p>
    <w:p w14:paraId="02C17AE9" w14:textId="77777777" w:rsidR="004915C1" w:rsidRDefault="004915C1" w:rsidP="004915C1">
      <w:r>
        <w:t>The EMG acquisition circuit board consists of the CY8CKIT-059 board connected to the external circuit and electrodes. The external circuit uses 10k ohm resistors which connected to 5V supply and ground to set mid voltage point and 1M ohm resistors to not load the voltage from mid voltage supply. This will allow the EMG signal from high impedance skin to flow into the EMG circuit.</w:t>
      </w:r>
    </w:p>
    <w:p w14:paraId="5394EC5F" w14:textId="648E629B" w:rsidR="004915C1" w:rsidRDefault="002A60B8" w:rsidP="00A512CE">
      <w:pPr>
        <w:pStyle w:val="Heading2"/>
      </w:pPr>
      <w:bookmarkStart w:id="130" w:name="_Toc104455584"/>
      <w:r>
        <w:t xml:space="preserve">4.4 </w:t>
      </w:r>
      <w:r w:rsidR="004915C1">
        <w:t>Electromyography (EMG) Signal Transmission</w:t>
      </w:r>
      <w:bookmarkEnd w:id="130"/>
      <w:r w:rsidR="004915C1">
        <w:t xml:space="preserve"> </w:t>
      </w:r>
    </w:p>
    <w:p w14:paraId="133CED68" w14:textId="77777777" w:rsidR="004915C1" w:rsidRDefault="004915C1" w:rsidP="004915C1">
      <w:r>
        <w:t xml:space="preserve">For the method of EMG signal emission, different percentage of muscle extraction from the biceps of arm will be done. The input electrodes are placed on the biceps of the arm to detect the EMG signal and the reference electrode is located at near elbow or bone to act as ground. The figure below shows the locations of the electrodes on the biceps of arm. There are three type of muscle extraction to emit the EMG signal which 0% muscle extraction, 50% muscle extraction and 100% muscle extraction. The EMG readings from the three-muscle extraction are collected and the data collection is repeated with each of the three EMG acquisition circuit. The figure below shows the locations of </w:t>
      </w:r>
      <w:r>
        <w:lastRenderedPageBreak/>
        <w:t>the electrodes on the arm biceps and the percentage of muscle extractions for EMG signal transmission.</w:t>
      </w:r>
    </w:p>
    <w:p w14:paraId="236C60B0" w14:textId="77777777" w:rsidR="004915C1" w:rsidRDefault="004915C1" w:rsidP="004915C1"/>
    <w:p w14:paraId="0FC5F25E" w14:textId="77777777" w:rsidR="004915C1" w:rsidRDefault="004915C1" w:rsidP="004915C1">
      <w:pPr>
        <w:keepNext/>
        <w:jc w:val="center"/>
      </w:pPr>
      <w:r>
        <w:rPr>
          <w:noProof/>
        </w:rPr>
        <w:drawing>
          <wp:inline distT="0" distB="0" distL="0" distR="0" wp14:anchorId="639A305E" wp14:editId="2D3E7CE9">
            <wp:extent cx="2373388" cy="2121480"/>
            <wp:effectExtent l="0" t="0" r="825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385869" cy="2132636"/>
                    </a:xfrm>
                    <a:prstGeom prst="rect">
                      <a:avLst/>
                    </a:prstGeom>
                    <a:noFill/>
                    <a:ln>
                      <a:noFill/>
                    </a:ln>
                  </pic:spPr>
                </pic:pic>
              </a:graphicData>
            </a:graphic>
          </wp:inline>
        </w:drawing>
      </w:r>
    </w:p>
    <w:p w14:paraId="37EFBCFE" w14:textId="6C7372D1" w:rsidR="004915C1" w:rsidRDefault="004915C1" w:rsidP="004915C1">
      <w:pPr>
        <w:pStyle w:val="Caption"/>
      </w:pPr>
      <w:bookmarkStart w:id="131" w:name="_Toc104455638"/>
      <w:r>
        <w:t xml:space="preserve">Figure </w:t>
      </w:r>
      <w:r>
        <w:fldChar w:fldCharType="begin"/>
      </w:r>
      <w:r>
        <w:instrText xml:space="preserve"> SEQ Figure \* ARABIC </w:instrText>
      </w:r>
      <w:r>
        <w:fldChar w:fldCharType="separate"/>
      </w:r>
      <w:r w:rsidR="009E40CC">
        <w:rPr>
          <w:noProof/>
        </w:rPr>
        <w:t>29</w:t>
      </w:r>
      <w:r>
        <w:fldChar w:fldCharType="end"/>
      </w:r>
      <w:r>
        <w:t xml:space="preserve"> the locations of the electrodes placed on the biceps of the arm</w:t>
      </w:r>
      <w:bookmarkEnd w:id="131"/>
    </w:p>
    <w:p w14:paraId="033222A3" w14:textId="77777777" w:rsidR="004915C1" w:rsidRDefault="004915C1" w:rsidP="004915C1">
      <w:pPr>
        <w:keepNext/>
        <w:jc w:val="center"/>
      </w:pPr>
      <w:r>
        <w:rPr>
          <w:noProof/>
        </w:rPr>
        <w:drawing>
          <wp:inline distT="0" distB="0" distL="0" distR="0" wp14:anchorId="514ACCA9" wp14:editId="0E2637FF">
            <wp:extent cx="3111690" cy="2333940"/>
            <wp:effectExtent l="0" t="0" r="0"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125540" cy="2344328"/>
                    </a:xfrm>
                    <a:prstGeom prst="rect">
                      <a:avLst/>
                    </a:prstGeom>
                    <a:noFill/>
                    <a:ln>
                      <a:noFill/>
                    </a:ln>
                  </pic:spPr>
                </pic:pic>
              </a:graphicData>
            </a:graphic>
          </wp:inline>
        </w:drawing>
      </w:r>
    </w:p>
    <w:p w14:paraId="356769D5" w14:textId="5F4DE61C" w:rsidR="004915C1" w:rsidRDefault="004915C1" w:rsidP="004915C1">
      <w:pPr>
        <w:pStyle w:val="Caption"/>
      </w:pPr>
      <w:bookmarkStart w:id="132" w:name="_Toc104455639"/>
      <w:r>
        <w:t xml:space="preserve">Figure </w:t>
      </w:r>
      <w:r>
        <w:fldChar w:fldCharType="begin"/>
      </w:r>
      <w:r>
        <w:instrText xml:space="preserve"> SEQ Figure \* ARABIC </w:instrText>
      </w:r>
      <w:r>
        <w:fldChar w:fldCharType="separate"/>
      </w:r>
      <w:r w:rsidR="009E40CC">
        <w:rPr>
          <w:noProof/>
        </w:rPr>
        <w:t>30</w:t>
      </w:r>
      <w:r>
        <w:fldChar w:fldCharType="end"/>
      </w:r>
      <w:r>
        <w:t xml:space="preserve"> the locations of the electrodes in actual arm biceps</w:t>
      </w:r>
      <w:bookmarkEnd w:id="132"/>
    </w:p>
    <w:p w14:paraId="5B53E712" w14:textId="77777777" w:rsidR="004915C1" w:rsidRDefault="004915C1" w:rsidP="004915C1">
      <w:pPr>
        <w:jc w:val="center"/>
      </w:pPr>
    </w:p>
    <w:p w14:paraId="3CD49473" w14:textId="77777777" w:rsidR="004915C1" w:rsidRDefault="004915C1" w:rsidP="004915C1">
      <w:pPr>
        <w:keepNext/>
        <w:jc w:val="center"/>
      </w:pPr>
      <w:r>
        <w:rPr>
          <w:noProof/>
        </w:rPr>
        <w:lastRenderedPageBreak/>
        <w:drawing>
          <wp:inline distT="0" distB="0" distL="0" distR="0" wp14:anchorId="65FAB1CF" wp14:editId="3359146C">
            <wp:extent cx="3070746" cy="2303230"/>
            <wp:effectExtent l="0" t="0" r="0"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081190" cy="2311063"/>
                    </a:xfrm>
                    <a:prstGeom prst="rect">
                      <a:avLst/>
                    </a:prstGeom>
                    <a:noFill/>
                    <a:ln>
                      <a:noFill/>
                    </a:ln>
                  </pic:spPr>
                </pic:pic>
              </a:graphicData>
            </a:graphic>
          </wp:inline>
        </w:drawing>
      </w:r>
    </w:p>
    <w:p w14:paraId="424FE3BB" w14:textId="7B0DEAC3" w:rsidR="004915C1" w:rsidRDefault="004915C1" w:rsidP="004915C1">
      <w:pPr>
        <w:pStyle w:val="Caption"/>
      </w:pPr>
      <w:bookmarkStart w:id="133" w:name="_Toc104455640"/>
      <w:r>
        <w:t xml:space="preserve">Figure </w:t>
      </w:r>
      <w:r>
        <w:fldChar w:fldCharType="begin"/>
      </w:r>
      <w:r>
        <w:instrText xml:space="preserve"> SEQ Figure \* ARABIC </w:instrText>
      </w:r>
      <w:r>
        <w:fldChar w:fldCharType="separate"/>
      </w:r>
      <w:r w:rsidR="009E40CC">
        <w:rPr>
          <w:noProof/>
        </w:rPr>
        <w:t>31</w:t>
      </w:r>
      <w:r>
        <w:fldChar w:fldCharType="end"/>
      </w:r>
      <w:r>
        <w:t xml:space="preserve"> 0% muscle extraction</w:t>
      </w:r>
      <w:bookmarkEnd w:id="133"/>
    </w:p>
    <w:p w14:paraId="0DE0629D" w14:textId="77777777" w:rsidR="004915C1" w:rsidRDefault="004915C1" w:rsidP="004915C1">
      <w:pPr>
        <w:keepNext/>
        <w:jc w:val="center"/>
      </w:pPr>
      <w:r>
        <w:rPr>
          <w:noProof/>
        </w:rPr>
        <w:drawing>
          <wp:inline distT="0" distB="0" distL="0" distR="0" wp14:anchorId="33BF801D" wp14:editId="048CF660">
            <wp:extent cx="3057098" cy="229299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076229" cy="2307343"/>
                    </a:xfrm>
                    <a:prstGeom prst="rect">
                      <a:avLst/>
                    </a:prstGeom>
                    <a:noFill/>
                    <a:ln>
                      <a:noFill/>
                    </a:ln>
                  </pic:spPr>
                </pic:pic>
              </a:graphicData>
            </a:graphic>
          </wp:inline>
        </w:drawing>
      </w:r>
    </w:p>
    <w:p w14:paraId="06383710" w14:textId="7B71316C" w:rsidR="004915C1" w:rsidRDefault="004915C1" w:rsidP="009E40CC">
      <w:pPr>
        <w:pStyle w:val="Caption"/>
      </w:pPr>
      <w:bookmarkStart w:id="134" w:name="_Toc104455641"/>
      <w:r>
        <w:t xml:space="preserve">Figure </w:t>
      </w:r>
      <w:r>
        <w:fldChar w:fldCharType="begin"/>
      </w:r>
      <w:r>
        <w:instrText xml:space="preserve"> SEQ Figure \* ARABIC </w:instrText>
      </w:r>
      <w:r>
        <w:fldChar w:fldCharType="separate"/>
      </w:r>
      <w:r w:rsidR="009E40CC">
        <w:rPr>
          <w:noProof/>
        </w:rPr>
        <w:t>32</w:t>
      </w:r>
      <w:r>
        <w:fldChar w:fldCharType="end"/>
      </w:r>
      <w:r>
        <w:t xml:space="preserve"> 50% muscle extraction</w:t>
      </w:r>
      <w:bookmarkEnd w:id="134"/>
    </w:p>
    <w:p w14:paraId="35A51D95" w14:textId="77777777" w:rsidR="004915C1" w:rsidRDefault="004915C1" w:rsidP="004915C1">
      <w:pPr>
        <w:keepNext/>
        <w:jc w:val="center"/>
      </w:pPr>
      <w:r>
        <w:rPr>
          <w:noProof/>
        </w:rPr>
        <w:drawing>
          <wp:inline distT="0" distB="0" distL="0" distR="0" wp14:anchorId="00CFDC7B" wp14:editId="151FD55A">
            <wp:extent cx="3220872" cy="2415832"/>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233243" cy="2425111"/>
                    </a:xfrm>
                    <a:prstGeom prst="rect">
                      <a:avLst/>
                    </a:prstGeom>
                    <a:noFill/>
                    <a:ln>
                      <a:noFill/>
                    </a:ln>
                  </pic:spPr>
                </pic:pic>
              </a:graphicData>
            </a:graphic>
          </wp:inline>
        </w:drawing>
      </w:r>
    </w:p>
    <w:p w14:paraId="53BD676B" w14:textId="4CF174FC" w:rsidR="004915C1" w:rsidRPr="001D767A" w:rsidRDefault="004915C1" w:rsidP="00FB5F2B">
      <w:pPr>
        <w:pStyle w:val="Caption"/>
      </w:pPr>
      <w:bookmarkStart w:id="135" w:name="_Toc104455642"/>
      <w:r>
        <w:t xml:space="preserve">Figure </w:t>
      </w:r>
      <w:r>
        <w:fldChar w:fldCharType="begin"/>
      </w:r>
      <w:r>
        <w:instrText xml:space="preserve"> SEQ Figure \* ARABIC </w:instrText>
      </w:r>
      <w:r>
        <w:fldChar w:fldCharType="separate"/>
      </w:r>
      <w:r w:rsidR="009E40CC">
        <w:rPr>
          <w:noProof/>
        </w:rPr>
        <w:t>33</w:t>
      </w:r>
      <w:r>
        <w:fldChar w:fldCharType="end"/>
      </w:r>
      <w:r>
        <w:t xml:space="preserve"> 100% muscle extraction</w:t>
      </w:r>
      <w:bookmarkEnd w:id="135"/>
    </w:p>
    <w:p w14:paraId="24354A31" w14:textId="6C128DCD" w:rsidR="004915C1" w:rsidRDefault="002A60B8" w:rsidP="00A512CE">
      <w:pPr>
        <w:pStyle w:val="Heading2"/>
      </w:pPr>
      <w:bookmarkStart w:id="136" w:name="_Toc104455585"/>
      <w:r>
        <w:lastRenderedPageBreak/>
        <w:t xml:space="preserve">4.5 </w:t>
      </w:r>
      <w:r w:rsidR="004915C1">
        <w:t>Data Collection</w:t>
      </w:r>
      <w:bookmarkEnd w:id="136"/>
    </w:p>
    <w:p w14:paraId="2B6BF6DE" w14:textId="77777777" w:rsidR="004915C1" w:rsidRDefault="004915C1" w:rsidP="004915C1">
      <w:r>
        <w:t>The EMG signal is acquired after the EMG signal passing through the EMG acquisition circuit and is converted into digital data by ADC component in the Cypress CY8CKIT-059. The digital data is transferred to UART component to be send to the serial port. The SerialPlot software in the computer is set to connect to the serial port to receive the data and display through the serial window. The serial software can show real-time plot of the data from the EMG acquisition circuit and the displayed data can be copied up to 10,000 numbers of samples. For data collection, we will collect EMG signal data from each EMG acquisition circuit with three different percentage of muscle extraction from the arm biceps. The figure below shows the interface in the SerialPlot where the data is plotted in real-time and display the value which can be copied for data collection. The collected data will be saved into Excel software to store and visualize the data.</w:t>
      </w:r>
    </w:p>
    <w:p w14:paraId="67EA7DE9" w14:textId="77777777" w:rsidR="004915C1" w:rsidRDefault="004915C1" w:rsidP="004915C1">
      <w:pPr>
        <w:keepNext/>
        <w:jc w:val="center"/>
      </w:pPr>
      <w:r>
        <w:rPr>
          <w:noProof/>
        </w:rPr>
        <w:drawing>
          <wp:inline distT="0" distB="0" distL="0" distR="0" wp14:anchorId="529ABAB8" wp14:editId="2266E6BB">
            <wp:extent cx="4694830" cy="3913052"/>
            <wp:effectExtent l="0" t="0" r="0" b="0"/>
            <wp:docPr id="43" name="Picture 4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 application&#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703523" cy="3920297"/>
                    </a:xfrm>
                    <a:prstGeom prst="rect">
                      <a:avLst/>
                    </a:prstGeom>
                    <a:noFill/>
                    <a:ln>
                      <a:noFill/>
                    </a:ln>
                  </pic:spPr>
                </pic:pic>
              </a:graphicData>
            </a:graphic>
          </wp:inline>
        </w:drawing>
      </w:r>
    </w:p>
    <w:p w14:paraId="29ED36A0" w14:textId="71FB0942" w:rsidR="004915C1" w:rsidRDefault="004915C1" w:rsidP="004915C1">
      <w:pPr>
        <w:pStyle w:val="Caption"/>
      </w:pPr>
      <w:bookmarkStart w:id="137" w:name="_Toc104455643"/>
      <w:r>
        <w:t xml:space="preserve">Figure </w:t>
      </w:r>
      <w:r>
        <w:fldChar w:fldCharType="begin"/>
      </w:r>
      <w:r>
        <w:instrText xml:space="preserve"> SEQ Figure \* ARABIC </w:instrText>
      </w:r>
      <w:r>
        <w:fldChar w:fldCharType="separate"/>
      </w:r>
      <w:r w:rsidR="009E40CC">
        <w:rPr>
          <w:noProof/>
        </w:rPr>
        <w:t>34</w:t>
      </w:r>
      <w:r>
        <w:fldChar w:fldCharType="end"/>
      </w:r>
      <w:r>
        <w:t xml:space="preserve"> SerialPlot interface for plotting and displaying data</w:t>
      </w:r>
      <w:bookmarkEnd w:id="137"/>
    </w:p>
    <w:p w14:paraId="0C556FF2" w14:textId="77777777" w:rsidR="004915C1" w:rsidRPr="00C027C3" w:rsidRDefault="004915C1" w:rsidP="004915C1"/>
    <w:p w14:paraId="44B445E5" w14:textId="78FEEEDC" w:rsidR="004915C1" w:rsidRDefault="002A60B8" w:rsidP="00A512CE">
      <w:pPr>
        <w:pStyle w:val="Heading2"/>
      </w:pPr>
      <w:bookmarkStart w:id="138" w:name="_Toc104455586"/>
      <w:r>
        <w:lastRenderedPageBreak/>
        <w:t xml:space="preserve">4.6 </w:t>
      </w:r>
      <w:r w:rsidR="004915C1">
        <w:t>Results &amp; Discussions</w:t>
      </w:r>
      <w:bookmarkEnd w:id="138"/>
    </w:p>
    <w:p w14:paraId="52EA37C2" w14:textId="15556918" w:rsidR="004915C1" w:rsidRDefault="002A60B8" w:rsidP="002A60B8">
      <w:pPr>
        <w:pStyle w:val="Heading3"/>
      </w:pPr>
      <w:bookmarkStart w:id="139" w:name="_Toc104455587"/>
      <w:r>
        <w:t xml:space="preserve">4.6.1 </w:t>
      </w:r>
      <w:r w:rsidR="004915C1">
        <w:t>Cost of the product development.</w:t>
      </w:r>
      <w:bookmarkEnd w:id="139"/>
    </w:p>
    <w:p w14:paraId="7E69F7F2" w14:textId="77777777" w:rsidR="004915C1" w:rsidRDefault="004915C1" w:rsidP="004915C1">
      <w:r>
        <w:t>Total cost of the electromyography (EMG) acquisition device can be seen as in table below. The cost consists of the cost of buying the microcontroller PSoC 5LP CY8CKIT-059, electrode pad, electrode cables, resistor, breadboard, jumper wires, breakout board and USB cable. The microcontroller CY8CKIT-059 can be purchased on the RS online shopping platform for purchasing electronic components which it gives the lowest price available online. The other components are purchased through Shopee online shopping platform which provides various electronic components from electronic sellers with many options of prices. The cost for software development for this project is free as all the software used in this project are available free online as the PSoC Creator can be downloaded free from the Cypress website and the Microsoft Excel is provided free by UniKL.</w:t>
      </w:r>
    </w:p>
    <w:tbl>
      <w:tblPr>
        <w:tblW w:w="6366" w:type="dxa"/>
        <w:jc w:val="center"/>
        <w:tblLook w:val="04A0" w:firstRow="1" w:lastRow="0" w:firstColumn="1" w:lastColumn="0" w:noHBand="0" w:noVBand="1"/>
      </w:tblPr>
      <w:tblGrid>
        <w:gridCol w:w="3601"/>
        <w:gridCol w:w="1383"/>
        <w:gridCol w:w="1382"/>
      </w:tblGrid>
      <w:tr w:rsidR="004915C1" w:rsidRPr="00082230" w14:paraId="5AF682BE" w14:textId="77777777" w:rsidTr="00872233">
        <w:trPr>
          <w:trHeight w:val="350"/>
          <w:jc w:val="center"/>
        </w:trPr>
        <w:tc>
          <w:tcPr>
            <w:tcW w:w="36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5A0363" w14:textId="77777777" w:rsidR="004915C1" w:rsidRPr="00082230" w:rsidRDefault="004915C1" w:rsidP="00872233">
            <w:pPr>
              <w:spacing w:after="0" w:line="240" w:lineRule="auto"/>
              <w:jc w:val="center"/>
              <w:rPr>
                <w:rFonts w:ascii="Calibri" w:eastAsia="Times New Roman" w:hAnsi="Calibri" w:cs="Calibri"/>
                <w:color w:val="000000"/>
                <w:lang w:val="en-GB" w:eastAsia="en-GB"/>
              </w:rPr>
            </w:pPr>
            <w:r w:rsidRPr="00082230">
              <w:rPr>
                <w:rFonts w:ascii="Calibri" w:eastAsia="Times New Roman" w:hAnsi="Calibri" w:cs="Calibri"/>
                <w:color w:val="000000"/>
                <w:lang w:val="en-GB" w:eastAsia="en-GB"/>
              </w:rPr>
              <w:t>Material</w:t>
            </w:r>
          </w:p>
        </w:tc>
        <w:tc>
          <w:tcPr>
            <w:tcW w:w="1382" w:type="dxa"/>
            <w:tcBorders>
              <w:top w:val="single" w:sz="4" w:space="0" w:color="auto"/>
              <w:left w:val="nil"/>
              <w:bottom w:val="single" w:sz="4" w:space="0" w:color="auto"/>
              <w:right w:val="single" w:sz="4" w:space="0" w:color="auto"/>
            </w:tcBorders>
            <w:shd w:val="clear" w:color="auto" w:fill="auto"/>
            <w:noWrap/>
            <w:vAlign w:val="center"/>
            <w:hideMark/>
          </w:tcPr>
          <w:p w14:paraId="1240CC34" w14:textId="77777777" w:rsidR="004915C1" w:rsidRPr="00082230" w:rsidRDefault="004915C1" w:rsidP="00872233">
            <w:pPr>
              <w:spacing w:after="0" w:line="240" w:lineRule="auto"/>
              <w:jc w:val="center"/>
              <w:rPr>
                <w:rFonts w:ascii="Calibri" w:eastAsia="Times New Roman" w:hAnsi="Calibri" w:cs="Calibri"/>
                <w:color w:val="000000"/>
                <w:lang w:val="en-GB" w:eastAsia="en-GB"/>
              </w:rPr>
            </w:pPr>
            <w:r w:rsidRPr="00082230">
              <w:rPr>
                <w:rFonts w:ascii="Calibri" w:eastAsia="Times New Roman" w:hAnsi="Calibri" w:cs="Calibri"/>
                <w:color w:val="000000"/>
                <w:lang w:val="en-GB" w:eastAsia="en-GB"/>
              </w:rPr>
              <w:t>Unit</w:t>
            </w:r>
          </w:p>
        </w:tc>
        <w:tc>
          <w:tcPr>
            <w:tcW w:w="1382" w:type="dxa"/>
            <w:tcBorders>
              <w:top w:val="single" w:sz="4" w:space="0" w:color="auto"/>
              <w:left w:val="nil"/>
              <w:bottom w:val="single" w:sz="4" w:space="0" w:color="auto"/>
              <w:right w:val="single" w:sz="4" w:space="0" w:color="auto"/>
            </w:tcBorders>
            <w:shd w:val="clear" w:color="auto" w:fill="auto"/>
            <w:noWrap/>
            <w:vAlign w:val="center"/>
            <w:hideMark/>
          </w:tcPr>
          <w:p w14:paraId="5AE69532" w14:textId="77777777" w:rsidR="004915C1" w:rsidRPr="00082230" w:rsidRDefault="004915C1" w:rsidP="00872233">
            <w:pPr>
              <w:spacing w:after="0" w:line="240" w:lineRule="auto"/>
              <w:jc w:val="center"/>
              <w:rPr>
                <w:rFonts w:ascii="Calibri" w:eastAsia="Times New Roman" w:hAnsi="Calibri" w:cs="Calibri"/>
                <w:color w:val="000000"/>
                <w:lang w:val="en-GB" w:eastAsia="en-GB"/>
              </w:rPr>
            </w:pPr>
            <w:r w:rsidRPr="00082230">
              <w:rPr>
                <w:rFonts w:ascii="Calibri" w:eastAsia="Times New Roman" w:hAnsi="Calibri" w:cs="Calibri"/>
                <w:color w:val="000000"/>
                <w:lang w:val="en-GB" w:eastAsia="en-GB"/>
              </w:rPr>
              <w:t>Cost</w:t>
            </w:r>
            <w:r>
              <w:rPr>
                <w:rFonts w:ascii="Calibri" w:eastAsia="Times New Roman" w:hAnsi="Calibri" w:cs="Calibri"/>
                <w:color w:val="000000"/>
                <w:lang w:val="en-GB" w:eastAsia="en-GB"/>
              </w:rPr>
              <w:t xml:space="preserve"> </w:t>
            </w:r>
            <w:r w:rsidRPr="00082230">
              <w:rPr>
                <w:rFonts w:ascii="Calibri" w:eastAsia="Times New Roman" w:hAnsi="Calibri" w:cs="Calibri"/>
                <w:color w:val="000000"/>
                <w:lang w:val="en-GB" w:eastAsia="en-GB"/>
              </w:rPr>
              <w:t>(RM)</w:t>
            </w:r>
          </w:p>
        </w:tc>
      </w:tr>
      <w:tr w:rsidR="004915C1" w:rsidRPr="00082230" w14:paraId="2489DD7C" w14:textId="77777777" w:rsidTr="00872233">
        <w:trPr>
          <w:trHeight w:val="350"/>
          <w:jc w:val="center"/>
        </w:trPr>
        <w:tc>
          <w:tcPr>
            <w:tcW w:w="3601" w:type="dxa"/>
            <w:tcBorders>
              <w:top w:val="nil"/>
              <w:left w:val="single" w:sz="4" w:space="0" w:color="auto"/>
              <w:bottom w:val="single" w:sz="4" w:space="0" w:color="auto"/>
              <w:right w:val="single" w:sz="4" w:space="0" w:color="auto"/>
            </w:tcBorders>
            <w:shd w:val="clear" w:color="auto" w:fill="auto"/>
            <w:noWrap/>
            <w:vAlign w:val="center"/>
            <w:hideMark/>
          </w:tcPr>
          <w:p w14:paraId="3E029C39" w14:textId="77777777" w:rsidR="004915C1" w:rsidRPr="00082230" w:rsidRDefault="004915C1" w:rsidP="00872233">
            <w:pPr>
              <w:spacing w:after="0" w:line="240" w:lineRule="auto"/>
              <w:jc w:val="left"/>
              <w:rPr>
                <w:rFonts w:ascii="Calibri" w:eastAsia="Times New Roman" w:hAnsi="Calibri" w:cs="Calibri"/>
                <w:color w:val="000000"/>
                <w:lang w:val="en-GB" w:eastAsia="en-GB"/>
              </w:rPr>
            </w:pPr>
            <w:r w:rsidRPr="00082230">
              <w:rPr>
                <w:rFonts w:ascii="Calibri" w:eastAsia="Times New Roman" w:hAnsi="Calibri" w:cs="Calibri"/>
                <w:color w:val="000000"/>
                <w:lang w:val="en-GB" w:eastAsia="en-GB"/>
              </w:rPr>
              <w:t>PSoC 5LP CY8CKIT-059</w:t>
            </w:r>
          </w:p>
        </w:tc>
        <w:tc>
          <w:tcPr>
            <w:tcW w:w="1382" w:type="dxa"/>
            <w:tcBorders>
              <w:top w:val="nil"/>
              <w:left w:val="nil"/>
              <w:bottom w:val="single" w:sz="4" w:space="0" w:color="auto"/>
              <w:right w:val="single" w:sz="4" w:space="0" w:color="auto"/>
            </w:tcBorders>
            <w:shd w:val="clear" w:color="auto" w:fill="auto"/>
            <w:noWrap/>
            <w:vAlign w:val="center"/>
            <w:hideMark/>
          </w:tcPr>
          <w:p w14:paraId="05301173" w14:textId="77777777" w:rsidR="004915C1" w:rsidRPr="00082230" w:rsidRDefault="004915C1" w:rsidP="00872233">
            <w:pPr>
              <w:spacing w:after="0" w:line="240" w:lineRule="auto"/>
              <w:jc w:val="center"/>
              <w:rPr>
                <w:rFonts w:ascii="Calibri" w:eastAsia="Times New Roman" w:hAnsi="Calibri" w:cs="Calibri"/>
                <w:color w:val="000000"/>
                <w:lang w:val="en-GB" w:eastAsia="en-GB"/>
              </w:rPr>
            </w:pPr>
            <w:r w:rsidRPr="00082230">
              <w:rPr>
                <w:rFonts w:ascii="Calibri" w:eastAsia="Times New Roman" w:hAnsi="Calibri" w:cs="Calibri"/>
                <w:color w:val="000000"/>
                <w:lang w:val="en-GB" w:eastAsia="en-GB"/>
              </w:rPr>
              <w:t>1</w:t>
            </w:r>
          </w:p>
        </w:tc>
        <w:tc>
          <w:tcPr>
            <w:tcW w:w="1382" w:type="dxa"/>
            <w:tcBorders>
              <w:top w:val="nil"/>
              <w:left w:val="nil"/>
              <w:bottom w:val="single" w:sz="4" w:space="0" w:color="auto"/>
              <w:right w:val="single" w:sz="4" w:space="0" w:color="auto"/>
            </w:tcBorders>
            <w:shd w:val="clear" w:color="auto" w:fill="auto"/>
            <w:noWrap/>
            <w:vAlign w:val="center"/>
            <w:hideMark/>
          </w:tcPr>
          <w:p w14:paraId="201A1AFB" w14:textId="77777777" w:rsidR="004915C1" w:rsidRPr="00082230" w:rsidRDefault="004915C1" w:rsidP="00872233">
            <w:pPr>
              <w:spacing w:after="0" w:line="240" w:lineRule="auto"/>
              <w:jc w:val="center"/>
              <w:rPr>
                <w:rFonts w:ascii="Calibri" w:eastAsia="Times New Roman" w:hAnsi="Calibri" w:cs="Calibri"/>
                <w:color w:val="000000"/>
                <w:lang w:val="en-GB" w:eastAsia="en-GB"/>
              </w:rPr>
            </w:pPr>
            <w:r w:rsidRPr="00082230">
              <w:rPr>
                <w:rFonts w:ascii="Calibri" w:eastAsia="Times New Roman" w:hAnsi="Calibri" w:cs="Calibri"/>
                <w:color w:val="000000"/>
                <w:lang w:val="en-GB" w:eastAsia="en-GB"/>
              </w:rPr>
              <w:t>80.26</w:t>
            </w:r>
          </w:p>
        </w:tc>
      </w:tr>
      <w:tr w:rsidR="004915C1" w:rsidRPr="00082230" w14:paraId="28AB67EC" w14:textId="77777777" w:rsidTr="00872233">
        <w:trPr>
          <w:trHeight w:val="350"/>
          <w:jc w:val="center"/>
        </w:trPr>
        <w:tc>
          <w:tcPr>
            <w:tcW w:w="3601" w:type="dxa"/>
            <w:tcBorders>
              <w:top w:val="nil"/>
              <w:left w:val="single" w:sz="4" w:space="0" w:color="auto"/>
              <w:bottom w:val="single" w:sz="4" w:space="0" w:color="auto"/>
              <w:right w:val="single" w:sz="4" w:space="0" w:color="auto"/>
            </w:tcBorders>
            <w:shd w:val="clear" w:color="auto" w:fill="auto"/>
            <w:noWrap/>
            <w:vAlign w:val="center"/>
            <w:hideMark/>
          </w:tcPr>
          <w:p w14:paraId="5802B0C4" w14:textId="77777777" w:rsidR="004915C1" w:rsidRPr="00082230" w:rsidRDefault="004915C1" w:rsidP="00872233">
            <w:pPr>
              <w:spacing w:after="0" w:line="240" w:lineRule="auto"/>
              <w:jc w:val="left"/>
              <w:rPr>
                <w:rFonts w:ascii="Calibri" w:eastAsia="Times New Roman" w:hAnsi="Calibri" w:cs="Calibri"/>
                <w:color w:val="000000"/>
                <w:lang w:val="en-GB" w:eastAsia="en-GB"/>
              </w:rPr>
            </w:pPr>
            <w:r w:rsidRPr="00082230">
              <w:rPr>
                <w:rFonts w:ascii="Calibri" w:eastAsia="Times New Roman" w:hAnsi="Calibri" w:cs="Calibri"/>
                <w:color w:val="000000"/>
                <w:lang w:val="en-GB" w:eastAsia="en-GB"/>
              </w:rPr>
              <w:t>Disposable Electrode Pad</w:t>
            </w:r>
          </w:p>
        </w:tc>
        <w:tc>
          <w:tcPr>
            <w:tcW w:w="1382" w:type="dxa"/>
            <w:tcBorders>
              <w:top w:val="nil"/>
              <w:left w:val="nil"/>
              <w:bottom w:val="single" w:sz="4" w:space="0" w:color="auto"/>
              <w:right w:val="single" w:sz="4" w:space="0" w:color="auto"/>
            </w:tcBorders>
            <w:shd w:val="clear" w:color="auto" w:fill="auto"/>
            <w:noWrap/>
            <w:vAlign w:val="center"/>
            <w:hideMark/>
          </w:tcPr>
          <w:p w14:paraId="7A443D6B" w14:textId="77777777" w:rsidR="004915C1" w:rsidRPr="00082230" w:rsidRDefault="004915C1" w:rsidP="00872233">
            <w:pPr>
              <w:spacing w:after="0" w:line="240" w:lineRule="auto"/>
              <w:jc w:val="center"/>
              <w:rPr>
                <w:rFonts w:ascii="Calibri" w:eastAsia="Times New Roman" w:hAnsi="Calibri" w:cs="Calibri"/>
                <w:color w:val="000000"/>
                <w:lang w:val="en-GB" w:eastAsia="en-GB"/>
              </w:rPr>
            </w:pPr>
            <w:r w:rsidRPr="00082230">
              <w:rPr>
                <w:rFonts w:ascii="Calibri" w:eastAsia="Times New Roman" w:hAnsi="Calibri" w:cs="Calibri"/>
                <w:color w:val="000000"/>
                <w:lang w:val="en-GB" w:eastAsia="en-GB"/>
              </w:rPr>
              <w:t>20</w:t>
            </w:r>
          </w:p>
        </w:tc>
        <w:tc>
          <w:tcPr>
            <w:tcW w:w="1382" w:type="dxa"/>
            <w:tcBorders>
              <w:top w:val="nil"/>
              <w:left w:val="nil"/>
              <w:bottom w:val="single" w:sz="4" w:space="0" w:color="auto"/>
              <w:right w:val="single" w:sz="4" w:space="0" w:color="auto"/>
            </w:tcBorders>
            <w:shd w:val="clear" w:color="auto" w:fill="auto"/>
            <w:noWrap/>
            <w:vAlign w:val="center"/>
            <w:hideMark/>
          </w:tcPr>
          <w:p w14:paraId="26F5397E" w14:textId="77777777" w:rsidR="004915C1" w:rsidRPr="00082230" w:rsidRDefault="004915C1" w:rsidP="00872233">
            <w:pPr>
              <w:spacing w:after="0" w:line="240" w:lineRule="auto"/>
              <w:jc w:val="center"/>
              <w:rPr>
                <w:rFonts w:ascii="Calibri" w:eastAsia="Times New Roman" w:hAnsi="Calibri" w:cs="Calibri"/>
                <w:color w:val="000000"/>
                <w:lang w:val="en-GB" w:eastAsia="en-GB"/>
              </w:rPr>
            </w:pPr>
            <w:r w:rsidRPr="00082230">
              <w:rPr>
                <w:rFonts w:ascii="Calibri" w:eastAsia="Times New Roman" w:hAnsi="Calibri" w:cs="Calibri"/>
                <w:color w:val="000000"/>
                <w:lang w:val="en-GB" w:eastAsia="en-GB"/>
              </w:rPr>
              <w:t>5.70</w:t>
            </w:r>
          </w:p>
        </w:tc>
      </w:tr>
      <w:tr w:rsidR="004915C1" w:rsidRPr="00082230" w14:paraId="67D8D311" w14:textId="77777777" w:rsidTr="00872233">
        <w:trPr>
          <w:trHeight w:val="350"/>
          <w:jc w:val="center"/>
        </w:trPr>
        <w:tc>
          <w:tcPr>
            <w:tcW w:w="3601" w:type="dxa"/>
            <w:tcBorders>
              <w:top w:val="nil"/>
              <w:left w:val="single" w:sz="4" w:space="0" w:color="auto"/>
              <w:bottom w:val="single" w:sz="4" w:space="0" w:color="auto"/>
              <w:right w:val="single" w:sz="4" w:space="0" w:color="auto"/>
            </w:tcBorders>
            <w:shd w:val="clear" w:color="auto" w:fill="auto"/>
            <w:noWrap/>
            <w:vAlign w:val="center"/>
            <w:hideMark/>
          </w:tcPr>
          <w:p w14:paraId="52BE97B5" w14:textId="77777777" w:rsidR="004915C1" w:rsidRPr="00082230" w:rsidRDefault="004915C1" w:rsidP="00872233">
            <w:pPr>
              <w:spacing w:after="0" w:line="240" w:lineRule="auto"/>
              <w:jc w:val="left"/>
              <w:rPr>
                <w:rFonts w:ascii="Calibri" w:eastAsia="Times New Roman" w:hAnsi="Calibri" w:cs="Calibri"/>
                <w:color w:val="000000"/>
                <w:lang w:val="en-GB" w:eastAsia="en-GB"/>
              </w:rPr>
            </w:pPr>
            <w:r w:rsidRPr="00082230">
              <w:rPr>
                <w:rFonts w:ascii="Calibri" w:eastAsia="Times New Roman" w:hAnsi="Calibri" w:cs="Calibri"/>
                <w:color w:val="000000"/>
                <w:lang w:val="en-GB" w:eastAsia="en-GB"/>
              </w:rPr>
              <w:t>Electrode Cables</w:t>
            </w:r>
          </w:p>
        </w:tc>
        <w:tc>
          <w:tcPr>
            <w:tcW w:w="1382" w:type="dxa"/>
            <w:tcBorders>
              <w:top w:val="nil"/>
              <w:left w:val="nil"/>
              <w:bottom w:val="single" w:sz="4" w:space="0" w:color="auto"/>
              <w:right w:val="single" w:sz="4" w:space="0" w:color="auto"/>
            </w:tcBorders>
            <w:shd w:val="clear" w:color="auto" w:fill="auto"/>
            <w:noWrap/>
            <w:vAlign w:val="center"/>
            <w:hideMark/>
          </w:tcPr>
          <w:p w14:paraId="74CEE5D3" w14:textId="77777777" w:rsidR="004915C1" w:rsidRPr="00082230" w:rsidRDefault="004915C1" w:rsidP="00872233">
            <w:pPr>
              <w:spacing w:after="0" w:line="240" w:lineRule="auto"/>
              <w:jc w:val="center"/>
              <w:rPr>
                <w:rFonts w:ascii="Calibri" w:eastAsia="Times New Roman" w:hAnsi="Calibri" w:cs="Calibri"/>
                <w:color w:val="000000"/>
                <w:lang w:val="en-GB" w:eastAsia="en-GB"/>
              </w:rPr>
            </w:pPr>
            <w:r w:rsidRPr="00082230">
              <w:rPr>
                <w:rFonts w:ascii="Calibri" w:eastAsia="Times New Roman" w:hAnsi="Calibri" w:cs="Calibri"/>
                <w:color w:val="000000"/>
                <w:lang w:val="en-GB" w:eastAsia="en-GB"/>
              </w:rPr>
              <w:t>2</w:t>
            </w:r>
          </w:p>
        </w:tc>
        <w:tc>
          <w:tcPr>
            <w:tcW w:w="1382" w:type="dxa"/>
            <w:tcBorders>
              <w:top w:val="nil"/>
              <w:left w:val="nil"/>
              <w:bottom w:val="single" w:sz="4" w:space="0" w:color="auto"/>
              <w:right w:val="single" w:sz="4" w:space="0" w:color="auto"/>
            </w:tcBorders>
            <w:shd w:val="clear" w:color="auto" w:fill="auto"/>
            <w:noWrap/>
            <w:vAlign w:val="center"/>
            <w:hideMark/>
          </w:tcPr>
          <w:p w14:paraId="4053BF25" w14:textId="77777777" w:rsidR="004915C1" w:rsidRPr="00082230" w:rsidRDefault="004915C1" w:rsidP="00872233">
            <w:pPr>
              <w:spacing w:after="0" w:line="240" w:lineRule="auto"/>
              <w:jc w:val="center"/>
              <w:rPr>
                <w:rFonts w:ascii="Calibri" w:eastAsia="Times New Roman" w:hAnsi="Calibri" w:cs="Calibri"/>
                <w:color w:val="000000"/>
                <w:lang w:val="en-GB" w:eastAsia="en-GB"/>
              </w:rPr>
            </w:pPr>
            <w:r w:rsidRPr="00082230">
              <w:rPr>
                <w:rFonts w:ascii="Calibri" w:eastAsia="Times New Roman" w:hAnsi="Calibri" w:cs="Calibri"/>
                <w:color w:val="000000"/>
                <w:lang w:val="en-GB" w:eastAsia="en-GB"/>
              </w:rPr>
              <w:t>70.00</w:t>
            </w:r>
          </w:p>
        </w:tc>
      </w:tr>
      <w:tr w:rsidR="004915C1" w:rsidRPr="00082230" w14:paraId="485DEE9D" w14:textId="77777777" w:rsidTr="00872233">
        <w:trPr>
          <w:trHeight w:val="350"/>
          <w:jc w:val="center"/>
        </w:trPr>
        <w:tc>
          <w:tcPr>
            <w:tcW w:w="3601" w:type="dxa"/>
            <w:tcBorders>
              <w:top w:val="nil"/>
              <w:left w:val="single" w:sz="4" w:space="0" w:color="auto"/>
              <w:bottom w:val="single" w:sz="4" w:space="0" w:color="auto"/>
              <w:right w:val="single" w:sz="4" w:space="0" w:color="auto"/>
            </w:tcBorders>
            <w:shd w:val="clear" w:color="auto" w:fill="auto"/>
            <w:noWrap/>
            <w:vAlign w:val="center"/>
            <w:hideMark/>
          </w:tcPr>
          <w:p w14:paraId="04263136" w14:textId="77777777" w:rsidR="004915C1" w:rsidRPr="00082230" w:rsidRDefault="004915C1" w:rsidP="00872233">
            <w:pPr>
              <w:spacing w:after="0" w:line="240" w:lineRule="auto"/>
              <w:jc w:val="left"/>
              <w:rPr>
                <w:rFonts w:ascii="Calibri" w:eastAsia="Times New Roman" w:hAnsi="Calibri" w:cs="Calibri"/>
                <w:color w:val="000000"/>
                <w:lang w:val="en-GB" w:eastAsia="en-GB"/>
              </w:rPr>
            </w:pPr>
            <w:r w:rsidRPr="00082230">
              <w:rPr>
                <w:rFonts w:ascii="Calibri" w:eastAsia="Times New Roman" w:hAnsi="Calibri" w:cs="Calibri"/>
                <w:color w:val="000000"/>
                <w:lang w:val="en-GB" w:eastAsia="en-GB"/>
              </w:rPr>
              <w:t>Resistors (10k ohm)</w:t>
            </w:r>
          </w:p>
        </w:tc>
        <w:tc>
          <w:tcPr>
            <w:tcW w:w="1382" w:type="dxa"/>
            <w:tcBorders>
              <w:top w:val="nil"/>
              <w:left w:val="nil"/>
              <w:bottom w:val="single" w:sz="4" w:space="0" w:color="auto"/>
              <w:right w:val="single" w:sz="4" w:space="0" w:color="auto"/>
            </w:tcBorders>
            <w:shd w:val="clear" w:color="auto" w:fill="auto"/>
            <w:noWrap/>
            <w:vAlign w:val="center"/>
            <w:hideMark/>
          </w:tcPr>
          <w:p w14:paraId="483A85A9" w14:textId="77777777" w:rsidR="004915C1" w:rsidRPr="00082230" w:rsidRDefault="004915C1" w:rsidP="00872233">
            <w:pPr>
              <w:spacing w:after="0" w:line="240" w:lineRule="auto"/>
              <w:jc w:val="center"/>
              <w:rPr>
                <w:rFonts w:ascii="Calibri" w:eastAsia="Times New Roman" w:hAnsi="Calibri" w:cs="Calibri"/>
                <w:color w:val="000000"/>
                <w:lang w:val="en-GB" w:eastAsia="en-GB"/>
              </w:rPr>
            </w:pPr>
            <w:r w:rsidRPr="00082230">
              <w:rPr>
                <w:rFonts w:ascii="Calibri" w:eastAsia="Times New Roman" w:hAnsi="Calibri" w:cs="Calibri"/>
                <w:color w:val="000000"/>
                <w:lang w:val="en-GB" w:eastAsia="en-GB"/>
              </w:rPr>
              <w:t>6</w:t>
            </w:r>
          </w:p>
        </w:tc>
        <w:tc>
          <w:tcPr>
            <w:tcW w:w="1382" w:type="dxa"/>
            <w:tcBorders>
              <w:top w:val="nil"/>
              <w:left w:val="nil"/>
              <w:bottom w:val="single" w:sz="4" w:space="0" w:color="auto"/>
              <w:right w:val="single" w:sz="4" w:space="0" w:color="auto"/>
            </w:tcBorders>
            <w:shd w:val="clear" w:color="auto" w:fill="auto"/>
            <w:noWrap/>
            <w:vAlign w:val="center"/>
            <w:hideMark/>
          </w:tcPr>
          <w:p w14:paraId="08268235" w14:textId="77777777" w:rsidR="004915C1" w:rsidRPr="00082230" w:rsidRDefault="004915C1" w:rsidP="00872233">
            <w:pPr>
              <w:spacing w:after="0" w:line="240" w:lineRule="auto"/>
              <w:jc w:val="center"/>
              <w:rPr>
                <w:rFonts w:ascii="Calibri" w:eastAsia="Times New Roman" w:hAnsi="Calibri" w:cs="Calibri"/>
                <w:color w:val="000000"/>
                <w:lang w:val="en-GB" w:eastAsia="en-GB"/>
              </w:rPr>
            </w:pPr>
            <w:r w:rsidRPr="00082230">
              <w:rPr>
                <w:rFonts w:ascii="Calibri" w:eastAsia="Times New Roman" w:hAnsi="Calibri" w:cs="Calibri"/>
                <w:color w:val="000000"/>
                <w:lang w:val="en-GB" w:eastAsia="en-GB"/>
              </w:rPr>
              <w:t>2.80</w:t>
            </w:r>
          </w:p>
        </w:tc>
      </w:tr>
      <w:tr w:rsidR="004915C1" w:rsidRPr="00082230" w14:paraId="33A6BC98" w14:textId="77777777" w:rsidTr="00872233">
        <w:trPr>
          <w:trHeight w:val="350"/>
          <w:jc w:val="center"/>
        </w:trPr>
        <w:tc>
          <w:tcPr>
            <w:tcW w:w="3601" w:type="dxa"/>
            <w:tcBorders>
              <w:top w:val="nil"/>
              <w:left w:val="single" w:sz="4" w:space="0" w:color="auto"/>
              <w:bottom w:val="single" w:sz="4" w:space="0" w:color="auto"/>
              <w:right w:val="single" w:sz="4" w:space="0" w:color="auto"/>
            </w:tcBorders>
            <w:shd w:val="clear" w:color="auto" w:fill="auto"/>
            <w:noWrap/>
            <w:vAlign w:val="center"/>
            <w:hideMark/>
          </w:tcPr>
          <w:p w14:paraId="5697E230" w14:textId="77777777" w:rsidR="004915C1" w:rsidRPr="00082230" w:rsidRDefault="004915C1" w:rsidP="00872233">
            <w:pPr>
              <w:spacing w:after="0" w:line="240" w:lineRule="auto"/>
              <w:jc w:val="left"/>
              <w:rPr>
                <w:rFonts w:ascii="Calibri" w:eastAsia="Times New Roman" w:hAnsi="Calibri" w:cs="Calibri"/>
                <w:color w:val="000000"/>
                <w:lang w:val="en-GB" w:eastAsia="en-GB"/>
              </w:rPr>
            </w:pPr>
            <w:r w:rsidRPr="00082230">
              <w:rPr>
                <w:rFonts w:ascii="Calibri" w:eastAsia="Times New Roman" w:hAnsi="Calibri" w:cs="Calibri"/>
                <w:color w:val="000000"/>
                <w:lang w:val="en-GB" w:eastAsia="en-GB"/>
              </w:rPr>
              <w:t>Resistors (1M ohm)</w:t>
            </w:r>
          </w:p>
        </w:tc>
        <w:tc>
          <w:tcPr>
            <w:tcW w:w="1382" w:type="dxa"/>
            <w:tcBorders>
              <w:top w:val="nil"/>
              <w:left w:val="nil"/>
              <w:bottom w:val="single" w:sz="4" w:space="0" w:color="auto"/>
              <w:right w:val="single" w:sz="4" w:space="0" w:color="auto"/>
            </w:tcBorders>
            <w:shd w:val="clear" w:color="auto" w:fill="auto"/>
            <w:noWrap/>
            <w:vAlign w:val="center"/>
            <w:hideMark/>
          </w:tcPr>
          <w:p w14:paraId="1BCD2D85" w14:textId="77777777" w:rsidR="004915C1" w:rsidRPr="00082230" w:rsidRDefault="004915C1" w:rsidP="00872233">
            <w:pPr>
              <w:spacing w:after="0" w:line="240" w:lineRule="auto"/>
              <w:jc w:val="center"/>
              <w:rPr>
                <w:rFonts w:ascii="Calibri" w:eastAsia="Times New Roman" w:hAnsi="Calibri" w:cs="Calibri"/>
                <w:color w:val="000000"/>
                <w:lang w:val="en-GB" w:eastAsia="en-GB"/>
              </w:rPr>
            </w:pPr>
            <w:r w:rsidRPr="00082230">
              <w:rPr>
                <w:rFonts w:ascii="Calibri" w:eastAsia="Times New Roman" w:hAnsi="Calibri" w:cs="Calibri"/>
                <w:color w:val="000000"/>
                <w:lang w:val="en-GB" w:eastAsia="en-GB"/>
              </w:rPr>
              <w:t>6</w:t>
            </w:r>
          </w:p>
        </w:tc>
        <w:tc>
          <w:tcPr>
            <w:tcW w:w="1382" w:type="dxa"/>
            <w:tcBorders>
              <w:top w:val="nil"/>
              <w:left w:val="nil"/>
              <w:bottom w:val="single" w:sz="4" w:space="0" w:color="auto"/>
              <w:right w:val="single" w:sz="4" w:space="0" w:color="auto"/>
            </w:tcBorders>
            <w:shd w:val="clear" w:color="auto" w:fill="auto"/>
            <w:noWrap/>
            <w:vAlign w:val="center"/>
            <w:hideMark/>
          </w:tcPr>
          <w:p w14:paraId="2958183E" w14:textId="77777777" w:rsidR="004915C1" w:rsidRPr="00082230" w:rsidRDefault="004915C1" w:rsidP="00872233">
            <w:pPr>
              <w:spacing w:after="0" w:line="240" w:lineRule="auto"/>
              <w:jc w:val="center"/>
              <w:rPr>
                <w:rFonts w:ascii="Calibri" w:eastAsia="Times New Roman" w:hAnsi="Calibri" w:cs="Calibri"/>
                <w:color w:val="000000"/>
                <w:lang w:val="en-GB" w:eastAsia="en-GB"/>
              </w:rPr>
            </w:pPr>
            <w:r w:rsidRPr="00082230">
              <w:rPr>
                <w:rFonts w:ascii="Calibri" w:eastAsia="Times New Roman" w:hAnsi="Calibri" w:cs="Calibri"/>
                <w:color w:val="000000"/>
                <w:lang w:val="en-GB" w:eastAsia="en-GB"/>
              </w:rPr>
              <w:t>2.80</w:t>
            </w:r>
          </w:p>
        </w:tc>
      </w:tr>
      <w:tr w:rsidR="004915C1" w:rsidRPr="00082230" w14:paraId="65F2ED2B" w14:textId="77777777" w:rsidTr="00872233">
        <w:trPr>
          <w:trHeight w:val="350"/>
          <w:jc w:val="center"/>
        </w:trPr>
        <w:tc>
          <w:tcPr>
            <w:tcW w:w="3601" w:type="dxa"/>
            <w:tcBorders>
              <w:top w:val="nil"/>
              <w:left w:val="single" w:sz="4" w:space="0" w:color="auto"/>
              <w:bottom w:val="single" w:sz="4" w:space="0" w:color="auto"/>
              <w:right w:val="single" w:sz="4" w:space="0" w:color="auto"/>
            </w:tcBorders>
            <w:shd w:val="clear" w:color="auto" w:fill="auto"/>
            <w:noWrap/>
            <w:vAlign w:val="center"/>
            <w:hideMark/>
          </w:tcPr>
          <w:p w14:paraId="1E9DE44B" w14:textId="77777777" w:rsidR="004915C1" w:rsidRPr="00082230" w:rsidRDefault="004915C1" w:rsidP="00872233">
            <w:pPr>
              <w:spacing w:after="0" w:line="240" w:lineRule="auto"/>
              <w:jc w:val="left"/>
              <w:rPr>
                <w:rFonts w:ascii="Calibri" w:eastAsia="Times New Roman" w:hAnsi="Calibri" w:cs="Calibri"/>
                <w:color w:val="000000"/>
                <w:lang w:val="en-GB" w:eastAsia="en-GB"/>
              </w:rPr>
            </w:pPr>
            <w:r w:rsidRPr="00082230">
              <w:rPr>
                <w:rFonts w:ascii="Calibri" w:eastAsia="Times New Roman" w:hAnsi="Calibri" w:cs="Calibri"/>
                <w:color w:val="000000"/>
                <w:lang w:val="en-GB" w:eastAsia="en-GB"/>
              </w:rPr>
              <w:t>Breadboard</w:t>
            </w:r>
          </w:p>
        </w:tc>
        <w:tc>
          <w:tcPr>
            <w:tcW w:w="1382" w:type="dxa"/>
            <w:tcBorders>
              <w:top w:val="nil"/>
              <w:left w:val="nil"/>
              <w:bottom w:val="single" w:sz="4" w:space="0" w:color="auto"/>
              <w:right w:val="single" w:sz="4" w:space="0" w:color="auto"/>
            </w:tcBorders>
            <w:shd w:val="clear" w:color="auto" w:fill="auto"/>
            <w:noWrap/>
            <w:vAlign w:val="center"/>
            <w:hideMark/>
          </w:tcPr>
          <w:p w14:paraId="2A4BD941" w14:textId="77777777" w:rsidR="004915C1" w:rsidRPr="00082230" w:rsidRDefault="004915C1" w:rsidP="00872233">
            <w:pPr>
              <w:spacing w:after="0" w:line="240" w:lineRule="auto"/>
              <w:jc w:val="center"/>
              <w:rPr>
                <w:rFonts w:ascii="Calibri" w:eastAsia="Times New Roman" w:hAnsi="Calibri" w:cs="Calibri"/>
                <w:color w:val="000000"/>
                <w:lang w:val="en-GB" w:eastAsia="en-GB"/>
              </w:rPr>
            </w:pPr>
            <w:r w:rsidRPr="00082230">
              <w:rPr>
                <w:rFonts w:ascii="Calibri" w:eastAsia="Times New Roman" w:hAnsi="Calibri" w:cs="Calibri"/>
                <w:color w:val="000000"/>
                <w:lang w:val="en-GB" w:eastAsia="en-GB"/>
              </w:rPr>
              <w:t>2</w:t>
            </w:r>
          </w:p>
        </w:tc>
        <w:tc>
          <w:tcPr>
            <w:tcW w:w="1382" w:type="dxa"/>
            <w:tcBorders>
              <w:top w:val="nil"/>
              <w:left w:val="nil"/>
              <w:bottom w:val="single" w:sz="4" w:space="0" w:color="auto"/>
              <w:right w:val="single" w:sz="4" w:space="0" w:color="auto"/>
            </w:tcBorders>
            <w:shd w:val="clear" w:color="auto" w:fill="auto"/>
            <w:noWrap/>
            <w:vAlign w:val="center"/>
            <w:hideMark/>
          </w:tcPr>
          <w:p w14:paraId="3ADA5B72" w14:textId="77777777" w:rsidR="004915C1" w:rsidRPr="00082230" w:rsidRDefault="004915C1" w:rsidP="00872233">
            <w:pPr>
              <w:spacing w:after="0" w:line="240" w:lineRule="auto"/>
              <w:jc w:val="center"/>
              <w:rPr>
                <w:rFonts w:ascii="Calibri" w:eastAsia="Times New Roman" w:hAnsi="Calibri" w:cs="Calibri"/>
                <w:color w:val="000000"/>
                <w:lang w:val="en-GB" w:eastAsia="en-GB"/>
              </w:rPr>
            </w:pPr>
            <w:r w:rsidRPr="00082230">
              <w:rPr>
                <w:rFonts w:ascii="Calibri" w:eastAsia="Times New Roman" w:hAnsi="Calibri" w:cs="Calibri"/>
                <w:color w:val="000000"/>
                <w:lang w:val="en-GB" w:eastAsia="en-GB"/>
              </w:rPr>
              <w:t>3.90</w:t>
            </w:r>
          </w:p>
        </w:tc>
      </w:tr>
      <w:tr w:rsidR="004915C1" w:rsidRPr="00082230" w14:paraId="396238A2" w14:textId="77777777" w:rsidTr="00872233">
        <w:trPr>
          <w:trHeight w:val="350"/>
          <w:jc w:val="center"/>
        </w:trPr>
        <w:tc>
          <w:tcPr>
            <w:tcW w:w="3601" w:type="dxa"/>
            <w:tcBorders>
              <w:top w:val="nil"/>
              <w:left w:val="single" w:sz="4" w:space="0" w:color="auto"/>
              <w:bottom w:val="single" w:sz="4" w:space="0" w:color="auto"/>
              <w:right w:val="single" w:sz="4" w:space="0" w:color="auto"/>
            </w:tcBorders>
            <w:shd w:val="clear" w:color="auto" w:fill="auto"/>
            <w:noWrap/>
            <w:vAlign w:val="center"/>
            <w:hideMark/>
          </w:tcPr>
          <w:p w14:paraId="338172C6" w14:textId="77777777" w:rsidR="004915C1" w:rsidRPr="00082230" w:rsidRDefault="004915C1" w:rsidP="00872233">
            <w:pPr>
              <w:spacing w:after="0" w:line="240" w:lineRule="auto"/>
              <w:jc w:val="left"/>
              <w:rPr>
                <w:rFonts w:ascii="Calibri" w:eastAsia="Times New Roman" w:hAnsi="Calibri" w:cs="Calibri"/>
                <w:color w:val="000000"/>
                <w:lang w:val="en-GB" w:eastAsia="en-GB"/>
              </w:rPr>
            </w:pPr>
            <w:r w:rsidRPr="00082230">
              <w:rPr>
                <w:rFonts w:ascii="Calibri" w:eastAsia="Times New Roman" w:hAnsi="Calibri" w:cs="Calibri"/>
                <w:color w:val="000000"/>
                <w:lang w:val="en-GB" w:eastAsia="en-GB"/>
              </w:rPr>
              <w:t>Jumper Wires</w:t>
            </w:r>
          </w:p>
        </w:tc>
        <w:tc>
          <w:tcPr>
            <w:tcW w:w="1382" w:type="dxa"/>
            <w:tcBorders>
              <w:top w:val="nil"/>
              <w:left w:val="nil"/>
              <w:bottom w:val="single" w:sz="4" w:space="0" w:color="auto"/>
              <w:right w:val="single" w:sz="4" w:space="0" w:color="auto"/>
            </w:tcBorders>
            <w:shd w:val="clear" w:color="auto" w:fill="auto"/>
            <w:noWrap/>
            <w:vAlign w:val="center"/>
            <w:hideMark/>
          </w:tcPr>
          <w:p w14:paraId="081CDBD7" w14:textId="77777777" w:rsidR="004915C1" w:rsidRPr="00082230" w:rsidRDefault="004915C1" w:rsidP="00872233">
            <w:pPr>
              <w:spacing w:after="0" w:line="240" w:lineRule="auto"/>
              <w:jc w:val="center"/>
              <w:rPr>
                <w:rFonts w:ascii="Calibri" w:eastAsia="Times New Roman" w:hAnsi="Calibri" w:cs="Calibri"/>
                <w:color w:val="000000"/>
                <w:lang w:val="en-GB" w:eastAsia="en-GB"/>
              </w:rPr>
            </w:pPr>
            <w:r w:rsidRPr="00082230">
              <w:rPr>
                <w:rFonts w:ascii="Calibri" w:eastAsia="Times New Roman" w:hAnsi="Calibri" w:cs="Calibri"/>
                <w:color w:val="000000"/>
                <w:lang w:val="en-GB" w:eastAsia="en-GB"/>
              </w:rPr>
              <w:t>20</w:t>
            </w:r>
          </w:p>
        </w:tc>
        <w:tc>
          <w:tcPr>
            <w:tcW w:w="1382" w:type="dxa"/>
            <w:tcBorders>
              <w:top w:val="nil"/>
              <w:left w:val="nil"/>
              <w:bottom w:val="single" w:sz="4" w:space="0" w:color="auto"/>
              <w:right w:val="single" w:sz="4" w:space="0" w:color="auto"/>
            </w:tcBorders>
            <w:shd w:val="clear" w:color="auto" w:fill="auto"/>
            <w:noWrap/>
            <w:vAlign w:val="center"/>
            <w:hideMark/>
          </w:tcPr>
          <w:p w14:paraId="562A8CA3" w14:textId="77777777" w:rsidR="004915C1" w:rsidRPr="00082230" w:rsidRDefault="004915C1" w:rsidP="00872233">
            <w:pPr>
              <w:spacing w:after="0" w:line="240" w:lineRule="auto"/>
              <w:jc w:val="center"/>
              <w:rPr>
                <w:rFonts w:ascii="Calibri" w:eastAsia="Times New Roman" w:hAnsi="Calibri" w:cs="Calibri"/>
                <w:color w:val="000000"/>
                <w:lang w:val="en-GB" w:eastAsia="en-GB"/>
              </w:rPr>
            </w:pPr>
            <w:r w:rsidRPr="00082230">
              <w:rPr>
                <w:rFonts w:ascii="Calibri" w:eastAsia="Times New Roman" w:hAnsi="Calibri" w:cs="Calibri"/>
                <w:color w:val="000000"/>
                <w:lang w:val="en-GB" w:eastAsia="en-GB"/>
              </w:rPr>
              <w:t>0.90</w:t>
            </w:r>
          </w:p>
        </w:tc>
      </w:tr>
      <w:tr w:rsidR="004915C1" w:rsidRPr="00082230" w14:paraId="233FD966" w14:textId="77777777" w:rsidTr="00872233">
        <w:trPr>
          <w:trHeight w:val="350"/>
          <w:jc w:val="center"/>
        </w:trPr>
        <w:tc>
          <w:tcPr>
            <w:tcW w:w="3601" w:type="dxa"/>
            <w:tcBorders>
              <w:top w:val="nil"/>
              <w:left w:val="single" w:sz="4" w:space="0" w:color="auto"/>
              <w:bottom w:val="single" w:sz="4" w:space="0" w:color="auto"/>
              <w:right w:val="single" w:sz="4" w:space="0" w:color="auto"/>
            </w:tcBorders>
            <w:shd w:val="clear" w:color="auto" w:fill="auto"/>
            <w:noWrap/>
            <w:vAlign w:val="center"/>
            <w:hideMark/>
          </w:tcPr>
          <w:p w14:paraId="08237C84" w14:textId="77777777" w:rsidR="004915C1" w:rsidRPr="00082230" w:rsidRDefault="004915C1" w:rsidP="00872233">
            <w:pPr>
              <w:spacing w:after="0" w:line="240" w:lineRule="auto"/>
              <w:jc w:val="left"/>
              <w:rPr>
                <w:rFonts w:ascii="Calibri" w:eastAsia="Times New Roman" w:hAnsi="Calibri" w:cs="Calibri"/>
                <w:color w:val="000000"/>
                <w:lang w:val="en-GB" w:eastAsia="en-GB"/>
              </w:rPr>
            </w:pPr>
            <w:r w:rsidRPr="00082230">
              <w:rPr>
                <w:rFonts w:ascii="Calibri" w:eastAsia="Times New Roman" w:hAnsi="Calibri" w:cs="Calibri"/>
                <w:color w:val="000000"/>
                <w:lang w:val="en-GB" w:eastAsia="en-GB"/>
              </w:rPr>
              <w:t>USB Cable Extension</w:t>
            </w:r>
          </w:p>
        </w:tc>
        <w:tc>
          <w:tcPr>
            <w:tcW w:w="1382" w:type="dxa"/>
            <w:tcBorders>
              <w:top w:val="nil"/>
              <w:left w:val="nil"/>
              <w:bottom w:val="single" w:sz="4" w:space="0" w:color="auto"/>
              <w:right w:val="single" w:sz="4" w:space="0" w:color="auto"/>
            </w:tcBorders>
            <w:shd w:val="clear" w:color="auto" w:fill="auto"/>
            <w:noWrap/>
            <w:vAlign w:val="center"/>
            <w:hideMark/>
          </w:tcPr>
          <w:p w14:paraId="546C8960" w14:textId="77777777" w:rsidR="004915C1" w:rsidRPr="00082230" w:rsidRDefault="004915C1" w:rsidP="00872233">
            <w:pPr>
              <w:spacing w:after="0" w:line="240" w:lineRule="auto"/>
              <w:jc w:val="center"/>
              <w:rPr>
                <w:rFonts w:ascii="Calibri" w:eastAsia="Times New Roman" w:hAnsi="Calibri" w:cs="Calibri"/>
                <w:color w:val="000000"/>
                <w:lang w:val="en-GB" w:eastAsia="en-GB"/>
              </w:rPr>
            </w:pPr>
            <w:r w:rsidRPr="00082230">
              <w:rPr>
                <w:rFonts w:ascii="Calibri" w:eastAsia="Times New Roman" w:hAnsi="Calibri" w:cs="Calibri"/>
                <w:color w:val="000000"/>
                <w:lang w:val="en-GB" w:eastAsia="en-GB"/>
              </w:rPr>
              <w:t>1</w:t>
            </w:r>
          </w:p>
        </w:tc>
        <w:tc>
          <w:tcPr>
            <w:tcW w:w="1382" w:type="dxa"/>
            <w:tcBorders>
              <w:top w:val="nil"/>
              <w:left w:val="nil"/>
              <w:bottom w:val="single" w:sz="4" w:space="0" w:color="auto"/>
              <w:right w:val="single" w:sz="4" w:space="0" w:color="auto"/>
            </w:tcBorders>
            <w:shd w:val="clear" w:color="auto" w:fill="auto"/>
            <w:noWrap/>
            <w:vAlign w:val="center"/>
            <w:hideMark/>
          </w:tcPr>
          <w:p w14:paraId="62DF1545" w14:textId="77777777" w:rsidR="004915C1" w:rsidRPr="00082230" w:rsidRDefault="004915C1" w:rsidP="00872233">
            <w:pPr>
              <w:spacing w:after="0" w:line="240" w:lineRule="auto"/>
              <w:jc w:val="center"/>
              <w:rPr>
                <w:rFonts w:ascii="Calibri" w:eastAsia="Times New Roman" w:hAnsi="Calibri" w:cs="Calibri"/>
                <w:color w:val="000000"/>
                <w:lang w:val="en-GB" w:eastAsia="en-GB"/>
              </w:rPr>
            </w:pPr>
            <w:r w:rsidRPr="00082230">
              <w:rPr>
                <w:rFonts w:ascii="Calibri" w:eastAsia="Times New Roman" w:hAnsi="Calibri" w:cs="Calibri"/>
                <w:color w:val="000000"/>
                <w:lang w:val="en-GB" w:eastAsia="en-GB"/>
              </w:rPr>
              <w:t>6.30</w:t>
            </w:r>
          </w:p>
        </w:tc>
      </w:tr>
      <w:tr w:rsidR="004915C1" w:rsidRPr="00082230" w14:paraId="1CB72602" w14:textId="77777777" w:rsidTr="00872233">
        <w:trPr>
          <w:trHeight w:val="350"/>
          <w:jc w:val="center"/>
        </w:trPr>
        <w:tc>
          <w:tcPr>
            <w:tcW w:w="3601" w:type="dxa"/>
            <w:tcBorders>
              <w:top w:val="nil"/>
              <w:left w:val="single" w:sz="4" w:space="0" w:color="auto"/>
              <w:bottom w:val="single" w:sz="4" w:space="0" w:color="auto"/>
              <w:right w:val="single" w:sz="4" w:space="0" w:color="auto"/>
            </w:tcBorders>
            <w:shd w:val="clear" w:color="auto" w:fill="auto"/>
            <w:noWrap/>
            <w:vAlign w:val="center"/>
            <w:hideMark/>
          </w:tcPr>
          <w:p w14:paraId="6383F605" w14:textId="77777777" w:rsidR="004915C1" w:rsidRPr="00082230" w:rsidRDefault="004915C1" w:rsidP="00872233">
            <w:pPr>
              <w:spacing w:after="0" w:line="240" w:lineRule="auto"/>
              <w:jc w:val="left"/>
              <w:rPr>
                <w:rFonts w:ascii="Calibri" w:eastAsia="Times New Roman" w:hAnsi="Calibri" w:cs="Calibri"/>
                <w:color w:val="000000"/>
                <w:lang w:val="en-GB" w:eastAsia="en-GB"/>
              </w:rPr>
            </w:pPr>
            <w:r w:rsidRPr="00082230">
              <w:rPr>
                <w:rFonts w:ascii="Calibri" w:eastAsia="Times New Roman" w:hAnsi="Calibri" w:cs="Calibri"/>
                <w:color w:val="000000"/>
                <w:lang w:val="en-GB" w:eastAsia="en-GB"/>
              </w:rPr>
              <w:t>Breakout Board</w:t>
            </w:r>
          </w:p>
        </w:tc>
        <w:tc>
          <w:tcPr>
            <w:tcW w:w="1382" w:type="dxa"/>
            <w:tcBorders>
              <w:top w:val="nil"/>
              <w:left w:val="nil"/>
              <w:bottom w:val="single" w:sz="4" w:space="0" w:color="auto"/>
              <w:right w:val="single" w:sz="4" w:space="0" w:color="auto"/>
            </w:tcBorders>
            <w:shd w:val="clear" w:color="auto" w:fill="auto"/>
            <w:noWrap/>
            <w:vAlign w:val="center"/>
            <w:hideMark/>
          </w:tcPr>
          <w:p w14:paraId="58820118" w14:textId="77777777" w:rsidR="004915C1" w:rsidRPr="00082230" w:rsidRDefault="004915C1" w:rsidP="00872233">
            <w:pPr>
              <w:spacing w:after="0" w:line="240" w:lineRule="auto"/>
              <w:jc w:val="center"/>
              <w:rPr>
                <w:rFonts w:ascii="Calibri" w:eastAsia="Times New Roman" w:hAnsi="Calibri" w:cs="Calibri"/>
                <w:color w:val="000000"/>
                <w:lang w:val="en-GB" w:eastAsia="en-GB"/>
              </w:rPr>
            </w:pPr>
            <w:r w:rsidRPr="00082230">
              <w:rPr>
                <w:rFonts w:ascii="Calibri" w:eastAsia="Times New Roman" w:hAnsi="Calibri" w:cs="Calibri"/>
                <w:color w:val="000000"/>
                <w:lang w:val="en-GB" w:eastAsia="en-GB"/>
              </w:rPr>
              <w:t>2</w:t>
            </w:r>
          </w:p>
        </w:tc>
        <w:tc>
          <w:tcPr>
            <w:tcW w:w="1382" w:type="dxa"/>
            <w:tcBorders>
              <w:top w:val="nil"/>
              <w:left w:val="nil"/>
              <w:bottom w:val="single" w:sz="4" w:space="0" w:color="auto"/>
              <w:right w:val="single" w:sz="4" w:space="0" w:color="auto"/>
            </w:tcBorders>
            <w:shd w:val="clear" w:color="auto" w:fill="auto"/>
            <w:noWrap/>
            <w:vAlign w:val="center"/>
            <w:hideMark/>
          </w:tcPr>
          <w:p w14:paraId="0E70E969" w14:textId="77777777" w:rsidR="004915C1" w:rsidRPr="00082230" w:rsidRDefault="004915C1" w:rsidP="00872233">
            <w:pPr>
              <w:spacing w:after="0" w:line="240" w:lineRule="auto"/>
              <w:jc w:val="center"/>
              <w:rPr>
                <w:rFonts w:ascii="Calibri" w:eastAsia="Times New Roman" w:hAnsi="Calibri" w:cs="Calibri"/>
                <w:color w:val="000000"/>
                <w:lang w:val="en-GB" w:eastAsia="en-GB"/>
              </w:rPr>
            </w:pPr>
            <w:r w:rsidRPr="00082230">
              <w:rPr>
                <w:rFonts w:ascii="Calibri" w:eastAsia="Times New Roman" w:hAnsi="Calibri" w:cs="Calibri"/>
                <w:color w:val="000000"/>
                <w:lang w:val="en-GB" w:eastAsia="en-GB"/>
              </w:rPr>
              <w:t>2.20</w:t>
            </w:r>
          </w:p>
        </w:tc>
      </w:tr>
      <w:tr w:rsidR="004915C1" w:rsidRPr="00082230" w14:paraId="5E1289BF" w14:textId="77777777" w:rsidTr="00872233">
        <w:trPr>
          <w:trHeight w:val="350"/>
          <w:jc w:val="center"/>
        </w:trPr>
        <w:tc>
          <w:tcPr>
            <w:tcW w:w="4984"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39CB6E" w14:textId="77777777" w:rsidR="004915C1" w:rsidRPr="00082230" w:rsidRDefault="004915C1" w:rsidP="00872233">
            <w:pPr>
              <w:spacing w:after="0" w:line="240" w:lineRule="auto"/>
              <w:jc w:val="center"/>
              <w:rPr>
                <w:rFonts w:ascii="Calibri" w:eastAsia="Times New Roman" w:hAnsi="Calibri" w:cs="Calibri"/>
                <w:b/>
                <w:bCs/>
                <w:color w:val="000000"/>
                <w:lang w:val="en-GB" w:eastAsia="en-GB"/>
              </w:rPr>
            </w:pPr>
            <w:r w:rsidRPr="00082230">
              <w:rPr>
                <w:rFonts w:ascii="Calibri" w:eastAsia="Times New Roman" w:hAnsi="Calibri" w:cs="Calibri"/>
                <w:b/>
                <w:bCs/>
                <w:color w:val="000000"/>
                <w:lang w:val="en-GB" w:eastAsia="en-GB"/>
              </w:rPr>
              <w:t>Total</w:t>
            </w:r>
          </w:p>
        </w:tc>
        <w:tc>
          <w:tcPr>
            <w:tcW w:w="1382" w:type="dxa"/>
            <w:tcBorders>
              <w:top w:val="nil"/>
              <w:left w:val="nil"/>
              <w:bottom w:val="single" w:sz="4" w:space="0" w:color="auto"/>
              <w:right w:val="single" w:sz="4" w:space="0" w:color="auto"/>
            </w:tcBorders>
            <w:shd w:val="clear" w:color="auto" w:fill="auto"/>
            <w:noWrap/>
            <w:vAlign w:val="center"/>
            <w:hideMark/>
          </w:tcPr>
          <w:p w14:paraId="793E1758" w14:textId="77777777" w:rsidR="004915C1" w:rsidRPr="00082230" w:rsidRDefault="004915C1" w:rsidP="002A60B8">
            <w:pPr>
              <w:keepNext/>
              <w:spacing w:after="0" w:line="240" w:lineRule="auto"/>
              <w:jc w:val="center"/>
              <w:rPr>
                <w:rFonts w:ascii="Calibri" w:eastAsia="Times New Roman" w:hAnsi="Calibri" w:cs="Calibri"/>
                <w:color w:val="000000"/>
                <w:lang w:val="en-GB" w:eastAsia="en-GB"/>
              </w:rPr>
            </w:pPr>
            <w:r w:rsidRPr="00082230">
              <w:rPr>
                <w:rFonts w:ascii="Calibri" w:eastAsia="Times New Roman" w:hAnsi="Calibri" w:cs="Calibri"/>
                <w:color w:val="000000"/>
                <w:lang w:val="en-GB" w:eastAsia="en-GB"/>
              </w:rPr>
              <w:t>174.86</w:t>
            </w:r>
          </w:p>
        </w:tc>
      </w:tr>
    </w:tbl>
    <w:p w14:paraId="65BD727F" w14:textId="3A47FAD5" w:rsidR="004915C1" w:rsidRDefault="002A60B8" w:rsidP="002A60B8">
      <w:pPr>
        <w:pStyle w:val="Caption"/>
      </w:pPr>
      <w:bookmarkStart w:id="140" w:name="_Toc104455694"/>
      <w:r>
        <w:t xml:space="preserve">Table </w:t>
      </w:r>
      <w:r>
        <w:fldChar w:fldCharType="begin"/>
      </w:r>
      <w:r>
        <w:instrText xml:space="preserve"> SEQ Table \* ARABIC </w:instrText>
      </w:r>
      <w:r>
        <w:fldChar w:fldCharType="separate"/>
      </w:r>
      <w:r>
        <w:rPr>
          <w:noProof/>
        </w:rPr>
        <w:t>3</w:t>
      </w:r>
      <w:r>
        <w:fldChar w:fldCharType="end"/>
      </w:r>
      <w:r>
        <w:t xml:space="preserve"> </w:t>
      </w:r>
      <w:r>
        <w:t>Total cost of EMG device</w:t>
      </w:r>
      <w:bookmarkEnd w:id="140"/>
    </w:p>
    <w:p w14:paraId="2FDE5F9C" w14:textId="4A9DD3BE" w:rsidR="004915C1" w:rsidRDefault="002A60B8" w:rsidP="002A60B8">
      <w:pPr>
        <w:pStyle w:val="Heading3"/>
      </w:pPr>
      <w:bookmarkStart w:id="141" w:name="_Toc104455588"/>
      <w:r>
        <w:t xml:space="preserve">4.6.2 </w:t>
      </w:r>
      <w:r w:rsidR="004915C1">
        <w:t>EMG Signal Acquisition Data</w:t>
      </w:r>
      <w:bookmarkEnd w:id="141"/>
    </w:p>
    <w:p w14:paraId="770C2583" w14:textId="23D10F12" w:rsidR="004915C1" w:rsidRDefault="004915C1" w:rsidP="004915C1">
      <w:r>
        <w:t>The EMG signal is collected from each of the three EMG acquisition circuit using three percentage of muscle extraction which are 0%, 50% and 100% muscle extraction. The acquired data is saved into Microsoft Excel and is turned into scatter line plot to visualize the data for data analysis. The figures below show the scatter line plot of the EMG signal obtained from three EMG acquisition circuit using three percentage of muscle extraction.</w:t>
      </w:r>
    </w:p>
    <w:p w14:paraId="28081C9C" w14:textId="29900991" w:rsidR="004915C1" w:rsidRPr="00D7524A" w:rsidRDefault="00D7524A" w:rsidP="00D7524A">
      <w:pPr>
        <w:pStyle w:val="Heading4"/>
      </w:pPr>
      <w:bookmarkStart w:id="142" w:name="_Toc104455589"/>
      <w:r>
        <w:lastRenderedPageBreak/>
        <w:t xml:space="preserve">4.6.2.1 </w:t>
      </w:r>
      <w:r w:rsidR="004915C1" w:rsidRPr="00D7524A">
        <w:t>Single Differential Circuit (Mode 1)</w:t>
      </w:r>
      <w:bookmarkEnd w:id="142"/>
    </w:p>
    <w:p w14:paraId="5A3E6204" w14:textId="77777777" w:rsidR="004915C1" w:rsidRDefault="004915C1" w:rsidP="004915C1">
      <w:r>
        <w:t>The single differential circuit managed to acquire the EMG signal from the muscle extraction. The EMG signal is around 50-250 mV when the arm biceps is at rest or 0%. The voltage increases when the muscle extraction increases as the 50% of muscle extraction produces 100-350 mV of EMG signal while the 100% of muscle extraction got the highest EMG value which around 150-450 mV.</w:t>
      </w:r>
    </w:p>
    <w:p w14:paraId="26430906" w14:textId="77777777" w:rsidR="004915C1" w:rsidRDefault="004915C1" w:rsidP="004915C1">
      <w:pPr>
        <w:keepNext/>
      </w:pPr>
      <w:r>
        <w:rPr>
          <w:noProof/>
        </w:rPr>
        <w:drawing>
          <wp:inline distT="0" distB="0" distL="0" distR="0" wp14:anchorId="58559298" wp14:editId="65E5BF5D">
            <wp:extent cx="5731510" cy="2997200"/>
            <wp:effectExtent l="0" t="0" r="2540" b="12700"/>
            <wp:docPr id="44" name="Chart 44">
              <a:extLst xmlns:a="http://schemas.openxmlformats.org/drawingml/2006/main">
                <a:ext uri="{FF2B5EF4-FFF2-40B4-BE49-F238E27FC236}">
                  <a16:creationId xmlns:a16="http://schemas.microsoft.com/office/drawing/2014/main" id="{018D661B-1C0D-000B-E02B-A23040E1F92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74BDEF49" w14:textId="578ADB03" w:rsidR="004915C1" w:rsidRDefault="004915C1" w:rsidP="004915C1">
      <w:pPr>
        <w:pStyle w:val="Caption"/>
      </w:pPr>
      <w:bookmarkStart w:id="143" w:name="_Toc104455644"/>
      <w:r>
        <w:t xml:space="preserve">Figure </w:t>
      </w:r>
      <w:r>
        <w:fldChar w:fldCharType="begin"/>
      </w:r>
      <w:r>
        <w:instrText xml:space="preserve"> SEQ Figure \* ARABIC </w:instrText>
      </w:r>
      <w:r>
        <w:fldChar w:fldCharType="separate"/>
      </w:r>
      <w:r w:rsidR="009E40CC">
        <w:rPr>
          <w:noProof/>
        </w:rPr>
        <w:t>35</w:t>
      </w:r>
      <w:r>
        <w:fldChar w:fldCharType="end"/>
      </w:r>
      <w:r>
        <w:t xml:space="preserve"> Scatter line plot of EMG signal from single differential circuit (0% muscle extraction)</w:t>
      </w:r>
      <w:bookmarkEnd w:id="143"/>
    </w:p>
    <w:p w14:paraId="3591C7FE" w14:textId="77777777" w:rsidR="004915C1" w:rsidRDefault="004915C1" w:rsidP="004915C1"/>
    <w:p w14:paraId="34B23A82" w14:textId="77777777" w:rsidR="004915C1" w:rsidRDefault="004915C1" w:rsidP="004915C1">
      <w:pPr>
        <w:keepNext/>
      </w:pPr>
      <w:r>
        <w:rPr>
          <w:noProof/>
        </w:rPr>
        <w:lastRenderedPageBreak/>
        <w:drawing>
          <wp:inline distT="0" distB="0" distL="0" distR="0" wp14:anchorId="39EB2D13" wp14:editId="0E2D0706">
            <wp:extent cx="5731510" cy="3081655"/>
            <wp:effectExtent l="0" t="0" r="2540" b="4445"/>
            <wp:docPr id="45" name="Chart 45">
              <a:extLst xmlns:a="http://schemas.openxmlformats.org/drawingml/2006/main">
                <a:ext uri="{FF2B5EF4-FFF2-40B4-BE49-F238E27FC236}">
                  <a16:creationId xmlns:a16="http://schemas.microsoft.com/office/drawing/2014/main" id="{8A8F7654-90A6-67F4-E837-C7F9722CF2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347B61E6" w14:textId="2084187C" w:rsidR="004915C1" w:rsidRDefault="004915C1" w:rsidP="004915C1">
      <w:pPr>
        <w:pStyle w:val="Caption"/>
      </w:pPr>
      <w:bookmarkStart w:id="144" w:name="_Toc104455645"/>
      <w:r>
        <w:t xml:space="preserve">Figure </w:t>
      </w:r>
      <w:r>
        <w:fldChar w:fldCharType="begin"/>
      </w:r>
      <w:r>
        <w:instrText xml:space="preserve"> SEQ Figure \* ARABIC </w:instrText>
      </w:r>
      <w:r>
        <w:fldChar w:fldCharType="separate"/>
      </w:r>
      <w:r w:rsidR="009E40CC">
        <w:rPr>
          <w:noProof/>
        </w:rPr>
        <w:t>36</w:t>
      </w:r>
      <w:r>
        <w:fldChar w:fldCharType="end"/>
      </w:r>
      <w:r>
        <w:t xml:space="preserve"> </w:t>
      </w:r>
      <w:r w:rsidRPr="00990F56">
        <w:t>Scatter line plot of EMG signal from single differential circuit (</w:t>
      </w:r>
      <w:r>
        <w:t>5</w:t>
      </w:r>
      <w:r w:rsidRPr="00990F56">
        <w:t>0% muscle extraction)</w:t>
      </w:r>
      <w:bookmarkEnd w:id="144"/>
    </w:p>
    <w:p w14:paraId="7C6771C5" w14:textId="77777777" w:rsidR="004915C1" w:rsidRDefault="004915C1" w:rsidP="004915C1"/>
    <w:p w14:paraId="27847BC4" w14:textId="77777777" w:rsidR="004915C1" w:rsidRDefault="004915C1" w:rsidP="004915C1">
      <w:pPr>
        <w:keepNext/>
      </w:pPr>
      <w:r>
        <w:rPr>
          <w:noProof/>
        </w:rPr>
        <w:drawing>
          <wp:inline distT="0" distB="0" distL="0" distR="0" wp14:anchorId="707331D7" wp14:editId="0E4BFBF2">
            <wp:extent cx="5731510" cy="3032125"/>
            <wp:effectExtent l="0" t="0" r="2540" b="15875"/>
            <wp:docPr id="46" name="Chart 46">
              <a:extLst xmlns:a="http://schemas.openxmlformats.org/drawingml/2006/main">
                <a:ext uri="{FF2B5EF4-FFF2-40B4-BE49-F238E27FC236}">
                  <a16:creationId xmlns:a16="http://schemas.microsoft.com/office/drawing/2014/main" id="{7949AC3D-7C37-1F5D-F579-5CF18E753B7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208CE8F2" w14:textId="08151466" w:rsidR="004915C1" w:rsidRDefault="004915C1" w:rsidP="004915C1">
      <w:pPr>
        <w:pStyle w:val="Caption"/>
      </w:pPr>
      <w:bookmarkStart w:id="145" w:name="_Toc104455646"/>
      <w:r>
        <w:t xml:space="preserve">Figure </w:t>
      </w:r>
      <w:r>
        <w:fldChar w:fldCharType="begin"/>
      </w:r>
      <w:r>
        <w:instrText xml:space="preserve"> SEQ Figure \* ARABIC </w:instrText>
      </w:r>
      <w:r>
        <w:fldChar w:fldCharType="separate"/>
      </w:r>
      <w:r w:rsidR="009E40CC">
        <w:rPr>
          <w:noProof/>
        </w:rPr>
        <w:t>37</w:t>
      </w:r>
      <w:r>
        <w:fldChar w:fldCharType="end"/>
      </w:r>
      <w:r>
        <w:t xml:space="preserve"> </w:t>
      </w:r>
      <w:r w:rsidRPr="00591F4C">
        <w:t>Scatter line plot of EMG signal from single differential circuit (</w:t>
      </w:r>
      <w:r>
        <w:t>10</w:t>
      </w:r>
      <w:r w:rsidRPr="00591F4C">
        <w:t>0% muscle extraction)</w:t>
      </w:r>
      <w:bookmarkEnd w:id="145"/>
    </w:p>
    <w:p w14:paraId="58D13E1D" w14:textId="77777777" w:rsidR="004915C1" w:rsidRDefault="004915C1" w:rsidP="004915C1"/>
    <w:p w14:paraId="6CD1830B" w14:textId="77777777" w:rsidR="004915C1" w:rsidRDefault="004915C1" w:rsidP="004915C1"/>
    <w:p w14:paraId="3C9D2047" w14:textId="75E80BB0" w:rsidR="004915C1" w:rsidRDefault="00D7524A" w:rsidP="00D7524A">
      <w:pPr>
        <w:pStyle w:val="Heading4"/>
      </w:pPr>
      <w:bookmarkStart w:id="146" w:name="_Toc104455590"/>
      <w:r>
        <w:lastRenderedPageBreak/>
        <w:t xml:space="preserve">4.6.2.2 </w:t>
      </w:r>
      <w:r w:rsidR="004915C1">
        <w:t>Bipolar Measurement Circuit (Mode 2)</w:t>
      </w:r>
      <w:bookmarkEnd w:id="146"/>
    </w:p>
    <w:p w14:paraId="72EC1131" w14:textId="77777777" w:rsidR="004915C1" w:rsidRDefault="004915C1" w:rsidP="004915C1">
      <w:r>
        <w:t>The EMG signal which is acquired through bipolar measurement circuit can be in range of -50 to 100 mV when the arm biceps at rest or 0% muscle extraction. The 50% muscle extraction got higher range voltage EMG signal value which is 0 to 200 mV. The EMG signal has the highest range when 100% of the muscle is extracted which is around 50 to 350 mV.</w:t>
      </w:r>
    </w:p>
    <w:p w14:paraId="655C76FD" w14:textId="77777777" w:rsidR="004915C1" w:rsidRDefault="004915C1" w:rsidP="004915C1">
      <w:pPr>
        <w:keepNext/>
      </w:pPr>
      <w:r>
        <w:rPr>
          <w:noProof/>
        </w:rPr>
        <w:drawing>
          <wp:inline distT="0" distB="0" distL="0" distR="0" wp14:anchorId="140D29B1" wp14:editId="5805164F">
            <wp:extent cx="5731510" cy="3502025"/>
            <wp:effectExtent l="0" t="0" r="2540" b="3175"/>
            <wp:docPr id="47" name="Chart 47">
              <a:extLst xmlns:a="http://schemas.openxmlformats.org/drawingml/2006/main">
                <a:ext uri="{FF2B5EF4-FFF2-40B4-BE49-F238E27FC236}">
                  <a16:creationId xmlns:a16="http://schemas.microsoft.com/office/drawing/2014/main" id="{44C9A303-0792-23AB-1C72-EEC4D95A38A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274DC139" w14:textId="503BA6DE" w:rsidR="004915C1" w:rsidRDefault="004915C1" w:rsidP="004915C1">
      <w:pPr>
        <w:pStyle w:val="Caption"/>
      </w:pPr>
      <w:bookmarkStart w:id="147" w:name="_Toc104455647"/>
      <w:r>
        <w:t xml:space="preserve">Figure </w:t>
      </w:r>
      <w:r>
        <w:fldChar w:fldCharType="begin"/>
      </w:r>
      <w:r>
        <w:instrText xml:space="preserve"> SEQ Figure \* ARABIC </w:instrText>
      </w:r>
      <w:r>
        <w:fldChar w:fldCharType="separate"/>
      </w:r>
      <w:r w:rsidR="009E40CC">
        <w:rPr>
          <w:noProof/>
        </w:rPr>
        <w:t>38</w:t>
      </w:r>
      <w:r>
        <w:fldChar w:fldCharType="end"/>
      </w:r>
      <w:r>
        <w:t xml:space="preserve"> </w:t>
      </w:r>
      <w:r w:rsidRPr="009647DD">
        <w:t xml:space="preserve">Scatter line plot of EMG signal from </w:t>
      </w:r>
      <w:r>
        <w:t>bipolar measurement</w:t>
      </w:r>
      <w:r w:rsidRPr="009647DD">
        <w:t xml:space="preserve"> circuit (0% muscle extraction)</w:t>
      </w:r>
      <w:bookmarkEnd w:id="147"/>
    </w:p>
    <w:p w14:paraId="6CFA5E1A" w14:textId="77777777" w:rsidR="004915C1" w:rsidRDefault="004915C1" w:rsidP="004915C1"/>
    <w:p w14:paraId="5BF906B3" w14:textId="77777777" w:rsidR="004915C1" w:rsidRDefault="004915C1" w:rsidP="004915C1">
      <w:pPr>
        <w:keepNext/>
      </w:pPr>
      <w:r>
        <w:rPr>
          <w:noProof/>
        </w:rPr>
        <w:lastRenderedPageBreak/>
        <w:drawing>
          <wp:inline distT="0" distB="0" distL="0" distR="0" wp14:anchorId="5635B894" wp14:editId="2F76A284">
            <wp:extent cx="5617029" cy="3253839"/>
            <wp:effectExtent l="0" t="0" r="3175" b="3810"/>
            <wp:docPr id="21" name="Chart 21">
              <a:extLst xmlns:a="http://schemas.openxmlformats.org/drawingml/2006/main">
                <a:ext uri="{FF2B5EF4-FFF2-40B4-BE49-F238E27FC236}">
                  <a16:creationId xmlns:a16="http://schemas.microsoft.com/office/drawing/2014/main" id="{279C5966-1675-1571-9CBB-6D205E81C17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7B82F995" w14:textId="77E8B77F" w:rsidR="004915C1" w:rsidRDefault="004915C1" w:rsidP="004915C1">
      <w:pPr>
        <w:pStyle w:val="Caption"/>
      </w:pPr>
      <w:bookmarkStart w:id="148" w:name="_Toc104455648"/>
      <w:r>
        <w:t xml:space="preserve">Figure </w:t>
      </w:r>
      <w:r>
        <w:fldChar w:fldCharType="begin"/>
      </w:r>
      <w:r>
        <w:instrText xml:space="preserve"> SEQ Figure \* ARABIC </w:instrText>
      </w:r>
      <w:r>
        <w:fldChar w:fldCharType="separate"/>
      </w:r>
      <w:r w:rsidR="009E40CC">
        <w:rPr>
          <w:noProof/>
        </w:rPr>
        <w:t>39</w:t>
      </w:r>
      <w:r>
        <w:fldChar w:fldCharType="end"/>
      </w:r>
      <w:r>
        <w:t xml:space="preserve"> </w:t>
      </w:r>
      <w:r w:rsidRPr="00C77666">
        <w:t>Scatter line plot of EMG signal from bipolar measurement circuit (</w:t>
      </w:r>
      <w:r>
        <w:t>5</w:t>
      </w:r>
      <w:r w:rsidRPr="00C77666">
        <w:t>0% muscle extraction)</w:t>
      </w:r>
      <w:bookmarkEnd w:id="148"/>
    </w:p>
    <w:p w14:paraId="6AADD34B" w14:textId="77777777" w:rsidR="004915C1" w:rsidRDefault="004915C1" w:rsidP="004915C1"/>
    <w:p w14:paraId="298FE25A" w14:textId="77777777" w:rsidR="004915C1" w:rsidRDefault="004915C1" w:rsidP="004915C1">
      <w:pPr>
        <w:keepNext/>
      </w:pPr>
      <w:r>
        <w:rPr>
          <w:noProof/>
        </w:rPr>
        <w:drawing>
          <wp:inline distT="0" distB="0" distL="0" distR="0" wp14:anchorId="4BA7E693" wp14:editId="3034DA48">
            <wp:extent cx="5688281" cy="3348841"/>
            <wp:effectExtent l="0" t="0" r="8255" b="4445"/>
            <wp:docPr id="48" name="Chart 48">
              <a:extLst xmlns:a="http://schemas.openxmlformats.org/drawingml/2006/main">
                <a:ext uri="{FF2B5EF4-FFF2-40B4-BE49-F238E27FC236}">
                  <a16:creationId xmlns:a16="http://schemas.microsoft.com/office/drawing/2014/main" id="{B52D5A8C-98F3-EF71-1CA2-ADFEF1A5317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4A008741" w14:textId="65D65D84" w:rsidR="004915C1" w:rsidRDefault="004915C1" w:rsidP="00D7524A">
      <w:pPr>
        <w:pStyle w:val="Caption"/>
      </w:pPr>
      <w:bookmarkStart w:id="149" w:name="_Toc104455649"/>
      <w:r>
        <w:t xml:space="preserve">Figure </w:t>
      </w:r>
      <w:r>
        <w:fldChar w:fldCharType="begin"/>
      </w:r>
      <w:r>
        <w:instrText xml:space="preserve"> SEQ Figure \* ARABIC </w:instrText>
      </w:r>
      <w:r>
        <w:fldChar w:fldCharType="separate"/>
      </w:r>
      <w:r w:rsidR="009E40CC">
        <w:rPr>
          <w:noProof/>
        </w:rPr>
        <w:t>40</w:t>
      </w:r>
      <w:r>
        <w:fldChar w:fldCharType="end"/>
      </w:r>
      <w:r>
        <w:t xml:space="preserve"> </w:t>
      </w:r>
      <w:r w:rsidRPr="00F0571F">
        <w:t>Scatter line plot of EMG signal from bipolar measurement circuit (</w:t>
      </w:r>
      <w:r>
        <w:t>10</w:t>
      </w:r>
      <w:r w:rsidRPr="00F0571F">
        <w:t>0% muscle extraction)</w:t>
      </w:r>
      <w:bookmarkEnd w:id="149"/>
    </w:p>
    <w:p w14:paraId="6BCE8A2F" w14:textId="77777777" w:rsidR="00D7524A" w:rsidRPr="00D7524A" w:rsidRDefault="00D7524A" w:rsidP="00D7524A"/>
    <w:p w14:paraId="11519618" w14:textId="555658DA" w:rsidR="004915C1" w:rsidRDefault="00D7524A" w:rsidP="00D7524A">
      <w:pPr>
        <w:pStyle w:val="Heading4"/>
      </w:pPr>
      <w:bookmarkStart w:id="150" w:name="_Toc104455591"/>
      <w:r>
        <w:lastRenderedPageBreak/>
        <w:t xml:space="preserve">4.6.2.3 </w:t>
      </w:r>
      <w:r w:rsidR="004915C1">
        <w:t>Double Differential Circuit (Mode 3)</w:t>
      </w:r>
      <w:bookmarkEnd w:id="150"/>
    </w:p>
    <w:p w14:paraId="01F7C328" w14:textId="77777777" w:rsidR="004915C1" w:rsidRDefault="004915C1" w:rsidP="004915C1">
      <w:r>
        <w:t>The double differential circuit managed to measure the range of the EMG signal at 0% muscle extraction which produce the output voltage of around 70 – 130 mV. The output voltage value increases when the percentage of muscle extraction increases. The 50% muscle extraction has higher voltage output that is above 100 until 200 mV. The 100% muscle extraction is recorded to has the highest output voltage range which is between 140 and 230 mV.</w:t>
      </w:r>
    </w:p>
    <w:p w14:paraId="19067DFF" w14:textId="77777777" w:rsidR="004915C1" w:rsidRDefault="004915C1" w:rsidP="004915C1">
      <w:pPr>
        <w:keepNext/>
      </w:pPr>
      <w:r>
        <w:rPr>
          <w:noProof/>
        </w:rPr>
        <w:drawing>
          <wp:inline distT="0" distB="0" distL="0" distR="0" wp14:anchorId="19D20ECF" wp14:editId="2A8EE83B">
            <wp:extent cx="5722285" cy="3538538"/>
            <wp:effectExtent l="0" t="0" r="12065" b="5080"/>
            <wp:docPr id="49" name="Chart 49">
              <a:extLst xmlns:a="http://schemas.openxmlformats.org/drawingml/2006/main">
                <a:ext uri="{FF2B5EF4-FFF2-40B4-BE49-F238E27FC236}">
                  <a16:creationId xmlns:a16="http://schemas.microsoft.com/office/drawing/2014/main" id="{ED9EC241-0FB5-1C81-7CB7-2A3DCFA7FE8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291C566A" w14:textId="1B71319A" w:rsidR="004915C1" w:rsidRDefault="004915C1" w:rsidP="004915C1">
      <w:pPr>
        <w:pStyle w:val="Caption"/>
      </w:pPr>
      <w:bookmarkStart w:id="151" w:name="_Toc104455650"/>
      <w:r>
        <w:t xml:space="preserve">Figure </w:t>
      </w:r>
      <w:r>
        <w:fldChar w:fldCharType="begin"/>
      </w:r>
      <w:r>
        <w:instrText xml:space="preserve"> SEQ Figure \* ARABIC </w:instrText>
      </w:r>
      <w:r>
        <w:fldChar w:fldCharType="separate"/>
      </w:r>
      <w:r w:rsidR="009E40CC">
        <w:rPr>
          <w:noProof/>
        </w:rPr>
        <w:t>41</w:t>
      </w:r>
      <w:r>
        <w:fldChar w:fldCharType="end"/>
      </w:r>
      <w:r>
        <w:t xml:space="preserve"> </w:t>
      </w:r>
      <w:r w:rsidRPr="00711BE2">
        <w:t>Scatter line plot of EMG signal from</w:t>
      </w:r>
      <w:r>
        <w:t xml:space="preserve"> double differential</w:t>
      </w:r>
      <w:r w:rsidRPr="00711BE2">
        <w:t xml:space="preserve"> circuit (0% muscle extraction)</w:t>
      </w:r>
      <w:bookmarkEnd w:id="151"/>
    </w:p>
    <w:p w14:paraId="3F2BE285" w14:textId="77777777" w:rsidR="004915C1" w:rsidRDefault="004915C1" w:rsidP="004915C1"/>
    <w:p w14:paraId="119DE322" w14:textId="77777777" w:rsidR="004915C1" w:rsidRDefault="004915C1" w:rsidP="004915C1"/>
    <w:p w14:paraId="711F4885" w14:textId="77777777" w:rsidR="004915C1" w:rsidRDefault="004915C1" w:rsidP="004915C1"/>
    <w:p w14:paraId="582E06DC" w14:textId="77777777" w:rsidR="004915C1" w:rsidRDefault="004915C1" w:rsidP="004915C1"/>
    <w:p w14:paraId="78C9F92A" w14:textId="77777777" w:rsidR="004915C1" w:rsidRDefault="004915C1" w:rsidP="004915C1">
      <w:pPr>
        <w:keepNext/>
      </w:pPr>
      <w:r>
        <w:rPr>
          <w:noProof/>
        </w:rPr>
        <w:lastRenderedPageBreak/>
        <w:drawing>
          <wp:inline distT="0" distB="0" distL="0" distR="0" wp14:anchorId="476FDF6C" wp14:editId="548E3554">
            <wp:extent cx="5688281" cy="3313215"/>
            <wp:effectExtent l="0" t="0" r="8255" b="1905"/>
            <wp:docPr id="50" name="Chart 50">
              <a:extLst xmlns:a="http://schemas.openxmlformats.org/drawingml/2006/main">
                <a:ext uri="{FF2B5EF4-FFF2-40B4-BE49-F238E27FC236}">
                  <a16:creationId xmlns:a16="http://schemas.microsoft.com/office/drawing/2014/main" id="{D2B0C0B9-9C59-51B8-7652-DCEB9730119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7768B8E4" w14:textId="5039A0A4" w:rsidR="004915C1" w:rsidRDefault="004915C1" w:rsidP="004915C1">
      <w:pPr>
        <w:pStyle w:val="Caption"/>
      </w:pPr>
      <w:bookmarkStart w:id="152" w:name="_Toc104455651"/>
      <w:r>
        <w:t xml:space="preserve">Figure </w:t>
      </w:r>
      <w:r>
        <w:fldChar w:fldCharType="begin"/>
      </w:r>
      <w:r>
        <w:instrText xml:space="preserve"> SEQ Figure \* ARABIC </w:instrText>
      </w:r>
      <w:r>
        <w:fldChar w:fldCharType="separate"/>
      </w:r>
      <w:r w:rsidR="009E40CC">
        <w:rPr>
          <w:noProof/>
        </w:rPr>
        <w:t>42</w:t>
      </w:r>
      <w:r>
        <w:fldChar w:fldCharType="end"/>
      </w:r>
      <w:r>
        <w:t xml:space="preserve"> </w:t>
      </w:r>
      <w:r w:rsidRPr="00BB060D">
        <w:t>Scatter line plot of EMG signal from</w:t>
      </w:r>
      <w:r>
        <w:t xml:space="preserve"> double differential</w:t>
      </w:r>
      <w:r w:rsidRPr="00BB060D">
        <w:t xml:space="preserve"> circuit (</w:t>
      </w:r>
      <w:r>
        <w:t>5</w:t>
      </w:r>
      <w:r w:rsidRPr="00BB060D">
        <w:t>0% muscle extraction)</w:t>
      </w:r>
      <w:bookmarkEnd w:id="152"/>
    </w:p>
    <w:p w14:paraId="0789EDC1" w14:textId="77777777" w:rsidR="004915C1" w:rsidRDefault="004915C1" w:rsidP="004915C1"/>
    <w:p w14:paraId="5172C061" w14:textId="77777777" w:rsidR="004915C1" w:rsidRDefault="004915C1" w:rsidP="004915C1">
      <w:pPr>
        <w:keepNext/>
      </w:pPr>
      <w:r>
        <w:rPr>
          <w:noProof/>
        </w:rPr>
        <w:drawing>
          <wp:inline distT="0" distB="0" distL="0" distR="0" wp14:anchorId="541D3E8E" wp14:editId="19FE9369">
            <wp:extent cx="5687695" cy="3277590"/>
            <wp:effectExtent l="0" t="0" r="8255" b="18415"/>
            <wp:docPr id="51" name="Chart 51">
              <a:extLst xmlns:a="http://schemas.openxmlformats.org/drawingml/2006/main">
                <a:ext uri="{FF2B5EF4-FFF2-40B4-BE49-F238E27FC236}">
                  <a16:creationId xmlns:a16="http://schemas.microsoft.com/office/drawing/2014/main" id="{3FCD91F2-5512-562A-8E72-7022668212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3A4B3D14" w14:textId="588DEBCC" w:rsidR="004915C1" w:rsidRDefault="004915C1" w:rsidP="004915C1">
      <w:pPr>
        <w:pStyle w:val="Caption"/>
      </w:pPr>
      <w:bookmarkStart w:id="153" w:name="_Toc104455652"/>
      <w:r>
        <w:t xml:space="preserve">Figure </w:t>
      </w:r>
      <w:r>
        <w:fldChar w:fldCharType="begin"/>
      </w:r>
      <w:r>
        <w:instrText xml:space="preserve"> SEQ Figure \* ARABIC </w:instrText>
      </w:r>
      <w:r>
        <w:fldChar w:fldCharType="separate"/>
      </w:r>
      <w:r w:rsidR="009E40CC">
        <w:rPr>
          <w:noProof/>
        </w:rPr>
        <w:t>43</w:t>
      </w:r>
      <w:r>
        <w:fldChar w:fldCharType="end"/>
      </w:r>
      <w:r>
        <w:t xml:space="preserve"> </w:t>
      </w:r>
      <w:r w:rsidRPr="00455F33">
        <w:t>Scatter line plot of EMG signal from double differential circuit (</w:t>
      </w:r>
      <w:r>
        <w:t>10</w:t>
      </w:r>
      <w:r w:rsidRPr="00455F33">
        <w:t>0% muscle extraction)</w:t>
      </w:r>
      <w:bookmarkEnd w:id="153"/>
    </w:p>
    <w:p w14:paraId="7EF94159" w14:textId="77777777" w:rsidR="004915C1" w:rsidRDefault="004915C1" w:rsidP="004915C1"/>
    <w:p w14:paraId="3B4CEB11" w14:textId="605FD21E" w:rsidR="004915C1" w:rsidRDefault="00D7524A" w:rsidP="00D7524A">
      <w:pPr>
        <w:pStyle w:val="Heading4"/>
      </w:pPr>
      <w:bookmarkStart w:id="154" w:name="_Toc104455592"/>
      <w:r>
        <w:lastRenderedPageBreak/>
        <w:t xml:space="preserve">4.6.2.4 </w:t>
      </w:r>
      <w:r w:rsidR="004915C1">
        <w:t>Comparison Between the Percentage of Muscle Extraction and Average Voltage</w:t>
      </w:r>
      <w:bookmarkEnd w:id="154"/>
    </w:p>
    <w:p w14:paraId="10E2CF35" w14:textId="77777777" w:rsidR="004915C1" w:rsidRDefault="004915C1" w:rsidP="004915C1">
      <w:r>
        <w:t>The table below shows the average voltage in mV based on the percentage of the muscle extraction on arm biceps using three type of EMG acquisition circuit. The EMG signal average voltage increases as the percentage of the muscle extraction increases. When the percentage of muscle extraction increases, there are more muscle cells that are extracted to create more movement that will produce higher EMG signal. The figure below shows the bar chart that visualize the percentage of muscle extraction with average voltage data for better data analysis. The bar chart clearly shows the increase of voltage produce by the muscle when the muscle extraction is higher.</w:t>
      </w:r>
    </w:p>
    <w:p w14:paraId="6833EA89" w14:textId="77777777" w:rsidR="004915C1" w:rsidRDefault="004915C1" w:rsidP="004915C1"/>
    <w:tbl>
      <w:tblPr>
        <w:tblW w:w="8948" w:type="dxa"/>
        <w:jc w:val="center"/>
        <w:tblLook w:val="04A0" w:firstRow="1" w:lastRow="0" w:firstColumn="1" w:lastColumn="0" w:noHBand="0" w:noVBand="1"/>
      </w:tblPr>
      <w:tblGrid>
        <w:gridCol w:w="1723"/>
        <w:gridCol w:w="885"/>
        <w:gridCol w:w="885"/>
        <w:gridCol w:w="885"/>
        <w:gridCol w:w="764"/>
        <w:gridCol w:w="764"/>
        <w:gridCol w:w="885"/>
        <w:gridCol w:w="764"/>
        <w:gridCol w:w="885"/>
        <w:gridCol w:w="885"/>
      </w:tblGrid>
      <w:tr w:rsidR="004915C1" w:rsidRPr="00165EFA" w14:paraId="00259AA6" w14:textId="77777777" w:rsidTr="00872233">
        <w:trPr>
          <w:trHeight w:val="271"/>
          <w:jc w:val="center"/>
        </w:trPr>
        <w:tc>
          <w:tcPr>
            <w:tcW w:w="172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B97225" w14:textId="77777777" w:rsidR="004915C1" w:rsidRPr="00165EFA" w:rsidRDefault="004915C1" w:rsidP="00872233">
            <w:pPr>
              <w:spacing w:after="0" w:line="240" w:lineRule="auto"/>
              <w:jc w:val="center"/>
              <w:rPr>
                <w:rFonts w:ascii="Calibri" w:eastAsia="Times New Roman" w:hAnsi="Calibri" w:cs="Calibri"/>
                <w:color w:val="000000"/>
                <w:lang w:val="en-GB" w:eastAsia="en-GB"/>
              </w:rPr>
            </w:pPr>
            <w:r w:rsidRPr="00165EFA">
              <w:rPr>
                <w:rFonts w:ascii="Calibri" w:eastAsia="Times New Roman" w:hAnsi="Calibri" w:cs="Calibri"/>
                <w:color w:val="000000"/>
                <w:lang w:val="en-GB" w:eastAsia="en-GB"/>
              </w:rPr>
              <w:t>Mode</w:t>
            </w:r>
          </w:p>
        </w:tc>
        <w:tc>
          <w:tcPr>
            <w:tcW w:w="2498" w:type="dxa"/>
            <w:gridSpan w:val="3"/>
            <w:tcBorders>
              <w:top w:val="single" w:sz="4" w:space="0" w:color="auto"/>
              <w:left w:val="nil"/>
              <w:bottom w:val="single" w:sz="4" w:space="0" w:color="auto"/>
              <w:right w:val="single" w:sz="4" w:space="0" w:color="auto"/>
            </w:tcBorders>
            <w:shd w:val="clear" w:color="auto" w:fill="auto"/>
            <w:noWrap/>
            <w:vAlign w:val="bottom"/>
            <w:hideMark/>
          </w:tcPr>
          <w:p w14:paraId="275CD042" w14:textId="77777777" w:rsidR="004915C1" w:rsidRPr="00165EFA" w:rsidRDefault="004915C1" w:rsidP="00872233">
            <w:pPr>
              <w:spacing w:after="0" w:line="240" w:lineRule="auto"/>
              <w:jc w:val="center"/>
              <w:rPr>
                <w:rFonts w:ascii="Calibri" w:eastAsia="Times New Roman" w:hAnsi="Calibri" w:cs="Calibri"/>
                <w:color w:val="000000"/>
                <w:lang w:val="en-GB" w:eastAsia="en-GB"/>
              </w:rPr>
            </w:pPr>
            <w:r w:rsidRPr="00165EFA">
              <w:rPr>
                <w:rFonts w:ascii="Calibri" w:eastAsia="Times New Roman" w:hAnsi="Calibri" w:cs="Calibri"/>
                <w:color w:val="000000"/>
                <w:lang w:val="en-GB" w:eastAsia="en-GB"/>
              </w:rPr>
              <w:t>Mode 1</w:t>
            </w:r>
          </w:p>
        </w:tc>
        <w:tc>
          <w:tcPr>
            <w:tcW w:w="2340" w:type="dxa"/>
            <w:gridSpan w:val="3"/>
            <w:tcBorders>
              <w:top w:val="single" w:sz="4" w:space="0" w:color="auto"/>
              <w:left w:val="nil"/>
              <w:bottom w:val="single" w:sz="4" w:space="0" w:color="auto"/>
              <w:right w:val="single" w:sz="4" w:space="0" w:color="auto"/>
            </w:tcBorders>
            <w:shd w:val="clear" w:color="auto" w:fill="auto"/>
            <w:noWrap/>
            <w:vAlign w:val="bottom"/>
            <w:hideMark/>
          </w:tcPr>
          <w:p w14:paraId="2EAE2D26" w14:textId="77777777" w:rsidR="004915C1" w:rsidRPr="00165EFA" w:rsidRDefault="004915C1" w:rsidP="00872233">
            <w:pPr>
              <w:spacing w:after="0" w:line="240" w:lineRule="auto"/>
              <w:jc w:val="center"/>
              <w:rPr>
                <w:rFonts w:ascii="Calibri" w:eastAsia="Times New Roman" w:hAnsi="Calibri" w:cs="Calibri"/>
                <w:color w:val="000000"/>
                <w:lang w:val="en-GB" w:eastAsia="en-GB"/>
              </w:rPr>
            </w:pPr>
            <w:r w:rsidRPr="00165EFA">
              <w:rPr>
                <w:rFonts w:ascii="Calibri" w:eastAsia="Times New Roman" w:hAnsi="Calibri" w:cs="Calibri"/>
                <w:color w:val="000000"/>
                <w:lang w:val="en-GB" w:eastAsia="en-GB"/>
              </w:rPr>
              <w:t>Mode 2</w:t>
            </w:r>
          </w:p>
        </w:tc>
        <w:tc>
          <w:tcPr>
            <w:tcW w:w="2387" w:type="dxa"/>
            <w:gridSpan w:val="3"/>
            <w:tcBorders>
              <w:top w:val="single" w:sz="4" w:space="0" w:color="auto"/>
              <w:left w:val="nil"/>
              <w:bottom w:val="single" w:sz="4" w:space="0" w:color="auto"/>
              <w:right w:val="single" w:sz="4" w:space="0" w:color="auto"/>
            </w:tcBorders>
            <w:shd w:val="clear" w:color="auto" w:fill="auto"/>
            <w:noWrap/>
            <w:vAlign w:val="bottom"/>
            <w:hideMark/>
          </w:tcPr>
          <w:p w14:paraId="6B06D4FB" w14:textId="77777777" w:rsidR="004915C1" w:rsidRPr="00165EFA" w:rsidRDefault="004915C1" w:rsidP="00872233">
            <w:pPr>
              <w:spacing w:after="0" w:line="240" w:lineRule="auto"/>
              <w:jc w:val="center"/>
              <w:rPr>
                <w:rFonts w:ascii="Calibri" w:eastAsia="Times New Roman" w:hAnsi="Calibri" w:cs="Calibri"/>
                <w:color w:val="000000"/>
                <w:lang w:val="en-GB" w:eastAsia="en-GB"/>
              </w:rPr>
            </w:pPr>
            <w:r w:rsidRPr="00165EFA">
              <w:rPr>
                <w:rFonts w:ascii="Calibri" w:eastAsia="Times New Roman" w:hAnsi="Calibri" w:cs="Calibri"/>
                <w:color w:val="000000"/>
                <w:lang w:val="en-GB" w:eastAsia="en-GB"/>
              </w:rPr>
              <w:t>Mode 3</w:t>
            </w:r>
          </w:p>
        </w:tc>
      </w:tr>
      <w:tr w:rsidR="004915C1" w:rsidRPr="00165EFA" w14:paraId="68EC3B7F" w14:textId="77777777" w:rsidTr="00872233">
        <w:trPr>
          <w:trHeight w:val="608"/>
          <w:jc w:val="center"/>
        </w:trPr>
        <w:tc>
          <w:tcPr>
            <w:tcW w:w="1723" w:type="dxa"/>
            <w:tcBorders>
              <w:top w:val="nil"/>
              <w:left w:val="single" w:sz="4" w:space="0" w:color="auto"/>
              <w:bottom w:val="single" w:sz="4" w:space="0" w:color="auto"/>
              <w:right w:val="single" w:sz="4" w:space="0" w:color="auto"/>
            </w:tcBorders>
            <w:shd w:val="clear" w:color="auto" w:fill="auto"/>
            <w:noWrap/>
            <w:vAlign w:val="center"/>
            <w:hideMark/>
          </w:tcPr>
          <w:p w14:paraId="3DAA705A" w14:textId="77777777" w:rsidR="004915C1" w:rsidRPr="00165EFA" w:rsidRDefault="004915C1" w:rsidP="00872233">
            <w:pPr>
              <w:spacing w:after="0" w:line="240" w:lineRule="auto"/>
              <w:jc w:val="center"/>
              <w:rPr>
                <w:rFonts w:ascii="Calibri" w:eastAsia="Times New Roman" w:hAnsi="Calibri" w:cs="Calibri"/>
                <w:color w:val="000000"/>
                <w:lang w:val="en-GB" w:eastAsia="en-GB"/>
              </w:rPr>
            </w:pPr>
            <w:r w:rsidRPr="00165EFA">
              <w:rPr>
                <w:rFonts w:ascii="Calibri" w:eastAsia="Times New Roman" w:hAnsi="Calibri" w:cs="Calibri"/>
                <w:color w:val="000000"/>
                <w:lang w:val="en-GB" w:eastAsia="en-GB"/>
              </w:rPr>
              <w:t>Muscle extraction</w:t>
            </w:r>
          </w:p>
        </w:tc>
        <w:tc>
          <w:tcPr>
            <w:tcW w:w="832" w:type="dxa"/>
            <w:tcBorders>
              <w:top w:val="nil"/>
              <w:left w:val="nil"/>
              <w:bottom w:val="single" w:sz="4" w:space="0" w:color="auto"/>
              <w:right w:val="single" w:sz="4" w:space="0" w:color="auto"/>
            </w:tcBorders>
            <w:shd w:val="clear" w:color="auto" w:fill="auto"/>
            <w:noWrap/>
            <w:vAlign w:val="center"/>
            <w:hideMark/>
          </w:tcPr>
          <w:p w14:paraId="4EA50051" w14:textId="77777777" w:rsidR="004915C1" w:rsidRPr="00165EFA" w:rsidRDefault="004915C1" w:rsidP="00872233">
            <w:pPr>
              <w:spacing w:after="0" w:line="240" w:lineRule="auto"/>
              <w:jc w:val="center"/>
              <w:rPr>
                <w:rFonts w:ascii="Calibri" w:eastAsia="Times New Roman" w:hAnsi="Calibri" w:cs="Calibri"/>
                <w:color w:val="000000"/>
                <w:lang w:val="en-GB" w:eastAsia="en-GB"/>
              </w:rPr>
            </w:pPr>
            <w:r w:rsidRPr="00165EFA">
              <w:rPr>
                <w:rFonts w:ascii="Calibri" w:eastAsia="Times New Roman" w:hAnsi="Calibri" w:cs="Calibri"/>
                <w:color w:val="000000"/>
                <w:lang w:val="en-GB" w:eastAsia="en-GB"/>
              </w:rPr>
              <w:t>0%</w:t>
            </w:r>
          </w:p>
        </w:tc>
        <w:tc>
          <w:tcPr>
            <w:tcW w:w="832" w:type="dxa"/>
            <w:tcBorders>
              <w:top w:val="nil"/>
              <w:left w:val="nil"/>
              <w:bottom w:val="single" w:sz="4" w:space="0" w:color="auto"/>
              <w:right w:val="single" w:sz="4" w:space="0" w:color="auto"/>
            </w:tcBorders>
            <w:shd w:val="clear" w:color="auto" w:fill="auto"/>
            <w:noWrap/>
            <w:vAlign w:val="center"/>
            <w:hideMark/>
          </w:tcPr>
          <w:p w14:paraId="2B0A0090" w14:textId="77777777" w:rsidR="004915C1" w:rsidRPr="00165EFA" w:rsidRDefault="004915C1" w:rsidP="00872233">
            <w:pPr>
              <w:spacing w:after="0" w:line="240" w:lineRule="auto"/>
              <w:jc w:val="center"/>
              <w:rPr>
                <w:rFonts w:ascii="Calibri" w:eastAsia="Times New Roman" w:hAnsi="Calibri" w:cs="Calibri"/>
                <w:color w:val="000000"/>
                <w:lang w:val="en-GB" w:eastAsia="en-GB"/>
              </w:rPr>
            </w:pPr>
            <w:r w:rsidRPr="00165EFA">
              <w:rPr>
                <w:rFonts w:ascii="Calibri" w:eastAsia="Times New Roman" w:hAnsi="Calibri" w:cs="Calibri"/>
                <w:color w:val="000000"/>
                <w:lang w:val="en-GB" w:eastAsia="en-GB"/>
              </w:rPr>
              <w:t>50%</w:t>
            </w:r>
          </w:p>
        </w:tc>
        <w:tc>
          <w:tcPr>
            <w:tcW w:w="832" w:type="dxa"/>
            <w:tcBorders>
              <w:top w:val="nil"/>
              <w:left w:val="nil"/>
              <w:bottom w:val="single" w:sz="4" w:space="0" w:color="auto"/>
              <w:right w:val="single" w:sz="4" w:space="0" w:color="auto"/>
            </w:tcBorders>
            <w:shd w:val="clear" w:color="auto" w:fill="auto"/>
            <w:noWrap/>
            <w:vAlign w:val="center"/>
            <w:hideMark/>
          </w:tcPr>
          <w:p w14:paraId="39C465AF" w14:textId="77777777" w:rsidR="004915C1" w:rsidRPr="00165EFA" w:rsidRDefault="004915C1" w:rsidP="00872233">
            <w:pPr>
              <w:spacing w:after="0" w:line="240" w:lineRule="auto"/>
              <w:jc w:val="center"/>
              <w:rPr>
                <w:rFonts w:ascii="Calibri" w:eastAsia="Times New Roman" w:hAnsi="Calibri" w:cs="Calibri"/>
                <w:color w:val="000000"/>
                <w:lang w:val="en-GB" w:eastAsia="en-GB"/>
              </w:rPr>
            </w:pPr>
            <w:r w:rsidRPr="00165EFA">
              <w:rPr>
                <w:rFonts w:ascii="Calibri" w:eastAsia="Times New Roman" w:hAnsi="Calibri" w:cs="Calibri"/>
                <w:color w:val="000000"/>
                <w:lang w:val="en-GB" w:eastAsia="en-GB"/>
              </w:rPr>
              <w:t>100%</w:t>
            </w:r>
          </w:p>
        </w:tc>
        <w:tc>
          <w:tcPr>
            <w:tcW w:w="728" w:type="dxa"/>
            <w:tcBorders>
              <w:top w:val="nil"/>
              <w:left w:val="nil"/>
              <w:bottom w:val="single" w:sz="4" w:space="0" w:color="auto"/>
              <w:right w:val="single" w:sz="4" w:space="0" w:color="auto"/>
            </w:tcBorders>
            <w:shd w:val="clear" w:color="auto" w:fill="auto"/>
            <w:noWrap/>
            <w:vAlign w:val="center"/>
            <w:hideMark/>
          </w:tcPr>
          <w:p w14:paraId="3E7DCE74" w14:textId="77777777" w:rsidR="004915C1" w:rsidRPr="00165EFA" w:rsidRDefault="004915C1" w:rsidP="00872233">
            <w:pPr>
              <w:spacing w:after="0" w:line="240" w:lineRule="auto"/>
              <w:jc w:val="center"/>
              <w:rPr>
                <w:rFonts w:ascii="Calibri" w:eastAsia="Times New Roman" w:hAnsi="Calibri" w:cs="Calibri"/>
                <w:color w:val="000000"/>
                <w:lang w:val="en-GB" w:eastAsia="en-GB"/>
              </w:rPr>
            </w:pPr>
            <w:r w:rsidRPr="00165EFA">
              <w:rPr>
                <w:rFonts w:ascii="Calibri" w:eastAsia="Times New Roman" w:hAnsi="Calibri" w:cs="Calibri"/>
                <w:color w:val="000000"/>
                <w:lang w:val="en-GB" w:eastAsia="en-GB"/>
              </w:rPr>
              <w:t>0%</w:t>
            </w:r>
          </w:p>
        </w:tc>
        <w:tc>
          <w:tcPr>
            <w:tcW w:w="728" w:type="dxa"/>
            <w:tcBorders>
              <w:top w:val="nil"/>
              <w:left w:val="nil"/>
              <w:bottom w:val="single" w:sz="4" w:space="0" w:color="auto"/>
              <w:right w:val="single" w:sz="4" w:space="0" w:color="auto"/>
            </w:tcBorders>
            <w:shd w:val="clear" w:color="auto" w:fill="auto"/>
            <w:noWrap/>
            <w:vAlign w:val="center"/>
            <w:hideMark/>
          </w:tcPr>
          <w:p w14:paraId="7B6616D9" w14:textId="77777777" w:rsidR="004915C1" w:rsidRPr="00165EFA" w:rsidRDefault="004915C1" w:rsidP="00872233">
            <w:pPr>
              <w:spacing w:after="0" w:line="240" w:lineRule="auto"/>
              <w:jc w:val="center"/>
              <w:rPr>
                <w:rFonts w:ascii="Calibri" w:eastAsia="Times New Roman" w:hAnsi="Calibri" w:cs="Calibri"/>
                <w:color w:val="000000"/>
                <w:lang w:val="en-GB" w:eastAsia="en-GB"/>
              </w:rPr>
            </w:pPr>
            <w:r w:rsidRPr="00165EFA">
              <w:rPr>
                <w:rFonts w:ascii="Calibri" w:eastAsia="Times New Roman" w:hAnsi="Calibri" w:cs="Calibri"/>
                <w:color w:val="000000"/>
                <w:lang w:val="en-GB" w:eastAsia="en-GB"/>
              </w:rPr>
              <w:t>50%</w:t>
            </w:r>
          </w:p>
        </w:tc>
        <w:tc>
          <w:tcPr>
            <w:tcW w:w="883" w:type="dxa"/>
            <w:tcBorders>
              <w:top w:val="nil"/>
              <w:left w:val="nil"/>
              <w:bottom w:val="single" w:sz="4" w:space="0" w:color="auto"/>
              <w:right w:val="single" w:sz="4" w:space="0" w:color="auto"/>
            </w:tcBorders>
            <w:shd w:val="clear" w:color="auto" w:fill="auto"/>
            <w:noWrap/>
            <w:vAlign w:val="center"/>
            <w:hideMark/>
          </w:tcPr>
          <w:p w14:paraId="16877374" w14:textId="77777777" w:rsidR="004915C1" w:rsidRPr="00165EFA" w:rsidRDefault="004915C1" w:rsidP="00872233">
            <w:pPr>
              <w:spacing w:after="0" w:line="240" w:lineRule="auto"/>
              <w:jc w:val="center"/>
              <w:rPr>
                <w:rFonts w:ascii="Calibri" w:eastAsia="Times New Roman" w:hAnsi="Calibri" w:cs="Calibri"/>
                <w:color w:val="000000"/>
                <w:lang w:val="en-GB" w:eastAsia="en-GB"/>
              </w:rPr>
            </w:pPr>
            <w:r w:rsidRPr="00165EFA">
              <w:rPr>
                <w:rFonts w:ascii="Calibri" w:eastAsia="Times New Roman" w:hAnsi="Calibri" w:cs="Calibri"/>
                <w:color w:val="000000"/>
                <w:lang w:val="en-GB" w:eastAsia="en-GB"/>
              </w:rPr>
              <w:t>100%</w:t>
            </w:r>
          </w:p>
        </w:tc>
        <w:tc>
          <w:tcPr>
            <w:tcW w:w="720" w:type="dxa"/>
            <w:tcBorders>
              <w:top w:val="nil"/>
              <w:left w:val="nil"/>
              <w:bottom w:val="single" w:sz="4" w:space="0" w:color="auto"/>
              <w:right w:val="single" w:sz="4" w:space="0" w:color="auto"/>
            </w:tcBorders>
            <w:shd w:val="clear" w:color="auto" w:fill="auto"/>
            <w:noWrap/>
            <w:vAlign w:val="center"/>
            <w:hideMark/>
          </w:tcPr>
          <w:p w14:paraId="6564DCEA" w14:textId="77777777" w:rsidR="004915C1" w:rsidRPr="00165EFA" w:rsidRDefault="004915C1" w:rsidP="00872233">
            <w:pPr>
              <w:spacing w:after="0" w:line="240" w:lineRule="auto"/>
              <w:jc w:val="center"/>
              <w:rPr>
                <w:rFonts w:ascii="Calibri" w:eastAsia="Times New Roman" w:hAnsi="Calibri" w:cs="Calibri"/>
                <w:color w:val="000000"/>
                <w:lang w:val="en-GB" w:eastAsia="en-GB"/>
              </w:rPr>
            </w:pPr>
            <w:r w:rsidRPr="00165EFA">
              <w:rPr>
                <w:rFonts w:ascii="Calibri" w:eastAsia="Times New Roman" w:hAnsi="Calibri" w:cs="Calibri"/>
                <w:color w:val="000000"/>
                <w:lang w:val="en-GB" w:eastAsia="en-GB"/>
              </w:rPr>
              <w:t>0%</w:t>
            </w:r>
          </w:p>
        </w:tc>
        <w:tc>
          <w:tcPr>
            <w:tcW w:w="833" w:type="dxa"/>
            <w:tcBorders>
              <w:top w:val="nil"/>
              <w:left w:val="nil"/>
              <w:bottom w:val="single" w:sz="4" w:space="0" w:color="auto"/>
              <w:right w:val="single" w:sz="4" w:space="0" w:color="auto"/>
            </w:tcBorders>
            <w:shd w:val="clear" w:color="auto" w:fill="auto"/>
            <w:noWrap/>
            <w:vAlign w:val="center"/>
            <w:hideMark/>
          </w:tcPr>
          <w:p w14:paraId="697BEA8D" w14:textId="77777777" w:rsidR="004915C1" w:rsidRPr="00165EFA" w:rsidRDefault="004915C1" w:rsidP="00872233">
            <w:pPr>
              <w:spacing w:after="0" w:line="240" w:lineRule="auto"/>
              <w:jc w:val="center"/>
              <w:rPr>
                <w:rFonts w:ascii="Calibri" w:eastAsia="Times New Roman" w:hAnsi="Calibri" w:cs="Calibri"/>
                <w:color w:val="000000"/>
                <w:lang w:val="en-GB" w:eastAsia="en-GB"/>
              </w:rPr>
            </w:pPr>
            <w:r w:rsidRPr="00165EFA">
              <w:rPr>
                <w:rFonts w:ascii="Calibri" w:eastAsia="Times New Roman" w:hAnsi="Calibri" w:cs="Calibri"/>
                <w:color w:val="000000"/>
                <w:lang w:val="en-GB" w:eastAsia="en-GB"/>
              </w:rPr>
              <w:t>50%</w:t>
            </w:r>
          </w:p>
        </w:tc>
        <w:tc>
          <w:tcPr>
            <w:tcW w:w="833" w:type="dxa"/>
            <w:tcBorders>
              <w:top w:val="nil"/>
              <w:left w:val="nil"/>
              <w:bottom w:val="single" w:sz="4" w:space="0" w:color="auto"/>
              <w:right w:val="single" w:sz="4" w:space="0" w:color="auto"/>
            </w:tcBorders>
            <w:shd w:val="clear" w:color="auto" w:fill="auto"/>
            <w:noWrap/>
            <w:vAlign w:val="center"/>
            <w:hideMark/>
          </w:tcPr>
          <w:p w14:paraId="51E2127E" w14:textId="77777777" w:rsidR="004915C1" w:rsidRPr="00165EFA" w:rsidRDefault="004915C1" w:rsidP="00872233">
            <w:pPr>
              <w:spacing w:after="0" w:line="240" w:lineRule="auto"/>
              <w:jc w:val="center"/>
              <w:rPr>
                <w:rFonts w:ascii="Calibri" w:eastAsia="Times New Roman" w:hAnsi="Calibri" w:cs="Calibri"/>
                <w:color w:val="000000"/>
                <w:lang w:val="en-GB" w:eastAsia="en-GB"/>
              </w:rPr>
            </w:pPr>
            <w:r w:rsidRPr="00165EFA">
              <w:rPr>
                <w:rFonts w:ascii="Calibri" w:eastAsia="Times New Roman" w:hAnsi="Calibri" w:cs="Calibri"/>
                <w:color w:val="000000"/>
                <w:lang w:val="en-GB" w:eastAsia="en-GB"/>
              </w:rPr>
              <w:t>100%</w:t>
            </w:r>
          </w:p>
        </w:tc>
      </w:tr>
      <w:tr w:rsidR="004915C1" w:rsidRPr="00165EFA" w14:paraId="69C3DE52" w14:textId="77777777" w:rsidTr="00872233">
        <w:trPr>
          <w:trHeight w:val="608"/>
          <w:jc w:val="center"/>
        </w:trPr>
        <w:tc>
          <w:tcPr>
            <w:tcW w:w="1723" w:type="dxa"/>
            <w:tcBorders>
              <w:top w:val="nil"/>
              <w:left w:val="single" w:sz="4" w:space="0" w:color="auto"/>
              <w:bottom w:val="single" w:sz="4" w:space="0" w:color="auto"/>
              <w:right w:val="single" w:sz="4" w:space="0" w:color="auto"/>
            </w:tcBorders>
            <w:shd w:val="clear" w:color="auto" w:fill="auto"/>
            <w:noWrap/>
            <w:vAlign w:val="center"/>
            <w:hideMark/>
          </w:tcPr>
          <w:p w14:paraId="49B35B2A" w14:textId="77777777" w:rsidR="004915C1" w:rsidRPr="00165EFA" w:rsidRDefault="004915C1" w:rsidP="00872233">
            <w:pPr>
              <w:spacing w:after="0" w:line="240" w:lineRule="auto"/>
              <w:jc w:val="center"/>
              <w:rPr>
                <w:rFonts w:ascii="Calibri" w:eastAsia="Times New Roman" w:hAnsi="Calibri" w:cs="Calibri"/>
                <w:color w:val="000000"/>
                <w:lang w:val="en-GB" w:eastAsia="en-GB"/>
              </w:rPr>
            </w:pPr>
            <w:r w:rsidRPr="00165EFA">
              <w:rPr>
                <w:rFonts w:ascii="Calibri" w:eastAsia="Times New Roman" w:hAnsi="Calibri" w:cs="Calibri"/>
                <w:color w:val="000000"/>
                <w:lang w:val="en-GB" w:eastAsia="en-GB"/>
              </w:rPr>
              <w:t>Average Voltage (mV)</w:t>
            </w:r>
          </w:p>
        </w:tc>
        <w:tc>
          <w:tcPr>
            <w:tcW w:w="832" w:type="dxa"/>
            <w:tcBorders>
              <w:top w:val="nil"/>
              <w:left w:val="nil"/>
              <w:bottom w:val="single" w:sz="4" w:space="0" w:color="auto"/>
              <w:right w:val="single" w:sz="4" w:space="0" w:color="auto"/>
            </w:tcBorders>
            <w:shd w:val="clear" w:color="auto" w:fill="auto"/>
            <w:noWrap/>
            <w:vAlign w:val="center"/>
            <w:hideMark/>
          </w:tcPr>
          <w:p w14:paraId="00BD46E8" w14:textId="77777777" w:rsidR="004915C1" w:rsidRPr="00165EFA" w:rsidRDefault="004915C1" w:rsidP="00872233">
            <w:pPr>
              <w:spacing w:after="0" w:line="240" w:lineRule="auto"/>
              <w:jc w:val="center"/>
              <w:rPr>
                <w:rFonts w:ascii="Calibri" w:eastAsia="Times New Roman" w:hAnsi="Calibri" w:cs="Calibri"/>
                <w:color w:val="000000"/>
                <w:lang w:val="en-GB" w:eastAsia="en-GB"/>
              </w:rPr>
            </w:pPr>
            <w:r w:rsidRPr="00165EFA">
              <w:rPr>
                <w:rFonts w:ascii="Calibri" w:eastAsia="Times New Roman" w:hAnsi="Calibri" w:cs="Calibri"/>
                <w:color w:val="000000"/>
                <w:lang w:val="en-GB" w:eastAsia="en-GB"/>
              </w:rPr>
              <w:t>150.03</w:t>
            </w:r>
          </w:p>
        </w:tc>
        <w:tc>
          <w:tcPr>
            <w:tcW w:w="832" w:type="dxa"/>
            <w:tcBorders>
              <w:top w:val="nil"/>
              <w:left w:val="nil"/>
              <w:bottom w:val="single" w:sz="4" w:space="0" w:color="auto"/>
              <w:right w:val="single" w:sz="4" w:space="0" w:color="auto"/>
            </w:tcBorders>
            <w:shd w:val="clear" w:color="auto" w:fill="auto"/>
            <w:noWrap/>
            <w:vAlign w:val="center"/>
            <w:hideMark/>
          </w:tcPr>
          <w:p w14:paraId="7855F44A" w14:textId="77777777" w:rsidR="004915C1" w:rsidRPr="00165EFA" w:rsidRDefault="004915C1" w:rsidP="00872233">
            <w:pPr>
              <w:spacing w:after="0" w:line="240" w:lineRule="auto"/>
              <w:jc w:val="center"/>
              <w:rPr>
                <w:rFonts w:ascii="Calibri" w:eastAsia="Times New Roman" w:hAnsi="Calibri" w:cs="Calibri"/>
                <w:color w:val="000000"/>
                <w:lang w:val="en-GB" w:eastAsia="en-GB"/>
              </w:rPr>
            </w:pPr>
            <w:r w:rsidRPr="00165EFA">
              <w:rPr>
                <w:rFonts w:ascii="Calibri" w:eastAsia="Times New Roman" w:hAnsi="Calibri" w:cs="Calibri"/>
                <w:color w:val="000000"/>
                <w:lang w:val="en-GB" w:eastAsia="en-GB"/>
              </w:rPr>
              <w:t>222.37</w:t>
            </w:r>
          </w:p>
        </w:tc>
        <w:tc>
          <w:tcPr>
            <w:tcW w:w="832" w:type="dxa"/>
            <w:tcBorders>
              <w:top w:val="nil"/>
              <w:left w:val="nil"/>
              <w:bottom w:val="single" w:sz="4" w:space="0" w:color="auto"/>
              <w:right w:val="single" w:sz="4" w:space="0" w:color="auto"/>
            </w:tcBorders>
            <w:shd w:val="clear" w:color="auto" w:fill="auto"/>
            <w:noWrap/>
            <w:vAlign w:val="center"/>
            <w:hideMark/>
          </w:tcPr>
          <w:p w14:paraId="1489BC10" w14:textId="77777777" w:rsidR="004915C1" w:rsidRPr="00165EFA" w:rsidRDefault="004915C1" w:rsidP="00872233">
            <w:pPr>
              <w:spacing w:after="0" w:line="240" w:lineRule="auto"/>
              <w:jc w:val="center"/>
              <w:rPr>
                <w:rFonts w:ascii="Calibri" w:eastAsia="Times New Roman" w:hAnsi="Calibri" w:cs="Calibri"/>
                <w:color w:val="000000"/>
                <w:lang w:val="en-GB" w:eastAsia="en-GB"/>
              </w:rPr>
            </w:pPr>
            <w:r w:rsidRPr="00165EFA">
              <w:rPr>
                <w:rFonts w:ascii="Calibri" w:eastAsia="Times New Roman" w:hAnsi="Calibri" w:cs="Calibri"/>
                <w:color w:val="000000"/>
                <w:lang w:val="en-GB" w:eastAsia="en-GB"/>
              </w:rPr>
              <w:t>288.36</w:t>
            </w:r>
          </w:p>
        </w:tc>
        <w:tc>
          <w:tcPr>
            <w:tcW w:w="728" w:type="dxa"/>
            <w:tcBorders>
              <w:top w:val="nil"/>
              <w:left w:val="nil"/>
              <w:bottom w:val="single" w:sz="4" w:space="0" w:color="auto"/>
              <w:right w:val="single" w:sz="4" w:space="0" w:color="auto"/>
            </w:tcBorders>
            <w:shd w:val="clear" w:color="auto" w:fill="auto"/>
            <w:noWrap/>
            <w:vAlign w:val="center"/>
            <w:hideMark/>
          </w:tcPr>
          <w:p w14:paraId="03007687" w14:textId="77777777" w:rsidR="004915C1" w:rsidRPr="00165EFA" w:rsidRDefault="004915C1" w:rsidP="00872233">
            <w:pPr>
              <w:spacing w:after="0" w:line="240" w:lineRule="auto"/>
              <w:jc w:val="center"/>
              <w:rPr>
                <w:rFonts w:ascii="Calibri" w:eastAsia="Times New Roman" w:hAnsi="Calibri" w:cs="Calibri"/>
                <w:color w:val="000000"/>
                <w:lang w:val="en-GB" w:eastAsia="en-GB"/>
              </w:rPr>
            </w:pPr>
            <w:r w:rsidRPr="00165EFA">
              <w:rPr>
                <w:rFonts w:ascii="Calibri" w:eastAsia="Times New Roman" w:hAnsi="Calibri" w:cs="Calibri"/>
                <w:color w:val="000000"/>
                <w:lang w:val="en-GB" w:eastAsia="en-GB"/>
              </w:rPr>
              <w:t>26.26</w:t>
            </w:r>
          </w:p>
        </w:tc>
        <w:tc>
          <w:tcPr>
            <w:tcW w:w="728" w:type="dxa"/>
            <w:tcBorders>
              <w:top w:val="nil"/>
              <w:left w:val="nil"/>
              <w:bottom w:val="single" w:sz="4" w:space="0" w:color="auto"/>
              <w:right w:val="single" w:sz="4" w:space="0" w:color="auto"/>
            </w:tcBorders>
            <w:shd w:val="clear" w:color="auto" w:fill="auto"/>
            <w:noWrap/>
            <w:vAlign w:val="center"/>
            <w:hideMark/>
          </w:tcPr>
          <w:p w14:paraId="43CFBBCF" w14:textId="77777777" w:rsidR="004915C1" w:rsidRPr="00165EFA" w:rsidRDefault="004915C1" w:rsidP="00872233">
            <w:pPr>
              <w:spacing w:after="0" w:line="240" w:lineRule="auto"/>
              <w:jc w:val="center"/>
              <w:rPr>
                <w:rFonts w:ascii="Calibri" w:eastAsia="Times New Roman" w:hAnsi="Calibri" w:cs="Calibri"/>
                <w:color w:val="000000"/>
                <w:lang w:val="en-GB" w:eastAsia="en-GB"/>
              </w:rPr>
            </w:pPr>
            <w:r w:rsidRPr="00165EFA">
              <w:rPr>
                <w:rFonts w:ascii="Calibri" w:eastAsia="Times New Roman" w:hAnsi="Calibri" w:cs="Calibri"/>
                <w:color w:val="000000"/>
                <w:lang w:val="en-GB" w:eastAsia="en-GB"/>
              </w:rPr>
              <w:t>86.74</w:t>
            </w:r>
          </w:p>
        </w:tc>
        <w:tc>
          <w:tcPr>
            <w:tcW w:w="883" w:type="dxa"/>
            <w:tcBorders>
              <w:top w:val="nil"/>
              <w:left w:val="nil"/>
              <w:bottom w:val="single" w:sz="4" w:space="0" w:color="auto"/>
              <w:right w:val="single" w:sz="4" w:space="0" w:color="auto"/>
            </w:tcBorders>
            <w:shd w:val="clear" w:color="auto" w:fill="auto"/>
            <w:noWrap/>
            <w:vAlign w:val="center"/>
            <w:hideMark/>
          </w:tcPr>
          <w:p w14:paraId="1364D8D5" w14:textId="77777777" w:rsidR="004915C1" w:rsidRPr="00165EFA" w:rsidRDefault="004915C1" w:rsidP="00872233">
            <w:pPr>
              <w:spacing w:after="0" w:line="240" w:lineRule="auto"/>
              <w:jc w:val="center"/>
              <w:rPr>
                <w:rFonts w:ascii="Calibri" w:eastAsia="Times New Roman" w:hAnsi="Calibri" w:cs="Calibri"/>
                <w:color w:val="000000"/>
                <w:lang w:val="en-GB" w:eastAsia="en-GB"/>
              </w:rPr>
            </w:pPr>
            <w:r w:rsidRPr="00165EFA">
              <w:rPr>
                <w:rFonts w:ascii="Calibri" w:eastAsia="Times New Roman" w:hAnsi="Calibri" w:cs="Calibri"/>
                <w:color w:val="000000"/>
                <w:lang w:val="en-GB" w:eastAsia="en-GB"/>
              </w:rPr>
              <w:t>215.13</w:t>
            </w:r>
          </w:p>
        </w:tc>
        <w:tc>
          <w:tcPr>
            <w:tcW w:w="720" w:type="dxa"/>
            <w:tcBorders>
              <w:top w:val="nil"/>
              <w:left w:val="nil"/>
              <w:bottom w:val="single" w:sz="4" w:space="0" w:color="auto"/>
              <w:right w:val="single" w:sz="4" w:space="0" w:color="auto"/>
            </w:tcBorders>
            <w:shd w:val="clear" w:color="auto" w:fill="auto"/>
            <w:noWrap/>
            <w:vAlign w:val="center"/>
            <w:hideMark/>
          </w:tcPr>
          <w:p w14:paraId="1EDF2BB0" w14:textId="77777777" w:rsidR="004915C1" w:rsidRPr="00165EFA" w:rsidRDefault="004915C1" w:rsidP="00872233">
            <w:pPr>
              <w:spacing w:after="0" w:line="240" w:lineRule="auto"/>
              <w:jc w:val="center"/>
              <w:rPr>
                <w:rFonts w:ascii="Calibri" w:eastAsia="Times New Roman" w:hAnsi="Calibri" w:cs="Calibri"/>
                <w:color w:val="000000"/>
                <w:lang w:val="en-GB" w:eastAsia="en-GB"/>
              </w:rPr>
            </w:pPr>
            <w:r w:rsidRPr="00165EFA">
              <w:rPr>
                <w:rFonts w:ascii="Calibri" w:eastAsia="Times New Roman" w:hAnsi="Calibri" w:cs="Calibri"/>
                <w:color w:val="000000"/>
                <w:lang w:val="en-GB" w:eastAsia="en-GB"/>
              </w:rPr>
              <w:t>92.13</w:t>
            </w:r>
          </w:p>
        </w:tc>
        <w:tc>
          <w:tcPr>
            <w:tcW w:w="833" w:type="dxa"/>
            <w:tcBorders>
              <w:top w:val="nil"/>
              <w:left w:val="nil"/>
              <w:bottom w:val="single" w:sz="4" w:space="0" w:color="auto"/>
              <w:right w:val="single" w:sz="4" w:space="0" w:color="auto"/>
            </w:tcBorders>
            <w:shd w:val="clear" w:color="auto" w:fill="auto"/>
            <w:noWrap/>
            <w:vAlign w:val="center"/>
            <w:hideMark/>
          </w:tcPr>
          <w:p w14:paraId="729BBD46" w14:textId="77777777" w:rsidR="004915C1" w:rsidRPr="00165EFA" w:rsidRDefault="004915C1" w:rsidP="00872233">
            <w:pPr>
              <w:spacing w:after="0" w:line="240" w:lineRule="auto"/>
              <w:jc w:val="center"/>
              <w:rPr>
                <w:rFonts w:ascii="Calibri" w:eastAsia="Times New Roman" w:hAnsi="Calibri" w:cs="Calibri"/>
                <w:color w:val="000000"/>
                <w:lang w:val="en-GB" w:eastAsia="en-GB"/>
              </w:rPr>
            </w:pPr>
            <w:r w:rsidRPr="00165EFA">
              <w:rPr>
                <w:rFonts w:ascii="Calibri" w:eastAsia="Times New Roman" w:hAnsi="Calibri" w:cs="Calibri"/>
                <w:color w:val="000000"/>
                <w:lang w:val="en-GB" w:eastAsia="en-GB"/>
              </w:rPr>
              <w:t>138.00</w:t>
            </w:r>
          </w:p>
        </w:tc>
        <w:tc>
          <w:tcPr>
            <w:tcW w:w="833" w:type="dxa"/>
            <w:tcBorders>
              <w:top w:val="nil"/>
              <w:left w:val="nil"/>
              <w:bottom w:val="single" w:sz="4" w:space="0" w:color="auto"/>
              <w:right w:val="single" w:sz="4" w:space="0" w:color="auto"/>
            </w:tcBorders>
            <w:shd w:val="clear" w:color="auto" w:fill="auto"/>
            <w:noWrap/>
            <w:vAlign w:val="center"/>
            <w:hideMark/>
          </w:tcPr>
          <w:p w14:paraId="5BB92B6D" w14:textId="77777777" w:rsidR="004915C1" w:rsidRPr="00165EFA" w:rsidRDefault="004915C1" w:rsidP="00872233">
            <w:pPr>
              <w:keepNext/>
              <w:spacing w:after="0" w:line="240" w:lineRule="auto"/>
              <w:jc w:val="center"/>
              <w:rPr>
                <w:rFonts w:ascii="Calibri" w:eastAsia="Times New Roman" w:hAnsi="Calibri" w:cs="Calibri"/>
                <w:color w:val="000000"/>
                <w:lang w:val="en-GB" w:eastAsia="en-GB"/>
              </w:rPr>
            </w:pPr>
            <w:r w:rsidRPr="00165EFA">
              <w:rPr>
                <w:rFonts w:ascii="Calibri" w:eastAsia="Times New Roman" w:hAnsi="Calibri" w:cs="Calibri"/>
                <w:color w:val="000000"/>
                <w:lang w:val="en-GB" w:eastAsia="en-GB"/>
              </w:rPr>
              <w:t>166.05</w:t>
            </w:r>
          </w:p>
        </w:tc>
      </w:tr>
    </w:tbl>
    <w:p w14:paraId="1A34D4F2" w14:textId="4B794D48" w:rsidR="004915C1" w:rsidRDefault="004915C1" w:rsidP="004915C1">
      <w:pPr>
        <w:pStyle w:val="Caption"/>
      </w:pPr>
      <w:bookmarkStart w:id="155" w:name="_Toc104455695"/>
      <w:r>
        <w:t xml:space="preserve">Table </w:t>
      </w:r>
      <w:r w:rsidR="002A60B8">
        <w:fldChar w:fldCharType="begin"/>
      </w:r>
      <w:r w:rsidR="002A60B8">
        <w:instrText xml:space="preserve"> SEQ Table \* ARABIC </w:instrText>
      </w:r>
      <w:r w:rsidR="002A60B8">
        <w:fldChar w:fldCharType="separate"/>
      </w:r>
      <w:r w:rsidR="002A60B8">
        <w:rPr>
          <w:noProof/>
        </w:rPr>
        <w:t>4</w:t>
      </w:r>
      <w:r w:rsidR="002A60B8">
        <w:fldChar w:fldCharType="end"/>
      </w:r>
      <w:r>
        <w:t xml:space="preserve"> Average Voltage based on readings from each mode</w:t>
      </w:r>
      <w:bookmarkEnd w:id="155"/>
    </w:p>
    <w:p w14:paraId="77DA03A1" w14:textId="77777777" w:rsidR="004915C1" w:rsidRDefault="004915C1" w:rsidP="004915C1">
      <w:pPr>
        <w:keepNext/>
        <w:jc w:val="center"/>
      </w:pPr>
      <w:r>
        <w:rPr>
          <w:noProof/>
        </w:rPr>
        <w:lastRenderedPageBreak/>
        <w:drawing>
          <wp:inline distT="0" distB="0" distL="0" distR="0" wp14:anchorId="6D07BC8A" wp14:editId="5CD8F816">
            <wp:extent cx="5505451" cy="3919539"/>
            <wp:effectExtent l="0" t="0" r="0" b="5080"/>
            <wp:docPr id="28" name="Chart 28">
              <a:extLst xmlns:a="http://schemas.openxmlformats.org/drawingml/2006/main">
                <a:ext uri="{FF2B5EF4-FFF2-40B4-BE49-F238E27FC236}">
                  <a16:creationId xmlns:a16="http://schemas.microsoft.com/office/drawing/2014/main" id="{DB0AE017-B43E-38A3-56ED-38750F461F8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01CA2EC7" w14:textId="54B8691C" w:rsidR="004915C1" w:rsidRDefault="004915C1" w:rsidP="004915C1">
      <w:pPr>
        <w:pStyle w:val="Caption"/>
      </w:pPr>
      <w:bookmarkStart w:id="156" w:name="_Toc104455653"/>
      <w:r>
        <w:t xml:space="preserve">Figure </w:t>
      </w:r>
      <w:r>
        <w:fldChar w:fldCharType="begin"/>
      </w:r>
      <w:r>
        <w:instrText xml:space="preserve"> SEQ Figure \* ARABIC </w:instrText>
      </w:r>
      <w:r>
        <w:fldChar w:fldCharType="separate"/>
      </w:r>
      <w:r w:rsidR="009E40CC">
        <w:rPr>
          <w:noProof/>
        </w:rPr>
        <w:t>44</w:t>
      </w:r>
      <w:r>
        <w:fldChar w:fldCharType="end"/>
      </w:r>
      <w:r>
        <w:t xml:space="preserve"> </w:t>
      </w:r>
      <w:r w:rsidRPr="004530FA">
        <w:t>Bar chart of average voltage based on mode</w:t>
      </w:r>
      <w:bookmarkEnd w:id="156"/>
    </w:p>
    <w:p w14:paraId="4471425D" w14:textId="1E565CCF" w:rsidR="004915C1" w:rsidRDefault="00D7524A" w:rsidP="00D7524A">
      <w:pPr>
        <w:pStyle w:val="Heading4"/>
      </w:pPr>
      <w:bookmarkStart w:id="157" w:name="_Toc104455593"/>
      <w:r>
        <w:t xml:space="preserve">4.6.2.5 </w:t>
      </w:r>
      <w:r w:rsidR="004915C1">
        <w:t>Features EMG signal based on EMG acquisition circuit</w:t>
      </w:r>
      <w:bookmarkEnd w:id="157"/>
    </w:p>
    <w:p w14:paraId="480BBADC" w14:textId="77777777" w:rsidR="004915C1" w:rsidRDefault="004915C1" w:rsidP="004915C1">
      <w:pPr>
        <w:keepNext/>
      </w:pPr>
      <w:r>
        <w:t xml:space="preserve">The three EMG acquisition circuit have different properties that provide different information on the EMG signal acquired from each circuit. The single differential circuit can acquire the raw EMG signal from the voltage of each electrode of the array with respect to a reference. It also can be used to create a monopolar multichannel as it can read the input of each of the array input electrodes which locate on different location on the arm biceps. The single differential detects most of the information inside the EMG signal, but it can have high noise as it is sensitive to common disturbance. The figure below </w:t>
      </w:r>
      <w:r>
        <w:lastRenderedPageBreak/>
        <w:t xml:space="preserve">shows the close-up EMG signal obtained from the single differential circuit when the muscle extraction is 100%. </w:t>
      </w:r>
    </w:p>
    <w:p w14:paraId="050C68EF" w14:textId="77777777" w:rsidR="004915C1" w:rsidRDefault="004915C1" w:rsidP="004915C1">
      <w:pPr>
        <w:keepNext/>
      </w:pPr>
    </w:p>
    <w:p w14:paraId="48225897" w14:textId="77777777" w:rsidR="004915C1" w:rsidRDefault="004915C1" w:rsidP="004915C1">
      <w:pPr>
        <w:keepNext/>
      </w:pPr>
      <w:r>
        <w:rPr>
          <w:noProof/>
        </w:rPr>
        <w:drawing>
          <wp:inline distT="0" distB="0" distL="0" distR="0" wp14:anchorId="0AB25669" wp14:editId="76A9BBA1">
            <wp:extent cx="5717801" cy="3033713"/>
            <wp:effectExtent l="0" t="0" r="16510" b="14605"/>
            <wp:docPr id="29" name="Chart 29">
              <a:extLst xmlns:a="http://schemas.openxmlformats.org/drawingml/2006/main">
                <a:ext uri="{FF2B5EF4-FFF2-40B4-BE49-F238E27FC236}">
                  <a16:creationId xmlns:a16="http://schemas.microsoft.com/office/drawing/2014/main" id="{AD2015EB-1BA5-48B8-8EC8-401A538FF16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68AD626F" w14:textId="15A465E1" w:rsidR="004915C1" w:rsidRDefault="004915C1" w:rsidP="004915C1">
      <w:pPr>
        <w:pStyle w:val="Caption"/>
      </w:pPr>
      <w:bookmarkStart w:id="158" w:name="_Toc104455654"/>
      <w:r>
        <w:t xml:space="preserve">Figure </w:t>
      </w:r>
      <w:r>
        <w:fldChar w:fldCharType="begin"/>
      </w:r>
      <w:r>
        <w:instrText xml:space="preserve"> SEQ Figure \* ARABIC </w:instrText>
      </w:r>
      <w:r>
        <w:fldChar w:fldCharType="separate"/>
      </w:r>
      <w:r w:rsidR="009E40CC">
        <w:rPr>
          <w:noProof/>
        </w:rPr>
        <w:t>45</w:t>
      </w:r>
      <w:r>
        <w:fldChar w:fldCharType="end"/>
      </w:r>
      <w:r>
        <w:t xml:space="preserve"> Close up EMG signal from single differential circuit (100% muscle extraction)</w:t>
      </w:r>
      <w:bookmarkEnd w:id="158"/>
    </w:p>
    <w:p w14:paraId="5EA62466" w14:textId="77777777" w:rsidR="004915C1" w:rsidRDefault="004915C1" w:rsidP="004915C1">
      <w:pPr>
        <w:keepNext/>
      </w:pPr>
      <w:r>
        <w:t xml:space="preserve">The bipolar measurement circuit provides the output of the set of differential amplifiers that is acquired by measuring the difference between the adjacent channels from two amplifiers. The circuit can reduce common property which can make identification of the innervation zone easier and reduce the end of fiber effect. The EMG signal obtained from bipolar measurement circuit can be seen as in figure below when the muscle extraction is 100%. </w:t>
      </w:r>
    </w:p>
    <w:p w14:paraId="26CF425C" w14:textId="77777777" w:rsidR="004915C1" w:rsidRPr="00691D77" w:rsidRDefault="004915C1" w:rsidP="004915C1"/>
    <w:p w14:paraId="78318D13" w14:textId="77777777" w:rsidR="004915C1" w:rsidRDefault="004915C1" w:rsidP="004915C1">
      <w:pPr>
        <w:keepNext/>
      </w:pPr>
      <w:r>
        <w:rPr>
          <w:noProof/>
        </w:rPr>
        <w:lastRenderedPageBreak/>
        <w:drawing>
          <wp:inline distT="0" distB="0" distL="0" distR="0" wp14:anchorId="6890063F" wp14:editId="784C9B57">
            <wp:extent cx="5680263" cy="3014664"/>
            <wp:effectExtent l="0" t="0" r="15875" b="14605"/>
            <wp:docPr id="30" name="Chart 30">
              <a:extLst xmlns:a="http://schemas.openxmlformats.org/drawingml/2006/main">
                <a:ext uri="{FF2B5EF4-FFF2-40B4-BE49-F238E27FC236}">
                  <a16:creationId xmlns:a16="http://schemas.microsoft.com/office/drawing/2014/main" id="{FC8E8718-D4C6-CBAC-B67B-7A41DAA8620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1FFE00F3" w14:textId="15C4C182" w:rsidR="004915C1" w:rsidRDefault="004915C1" w:rsidP="004915C1">
      <w:pPr>
        <w:pStyle w:val="Caption"/>
      </w:pPr>
      <w:bookmarkStart w:id="159" w:name="_Toc104455655"/>
      <w:r>
        <w:t xml:space="preserve">Figure </w:t>
      </w:r>
      <w:r>
        <w:fldChar w:fldCharType="begin"/>
      </w:r>
      <w:r>
        <w:instrText xml:space="preserve"> SEQ Figure \* ARABIC </w:instrText>
      </w:r>
      <w:r>
        <w:fldChar w:fldCharType="separate"/>
      </w:r>
      <w:r w:rsidR="009E40CC">
        <w:rPr>
          <w:noProof/>
        </w:rPr>
        <w:t>46</w:t>
      </w:r>
      <w:r>
        <w:fldChar w:fldCharType="end"/>
      </w:r>
      <w:r>
        <w:t xml:space="preserve"> </w:t>
      </w:r>
      <w:r w:rsidRPr="00673579">
        <w:t xml:space="preserve">Close up EMG signal from </w:t>
      </w:r>
      <w:r>
        <w:t>bipolar measurement</w:t>
      </w:r>
      <w:r w:rsidRPr="00673579">
        <w:t xml:space="preserve"> circuit (100% muscle extraction)</w:t>
      </w:r>
      <w:bookmarkEnd w:id="159"/>
    </w:p>
    <w:p w14:paraId="6E77253E" w14:textId="77777777" w:rsidR="004915C1" w:rsidRPr="00346E9F" w:rsidRDefault="004915C1" w:rsidP="004915C1">
      <w:r>
        <w:t>The double differential circuit allows double differential array of signals which it takes the different between adjacent of single differential channels. The circuit can reduce unwanted signal even further which can be used for estimating the velocity of the motor unit action potential (MUAP) which is affected by the presence of unwanted signals. The figure below shows the close-up EMG signal obtained from double differential circuit when 100% of muscle extraction is used.</w:t>
      </w:r>
    </w:p>
    <w:p w14:paraId="6BDCB9DA" w14:textId="77777777" w:rsidR="004915C1" w:rsidRDefault="004915C1" w:rsidP="004915C1">
      <w:pPr>
        <w:keepNext/>
      </w:pPr>
      <w:r>
        <w:rPr>
          <w:noProof/>
        </w:rPr>
        <w:lastRenderedPageBreak/>
        <w:drawing>
          <wp:inline distT="0" distB="0" distL="0" distR="0" wp14:anchorId="2DF04D7F" wp14:editId="76D9C265">
            <wp:extent cx="5670175" cy="3025589"/>
            <wp:effectExtent l="0" t="0" r="6985" b="3810"/>
            <wp:docPr id="31" name="Chart 31">
              <a:extLst xmlns:a="http://schemas.openxmlformats.org/drawingml/2006/main">
                <a:ext uri="{FF2B5EF4-FFF2-40B4-BE49-F238E27FC236}">
                  <a16:creationId xmlns:a16="http://schemas.microsoft.com/office/drawing/2014/main" id="{8B338A4E-E99F-4AAC-B44E-B988D6C77F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0DD2C3A1" w14:textId="1705878A" w:rsidR="004915C1" w:rsidRPr="004D41DA" w:rsidRDefault="004915C1" w:rsidP="004915C1">
      <w:pPr>
        <w:pStyle w:val="Caption"/>
      </w:pPr>
      <w:bookmarkStart w:id="160" w:name="_Toc104455656"/>
      <w:r>
        <w:t xml:space="preserve">Figure </w:t>
      </w:r>
      <w:r>
        <w:fldChar w:fldCharType="begin"/>
      </w:r>
      <w:r>
        <w:instrText xml:space="preserve"> SEQ Figure \* ARABIC </w:instrText>
      </w:r>
      <w:r>
        <w:fldChar w:fldCharType="separate"/>
      </w:r>
      <w:r w:rsidR="009E40CC">
        <w:rPr>
          <w:noProof/>
        </w:rPr>
        <w:t>47</w:t>
      </w:r>
      <w:r>
        <w:fldChar w:fldCharType="end"/>
      </w:r>
      <w:r>
        <w:t xml:space="preserve"> </w:t>
      </w:r>
      <w:r w:rsidRPr="00C66E32">
        <w:t xml:space="preserve">Close up EMG signal from </w:t>
      </w:r>
      <w:r>
        <w:t>double differential</w:t>
      </w:r>
      <w:r w:rsidRPr="00C66E32">
        <w:t xml:space="preserve"> circuit (100% muscle extraction)</w:t>
      </w:r>
      <w:bookmarkEnd w:id="160"/>
    </w:p>
    <w:p w14:paraId="69A7AC76" w14:textId="77777777" w:rsidR="004915C1" w:rsidRDefault="004915C1" w:rsidP="004915C1"/>
    <w:p w14:paraId="609014D0" w14:textId="4308919E" w:rsidR="004915C1" w:rsidRPr="00A512CE" w:rsidRDefault="00A512CE" w:rsidP="00A512CE">
      <w:pPr>
        <w:pStyle w:val="Heading2"/>
      </w:pPr>
      <w:bookmarkStart w:id="161" w:name="_Toc104455594"/>
      <w:r>
        <w:t xml:space="preserve">4.7 </w:t>
      </w:r>
      <w:r w:rsidR="004915C1" w:rsidRPr="00A512CE">
        <w:t>Chapter summary</w:t>
      </w:r>
      <w:bookmarkEnd w:id="161"/>
    </w:p>
    <w:p w14:paraId="01403649" w14:textId="24312D36" w:rsidR="00C92E54" w:rsidRDefault="004915C1" w:rsidP="004915C1">
      <w:pPr>
        <w:sectPr w:rsidR="00C92E54" w:rsidSect="00F540AF">
          <w:footerReference w:type="default" r:id="rId62"/>
          <w:pgSz w:w="11906" w:h="16838"/>
          <w:pgMar w:top="1701" w:right="1701" w:bottom="1701" w:left="1985" w:header="709" w:footer="709" w:gutter="0"/>
          <w:pgNumType w:start="1"/>
          <w:cols w:space="708"/>
          <w:docGrid w:linePitch="360"/>
        </w:sectPr>
      </w:pPr>
      <w:r>
        <w:t xml:space="preserve">This chapter addressed the characteristics of the three EMG acquisition circuits that are integrated into the PSoC 5LP CY8CKIT-059 microcontroller. The parameters of the components in the circuit are presented in this chapter. The location of the electrodes in the arm biceps and the percentage of muscle extraction are shown to explain the method of emitting the EMG signal from the muscle movement. The results from each EMG acquisition circuit based on the percentage of the muscle extraction are visualize into scatter line plot to </w:t>
      </w:r>
      <w:r w:rsidR="00382128">
        <w:t>analyse</w:t>
      </w:r>
      <w:r>
        <w:t xml:space="preserve"> the EMG signal data better. The features of the EMG signal from each EMG acquisition circuit are explained to compare the property of the EMG signal obtained when muscle is extracted 100%.</w:t>
      </w:r>
    </w:p>
    <w:p w14:paraId="0648ABBA" w14:textId="77777777" w:rsidR="004915C1" w:rsidRDefault="004915C1" w:rsidP="00AA0FBC">
      <w:pPr>
        <w:pStyle w:val="Heading1"/>
      </w:pPr>
      <w:bookmarkStart w:id="162" w:name="_Toc104455595"/>
      <w:r>
        <w:lastRenderedPageBreak/>
        <w:t>Chapter 5: Conclusion</w:t>
      </w:r>
      <w:bookmarkEnd w:id="162"/>
    </w:p>
    <w:p w14:paraId="2CF0BAAA" w14:textId="4F266C7C" w:rsidR="004915C1" w:rsidRDefault="001B432B" w:rsidP="001B432B">
      <w:pPr>
        <w:pStyle w:val="Heading2"/>
      </w:pPr>
      <w:bookmarkStart w:id="163" w:name="_Toc104455596"/>
      <w:r>
        <w:t xml:space="preserve">5.1 </w:t>
      </w:r>
      <w:r w:rsidR="004915C1">
        <w:t>Introduction</w:t>
      </w:r>
      <w:bookmarkEnd w:id="163"/>
    </w:p>
    <w:p w14:paraId="2A35D929" w14:textId="27217F94" w:rsidR="004915C1" w:rsidRDefault="004915C1" w:rsidP="004915C1">
      <w:r>
        <w:t xml:space="preserve">This chapter discusses the overall of the thesis that will validate the objectives of the study. This project aims to develop a low-cost multichannel front-end EMG acquisition device which will be an alternative solution for the person who want to measure the EMG signal affordably. The components chosen for this project are low-cost to cut the budget of building the EMG device which only cost RM 174.86 compared to the actual EMG machine that can cost </w:t>
      </w:r>
      <w:r w:rsidR="00300A17">
        <w:t>thousands</w:t>
      </w:r>
      <w:r>
        <w:t xml:space="preserve"> of ringgit. The project manages to propose a low-cost EMG device that can have three type of EMG acquisition circuit that enables multichannel features which are single differential circuit, bipolar measurement circuit and double differential circuit. The main EMG acquisition circuit is designed to integrate the three EMG acquisition circuit into one main circuit which the three circuits will be switched based on the mode assigned to each of them. This enables to reduce the bulky of the EMG device as three circuits are combined into one circuit and reduce the components used in the circuit. The serial software allows the user to monitor the EMG signal reading in real-time and display the EMG signal value that can be saved into Microsoft Excel for data collection and data visualization. The scatter line plot can be used to visualize the EMG signal to help the user to observe the muscle activity and </w:t>
      </w:r>
      <w:r w:rsidR="00C84D31">
        <w:t>analyse</w:t>
      </w:r>
      <w:r>
        <w:t xml:space="preserve"> the pattern for diagnosis. This chapter also contains the recommendation for further improvement to give ideas to the reader to get better understanding on how to improve the EMG device in the future to develop greater performance of the low-cost multichannel device.</w:t>
      </w:r>
    </w:p>
    <w:p w14:paraId="6ED8C5B8" w14:textId="77777777" w:rsidR="004915C1" w:rsidRDefault="004915C1" w:rsidP="004915C1"/>
    <w:p w14:paraId="0D261D28" w14:textId="7A5638BE" w:rsidR="004915C1" w:rsidRDefault="001B432B" w:rsidP="001B432B">
      <w:pPr>
        <w:pStyle w:val="Heading2"/>
      </w:pPr>
      <w:bookmarkStart w:id="164" w:name="_Toc104455597"/>
      <w:r>
        <w:t xml:space="preserve">5.2 </w:t>
      </w:r>
      <w:r w:rsidR="004915C1">
        <w:t>Recommendations</w:t>
      </w:r>
      <w:bookmarkEnd w:id="164"/>
    </w:p>
    <w:p w14:paraId="510C883A" w14:textId="58CBCF47" w:rsidR="004915C1" w:rsidRDefault="004915C1" w:rsidP="004915C1">
      <w:r>
        <w:t>Despite the achievement of all objectives, there are still further improvements that can be done to fill the gaps and rooms in this project. The system must always be improved and innovated to ensure it can have better performance and improve user experience by providing high performance results and useful features.</w:t>
      </w:r>
    </w:p>
    <w:p w14:paraId="68D2E712" w14:textId="590942F0" w:rsidR="004915C1" w:rsidRDefault="001B432B" w:rsidP="001B432B">
      <w:pPr>
        <w:pStyle w:val="Heading3"/>
      </w:pPr>
      <w:bookmarkStart w:id="165" w:name="_Toc104455598"/>
      <w:r>
        <w:lastRenderedPageBreak/>
        <w:t xml:space="preserve">5.2.1 </w:t>
      </w:r>
      <w:r w:rsidR="004915C1">
        <w:t>Develop a custom serial software</w:t>
      </w:r>
      <w:bookmarkEnd w:id="165"/>
    </w:p>
    <w:p w14:paraId="7DF77ABF" w14:textId="77777777" w:rsidR="004915C1" w:rsidRDefault="004915C1" w:rsidP="004915C1">
      <w:r>
        <w:t>The serial software that is used for this project can display the value and plot the graph in real-time. However, the data displayed is limited to 10000 number of samples which if the previous samples that exceed the limit number will be cleared. This means the serial software can only shows the data in the limit of 10000 samples which will be a disadvantage as the ADC component in this project uses very high conversion rate and it will miss a lot of history data. The serial software should be able to display and keep the old data while remains stable when the EMG device is running.</w:t>
      </w:r>
    </w:p>
    <w:p w14:paraId="1A2CF018" w14:textId="77777777" w:rsidR="004915C1" w:rsidRDefault="004915C1" w:rsidP="004915C1"/>
    <w:p w14:paraId="49038230" w14:textId="37A6365E" w:rsidR="004915C1" w:rsidRDefault="001B432B" w:rsidP="001B432B">
      <w:pPr>
        <w:pStyle w:val="Heading3"/>
      </w:pPr>
      <w:bookmarkStart w:id="166" w:name="_Toc104455599"/>
      <w:r>
        <w:t xml:space="preserve">5.2.2 </w:t>
      </w:r>
      <w:r w:rsidR="004915C1">
        <w:t>Optimize the configuration of the EMG acquisition circuit</w:t>
      </w:r>
      <w:bookmarkEnd w:id="166"/>
    </w:p>
    <w:p w14:paraId="26A6517E" w14:textId="77777777" w:rsidR="004915C1" w:rsidRDefault="004915C1" w:rsidP="004915C1">
      <w:r>
        <w:t>The EMG acquisition circuit can still be optimized with better configurations as the current project only uses the configurations that are suggested by the reference book. The configurations of the components in the EMG device can be experimented with other configurations to compare the performance of the EMG device and find the most suitable settings that suit with the specifications of the EMG device. One of components that can be added into the circuit to improve the system is adding low pass filter and high pass filter which will limit the output in a certain range to reduce noise and unwanted signal.</w:t>
      </w:r>
    </w:p>
    <w:p w14:paraId="04A81F0B" w14:textId="77777777" w:rsidR="004915C1" w:rsidRDefault="004915C1" w:rsidP="004915C1"/>
    <w:p w14:paraId="40BB8FCF" w14:textId="0EDE4CEF" w:rsidR="004915C1" w:rsidRDefault="001B432B" w:rsidP="001B432B">
      <w:pPr>
        <w:pStyle w:val="Heading3"/>
      </w:pPr>
      <w:bookmarkStart w:id="167" w:name="_Toc104455600"/>
      <w:r>
        <w:t xml:space="preserve">5.2.3 </w:t>
      </w:r>
      <w:r w:rsidR="004915C1">
        <w:t>Implement Internet of Things (IoT)</w:t>
      </w:r>
      <w:bookmarkEnd w:id="167"/>
    </w:p>
    <w:p w14:paraId="7688D57B" w14:textId="77777777" w:rsidR="004915C1" w:rsidRDefault="004915C1" w:rsidP="004915C1">
      <w:r>
        <w:t xml:space="preserve">The internet of things can offer massive improvement to the device on the data storing, and monitoring as it can send the data obtained from a device into the connected cloud which provide large storage which it can be integrated with another device. The EMG device can transfer the data wirelessly through internet connection to the cloud storage and the user can view the data through other device like laptop or smartphone anywhere if there is excellent internet connection. The microcontroller can be upgraded by adding Wi-Fi module or use a microcontroller that already has in-built Wi-Fi module. The IoT elements can improve user experience as it can make the device portable, and it can </w:t>
      </w:r>
      <w:r>
        <w:lastRenderedPageBreak/>
        <w:t>integrate with other useful features like implementing machine learning model that can create a feature that help improving the data analysis and detection.</w:t>
      </w:r>
    </w:p>
    <w:p w14:paraId="7A72D55A" w14:textId="77777777" w:rsidR="004915C1" w:rsidRDefault="004915C1" w:rsidP="004915C1"/>
    <w:p w14:paraId="226FDFB3" w14:textId="15220DB9" w:rsidR="004915C1" w:rsidRDefault="001B432B" w:rsidP="001B432B">
      <w:pPr>
        <w:pStyle w:val="Heading2"/>
      </w:pPr>
      <w:bookmarkStart w:id="168" w:name="_Toc104455601"/>
      <w:r>
        <w:t xml:space="preserve">5.3 </w:t>
      </w:r>
      <w:r w:rsidR="004915C1">
        <w:t>Chapter summary</w:t>
      </w:r>
      <w:bookmarkEnd w:id="168"/>
    </w:p>
    <w:p w14:paraId="3BC41748" w14:textId="7A9D968B" w:rsidR="00476148" w:rsidRDefault="004915C1" w:rsidP="004915C1">
      <w:pPr>
        <w:sectPr w:rsidR="00476148" w:rsidSect="00F540AF">
          <w:pgSz w:w="11906" w:h="16838"/>
          <w:pgMar w:top="1701" w:right="1701" w:bottom="1701" w:left="1985" w:header="709" w:footer="709" w:gutter="0"/>
          <w:pgNumType w:start="1"/>
          <w:cols w:space="708"/>
          <w:docGrid w:linePitch="360"/>
        </w:sectPr>
      </w:pPr>
      <w:r>
        <w:t>In conclusion, the study of the development of a low-cost low-profile multichannel front-end EMG acquisition device has developed a prototype of low-cost multichannel EMG device using PSoC 5LP CY8CKIT-059 microcontroller that connected to four electrodes which can detect EMG signal using three type of EMG acquisition circuits which are single differential circuit, bipolar measurement circuit and double differential circuit. The data collected are based on the percentage of the muscle extraction of 0%, 50% and 100%. The results obtained from the EMG signal shows the voltage value increases when the percentage of muscle extraction increases. The EMG signal obtained from each EMG circuit also show different pattern and property. Overall, the research is considered as successful because it can achieve three objectives which to develop a low-cost multichannel EMG device, build the EMG acquisition circuits into one main circuit to reduce the size of the circuit and add a real time monitoring system which it can display the EMG signal value and plot the EMG signal in real-time. The recommendations for improvement are also included in this chapter to give ideas for further study to improve the EMG device</w:t>
      </w:r>
    </w:p>
    <w:p w14:paraId="182647FA" w14:textId="04B3E157" w:rsidR="00972896" w:rsidRDefault="00972896" w:rsidP="00476148">
      <w:pPr>
        <w:pStyle w:val="Heading1"/>
      </w:pPr>
      <w:bookmarkStart w:id="169" w:name="_Toc104455602"/>
      <w:r w:rsidRPr="00972896">
        <w:lastRenderedPageBreak/>
        <w:t>REFERENCES</w:t>
      </w:r>
      <w:bookmarkEnd w:id="169"/>
    </w:p>
    <w:p w14:paraId="3B4D6A0E" w14:textId="77777777" w:rsidR="00E96A88" w:rsidRPr="00E96A88" w:rsidRDefault="00E96A88" w:rsidP="00A31F81"/>
    <w:p w14:paraId="2E2FF2A6" w14:textId="604F147C" w:rsidR="00F6786B" w:rsidRPr="00F6786B" w:rsidRDefault="00E65DCA" w:rsidP="00A31F81">
      <w:pPr>
        <w:rPr>
          <w:noProof/>
        </w:rPr>
      </w:pPr>
      <w:r>
        <w:fldChar w:fldCharType="begin" w:fldLock="1"/>
      </w:r>
      <w:r>
        <w:instrText xml:space="preserve">ADDIN Mendeley Bibliography CSL_BIBLIOGRAPHY </w:instrText>
      </w:r>
      <w:r>
        <w:fldChar w:fldCharType="separate"/>
      </w:r>
      <w:r w:rsidR="00F6786B" w:rsidRPr="00F6786B">
        <w:rPr>
          <w:noProof/>
        </w:rPr>
        <w:t>[1]</w:t>
      </w:r>
      <w:r w:rsidR="00F6786B" w:rsidRPr="00F6786B">
        <w:rPr>
          <w:noProof/>
        </w:rPr>
        <w:tab/>
        <w:t xml:space="preserve">S. W. Yuk, I. H. Hwang, H. R. Cho, and S. G. Park, “A study on an EMG sensor with high gain and low noise for measuring human muscular movement patterns for smart healthcare,” </w:t>
      </w:r>
      <w:r w:rsidR="00F6786B" w:rsidRPr="00F6786B">
        <w:rPr>
          <w:i/>
          <w:iCs/>
          <w:noProof/>
        </w:rPr>
        <w:t>Micromachines</w:t>
      </w:r>
      <w:r w:rsidR="00F6786B" w:rsidRPr="00F6786B">
        <w:rPr>
          <w:noProof/>
        </w:rPr>
        <w:t>, vol. 9, no. 11, 2018, doi: 10.3390/mi9110555.</w:t>
      </w:r>
    </w:p>
    <w:p w14:paraId="007C9C6E" w14:textId="77777777" w:rsidR="00F6786B" w:rsidRPr="00F6786B" w:rsidRDefault="00F6786B" w:rsidP="00A31F81">
      <w:pPr>
        <w:rPr>
          <w:noProof/>
        </w:rPr>
      </w:pPr>
      <w:r w:rsidRPr="00F6786B">
        <w:rPr>
          <w:noProof/>
        </w:rPr>
        <w:t>[2]</w:t>
      </w:r>
      <w:r w:rsidRPr="00F6786B">
        <w:rPr>
          <w:noProof/>
        </w:rPr>
        <w:tab/>
        <w:t xml:space="preserve">M. Kazamel and P. P. Warren, “History of electromyography and nerve conduction studies: A tribute to the founding fathers,” </w:t>
      </w:r>
      <w:r w:rsidRPr="00F6786B">
        <w:rPr>
          <w:i/>
          <w:iCs/>
          <w:noProof/>
        </w:rPr>
        <w:t>J. Clin. Neurosci.</w:t>
      </w:r>
      <w:r w:rsidRPr="00F6786B">
        <w:rPr>
          <w:noProof/>
        </w:rPr>
        <w:t>, vol. 43, pp. 54–60, 2017, doi: 10.1016/j.jocn.2017.05.018.</w:t>
      </w:r>
    </w:p>
    <w:p w14:paraId="4789DE6F" w14:textId="77777777" w:rsidR="00F6786B" w:rsidRPr="00F6786B" w:rsidRDefault="00F6786B" w:rsidP="00A31F81">
      <w:pPr>
        <w:rPr>
          <w:noProof/>
        </w:rPr>
      </w:pPr>
      <w:r w:rsidRPr="00F6786B">
        <w:rPr>
          <w:noProof/>
        </w:rPr>
        <w:t>[3]</w:t>
      </w:r>
      <w:r w:rsidRPr="00F6786B">
        <w:rPr>
          <w:noProof/>
        </w:rPr>
        <w:tab/>
        <w:t xml:space="preserve">I. Elamvazuthi, N. H. X. Duy, Z. Ali, S. W. Su, M. K. A. A. Khan, and S. Parasuraman, “Electromyography (EMG) based Classification of Neuromuscular Disorders using Multi-Layer Perceptron,” </w:t>
      </w:r>
      <w:r w:rsidRPr="00F6786B">
        <w:rPr>
          <w:i/>
          <w:iCs/>
          <w:noProof/>
        </w:rPr>
        <w:t>Procedia Comput. Sci.</w:t>
      </w:r>
      <w:r w:rsidRPr="00F6786B">
        <w:rPr>
          <w:noProof/>
        </w:rPr>
        <w:t>, vol. 76, no. Iris, pp. 223–228, 2015, doi: 10.1016/j.procs.2015.12.346.</w:t>
      </w:r>
    </w:p>
    <w:p w14:paraId="0F272431" w14:textId="77777777" w:rsidR="00F6786B" w:rsidRPr="00F6786B" w:rsidRDefault="00F6786B" w:rsidP="00A31F81">
      <w:pPr>
        <w:rPr>
          <w:noProof/>
        </w:rPr>
      </w:pPr>
      <w:r w:rsidRPr="00F6786B">
        <w:rPr>
          <w:noProof/>
        </w:rPr>
        <w:t>[4]</w:t>
      </w:r>
      <w:r w:rsidRPr="00F6786B">
        <w:rPr>
          <w:noProof/>
        </w:rPr>
        <w:tab/>
        <w:t xml:space="preserve">I. A. R. Da Silva, E. C. B. F. Dos Santos, E. M. Carvalho, and D. O. Dantas, “Low cost hardware and software platform for multichannel surface electromyography,” </w:t>
      </w:r>
      <w:r w:rsidRPr="00F6786B">
        <w:rPr>
          <w:i/>
          <w:iCs/>
          <w:noProof/>
        </w:rPr>
        <w:t>Proc. - IEEE Symp. Comput. Commun.</w:t>
      </w:r>
      <w:r w:rsidRPr="00F6786B">
        <w:rPr>
          <w:noProof/>
        </w:rPr>
        <w:t>, vol. 2018-June, no. May 2020, pp. 1114–1119, 2018, doi: 10.1109/ISCC.2018.8538663.</w:t>
      </w:r>
    </w:p>
    <w:p w14:paraId="6BA41EE6" w14:textId="77777777" w:rsidR="00F6786B" w:rsidRPr="00F6786B" w:rsidRDefault="00F6786B" w:rsidP="00A31F81">
      <w:pPr>
        <w:rPr>
          <w:noProof/>
        </w:rPr>
      </w:pPr>
      <w:r w:rsidRPr="00F6786B">
        <w:rPr>
          <w:noProof/>
        </w:rPr>
        <w:t>[5]</w:t>
      </w:r>
      <w:r w:rsidRPr="00F6786B">
        <w:rPr>
          <w:noProof/>
        </w:rPr>
        <w:tab/>
        <w:t xml:space="preserve">J. Fu, J. Chen, Y. Shi, and Y. Li, “Design of a low-cost wireless surface EMG acquisition system,” </w:t>
      </w:r>
      <w:r w:rsidRPr="00F6786B">
        <w:rPr>
          <w:i/>
          <w:iCs/>
          <w:noProof/>
        </w:rPr>
        <w:t>Int. IEEE/EMBS Conf. Neural Eng. NER</w:t>
      </w:r>
      <w:r w:rsidRPr="00F6786B">
        <w:rPr>
          <w:noProof/>
        </w:rPr>
        <w:t>, pp. 699–702, 2013, doi: 10.1109/NER.2013.6696030.</w:t>
      </w:r>
    </w:p>
    <w:p w14:paraId="1242591D" w14:textId="77777777" w:rsidR="00F6786B" w:rsidRPr="00F6786B" w:rsidRDefault="00F6786B" w:rsidP="00A31F81">
      <w:pPr>
        <w:rPr>
          <w:noProof/>
        </w:rPr>
      </w:pPr>
      <w:r w:rsidRPr="00F6786B">
        <w:rPr>
          <w:noProof/>
        </w:rPr>
        <w:t>[6]</w:t>
      </w:r>
      <w:r w:rsidRPr="00F6786B">
        <w:rPr>
          <w:noProof/>
        </w:rPr>
        <w:tab/>
        <w:t xml:space="preserve">V. Chandrasekhar, V. Vazhayil, and M. Rao, “Design of a real time portable low-cost multi-channel surface electromyography system to aid neuromuscular disorder and post stroke rehabilitation patients,” </w:t>
      </w:r>
      <w:r w:rsidRPr="00F6786B">
        <w:rPr>
          <w:i/>
          <w:iCs/>
          <w:noProof/>
        </w:rPr>
        <w:t>Proc. Annu. Int. Conf. IEEE Eng. Med. Biol. Soc. EMBS</w:t>
      </w:r>
      <w:r w:rsidRPr="00F6786B">
        <w:rPr>
          <w:noProof/>
        </w:rPr>
        <w:t>, vol. 2020-July, pp. 4138–4142, 2020, doi: 10.1109/EMBC44109.2020.9176058.</w:t>
      </w:r>
    </w:p>
    <w:p w14:paraId="1661753F" w14:textId="77777777" w:rsidR="00F6786B" w:rsidRPr="00F6786B" w:rsidRDefault="00F6786B" w:rsidP="00A31F81">
      <w:pPr>
        <w:rPr>
          <w:noProof/>
        </w:rPr>
      </w:pPr>
      <w:r w:rsidRPr="00F6786B">
        <w:rPr>
          <w:noProof/>
        </w:rPr>
        <w:t>[7]</w:t>
      </w:r>
      <w:r w:rsidRPr="00F6786B">
        <w:rPr>
          <w:noProof/>
        </w:rPr>
        <w:tab/>
        <w:t xml:space="preserve">B. Koushik </w:t>
      </w:r>
      <w:r w:rsidRPr="00F6786B">
        <w:rPr>
          <w:i/>
          <w:iCs/>
          <w:noProof/>
        </w:rPr>
        <w:t>et al.</w:t>
      </w:r>
      <w:r w:rsidRPr="00F6786B">
        <w:rPr>
          <w:noProof/>
        </w:rPr>
        <w:t xml:space="preserve">, “Signal Condition and Acquisition System for a Low Cost EMG Based Prosthetic Hand,” </w:t>
      </w:r>
      <w:r w:rsidRPr="00F6786B">
        <w:rPr>
          <w:i/>
          <w:iCs/>
          <w:noProof/>
        </w:rPr>
        <w:t>Lect. Notes Networks Syst.</w:t>
      </w:r>
      <w:r w:rsidRPr="00F6786B">
        <w:rPr>
          <w:noProof/>
        </w:rPr>
        <w:t>, vol. 5, pp. 363–371, 2017, doi: 10.1007/978-981-10-3226-4_37.</w:t>
      </w:r>
    </w:p>
    <w:p w14:paraId="33DB9ED8" w14:textId="77777777" w:rsidR="00F6786B" w:rsidRPr="00F6786B" w:rsidRDefault="00F6786B" w:rsidP="00A31F81">
      <w:pPr>
        <w:rPr>
          <w:noProof/>
        </w:rPr>
      </w:pPr>
      <w:r w:rsidRPr="00F6786B">
        <w:rPr>
          <w:noProof/>
        </w:rPr>
        <w:lastRenderedPageBreak/>
        <w:t>[8]</w:t>
      </w:r>
      <w:r w:rsidRPr="00F6786B">
        <w:rPr>
          <w:noProof/>
        </w:rPr>
        <w:tab/>
        <w:t xml:space="preserve">R. J. Monti, R. R. Roy, and V. R. Edgerton, “Role of motor unit structure in defining function,” </w:t>
      </w:r>
      <w:r w:rsidRPr="00F6786B">
        <w:rPr>
          <w:i/>
          <w:iCs/>
          <w:noProof/>
        </w:rPr>
        <w:t>Muscle Nerve</w:t>
      </w:r>
      <w:r w:rsidRPr="00F6786B">
        <w:rPr>
          <w:noProof/>
        </w:rPr>
        <w:t>, vol. 24, no. 7, pp. 848–866, 2001, doi: 10.1002/mus.1083.abs.</w:t>
      </w:r>
    </w:p>
    <w:p w14:paraId="0B699DB6" w14:textId="77777777" w:rsidR="00F6786B" w:rsidRPr="00F6786B" w:rsidRDefault="00F6786B" w:rsidP="00A31F81">
      <w:pPr>
        <w:rPr>
          <w:noProof/>
        </w:rPr>
      </w:pPr>
      <w:r w:rsidRPr="00F6786B">
        <w:rPr>
          <w:noProof/>
        </w:rPr>
        <w:t>[9]</w:t>
      </w:r>
      <w:r w:rsidRPr="00F6786B">
        <w:rPr>
          <w:noProof/>
        </w:rPr>
        <w:tab/>
        <w:t>R. Merletti and P. A. Parker, Electromyography Physiology, Engineering and Noninvasive Applications, vol. 148. 2004.</w:t>
      </w:r>
    </w:p>
    <w:p w14:paraId="6DD40F67" w14:textId="77777777" w:rsidR="00F6786B" w:rsidRPr="00F6786B" w:rsidRDefault="00F6786B" w:rsidP="00A31F81">
      <w:pPr>
        <w:rPr>
          <w:noProof/>
        </w:rPr>
      </w:pPr>
      <w:r w:rsidRPr="00F6786B">
        <w:rPr>
          <w:noProof/>
        </w:rPr>
        <w:t>[10]</w:t>
      </w:r>
      <w:r w:rsidRPr="00F6786B">
        <w:rPr>
          <w:noProof/>
        </w:rPr>
        <w:tab/>
        <w:t xml:space="preserve">F. Sandbrink and E. Culcea, “Motor Unit Recruitment in EMG,” </w:t>
      </w:r>
      <w:r w:rsidRPr="00F6786B">
        <w:rPr>
          <w:i/>
          <w:iCs/>
          <w:noProof/>
        </w:rPr>
        <w:t>Electromyogr. Nerve Conduct. Stud.</w:t>
      </w:r>
      <w:r w:rsidRPr="00F6786B">
        <w:rPr>
          <w:noProof/>
        </w:rPr>
        <w:t>, pp. 1–10, 2010, [Online]. Available: http://emedicine.medscape.com/article/1141359-overview.</w:t>
      </w:r>
    </w:p>
    <w:p w14:paraId="7B5FDCC6" w14:textId="77777777" w:rsidR="00F6786B" w:rsidRPr="00F6786B" w:rsidRDefault="00F6786B" w:rsidP="00A31F81">
      <w:pPr>
        <w:rPr>
          <w:noProof/>
        </w:rPr>
      </w:pPr>
      <w:r w:rsidRPr="00F6786B">
        <w:rPr>
          <w:noProof/>
        </w:rPr>
        <w:t>[11]</w:t>
      </w:r>
      <w:r w:rsidRPr="00F6786B">
        <w:rPr>
          <w:noProof/>
        </w:rPr>
        <w:tab/>
        <w:t xml:space="preserve">G. Kamen and D. A.Gabriel, </w:t>
      </w:r>
      <w:r w:rsidRPr="00F6786B">
        <w:rPr>
          <w:i/>
          <w:iCs/>
          <w:noProof/>
        </w:rPr>
        <w:t>Essentials of Electromyography</w:t>
      </w:r>
      <w:r w:rsidRPr="00F6786B">
        <w:rPr>
          <w:noProof/>
        </w:rPr>
        <w:t>, vol. 148. 2010.</w:t>
      </w:r>
    </w:p>
    <w:p w14:paraId="27A58999" w14:textId="77777777" w:rsidR="00F6786B" w:rsidRPr="00F6786B" w:rsidRDefault="00F6786B" w:rsidP="00A31F81">
      <w:pPr>
        <w:rPr>
          <w:noProof/>
        </w:rPr>
      </w:pPr>
      <w:r w:rsidRPr="00F6786B">
        <w:rPr>
          <w:noProof/>
        </w:rPr>
        <w:t>[12]</w:t>
      </w:r>
      <w:r w:rsidRPr="00F6786B">
        <w:rPr>
          <w:noProof/>
        </w:rPr>
        <w:tab/>
        <w:t xml:space="preserve">J. G. Betts </w:t>
      </w:r>
      <w:r w:rsidRPr="00F6786B">
        <w:rPr>
          <w:i/>
          <w:iCs/>
          <w:noProof/>
        </w:rPr>
        <w:t>et al.</w:t>
      </w:r>
      <w:r w:rsidRPr="00F6786B">
        <w:rPr>
          <w:noProof/>
        </w:rPr>
        <w:t>, “Anatomy and physiology.” 2017.</w:t>
      </w:r>
    </w:p>
    <w:p w14:paraId="149C7B31" w14:textId="77777777" w:rsidR="00F6786B" w:rsidRPr="00F6786B" w:rsidRDefault="00F6786B" w:rsidP="00A31F81">
      <w:pPr>
        <w:rPr>
          <w:noProof/>
        </w:rPr>
      </w:pPr>
      <w:r w:rsidRPr="00F6786B">
        <w:rPr>
          <w:noProof/>
        </w:rPr>
        <w:t>[13]</w:t>
      </w:r>
      <w:r w:rsidRPr="00F6786B">
        <w:rPr>
          <w:noProof/>
        </w:rPr>
        <w:tab/>
        <w:t xml:space="preserve">M. Aliabadi, F. Hiroki, Y. Kota, A. Kazuyuki, M. Tota, and M. Naoaki, “Analysis of end-plate using multi-channel surface EMG,” </w:t>
      </w:r>
      <w:r w:rsidRPr="00F6786B">
        <w:rPr>
          <w:i/>
          <w:iCs/>
          <w:noProof/>
        </w:rPr>
        <w:t>Artif. Life Robot.</w:t>
      </w:r>
      <w:r w:rsidRPr="00F6786B">
        <w:rPr>
          <w:noProof/>
        </w:rPr>
        <w:t>, vol. 0, no. 0, p. 0, 2019, doi: 10.1007/s10015-019-00531-3.</w:t>
      </w:r>
    </w:p>
    <w:p w14:paraId="522EBAA6" w14:textId="77777777" w:rsidR="00F6786B" w:rsidRPr="00F6786B" w:rsidRDefault="00F6786B" w:rsidP="00A31F81">
      <w:pPr>
        <w:rPr>
          <w:noProof/>
        </w:rPr>
      </w:pPr>
      <w:r w:rsidRPr="00F6786B">
        <w:rPr>
          <w:noProof/>
        </w:rPr>
        <w:t>[14]</w:t>
      </w:r>
      <w:r w:rsidRPr="00F6786B">
        <w:rPr>
          <w:noProof/>
        </w:rPr>
        <w:tab/>
        <w:t xml:space="preserve">H. Ramroop and R. Cruz, “Electrodiagnostic Evaluation Of Motor Neuron Disease,” </w:t>
      </w:r>
      <w:r w:rsidRPr="00F6786B">
        <w:rPr>
          <w:i/>
          <w:iCs/>
          <w:noProof/>
        </w:rPr>
        <w:t>StatPearls</w:t>
      </w:r>
      <w:r w:rsidRPr="00F6786B">
        <w:rPr>
          <w:noProof/>
        </w:rPr>
        <w:t>, Jul. 2021, Accessed: Sep. 10, 2021. [Online]. Available: https://www.ncbi.nlm.nih.gov/books/NBK563178/.</w:t>
      </w:r>
    </w:p>
    <w:p w14:paraId="65BB66D1" w14:textId="77777777" w:rsidR="00F6786B" w:rsidRPr="00F6786B" w:rsidRDefault="00F6786B" w:rsidP="00A31F81">
      <w:pPr>
        <w:rPr>
          <w:noProof/>
        </w:rPr>
      </w:pPr>
      <w:r w:rsidRPr="00F6786B">
        <w:rPr>
          <w:noProof/>
        </w:rPr>
        <w:t>[15]</w:t>
      </w:r>
      <w:r w:rsidRPr="00F6786B">
        <w:rPr>
          <w:noProof/>
        </w:rPr>
        <w:tab/>
        <w:t xml:space="preserve">C. Gans and F. de Vree, “Functional bases of fiber length and angulation in muscle,” </w:t>
      </w:r>
      <w:r w:rsidRPr="00F6786B">
        <w:rPr>
          <w:i/>
          <w:iCs/>
          <w:noProof/>
        </w:rPr>
        <w:t>J. Morphol.</w:t>
      </w:r>
      <w:r w:rsidRPr="00F6786B">
        <w:rPr>
          <w:noProof/>
        </w:rPr>
        <w:t>, vol. 192, no. 1, pp. 63–85, 1987, doi: 10.1002/jmor.1051920106.</w:t>
      </w:r>
    </w:p>
    <w:p w14:paraId="61644B12" w14:textId="77777777" w:rsidR="00F6786B" w:rsidRPr="00F6786B" w:rsidRDefault="00F6786B" w:rsidP="00A31F81">
      <w:pPr>
        <w:rPr>
          <w:noProof/>
        </w:rPr>
      </w:pPr>
      <w:r w:rsidRPr="00F6786B">
        <w:rPr>
          <w:noProof/>
        </w:rPr>
        <w:t>[16]</w:t>
      </w:r>
      <w:r w:rsidRPr="00F6786B">
        <w:rPr>
          <w:noProof/>
        </w:rPr>
        <w:tab/>
        <w:t>M. I. Heron and F. J. R. Richmond, “In</w:t>
      </w:r>
      <w:r w:rsidRPr="00F6786B">
        <w:rPr>
          <w:rFonts w:ascii="Cambria Math" w:hAnsi="Cambria Math" w:cs="Cambria Math"/>
          <w:noProof/>
        </w:rPr>
        <w:t>‐</w:t>
      </w:r>
      <w:r w:rsidRPr="00F6786B">
        <w:rPr>
          <w:noProof/>
        </w:rPr>
        <w:t xml:space="preserve">series fiber architecture in long human muscles,” </w:t>
      </w:r>
      <w:r w:rsidRPr="00F6786B">
        <w:rPr>
          <w:i/>
          <w:iCs/>
          <w:noProof/>
        </w:rPr>
        <w:t>J. Morphol.</w:t>
      </w:r>
      <w:r w:rsidRPr="00F6786B">
        <w:rPr>
          <w:noProof/>
        </w:rPr>
        <w:t>, vol. 216, no. 1, pp. 35–45, 1993, doi: 10.1002/jmor.1052160106.</w:t>
      </w:r>
    </w:p>
    <w:p w14:paraId="5FA0E800" w14:textId="77777777" w:rsidR="00F6786B" w:rsidRPr="00F6786B" w:rsidRDefault="00F6786B" w:rsidP="00A31F81">
      <w:pPr>
        <w:rPr>
          <w:noProof/>
        </w:rPr>
      </w:pPr>
      <w:r w:rsidRPr="00F6786B">
        <w:rPr>
          <w:noProof/>
        </w:rPr>
        <w:t>[17]</w:t>
      </w:r>
      <w:r w:rsidRPr="00F6786B">
        <w:rPr>
          <w:noProof/>
        </w:rPr>
        <w:tab/>
        <w:t xml:space="preserve">J. Polgar, M. A. Johnson, D. Weightman, and D. Appleton, “Data on fibre size in thirty-six human muscles. An autopsy study,” </w:t>
      </w:r>
      <w:r w:rsidRPr="00F6786B">
        <w:rPr>
          <w:i/>
          <w:iCs/>
          <w:noProof/>
        </w:rPr>
        <w:t>J. Neurol. Sci.</w:t>
      </w:r>
      <w:r w:rsidRPr="00F6786B">
        <w:rPr>
          <w:noProof/>
        </w:rPr>
        <w:t>, vol. 19, no. 3, pp. 307–318, 1973, doi: 10.1016/0022-510X(73)90094-4.</w:t>
      </w:r>
    </w:p>
    <w:p w14:paraId="3AF12882" w14:textId="77777777" w:rsidR="00F6786B" w:rsidRPr="00F6786B" w:rsidRDefault="00F6786B" w:rsidP="00A31F81">
      <w:pPr>
        <w:rPr>
          <w:noProof/>
        </w:rPr>
      </w:pPr>
      <w:r w:rsidRPr="00F6786B">
        <w:rPr>
          <w:noProof/>
        </w:rPr>
        <w:t>[18]</w:t>
      </w:r>
      <w:r w:rsidRPr="00F6786B">
        <w:rPr>
          <w:noProof/>
        </w:rPr>
        <w:tab/>
        <w:t xml:space="preserve">N. G. Blanksma, T. M. G. J. Van Eijden, L. J. Van Ruijven, and W. A. Weijs, “Electromyographic heterogeneity in the human temporalis and </w:t>
      </w:r>
      <w:r w:rsidRPr="00F6786B">
        <w:rPr>
          <w:noProof/>
        </w:rPr>
        <w:lastRenderedPageBreak/>
        <w:t xml:space="preserve">masseter muscles during dynamic tasks guided by visual feedback,” </w:t>
      </w:r>
      <w:r w:rsidRPr="00F6786B">
        <w:rPr>
          <w:i/>
          <w:iCs/>
          <w:noProof/>
        </w:rPr>
        <w:t>J. Dent. Res.</w:t>
      </w:r>
      <w:r w:rsidRPr="00F6786B">
        <w:rPr>
          <w:noProof/>
        </w:rPr>
        <w:t>, vol. 76, no. 1, pp. 542–551, 1997, doi: 10.1177/00220345970760010401.</w:t>
      </w:r>
    </w:p>
    <w:p w14:paraId="50ABDB44" w14:textId="77777777" w:rsidR="00F6786B" w:rsidRPr="00F6786B" w:rsidRDefault="00F6786B" w:rsidP="00A31F81">
      <w:pPr>
        <w:rPr>
          <w:noProof/>
        </w:rPr>
      </w:pPr>
      <w:r w:rsidRPr="00F6786B">
        <w:rPr>
          <w:noProof/>
        </w:rPr>
        <w:t>[19]</w:t>
      </w:r>
      <w:r w:rsidRPr="00F6786B">
        <w:rPr>
          <w:noProof/>
        </w:rPr>
        <w:tab/>
        <w:t xml:space="preserve">F. J. R. Richmond and D. G. Stuart, “Distribution of sensory receptors in the flexor carpi radialis muscle of the cat,” </w:t>
      </w:r>
      <w:r w:rsidRPr="00F6786B">
        <w:rPr>
          <w:i/>
          <w:iCs/>
          <w:noProof/>
        </w:rPr>
        <w:t>J. Morphol.</w:t>
      </w:r>
      <w:r w:rsidRPr="00F6786B">
        <w:rPr>
          <w:noProof/>
        </w:rPr>
        <w:t>, vol. 183, no. 1, pp. 1–13, 1985, doi: 10.1002/jmor.1051830102.</w:t>
      </w:r>
    </w:p>
    <w:p w14:paraId="6C07A9F3" w14:textId="77777777" w:rsidR="00F6786B" w:rsidRPr="00F6786B" w:rsidRDefault="00F6786B" w:rsidP="00A31F81">
      <w:pPr>
        <w:rPr>
          <w:noProof/>
        </w:rPr>
      </w:pPr>
      <w:r w:rsidRPr="00F6786B">
        <w:rPr>
          <w:noProof/>
        </w:rPr>
        <w:t>[20]</w:t>
      </w:r>
      <w:r w:rsidRPr="00F6786B">
        <w:rPr>
          <w:noProof/>
        </w:rPr>
        <w:tab/>
        <w:t xml:space="preserve">H. J. Griffiths, “Encyclopedia of Medical Devices and Instrumentation,” </w:t>
      </w:r>
      <w:r w:rsidRPr="00F6786B">
        <w:rPr>
          <w:i/>
          <w:iCs/>
          <w:noProof/>
        </w:rPr>
        <w:t>Radiology</w:t>
      </w:r>
      <w:r w:rsidRPr="00F6786B">
        <w:rPr>
          <w:noProof/>
        </w:rPr>
        <w:t>, vol. 170, no. 3, pp. 1016–1016, 1989, doi: 10.1148/radiology.170.3.1016.</w:t>
      </w:r>
    </w:p>
    <w:p w14:paraId="7D0FBED8" w14:textId="77777777" w:rsidR="00F6786B" w:rsidRPr="00F6786B" w:rsidRDefault="00F6786B" w:rsidP="00A31F81">
      <w:pPr>
        <w:rPr>
          <w:noProof/>
        </w:rPr>
      </w:pPr>
      <w:r w:rsidRPr="00F6786B">
        <w:rPr>
          <w:noProof/>
        </w:rPr>
        <w:t>[21]</w:t>
      </w:r>
      <w:r w:rsidRPr="00F6786B">
        <w:rPr>
          <w:noProof/>
        </w:rPr>
        <w:tab/>
        <w:t xml:space="preserve">H. J. Hermens, B. Freriks, C. Disselhorst-Klug, and G. Rau, “Development of recommendations for SEMG sensors and sensor placement procedures,” </w:t>
      </w:r>
      <w:r w:rsidRPr="00F6786B">
        <w:rPr>
          <w:i/>
          <w:iCs/>
          <w:noProof/>
        </w:rPr>
        <w:t>J. Electromyogr. Kinesiol.</w:t>
      </w:r>
      <w:r w:rsidRPr="00F6786B">
        <w:rPr>
          <w:noProof/>
        </w:rPr>
        <w:t>, 2000, doi: 10.1007/s10750-015-2551-3.</w:t>
      </w:r>
    </w:p>
    <w:p w14:paraId="60195024" w14:textId="77777777" w:rsidR="00F6786B" w:rsidRPr="00F6786B" w:rsidRDefault="00F6786B" w:rsidP="00A31F81">
      <w:pPr>
        <w:rPr>
          <w:noProof/>
        </w:rPr>
      </w:pPr>
      <w:r w:rsidRPr="00F6786B">
        <w:rPr>
          <w:noProof/>
        </w:rPr>
        <w:t>[22]</w:t>
      </w:r>
      <w:r w:rsidRPr="00F6786B">
        <w:rPr>
          <w:noProof/>
        </w:rPr>
        <w:tab/>
        <w:t xml:space="preserve">D. Brunelli, A. M. Tadesse, B. Vodermayer, M. Nowak, and C. Castellini, “Low-cost wearable multichannel surface EMG acquisition for prosthetic hand control,” </w:t>
      </w:r>
      <w:r w:rsidRPr="00F6786B">
        <w:rPr>
          <w:i/>
          <w:iCs/>
          <w:noProof/>
        </w:rPr>
        <w:t>Proc. - 2015 6th IEEE Int. Work. Adv. Sensors Interfaces, IWASI 2015</w:t>
      </w:r>
      <w:r w:rsidRPr="00F6786B">
        <w:rPr>
          <w:noProof/>
        </w:rPr>
        <w:t>, pp. 94–99, 2015, doi: 10.1109/IWASI.2015.7184964.</w:t>
      </w:r>
    </w:p>
    <w:p w14:paraId="46244FAB" w14:textId="77777777" w:rsidR="00F6786B" w:rsidRPr="00F6786B" w:rsidRDefault="00F6786B" w:rsidP="00A31F81">
      <w:pPr>
        <w:rPr>
          <w:noProof/>
        </w:rPr>
      </w:pPr>
      <w:r w:rsidRPr="00F6786B">
        <w:rPr>
          <w:noProof/>
        </w:rPr>
        <w:t>[23]</w:t>
      </w:r>
      <w:r w:rsidRPr="00F6786B">
        <w:rPr>
          <w:noProof/>
        </w:rPr>
        <w:tab/>
        <w:t>“32-bit Arm® Cortex®-M3 PSoC® 5LP.” https://www.cypress.com/products/32-bit-arm-cortex-m3-psoc-5lp (accessed Oct. 14, 2021).</w:t>
      </w:r>
    </w:p>
    <w:p w14:paraId="7A111DBF" w14:textId="77777777" w:rsidR="00F6786B" w:rsidRPr="00F6786B" w:rsidRDefault="00F6786B" w:rsidP="00A31F81">
      <w:pPr>
        <w:rPr>
          <w:noProof/>
        </w:rPr>
      </w:pPr>
      <w:r w:rsidRPr="00F6786B">
        <w:rPr>
          <w:noProof/>
        </w:rPr>
        <w:t>[24]</w:t>
      </w:r>
      <w:r w:rsidRPr="00F6786B">
        <w:rPr>
          <w:noProof/>
        </w:rPr>
        <w:tab/>
        <w:t>“MATLAB - MathWorks - MATLAB &amp; Simulink.” https://uk.mathworks.com/products/matlab.html (accessed Oct. 24, 2021).</w:t>
      </w:r>
    </w:p>
    <w:p w14:paraId="7DAF254A" w14:textId="77777777" w:rsidR="00F6786B" w:rsidRPr="00F6786B" w:rsidRDefault="00F6786B" w:rsidP="00A31F81">
      <w:pPr>
        <w:rPr>
          <w:noProof/>
        </w:rPr>
      </w:pPr>
      <w:r w:rsidRPr="00F6786B">
        <w:rPr>
          <w:noProof/>
        </w:rPr>
        <w:t>[25]</w:t>
      </w:r>
      <w:r w:rsidRPr="00F6786B">
        <w:rPr>
          <w:noProof/>
        </w:rPr>
        <w:tab/>
        <w:t xml:space="preserve">K. C. McGill, Z. C. Lateva, and H. R. Marateb, “EMGLAB: An interactive EMG decomposition program,” </w:t>
      </w:r>
      <w:r w:rsidRPr="00F6786B">
        <w:rPr>
          <w:i/>
          <w:iCs/>
          <w:noProof/>
        </w:rPr>
        <w:t>J. Neurosci. Methods</w:t>
      </w:r>
      <w:r w:rsidRPr="00F6786B">
        <w:rPr>
          <w:noProof/>
        </w:rPr>
        <w:t>, vol. 149, no. 2, pp. 121–133, 2005, doi: 10.1016/j.jneumeth.2005.05.015.</w:t>
      </w:r>
    </w:p>
    <w:p w14:paraId="4336804B" w14:textId="77777777" w:rsidR="00F6786B" w:rsidRPr="00F6786B" w:rsidRDefault="00F6786B" w:rsidP="00A31F81">
      <w:pPr>
        <w:rPr>
          <w:noProof/>
        </w:rPr>
      </w:pPr>
      <w:r w:rsidRPr="00F6786B">
        <w:rPr>
          <w:noProof/>
        </w:rPr>
        <w:t>[26]</w:t>
      </w:r>
      <w:r w:rsidRPr="00F6786B">
        <w:rPr>
          <w:noProof/>
        </w:rPr>
        <w:tab/>
        <w:t xml:space="preserve">M. B. I. Reaz, M. S. Hussain, and F. Mohd-Yasin, “Techniques of EMG signal analysis: Detection, processing, classification and applications,” </w:t>
      </w:r>
      <w:r w:rsidRPr="00F6786B">
        <w:rPr>
          <w:i/>
          <w:iCs/>
          <w:noProof/>
        </w:rPr>
        <w:t>Biol. Proced. Online</w:t>
      </w:r>
      <w:r w:rsidRPr="00F6786B">
        <w:rPr>
          <w:noProof/>
        </w:rPr>
        <w:t>, vol. 8, no. 1, pp. 11–35, 2006, doi: 10.1251/bpo115.</w:t>
      </w:r>
    </w:p>
    <w:p w14:paraId="1CE49331" w14:textId="77777777" w:rsidR="00F6786B" w:rsidRPr="00F6786B" w:rsidRDefault="00F6786B" w:rsidP="00A31F81">
      <w:pPr>
        <w:rPr>
          <w:noProof/>
        </w:rPr>
      </w:pPr>
      <w:r w:rsidRPr="00F6786B">
        <w:rPr>
          <w:noProof/>
        </w:rPr>
        <w:lastRenderedPageBreak/>
        <w:t>[27].</w:t>
      </w:r>
      <w:r w:rsidRPr="00F6786B">
        <w:rPr>
          <w:noProof/>
        </w:rPr>
        <w:tab/>
        <w:t>.. &amp; Stanley Goldberger, A., Amaral, L., Glass, L., Hausdorff, J., Ivanov, P. C., Mark, R., “PhysioBank, PhysioToolkit, and PhysioNet: Components of a new research resource for complex physiologic signals.,” 2000. https://physionet.org/content/emgdb/1.0.0/ (accessed Oct. 24, 2021).</w:t>
      </w:r>
    </w:p>
    <w:p w14:paraId="6BF70F24" w14:textId="63D52FC8" w:rsidR="001970E0" w:rsidRPr="001970E0" w:rsidRDefault="00E65DCA" w:rsidP="00A31F81">
      <w:r>
        <w:fldChar w:fldCharType="end"/>
      </w:r>
    </w:p>
    <w:sectPr w:rsidR="001970E0" w:rsidRPr="001970E0" w:rsidSect="00F540AF">
      <w:pgSz w:w="11906" w:h="16838"/>
      <w:pgMar w:top="1701" w:right="1701" w:bottom="1701" w:left="1985"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E18572" w14:textId="77777777" w:rsidR="00D54D1F" w:rsidRDefault="00D54D1F" w:rsidP="00A31F81">
      <w:r>
        <w:separator/>
      </w:r>
    </w:p>
    <w:p w14:paraId="22C95323" w14:textId="77777777" w:rsidR="00D54D1F" w:rsidRDefault="00D54D1F" w:rsidP="00A31F81"/>
  </w:endnote>
  <w:endnote w:type="continuationSeparator" w:id="0">
    <w:p w14:paraId="7D1A1939" w14:textId="77777777" w:rsidR="00D54D1F" w:rsidRDefault="00D54D1F" w:rsidP="00A31F81">
      <w:r>
        <w:continuationSeparator/>
      </w:r>
    </w:p>
    <w:p w14:paraId="6D46A1DB" w14:textId="77777777" w:rsidR="00D54D1F" w:rsidRDefault="00D54D1F" w:rsidP="00A31F8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LTStd-Roman">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81528053"/>
      <w:docPartObj>
        <w:docPartGallery w:val="Page Numbers (Bottom of Page)"/>
        <w:docPartUnique/>
      </w:docPartObj>
    </w:sdtPr>
    <w:sdtEndPr>
      <w:rPr>
        <w:noProof/>
      </w:rPr>
    </w:sdtEndPr>
    <w:sdtContent>
      <w:p w14:paraId="42AA6B60" w14:textId="74AB2892" w:rsidR="00F540AF" w:rsidRDefault="00F540AF" w:rsidP="0072656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9B61A88" w14:textId="6F0A91AF" w:rsidR="00F540AF" w:rsidRPr="00F540AF" w:rsidRDefault="00F540AF" w:rsidP="00A31F81">
    <w:pPr>
      <w:pStyle w:val="Footer"/>
      <w:rPr>
        <w:lang w:val="en-US"/>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6449813"/>
      <w:docPartObj>
        <w:docPartGallery w:val="Page Numbers (Bottom of Page)"/>
        <w:docPartUnique/>
      </w:docPartObj>
    </w:sdtPr>
    <w:sdtEndPr>
      <w:rPr>
        <w:noProof/>
      </w:rPr>
    </w:sdtEndPr>
    <w:sdtContent>
      <w:p w14:paraId="0472EA9F" w14:textId="50B69FEE" w:rsidR="003302BD" w:rsidRDefault="003302B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24A3B02" w14:textId="77777777" w:rsidR="009C4ECE" w:rsidRDefault="009C4ECE" w:rsidP="00A31F81"/>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E04B72" w14:textId="77777777" w:rsidR="00D54D1F" w:rsidRDefault="00D54D1F" w:rsidP="00A31F81">
      <w:r>
        <w:separator/>
      </w:r>
    </w:p>
    <w:p w14:paraId="38BB45DB" w14:textId="77777777" w:rsidR="00D54D1F" w:rsidRDefault="00D54D1F" w:rsidP="00A31F81"/>
  </w:footnote>
  <w:footnote w:type="continuationSeparator" w:id="0">
    <w:p w14:paraId="0A1AE636" w14:textId="77777777" w:rsidR="00D54D1F" w:rsidRDefault="00D54D1F" w:rsidP="00A31F81">
      <w:r>
        <w:continuationSeparator/>
      </w:r>
    </w:p>
    <w:p w14:paraId="44FE6E86" w14:textId="77777777" w:rsidR="00D54D1F" w:rsidRDefault="00D54D1F" w:rsidP="00A31F81"/>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715E02"/>
    <w:multiLevelType w:val="multilevel"/>
    <w:tmpl w:val="9F4220F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788"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9094EE4"/>
    <w:multiLevelType w:val="multilevel"/>
    <w:tmpl w:val="D5A6E7A2"/>
    <w:lvl w:ilvl="0">
      <w:start w:val="1"/>
      <w:numFmt w:val="decimal"/>
      <w:lvlText w:val="%1."/>
      <w:lvlJc w:val="left"/>
      <w:pPr>
        <w:ind w:left="360" w:hanging="360"/>
      </w:pPr>
    </w:lvl>
    <w:lvl w:ilvl="1">
      <w:start w:val="3"/>
      <w:numFmt w:val="decimal"/>
      <w:isLgl/>
      <w:lvlText w:val="%1.%2"/>
      <w:lvlJc w:val="left"/>
      <w:pPr>
        <w:ind w:left="879" w:hanging="525"/>
      </w:pPr>
      <w:rPr>
        <w:rFonts w:hint="default"/>
      </w:rPr>
    </w:lvl>
    <w:lvl w:ilvl="2">
      <w:start w:val="3"/>
      <w:numFmt w:val="decimal"/>
      <w:isLgl/>
      <w:lvlText w:val="%1.%2.%3"/>
      <w:lvlJc w:val="left"/>
      <w:pPr>
        <w:ind w:left="1428" w:hanging="720"/>
      </w:pPr>
      <w:rPr>
        <w:rFonts w:hint="default"/>
      </w:rPr>
    </w:lvl>
    <w:lvl w:ilvl="3">
      <w:start w:val="1"/>
      <w:numFmt w:val="decimal"/>
      <w:isLgl/>
      <w:lvlText w:val="%1.%2.%3.%4"/>
      <w:lvlJc w:val="left"/>
      <w:pPr>
        <w:ind w:left="2142" w:hanging="1080"/>
      </w:pPr>
      <w:rPr>
        <w:rFonts w:hint="default"/>
      </w:rPr>
    </w:lvl>
    <w:lvl w:ilvl="4">
      <w:start w:val="1"/>
      <w:numFmt w:val="decimal"/>
      <w:isLgl/>
      <w:lvlText w:val="%1.%2.%3.%4.%5"/>
      <w:lvlJc w:val="left"/>
      <w:pPr>
        <w:ind w:left="2496" w:hanging="1080"/>
      </w:pPr>
      <w:rPr>
        <w:rFonts w:hint="default"/>
      </w:rPr>
    </w:lvl>
    <w:lvl w:ilvl="5">
      <w:start w:val="1"/>
      <w:numFmt w:val="decimal"/>
      <w:isLgl/>
      <w:lvlText w:val="%1.%2.%3.%4.%5.%6"/>
      <w:lvlJc w:val="left"/>
      <w:pPr>
        <w:ind w:left="3210" w:hanging="1440"/>
      </w:pPr>
      <w:rPr>
        <w:rFonts w:hint="default"/>
      </w:rPr>
    </w:lvl>
    <w:lvl w:ilvl="6">
      <w:start w:val="1"/>
      <w:numFmt w:val="decimal"/>
      <w:isLgl/>
      <w:lvlText w:val="%1.%2.%3.%4.%5.%6.%7"/>
      <w:lvlJc w:val="left"/>
      <w:pPr>
        <w:ind w:left="3564" w:hanging="1440"/>
      </w:pPr>
      <w:rPr>
        <w:rFonts w:hint="default"/>
      </w:rPr>
    </w:lvl>
    <w:lvl w:ilvl="7">
      <w:start w:val="1"/>
      <w:numFmt w:val="decimal"/>
      <w:isLgl/>
      <w:lvlText w:val="%1.%2.%3.%4.%5.%6.%7.%8"/>
      <w:lvlJc w:val="left"/>
      <w:pPr>
        <w:ind w:left="4278" w:hanging="1800"/>
      </w:pPr>
      <w:rPr>
        <w:rFonts w:hint="default"/>
      </w:rPr>
    </w:lvl>
    <w:lvl w:ilvl="8">
      <w:start w:val="1"/>
      <w:numFmt w:val="decimal"/>
      <w:isLgl/>
      <w:lvlText w:val="%1.%2.%3.%4.%5.%6.%7.%8.%9"/>
      <w:lvlJc w:val="left"/>
      <w:pPr>
        <w:ind w:left="4632" w:hanging="1800"/>
      </w:pPr>
      <w:rPr>
        <w:rFonts w:hint="default"/>
      </w:rPr>
    </w:lvl>
  </w:abstractNum>
  <w:abstractNum w:abstractNumId="2" w15:restartNumberingAfterBreak="0">
    <w:nsid w:val="0B3E74E9"/>
    <w:multiLevelType w:val="hybridMultilevel"/>
    <w:tmpl w:val="A6CA0C8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0C914DDA"/>
    <w:multiLevelType w:val="hybridMultilevel"/>
    <w:tmpl w:val="49E64CA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D907F6D"/>
    <w:multiLevelType w:val="hybridMultilevel"/>
    <w:tmpl w:val="9C96AE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E120D4D"/>
    <w:multiLevelType w:val="hybridMultilevel"/>
    <w:tmpl w:val="46664870"/>
    <w:lvl w:ilvl="0" w:tplc="00669EE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B0D6698"/>
    <w:multiLevelType w:val="hybridMultilevel"/>
    <w:tmpl w:val="B34E3554"/>
    <w:lvl w:ilvl="0" w:tplc="5746A2AE">
      <w:start w:val="1"/>
      <w:numFmt w:val="decimal"/>
      <w:lvlText w:val="2.3.%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92942E7"/>
    <w:multiLevelType w:val="hybridMultilevel"/>
    <w:tmpl w:val="D194A98E"/>
    <w:lvl w:ilvl="0" w:tplc="43488C46">
      <w:start w:val="1"/>
      <w:numFmt w:val="decimal"/>
      <w:lvlText w:val="1.%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33AB6A99"/>
    <w:multiLevelType w:val="hybridMultilevel"/>
    <w:tmpl w:val="6C243876"/>
    <w:lvl w:ilvl="0" w:tplc="951CCC7E">
      <w:start w:val="1"/>
      <w:numFmt w:val="decimal"/>
      <w:pStyle w:val="Heading8"/>
      <w:lvlText w:val="3.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6A1045C"/>
    <w:multiLevelType w:val="hybridMultilevel"/>
    <w:tmpl w:val="9C7CB7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3C771BA"/>
    <w:multiLevelType w:val="hybridMultilevel"/>
    <w:tmpl w:val="680067C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3EC7507"/>
    <w:multiLevelType w:val="hybridMultilevel"/>
    <w:tmpl w:val="1B028D3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4AA02B15"/>
    <w:multiLevelType w:val="hybridMultilevel"/>
    <w:tmpl w:val="82E02F8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54977427"/>
    <w:multiLevelType w:val="hybridMultilevel"/>
    <w:tmpl w:val="7A385D44"/>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4C01032"/>
    <w:multiLevelType w:val="hybridMultilevel"/>
    <w:tmpl w:val="04F808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95A2812"/>
    <w:multiLevelType w:val="hybridMultilevel"/>
    <w:tmpl w:val="CB9244CE"/>
    <w:lvl w:ilvl="0" w:tplc="05C47B14">
      <w:start w:val="1"/>
      <w:numFmt w:val="decimal"/>
      <w:lvlText w:val="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C1607D2"/>
    <w:multiLevelType w:val="hybridMultilevel"/>
    <w:tmpl w:val="70C2279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65C15DB3"/>
    <w:multiLevelType w:val="hybridMultilevel"/>
    <w:tmpl w:val="56D469DC"/>
    <w:lvl w:ilvl="0" w:tplc="7D2C6B3E">
      <w:start w:val="1"/>
      <w:numFmt w:val="decimal"/>
      <w:pStyle w:val="Heading6"/>
      <w:lvlText w:val="2.4.%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A8E28AF"/>
    <w:multiLevelType w:val="hybridMultilevel"/>
    <w:tmpl w:val="1070F9FA"/>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C067918"/>
    <w:multiLevelType w:val="hybridMultilevel"/>
    <w:tmpl w:val="A1142144"/>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CCE666A"/>
    <w:multiLevelType w:val="hybridMultilevel"/>
    <w:tmpl w:val="54326D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2835BA1"/>
    <w:multiLevelType w:val="hybridMultilevel"/>
    <w:tmpl w:val="B01A4C80"/>
    <w:lvl w:ilvl="0" w:tplc="3280E9E8">
      <w:start w:val="1"/>
      <w:numFmt w:val="decimal"/>
      <w:pStyle w:val="Heading9"/>
      <w:lvlText w:val="3.6.%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2" w15:restartNumberingAfterBreak="0">
    <w:nsid w:val="730B43AD"/>
    <w:multiLevelType w:val="hybridMultilevel"/>
    <w:tmpl w:val="69D8DC60"/>
    <w:lvl w:ilvl="0" w:tplc="C9BCB4A4">
      <w:start w:val="1"/>
      <w:numFmt w:val="decimal"/>
      <w:lvlText w:val="2.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D404AD1"/>
    <w:multiLevelType w:val="hybridMultilevel"/>
    <w:tmpl w:val="D6A866E4"/>
    <w:lvl w:ilvl="0" w:tplc="A5509582">
      <w:start w:val="1"/>
      <w:numFmt w:val="decimal"/>
      <w:pStyle w:val="Heading7"/>
      <w:lvlText w:val="3.%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1935823769">
    <w:abstractNumId w:val="12"/>
  </w:num>
  <w:num w:numId="2" w16cid:durableId="2121872483">
    <w:abstractNumId w:val="11"/>
  </w:num>
  <w:num w:numId="3" w16cid:durableId="623579434">
    <w:abstractNumId w:val="2"/>
  </w:num>
  <w:num w:numId="4" w16cid:durableId="452676244">
    <w:abstractNumId w:val="20"/>
  </w:num>
  <w:num w:numId="5" w16cid:durableId="95486210">
    <w:abstractNumId w:val="14"/>
  </w:num>
  <w:num w:numId="6" w16cid:durableId="1547061433">
    <w:abstractNumId w:val="16"/>
  </w:num>
  <w:num w:numId="7" w16cid:durableId="1848709567">
    <w:abstractNumId w:val="9"/>
  </w:num>
  <w:num w:numId="8" w16cid:durableId="1304114390">
    <w:abstractNumId w:val="3"/>
  </w:num>
  <w:num w:numId="9" w16cid:durableId="1330643840">
    <w:abstractNumId w:val="10"/>
  </w:num>
  <w:num w:numId="10" w16cid:durableId="423035834">
    <w:abstractNumId w:val="19"/>
  </w:num>
  <w:num w:numId="11" w16cid:durableId="678653801">
    <w:abstractNumId w:val="1"/>
  </w:num>
  <w:num w:numId="12" w16cid:durableId="2028631124">
    <w:abstractNumId w:val="7"/>
  </w:num>
  <w:num w:numId="13" w16cid:durableId="1703241113">
    <w:abstractNumId w:val="15"/>
  </w:num>
  <w:num w:numId="14" w16cid:durableId="420763842">
    <w:abstractNumId w:val="22"/>
  </w:num>
  <w:num w:numId="15" w16cid:durableId="1379890011">
    <w:abstractNumId w:val="6"/>
  </w:num>
  <w:num w:numId="16" w16cid:durableId="87194665">
    <w:abstractNumId w:val="17"/>
  </w:num>
  <w:num w:numId="17" w16cid:durableId="1150748074">
    <w:abstractNumId w:val="23"/>
  </w:num>
  <w:num w:numId="18" w16cid:durableId="516433577">
    <w:abstractNumId w:val="8"/>
  </w:num>
  <w:num w:numId="19" w16cid:durableId="1803578547">
    <w:abstractNumId w:val="21"/>
  </w:num>
  <w:num w:numId="20" w16cid:durableId="1545676243">
    <w:abstractNumId w:val="5"/>
  </w:num>
  <w:num w:numId="21" w16cid:durableId="2006474936">
    <w:abstractNumId w:val="13"/>
  </w:num>
  <w:num w:numId="22" w16cid:durableId="976255298">
    <w:abstractNumId w:val="18"/>
  </w:num>
  <w:num w:numId="23" w16cid:durableId="1060523118">
    <w:abstractNumId w:val="4"/>
  </w:num>
  <w:num w:numId="24" w16cid:durableId="6195022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70E0"/>
    <w:rsid w:val="00001A82"/>
    <w:rsid w:val="000021C6"/>
    <w:rsid w:val="000040A9"/>
    <w:rsid w:val="000051B8"/>
    <w:rsid w:val="00005602"/>
    <w:rsid w:val="00005B42"/>
    <w:rsid w:val="0000645B"/>
    <w:rsid w:val="0001617A"/>
    <w:rsid w:val="00016A4C"/>
    <w:rsid w:val="00016B17"/>
    <w:rsid w:val="00016E15"/>
    <w:rsid w:val="0001750F"/>
    <w:rsid w:val="00020401"/>
    <w:rsid w:val="0002098D"/>
    <w:rsid w:val="000217C8"/>
    <w:rsid w:val="000218E9"/>
    <w:rsid w:val="00024CDA"/>
    <w:rsid w:val="00025923"/>
    <w:rsid w:val="00026BE8"/>
    <w:rsid w:val="00026CC1"/>
    <w:rsid w:val="00026DCD"/>
    <w:rsid w:val="00027F48"/>
    <w:rsid w:val="0003091E"/>
    <w:rsid w:val="00030C09"/>
    <w:rsid w:val="0003104A"/>
    <w:rsid w:val="00031118"/>
    <w:rsid w:val="00032407"/>
    <w:rsid w:val="00032410"/>
    <w:rsid w:val="00032A5A"/>
    <w:rsid w:val="00032B87"/>
    <w:rsid w:val="00033B29"/>
    <w:rsid w:val="000374D0"/>
    <w:rsid w:val="00040FA6"/>
    <w:rsid w:val="0004106B"/>
    <w:rsid w:val="0004137D"/>
    <w:rsid w:val="000439C1"/>
    <w:rsid w:val="0004409D"/>
    <w:rsid w:val="00050348"/>
    <w:rsid w:val="0005161F"/>
    <w:rsid w:val="00051A61"/>
    <w:rsid w:val="0005232C"/>
    <w:rsid w:val="00054159"/>
    <w:rsid w:val="0005484C"/>
    <w:rsid w:val="00054BBE"/>
    <w:rsid w:val="0005540B"/>
    <w:rsid w:val="000564D3"/>
    <w:rsid w:val="00056588"/>
    <w:rsid w:val="00056A5D"/>
    <w:rsid w:val="00056D2B"/>
    <w:rsid w:val="000576BD"/>
    <w:rsid w:val="00060D7D"/>
    <w:rsid w:val="00062D63"/>
    <w:rsid w:val="0006543B"/>
    <w:rsid w:val="0006577D"/>
    <w:rsid w:val="00065C35"/>
    <w:rsid w:val="00067008"/>
    <w:rsid w:val="00075598"/>
    <w:rsid w:val="000765FD"/>
    <w:rsid w:val="000771E5"/>
    <w:rsid w:val="00080627"/>
    <w:rsid w:val="000811F5"/>
    <w:rsid w:val="00081F87"/>
    <w:rsid w:val="000829D9"/>
    <w:rsid w:val="000835D6"/>
    <w:rsid w:val="000836A2"/>
    <w:rsid w:val="00085000"/>
    <w:rsid w:val="000853F2"/>
    <w:rsid w:val="00087F64"/>
    <w:rsid w:val="00093A57"/>
    <w:rsid w:val="00095090"/>
    <w:rsid w:val="000956AE"/>
    <w:rsid w:val="000965C9"/>
    <w:rsid w:val="0009772F"/>
    <w:rsid w:val="000A0063"/>
    <w:rsid w:val="000A1438"/>
    <w:rsid w:val="000A2948"/>
    <w:rsid w:val="000A76D7"/>
    <w:rsid w:val="000A77CD"/>
    <w:rsid w:val="000A7EB0"/>
    <w:rsid w:val="000B08A1"/>
    <w:rsid w:val="000B0EE7"/>
    <w:rsid w:val="000B35A7"/>
    <w:rsid w:val="000B3A57"/>
    <w:rsid w:val="000B4B75"/>
    <w:rsid w:val="000B558A"/>
    <w:rsid w:val="000B6A63"/>
    <w:rsid w:val="000B72D2"/>
    <w:rsid w:val="000C1BA4"/>
    <w:rsid w:val="000C39DA"/>
    <w:rsid w:val="000C6533"/>
    <w:rsid w:val="000C7F55"/>
    <w:rsid w:val="000D1B28"/>
    <w:rsid w:val="000D27D2"/>
    <w:rsid w:val="000D2A01"/>
    <w:rsid w:val="000D42BC"/>
    <w:rsid w:val="000D5111"/>
    <w:rsid w:val="000D638E"/>
    <w:rsid w:val="000D7078"/>
    <w:rsid w:val="000E05C1"/>
    <w:rsid w:val="000E2906"/>
    <w:rsid w:val="000E36D6"/>
    <w:rsid w:val="000E4277"/>
    <w:rsid w:val="000E49CD"/>
    <w:rsid w:val="000E5862"/>
    <w:rsid w:val="000F09E4"/>
    <w:rsid w:val="000F10A8"/>
    <w:rsid w:val="000F1510"/>
    <w:rsid w:val="000F36F2"/>
    <w:rsid w:val="000F4B16"/>
    <w:rsid w:val="000F6DC3"/>
    <w:rsid w:val="000F7E25"/>
    <w:rsid w:val="00101A2B"/>
    <w:rsid w:val="00105281"/>
    <w:rsid w:val="0010649C"/>
    <w:rsid w:val="00106F2D"/>
    <w:rsid w:val="0010704B"/>
    <w:rsid w:val="001072F6"/>
    <w:rsid w:val="00107AB0"/>
    <w:rsid w:val="001106CB"/>
    <w:rsid w:val="00111006"/>
    <w:rsid w:val="0011186A"/>
    <w:rsid w:val="00113A86"/>
    <w:rsid w:val="00114CAF"/>
    <w:rsid w:val="00120E50"/>
    <w:rsid w:val="00120F82"/>
    <w:rsid w:val="00121D0F"/>
    <w:rsid w:val="00123113"/>
    <w:rsid w:val="0012314A"/>
    <w:rsid w:val="00123CC9"/>
    <w:rsid w:val="00125008"/>
    <w:rsid w:val="001304A9"/>
    <w:rsid w:val="0013287E"/>
    <w:rsid w:val="00132D1B"/>
    <w:rsid w:val="0013754B"/>
    <w:rsid w:val="00137F69"/>
    <w:rsid w:val="001426DF"/>
    <w:rsid w:val="001449E5"/>
    <w:rsid w:val="00150FB1"/>
    <w:rsid w:val="001513AE"/>
    <w:rsid w:val="00151525"/>
    <w:rsid w:val="001521DD"/>
    <w:rsid w:val="001545D9"/>
    <w:rsid w:val="001569DE"/>
    <w:rsid w:val="00161D69"/>
    <w:rsid w:val="00162FAE"/>
    <w:rsid w:val="00165D2F"/>
    <w:rsid w:val="00166597"/>
    <w:rsid w:val="0017207B"/>
    <w:rsid w:val="001720CE"/>
    <w:rsid w:val="00175621"/>
    <w:rsid w:val="00175764"/>
    <w:rsid w:val="001768CA"/>
    <w:rsid w:val="00180184"/>
    <w:rsid w:val="00181182"/>
    <w:rsid w:val="001825E7"/>
    <w:rsid w:val="0018300A"/>
    <w:rsid w:val="001830C8"/>
    <w:rsid w:val="001852F6"/>
    <w:rsid w:val="00186130"/>
    <w:rsid w:val="00186E33"/>
    <w:rsid w:val="00187DCC"/>
    <w:rsid w:val="00192EC9"/>
    <w:rsid w:val="001945E9"/>
    <w:rsid w:val="00194B93"/>
    <w:rsid w:val="0019509E"/>
    <w:rsid w:val="00196707"/>
    <w:rsid w:val="00196B24"/>
    <w:rsid w:val="001970E0"/>
    <w:rsid w:val="001A160D"/>
    <w:rsid w:val="001A3866"/>
    <w:rsid w:val="001A3B93"/>
    <w:rsid w:val="001A5D6C"/>
    <w:rsid w:val="001B07BD"/>
    <w:rsid w:val="001B0831"/>
    <w:rsid w:val="001B1598"/>
    <w:rsid w:val="001B3618"/>
    <w:rsid w:val="001B432B"/>
    <w:rsid w:val="001B5ACA"/>
    <w:rsid w:val="001B5DD7"/>
    <w:rsid w:val="001B675E"/>
    <w:rsid w:val="001B69A8"/>
    <w:rsid w:val="001C08B5"/>
    <w:rsid w:val="001C0DBD"/>
    <w:rsid w:val="001C2845"/>
    <w:rsid w:val="001C4099"/>
    <w:rsid w:val="001C4126"/>
    <w:rsid w:val="001C4713"/>
    <w:rsid w:val="001C7211"/>
    <w:rsid w:val="001C7DFE"/>
    <w:rsid w:val="001D051D"/>
    <w:rsid w:val="001D19A2"/>
    <w:rsid w:val="001D26DF"/>
    <w:rsid w:val="001D3DFC"/>
    <w:rsid w:val="001D41D4"/>
    <w:rsid w:val="001D6361"/>
    <w:rsid w:val="001D7E94"/>
    <w:rsid w:val="001E19B2"/>
    <w:rsid w:val="001E1BD0"/>
    <w:rsid w:val="001E2DCD"/>
    <w:rsid w:val="001E3C6F"/>
    <w:rsid w:val="001F0548"/>
    <w:rsid w:val="001F0BA3"/>
    <w:rsid w:val="001F1645"/>
    <w:rsid w:val="001F45C9"/>
    <w:rsid w:val="001F66A0"/>
    <w:rsid w:val="00203141"/>
    <w:rsid w:val="00203EDA"/>
    <w:rsid w:val="002050C7"/>
    <w:rsid w:val="002051DA"/>
    <w:rsid w:val="00210267"/>
    <w:rsid w:val="002104D0"/>
    <w:rsid w:val="002126BF"/>
    <w:rsid w:val="002141C1"/>
    <w:rsid w:val="00215E4E"/>
    <w:rsid w:val="00220D95"/>
    <w:rsid w:val="002211FE"/>
    <w:rsid w:val="0022142B"/>
    <w:rsid w:val="002232FF"/>
    <w:rsid w:val="002247D0"/>
    <w:rsid w:val="00225299"/>
    <w:rsid w:val="00230B21"/>
    <w:rsid w:val="0023350E"/>
    <w:rsid w:val="00235518"/>
    <w:rsid w:val="002365D9"/>
    <w:rsid w:val="00240F5E"/>
    <w:rsid w:val="00241EC5"/>
    <w:rsid w:val="0024269B"/>
    <w:rsid w:val="002439A5"/>
    <w:rsid w:val="0024562C"/>
    <w:rsid w:val="00251984"/>
    <w:rsid w:val="0025275E"/>
    <w:rsid w:val="00252EDA"/>
    <w:rsid w:val="00253392"/>
    <w:rsid w:val="00255F73"/>
    <w:rsid w:val="002567D9"/>
    <w:rsid w:val="002608A1"/>
    <w:rsid w:val="00261087"/>
    <w:rsid w:val="00261451"/>
    <w:rsid w:val="0026257D"/>
    <w:rsid w:val="002707A6"/>
    <w:rsid w:val="0027129C"/>
    <w:rsid w:val="00273FF0"/>
    <w:rsid w:val="00274E0F"/>
    <w:rsid w:val="00275B6E"/>
    <w:rsid w:val="0027600D"/>
    <w:rsid w:val="00284AB1"/>
    <w:rsid w:val="00285DE7"/>
    <w:rsid w:val="00286EA6"/>
    <w:rsid w:val="00286F40"/>
    <w:rsid w:val="00292CA5"/>
    <w:rsid w:val="00292EFE"/>
    <w:rsid w:val="00294AEF"/>
    <w:rsid w:val="002A0A61"/>
    <w:rsid w:val="002A2795"/>
    <w:rsid w:val="002A50BD"/>
    <w:rsid w:val="002A51A5"/>
    <w:rsid w:val="002A60B8"/>
    <w:rsid w:val="002A7359"/>
    <w:rsid w:val="002B0776"/>
    <w:rsid w:val="002B318A"/>
    <w:rsid w:val="002B5293"/>
    <w:rsid w:val="002B5951"/>
    <w:rsid w:val="002B6175"/>
    <w:rsid w:val="002C0B66"/>
    <w:rsid w:val="002C1546"/>
    <w:rsid w:val="002C2DE8"/>
    <w:rsid w:val="002C3920"/>
    <w:rsid w:val="002C641E"/>
    <w:rsid w:val="002D1057"/>
    <w:rsid w:val="002D1257"/>
    <w:rsid w:val="002D146F"/>
    <w:rsid w:val="002D3F18"/>
    <w:rsid w:val="002D5F10"/>
    <w:rsid w:val="002D74DD"/>
    <w:rsid w:val="002D7644"/>
    <w:rsid w:val="002E066E"/>
    <w:rsid w:val="002E0F24"/>
    <w:rsid w:val="002E127F"/>
    <w:rsid w:val="002E1D75"/>
    <w:rsid w:val="002E393A"/>
    <w:rsid w:val="002E435E"/>
    <w:rsid w:val="002E5313"/>
    <w:rsid w:val="002F067C"/>
    <w:rsid w:val="002F3884"/>
    <w:rsid w:val="002F3BA8"/>
    <w:rsid w:val="002F67CD"/>
    <w:rsid w:val="00300A17"/>
    <w:rsid w:val="0030219A"/>
    <w:rsid w:val="003046E2"/>
    <w:rsid w:val="00306DB1"/>
    <w:rsid w:val="00307E9B"/>
    <w:rsid w:val="0031090A"/>
    <w:rsid w:val="003113F2"/>
    <w:rsid w:val="00311910"/>
    <w:rsid w:val="00312D7A"/>
    <w:rsid w:val="0031368D"/>
    <w:rsid w:val="003146EA"/>
    <w:rsid w:val="00316E56"/>
    <w:rsid w:val="003175B2"/>
    <w:rsid w:val="00320872"/>
    <w:rsid w:val="003221B8"/>
    <w:rsid w:val="00322DAB"/>
    <w:rsid w:val="00325CD8"/>
    <w:rsid w:val="003269A4"/>
    <w:rsid w:val="00326E65"/>
    <w:rsid w:val="0032766F"/>
    <w:rsid w:val="003302BD"/>
    <w:rsid w:val="00330BB5"/>
    <w:rsid w:val="0033221F"/>
    <w:rsid w:val="00332C00"/>
    <w:rsid w:val="003360E6"/>
    <w:rsid w:val="00337897"/>
    <w:rsid w:val="0034033B"/>
    <w:rsid w:val="003418A0"/>
    <w:rsid w:val="00341FBE"/>
    <w:rsid w:val="003433FF"/>
    <w:rsid w:val="003436A4"/>
    <w:rsid w:val="00343B96"/>
    <w:rsid w:val="00344717"/>
    <w:rsid w:val="00344D12"/>
    <w:rsid w:val="00345BCD"/>
    <w:rsid w:val="00345BE5"/>
    <w:rsid w:val="00345D74"/>
    <w:rsid w:val="00346469"/>
    <w:rsid w:val="00354062"/>
    <w:rsid w:val="003546C9"/>
    <w:rsid w:val="00355C1F"/>
    <w:rsid w:val="00360944"/>
    <w:rsid w:val="00360B05"/>
    <w:rsid w:val="003626B7"/>
    <w:rsid w:val="00363646"/>
    <w:rsid w:val="00363DA5"/>
    <w:rsid w:val="003642D8"/>
    <w:rsid w:val="003644D3"/>
    <w:rsid w:val="00367EBF"/>
    <w:rsid w:val="00371954"/>
    <w:rsid w:val="00371FF2"/>
    <w:rsid w:val="003759F9"/>
    <w:rsid w:val="00381A87"/>
    <w:rsid w:val="00382128"/>
    <w:rsid w:val="00382BB4"/>
    <w:rsid w:val="00383054"/>
    <w:rsid w:val="0038429A"/>
    <w:rsid w:val="00385043"/>
    <w:rsid w:val="00390CF9"/>
    <w:rsid w:val="0039101D"/>
    <w:rsid w:val="00392DE3"/>
    <w:rsid w:val="00392E85"/>
    <w:rsid w:val="003956DA"/>
    <w:rsid w:val="00395871"/>
    <w:rsid w:val="00395D7D"/>
    <w:rsid w:val="00396DEC"/>
    <w:rsid w:val="003A16B3"/>
    <w:rsid w:val="003A33C9"/>
    <w:rsid w:val="003A38A3"/>
    <w:rsid w:val="003A4175"/>
    <w:rsid w:val="003A41C0"/>
    <w:rsid w:val="003A5CDE"/>
    <w:rsid w:val="003B0D85"/>
    <w:rsid w:val="003B3A7D"/>
    <w:rsid w:val="003B53C1"/>
    <w:rsid w:val="003B6F9F"/>
    <w:rsid w:val="003B7591"/>
    <w:rsid w:val="003C0908"/>
    <w:rsid w:val="003C1B78"/>
    <w:rsid w:val="003C3301"/>
    <w:rsid w:val="003C380A"/>
    <w:rsid w:val="003C5DB2"/>
    <w:rsid w:val="003C62D3"/>
    <w:rsid w:val="003C6DF9"/>
    <w:rsid w:val="003D1560"/>
    <w:rsid w:val="003D2907"/>
    <w:rsid w:val="003D360F"/>
    <w:rsid w:val="003D43BC"/>
    <w:rsid w:val="003D4425"/>
    <w:rsid w:val="003D55AB"/>
    <w:rsid w:val="003D6436"/>
    <w:rsid w:val="003D674E"/>
    <w:rsid w:val="003D6B63"/>
    <w:rsid w:val="003D6C92"/>
    <w:rsid w:val="003E1809"/>
    <w:rsid w:val="003E1E29"/>
    <w:rsid w:val="003E2223"/>
    <w:rsid w:val="003E23D8"/>
    <w:rsid w:val="003E3404"/>
    <w:rsid w:val="003F4E96"/>
    <w:rsid w:val="003F57A5"/>
    <w:rsid w:val="003F740C"/>
    <w:rsid w:val="003F7BBF"/>
    <w:rsid w:val="004002B7"/>
    <w:rsid w:val="0040227B"/>
    <w:rsid w:val="00402E60"/>
    <w:rsid w:val="00402F4B"/>
    <w:rsid w:val="004030AE"/>
    <w:rsid w:val="0040355F"/>
    <w:rsid w:val="00403996"/>
    <w:rsid w:val="00403E85"/>
    <w:rsid w:val="004056F3"/>
    <w:rsid w:val="00406696"/>
    <w:rsid w:val="00411AFC"/>
    <w:rsid w:val="00413E5C"/>
    <w:rsid w:val="00415DB3"/>
    <w:rsid w:val="004167E4"/>
    <w:rsid w:val="0042055E"/>
    <w:rsid w:val="004205E6"/>
    <w:rsid w:val="00420DE6"/>
    <w:rsid w:val="00421146"/>
    <w:rsid w:val="00422C8A"/>
    <w:rsid w:val="00424EB2"/>
    <w:rsid w:val="00426BB4"/>
    <w:rsid w:val="00427B36"/>
    <w:rsid w:val="00430C27"/>
    <w:rsid w:val="00430F34"/>
    <w:rsid w:val="0043342A"/>
    <w:rsid w:val="00433BC3"/>
    <w:rsid w:val="004358FE"/>
    <w:rsid w:val="00436EE8"/>
    <w:rsid w:val="00440112"/>
    <w:rsid w:val="00440FAF"/>
    <w:rsid w:val="0044142E"/>
    <w:rsid w:val="00442515"/>
    <w:rsid w:val="0044365D"/>
    <w:rsid w:val="00444B92"/>
    <w:rsid w:val="00445453"/>
    <w:rsid w:val="004473F8"/>
    <w:rsid w:val="00447EA7"/>
    <w:rsid w:val="00450741"/>
    <w:rsid w:val="00452C06"/>
    <w:rsid w:val="00453ED0"/>
    <w:rsid w:val="00454680"/>
    <w:rsid w:val="00455F29"/>
    <w:rsid w:val="00460FA1"/>
    <w:rsid w:val="0046239A"/>
    <w:rsid w:val="00464620"/>
    <w:rsid w:val="00464CD8"/>
    <w:rsid w:val="004664D4"/>
    <w:rsid w:val="00466A3E"/>
    <w:rsid w:val="004675D3"/>
    <w:rsid w:val="004679AE"/>
    <w:rsid w:val="0047004E"/>
    <w:rsid w:val="004702CA"/>
    <w:rsid w:val="004748E5"/>
    <w:rsid w:val="00475287"/>
    <w:rsid w:val="00476148"/>
    <w:rsid w:val="00480A63"/>
    <w:rsid w:val="004826AD"/>
    <w:rsid w:val="00482AB2"/>
    <w:rsid w:val="00483662"/>
    <w:rsid w:val="00483F28"/>
    <w:rsid w:val="00485773"/>
    <w:rsid w:val="00486631"/>
    <w:rsid w:val="004911D7"/>
    <w:rsid w:val="004915C1"/>
    <w:rsid w:val="00493121"/>
    <w:rsid w:val="004941C7"/>
    <w:rsid w:val="00495A60"/>
    <w:rsid w:val="00495D05"/>
    <w:rsid w:val="00496547"/>
    <w:rsid w:val="00496873"/>
    <w:rsid w:val="004978A7"/>
    <w:rsid w:val="004A225A"/>
    <w:rsid w:val="004A5043"/>
    <w:rsid w:val="004A5DB8"/>
    <w:rsid w:val="004A603B"/>
    <w:rsid w:val="004A64D0"/>
    <w:rsid w:val="004A6785"/>
    <w:rsid w:val="004A7AE2"/>
    <w:rsid w:val="004B0501"/>
    <w:rsid w:val="004B2F86"/>
    <w:rsid w:val="004B3BF2"/>
    <w:rsid w:val="004B411A"/>
    <w:rsid w:val="004B6179"/>
    <w:rsid w:val="004B7ACA"/>
    <w:rsid w:val="004C387C"/>
    <w:rsid w:val="004C6C04"/>
    <w:rsid w:val="004D1BA4"/>
    <w:rsid w:val="004D3632"/>
    <w:rsid w:val="004E1029"/>
    <w:rsid w:val="004E1966"/>
    <w:rsid w:val="004E2727"/>
    <w:rsid w:val="004E3A7F"/>
    <w:rsid w:val="004E4EA3"/>
    <w:rsid w:val="004E63DA"/>
    <w:rsid w:val="004E73E9"/>
    <w:rsid w:val="004F09D9"/>
    <w:rsid w:val="004F242F"/>
    <w:rsid w:val="004F36F8"/>
    <w:rsid w:val="004F3B28"/>
    <w:rsid w:val="004F401A"/>
    <w:rsid w:val="004F6852"/>
    <w:rsid w:val="00502278"/>
    <w:rsid w:val="005033F4"/>
    <w:rsid w:val="00503D8D"/>
    <w:rsid w:val="0050558C"/>
    <w:rsid w:val="00506664"/>
    <w:rsid w:val="00514100"/>
    <w:rsid w:val="0051543E"/>
    <w:rsid w:val="0051588C"/>
    <w:rsid w:val="00521EC5"/>
    <w:rsid w:val="00522589"/>
    <w:rsid w:val="00522DB2"/>
    <w:rsid w:val="005249A9"/>
    <w:rsid w:val="005250D8"/>
    <w:rsid w:val="005305DF"/>
    <w:rsid w:val="00531702"/>
    <w:rsid w:val="0053222C"/>
    <w:rsid w:val="0053269C"/>
    <w:rsid w:val="00533134"/>
    <w:rsid w:val="005337F6"/>
    <w:rsid w:val="00535473"/>
    <w:rsid w:val="00535909"/>
    <w:rsid w:val="005426B9"/>
    <w:rsid w:val="00542EEF"/>
    <w:rsid w:val="005434C8"/>
    <w:rsid w:val="00543AEC"/>
    <w:rsid w:val="00544B8E"/>
    <w:rsid w:val="00545371"/>
    <w:rsid w:val="0054551D"/>
    <w:rsid w:val="00546078"/>
    <w:rsid w:val="0054613E"/>
    <w:rsid w:val="00546AF4"/>
    <w:rsid w:val="00547549"/>
    <w:rsid w:val="0055318A"/>
    <w:rsid w:val="00553A79"/>
    <w:rsid w:val="00555495"/>
    <w:rsid w:val="00557DD2"/>
    <w:rsid w:val="00557E92"/>
    <w:rsid w:val="005613AE"/>
    <w:rsid w:val="0056143E"/>
    <w:rsid w:val="0056463C"/>
    <w:rsid w:val="00564CFF"/>
    <w:rsid w:val="0056504A"/>
    <w:rsid w:val="0056619F"/>
    <w:rsid w:val="00570393"/>
    <w:rsid w:val="00570540"/>
    <w:rsid w:val="005710AA"/>
    <w:rsid w:val="00576512"/>
    <w:rsid w:val="00576627"/>
    <w:rsid w:val="0057724D"/>
    <w:rsid w:val="0058055E"/>
    <w:rsid w:val="005811EB"/>
    <w:rsid w:val="0058264F"/>
    <w:rsid w:val="005835AF"/>
    <w:rsid w:val="00584E3C"/>
    <w:rsid w:val="00585261"/>
    <w:rsid w:val="005870CA"/>
    <w:rsid w:val="00587882"/>
    <w:rsid w:val="00590B8D"/>
    <w:rsid w:val="0059126B"/>
    <w:rsid w:val="00591EC8"/>
    <w:rsid w:val="005935DB"/>
    <w:rsid w:val="00593D41"/>
    <w:rsid w:val="00594115"/>
    <w:rsid w:val="00594640"/>
    <w:rsid w:val="005972CC"/>
    <w:rsid w:val="005A0346"/>
    <w:rsid w:val="005A2A29"/>
    <w:rsid w:val="005A524A"/>
    <w:rsid w:val="005A5956"/>
    <w:rsid w:val="005A752F"/>
    <w:rsid w:val="005B13DE"/>
    <w:rsid w:val="005B1A15"/>
    <w:rsid w:val="005B2BEF"/>
    <w:rsid w:val="005B4CF4"/>
    <w:rsid w:val="005B5CAF"/>
    <w:rsid w:val="005B5EE9"/>
    <w:rsid w:val="005B62D2"/>
    <w:rsid w:val="005B794F"/>
    <w:rsid w:val="005B7DEC"/>
    <w:rsid w:val="005B7F24"/>
    <w:rsid w:val="005C498B"/>
    <w:rsid w:val="005C5650"/>
    <w:rsid w:val="005C64C2"/>
    <w:rsid w:val="005C7207"/>
    <w:rsid w:val="005D07D3"/>
    <w:rsid w:val="005D1274"/>
    <w:rsid w:val="005D3470"/>
    <w:rsid w:val="005E0769"/>
    <w:rsid w:val="005E2562"/>
    <w:rsid w:val="005E30CF"/>
    <w:rsid w:val="005E4774"/>
    <w:rsid w:val="005E55EE"/>
    <w:rsid w:val="005E5FBC"/>
    <w:rsid w:val="005E67A5"/>
    <w:rsid w:val="005F0CAC"/>
    <w:rsid w:val="005F10B5"/>
    <w:rsid w:val="006008C6"/>
    <w:rsid w:val="006020E0"/>
    <w:rsid w:val="0060344E"/>
    <w:rsid w:val="00604499"/>
    <w:rsid w:val="006101EC"/>
    <w:rsid w:val="00610CCD"/>
    <w:rsid w:val="006115B3"/>
    <w:rsid w:val="00611C04"/>
    <w:rsid w:val="00613615"/>
    <w:rsid w:val="00613C81"/>
    <w:rsid w:val="006141D8"/>
    <w:rsid w:val="00615B8D"/>
    <w:rsid w:val="0062070D"/>
    <w:rsid w:val="00621470"/>
    <w:rsid w:val="00624ACC"/>
    <w:rsid w:val="00626BF3"/>
    <w:rsid w:val="00631840"/>
    <w:rsid w:val="006337FA"/>
    <w:rsid w:val="00634639"/>
    <w:rsid w:val="00635925"/>
    <w:rsid w:val="00644713"/>
    <w:rsid w:val="00645597"/>
    <w:rsid w:val="00646542"/>
    <w:rsid w:val="00646573"/>
    <w:rsid w:val="006504CE"/>
    <w:rsid w:val="00651595"/>
    <w:rsid w:val="0065283A"/>
    <w:rsid w:val="0065333D"/>
    <w:rsid w:val="00661864"/>
    <w:rsid w:val="00664CBD"/>
    <w:rsid w:val="00664FA7"/>
    <w:rsid w:val="006671CC"/>
    <w:rsid w:val="00670B1D"/>
    <w:rsid w:val="0067110C"/>
    <w:rsid w:val="006711F5"/>
    <w:rsid w:val="00676311"/>
    <w:rsid w:val="00677FB3"/>
    <w:rsid w:val="0068027D"/>
    <w:rsid w:val="00680DCD"/>
    <w:rsid w:val="00682985"/>
    <w:rsid w:val="00684C00"/>
    <w:rsid w:val="00684CA0"/>
    <w:rsid w:val="00685A32"/>
    <w:rsid w:val="006913C2"/>
    <w:rsid w:val="006925DC"/>
    <w:rsid w:val="00693B56"/>
    <w:rsid w:val="00694A05"/>
    <w:rsid w:val="00694F1D"/>
    <w:rsid w:val="006959CE"/>
    <w:rsid w:val="00696754"/>
    <w:rsid w:val="00696A3B"/>
    <w:rsid w:val="00696A90"/>
    <w:rsid w:val="00697428"/>
    <w:rsid w:val="006A3432"/>
    <w:rsid w:val="006A5438"/>
    <w:rsid w:val="006A559A"/>
    <w:rsid w:val="006A78FF"/>
    <w:rsid w:val="006B06A7"/>
    <w:rsid w:val="006B24A4"/>
    <w:rsid w:val="006B2E8A"/>
    <w:rsid w:val="006B2F4D"/>
    <w:rsid w:val="006B3723"/>
    <w:rsid w:val="006B493D"/>
    <w:rsid w:val="006B543C"/>
    <w:rsid w:val="006B69BA"/>
    <w:rsid w:val="006C4C62"/>
    <w:rsid w:val="006C5214"/>
    <w:rsid w:val="006C5907"/>
    <w:rsid w:val="006C608E"/>
    <w:rsid w:val="006C66A7"/>
    <w:rsid w:val="006D313A"/>
    <w:rsid w:val="006D323D"/>
    <w:rsid w:val="006D5B3F"/>
    <w:rsid w:val="006E0AD2"/>
    <w:rsid w:val="006E23A6"/>
    <w:rsid w:val="006E363B"/>
    <w:rsid w:val="006E43C3"/>
    <w:rsid w:val="006E7A19"/>
    <w:rsid w:val="006F10B8"/>
    <w:rsid w:val="006F13C5"/>
    <w:rsid w:val="006F15C8"/>
    <w:rsid w:val="006F1B22"/>
    <w:rsid w:val="006F2857"/>
    <w:rsid w:val="006F4989"/>
    <w:rsid w:val="006F6015"/>
    <w:rsid w:val="006F633E"/>
    <w:rsid w:val="0070119D"/>
    <w:rsid w:val="00703E84"/>
    <w:rsid w:val="007046A9"/>
    <w:rsid w:val="00706615"/>
    <w:rsid w:val="00706B21"/>
    <w:rsid w:val="0070710D"/>
    <w:rsid w:val="007115E5"/>
    <w:rsid w:val="00712663"/>
    <w:rsid w:val="0071283D"/>
    <w:rsid w:val="00712DC5"/>
    <w:rsid w:val="007142E6"/>
    <w:rsid w:val="00716401"/>
    <w:rsid w:val="00720CDD"/>
    <w:rsid w:val="00721B40"/>
    <w:rsid w:val="00722986"/>
    <w:rsid w:val="00724A35"/>
    <w:rsid w:val="0072656D"/>
    <w:rsid w:val="007313D5"/>
    <w:rsid w:val="0073140F"/>
    <w:rsid w:val="007318A9"/>
    <w:rsid w:val="00731D99"/>
    <w:rsid w:val="0073320F"/>
    <w:rsid w:val="007364B8"/>
    <w:rsid w:val="007377AA"/>
    <w:rsid w:val="007419E1"/>
    <w:rsid w:val="00742DD1"/>
    <w:rsid w:val="00747C9D"/>
    <w:rsid w:val="00747CB1"/>
    <w:rsid w:val="007534B0"/>
    <w:rsid w:val="00753D56"/>
    <w:rsid w:val="007559EB"/>
    <w:rsid w:val="00756A9C"/>
    <w:rsid w:val="007608D3"/>
    <w:rsid w:val="0076174F"/>
    <w:rsid w:val="00761E28"/>
    <w:rsid w:val="007624E9"/>
    <w:rsid w:val="007628EE"/>
    <w:rsid w:val="007640DA"/>
    <w:rsid w:val="00764752"/>
    <w:rsid w:val="00764A17"/>
    <w:rsid w:val="00765FEF"/>
    <w:rsid w:val="00766AC3"/>
    <w:rsid w:val="00766FD6"/>
    <w:rsid w:val="00767C51"/>
    <w:rsid w:val="0077007F"/>
    <w:rsid w:val="00773149"/>
    <w:rsid w:val="00774125"/>
    <w:rsid w:val="00774AE8"/>
    <w:rsid w:val="00775BAA"/>
    <w:rsid w:val="0077680F"/>
    <w:rsid w:val="007828B1"/>
    <w:rsid w:val="00782BFC"/>
    <w:rsid w:val="007842EC"/>
    <w:rsid w:val="007858B9"/>
    <w:rsid w:val="00785F34"/>
    <w:rsid w:val="00786E24"/>
    <w:rsid w:val="0079033A"/>
    <w:rsid w:val="00791582"/>
    <w:rsid w:val="00793736"/>
    <w:rsid w:val="00794E7A"/>
    <w:rsid w:val="00794FA0"/>
    <w:rsid w:val="00795F12"/>
    <w:rsid w:val="00796741"/>
    <w:rsid w:val="007A0642"/>
    <w:rsid w:val="007A43E6"/>
    <w:rsid w:val="007A4B2D"/>
    <w:rsid w:val="007A5909"/>
    <w:rsid w:val="007A7272"/>
    <w:rsid w:val="007B0365"/>
    <w:rsid w:val="007B0CD3"/>
    <w:rsid w:val="007B0DA1"/>
    <w:rsid w:val="007B10C6"/>
    <w:rsid w:val="007B110F"/>
    <w:rsid w:val="007B27B8"/>
    <w:rsid w:val="007B3202"/>
    <w:rsid w:val="007B3879"/>
    <w:rsid w:val="007B505E"/>
    <w:rsid w:val="007B5FBA"/>
    <w:rsid w:val="007B6547"/>
    <w:rsid w:val="007B7560"/>
    <w:rsid w:val="007C0605"/>
    <w:rsid w:val="007C1121"/>
    <w:rsid w:val="007C19E8"/>
    <w:rsid w:val="007C7DEB"/>
    <w:rsid w:val="007D1395"/>
    <w:rsid w:val="007D1545"/>
    <w:rsid w:val="007D1909"/>
    <w:rsid w:val="007D1DD1"/>
    <w:rsid w:val="007D20EA"/>
    <w:rsid w:val="007D3B6F"/>
    <w:rsid w:val="007D3C5D"/>
    <w:rsid w:val="007D732D"/>
    <w:rsid w:val="007D75F6"/>
    <w:rsid w:val="007E2B5B"/>
    <w:rsid w:val="007E2EAD"/>
    <w:rsid w:val="007E38EA"/>
    <w:rsid w:val="007E4FC2"/>
    <w:rsid w:val="007E5B1E"/>
    <w:rsid w:val="007E5B9F"/>
    <w:rsid w:val="007E7804"/>
    <w:rsid w:val="007E7A05"/>
    <w:rsid w:val="007F15FB"/>
    <w:rsid w:val="007F1FFD"/>
    <w:rsid w:val="007F2E2F"/>
    <w:rsid w:val="007F3E72"/>
    <w:rsid w:val="007F431E"/>
    <w:rsid w:val="007F43BB"/>
    <w:rsid w:val="007F6B43"/>
    <w:rsid w:val="007F78C4"/>
    <w:rsid w:val="00801EE4"/>
    <w:rsid w:val="00803AA4"/>
    <w:rsid w:val="00804401"/>
    <w:rsid w:val="00804931"/>
    <w:rsid w:val="00804D35"/>
    <w:rsid w:val="00805DBB"/>
    <w:rsid w:val="008060CC"/>
    <w:rsid w:val="00807181"/>
    <w:rsid w:val="00810B97"/>
    <w:rsid w:val="008118D7"/>
    <w:rsid w:val="00811ABD"/>
    <w:rsid w:val="00813DFA"/>
    <w:rsid w:val="00816594"/>
    <w:rsid w:val="0082119E"/>
    <w:rsid w:val="00822AF1"/>
    <w:rsid w:val="00822F09"/>
    <w:rsid w:val="00823172"/>
    <w:rsid w:val="00823357"/>
    <w:rsid w:val="008235E7"/>
    <w:rsid w:val="0082424B"/>
    <w:rsid w:val="008269C4"/>
    <w:rsid w:val="00833417"/>
    <w:rsid w:val="00833676"/>
    <w:rsid w:val="00835509"/>
    <w:rsid w:val="0083695D"/>
    <w:rsid w:val="00837412"/>
    <w:rsid w:val="00837B6F"/>
    <w:rsid w:val="008413A8"/>
    <w:rsid w:val="00841705"/>
    <w:rsid w:val="00841C39"/>
    <w:rsid w:val="00842291"/>
    <w:rsid w:val="00842D25"/>
    <w:rsid w:val="008431B1"/>
    <w:rsid w:val="0084322C"/>
    <w:rsid w:val="00843BF6"/>
    <w:rsid w:val="00845937"/>
    <w:rsid w:val="008467CD"/>
    <w:rsid w:val="0085014C"/>
    <w:rsid w:val="00850B96"/>
    <w:rsid w:val="00852F4E"/>
    <w:rsid w:val="00853E37"/>
    <w:rsid w:val="00857706"/>
    <w:rsid w:val="00857ECB"/>
    <w:rsid w:val="00857F5B"/>
    <w:rsid w:val="00857FF3"/>
    <w:rsid w:val="0086009D"/>
    <w:rsid w:val="0086202B"/>
    <w:rsid w:val="008623CA"/>
    <w:rsid w:val="0086332D"/>
    <w:rsid w:val="00863B1B"/>
    <w:rsid w:val="00863EA8"/>
    <w:rsid w:val="00864D8A"/>
    <w:rsid w:val="008651B3"/>
    <w:rsid w:val="00865222"/>
    <w:rsid w:val="00866D78"/>
    <w:rsid w:val="00866D97"/>
    <w:rsid w:val="0086702B"/>
    <w:rsid w:val="00867612"/>
    <w:rsid w:val="00871A10"/>
    <w:rsid w:val="008721CB"/>
    <w:rsid w:val="008723D4"/>
    <w:rsid w:val="008734FC"/>
    <w:rsid w:val="008738D9"/>
    <w:rsid w:val="0087441C"/>
    <w:rsid w:val="00874F67"/>
    <w:rsid w:val="00875428"/>
    <w:rsid w:val="008757ED"/>
    <w:rsid w:val="0087694F"/>
    <w:rsid w:val="00877C3B"/>
    <w:rsid w:val="0088065D"/>
    <w:rsid w:val="008812E4"/>
    <w:rsid w:val="00882D2A"/>
    <w:rsid w:val="008833B9"/>
    <w:rsid w:val="00885E58"/>
    <w:rsid w:val="00890067"/>
    <w:rsid w:val="00890507"/>
    <w:rsid w:val="008906A8"/>
    <w:rsid w:val="008917ED"/>
    <w:rsid w:val="008919A8"/>
    <w:rsid w:val="008921C5"/>
    <w:rsid w:val="008921D6"/>
    <w:rsid w:val="00892C0D"/>
    <w:rsid w:val="00893E79"/>
    <w:rsid w:val="0089476E"/>
    <w:rsid w:val="00896E0B"/>
    <w:rsid w:val="00897518"/>
    <w:rsid w:val="00897957"/>
    <w:rsid w:val="008A1C63"/>
    <w:rsid w:val="008A21F6"/>
    <w:rsid w:val="008A2AAE"/>
    <w:rsid w:val="008A3A57"/>
    <w:rsid w:val="008A3FCF"/>
    <w:rsid w:val="008A5FFC"/>
    <w:rsid w:val="008A6462"/>
    <w:rsid w:val="008B133F"/>
    <w:rsid w:val="008B15B1"/>
    <w:rsid w:val="008B2656"/>
    <w:rsid w:val="008B3455"/>
    <w:rsid w:val="008B351E"/>
    <w:rsid w:val="008B47E4"/>
    <w:rsid w:val="008B59EE"/>
    <w:rsid w:val="008B61B9"/>
    <w:rsid w:val="008C12CE"/>
    <w:rsid w:val="008C3862"/>
    <w:rsid w:val="008C45A4"/>
    <w:rsid w:val="008C74E9"/>
    <w:rsid w:val="008D0343"/>
    <w:rsid w:val="008D0829"/>
    <w:rsid w:val="008D0E0F"/>
    <w:rsid w:val="008D0FB8"/>
    <w:rsid w:val="008D10D1"/>
    <w:rsid w:val="008D27F0"/>
    <w:rsid w:val="008D3A5C"/>
    <w:rsid w:val="008D49EE"/>
    <w:rsid w:val="008D4A5A"/>
    <w:rsid w:val="008D4C7F"/>
    <w:rsid w:val="008D5D1B"/>
    <w:rsid w:val="008E0E0D"/>
    <w:rsid w:val="008E0F1E"/>
    <w:rsid w:val="008E1AC8"/>
    <w:rsid w:val="008E2AF5"/>
    <w:rsid w:val="008E3A54"/>
    <w:rsid w:val="008E6D44"/>
    <w:rsid w:val="008E6EAC"/>
    <w:rsid w:val="008E7D20"/>
    <w:rsid w:val="008F09EB"/>
    <w:rsid w:val="008F252D"/>
    <w:rsid w:val="008F2A7F"/>
    <w:rsid w:val="008F577F"/>
    <w:rsid w:val="008F6184"/>
    <w:rsid w:val="008F6214"/>
    <w:rsid w:val="008F6AEB"/>
    <w:rsid w:val="008F7F81"/>
    <w:rsid w:val="0090180A"/>
    <w:rsid w:val="00902FC3"/>
    <w:rsid w:val="00904084"/>
    <w:rsid w:val="0090460A"/>
    <w:rsid w:val="00904FD1"/>
    <w:rsid w:val="0090684A"/>
    <w:rsid w:val="00906E50"/>
    <w:rsid w:val="00907976"/>
    <w:rsid w:val="00907C53"/>
    <w:rsid w:val="00907FB2"/>
    <w:rsid w:val="009100E6"/>
    <w:rsid w:val="0091043B"/>
    <w:rsid w:val="00912335"/>
    <w:rsid w:val="0091444E"/>
    <w:rsid w:val="00917983"/>
    <w:rsid w:val="009202BE"/>
    <w:rsid w:val="00923404"/>
    <w:rsid w:val="0092433C"/>
    <w:rsid w:val="00924ECD"/>
    <w:rsid w:val="0092523B"/>
    <w:rsid w:val="009257A6"/>
    <w:rsid w:val="00925A04"/>
    <w:rsid w:val="00925DDF"/>
    <w:rsid w:val="009316F9"/>
    <w:rsid w:val="009324CB"/>
    <w:rsid w:val="00932D5F"/>
    <w:rsid w:val="009336FF"/>
    <w:rsid w:val="0093412D"/>
    <w:rsid w:val="00936539"/>
    <w:rsid w:val="009400CD"/>
    <w:rsid w:val="00940497"/>
    <w:rsid w:val="00941766"/>
    <w:rsid w:val="00941E2D"/>
    <w:rsid w:val="00943847"/>
    <w:rsid w:val="00944760"/>
    <w:rsid w:val="00945B9C"/>
    <w:rsid w:val="00946791"/>
    <w:rsid w:val="0094686B"/>
    <w:rsid w:val="009471B0"/>
    <w:rsid w:val="00950262"/>
    <w:rsid w:val="00951FAF"/>
    <w:rsid w:val="00955592"/>
    <w:rsid w:val="00955E73"/>
    <w:rsid w:val="009573AF"/>
    <w:rsid w:val="00960EAC"/>
    <w:rsid w:val="009628C2"/>
    <w:rsid w:val="00964F31"/>
    <w:rsid w:val="00966345"/>
    <w:rsid w:val="009674CF"/>
    <w:rsid w:val="00967CFB"/>
    <w:rsid w:val="00970E63"/>
    <w:rsid w:val="00971F5C"/>
    <w:rsid w:val="0097267B"/>
    <w:rsid w:val="00972896"/>
    <w:rsid w:val="00972C8A"/>
    <w:rsid w:val="00973E22"/>
    <w:rsid w:val="009760F7"/>
    <w:rsid w:val="0097691B"/>
    <w:rsid w:val="009769A3"/>
    <w:rsid w:val="009771BC"/>
    <w:rsid w:val="00981402"/>
    <w:rsid w:val="00985E56"/>
    <w:rsid w:val="00990DEB"/>
    <w:rsid w:val="0099128F"/>
    <w:rsid w:val="00992291"/>
    <w:rsid w:val="00992B80"/>
    <w:rsid w:val="00993142"/>
    <w:rsid w:val="009A077B"/>
    <w:rsid w:val="009A147C"/>
    <w:rsid w:val="009A249B"/>
    <w:rsid w:val="009A2DE2"/>
    <w:rsid w:val="009A51BF"/>
    <w:rsid w:val="009A5DA0"/>
    <w:rsid w:val="009B0E5B"/>
    <w:rsid w:val="009B35CA"/>
    <w:rsid w:val="009B5C04"/>
    <w:rsid w:val="009B62D3"/>
    <w:rsid w:val="009B78BD"/>
    <w:rsid w:val="009C09BD"/>
    <w:rsid w:val="009C0B49"/>
    <w:rsid w:val="009C1DB8"/>
    <w:rsid w:val="009C2C33"/>
    <w:rsid w:val="009C2CD4"/>
    <w:rsid w:val="009C2D8B"/>
    <w:rsid w:val="009C4ECE"/>
    <w:rsid w:val="009C5676"/>
    <w:rsid w:val="009C5AA6"/>
    <w:rsid w:val="009C5D05"/>
    <w:rsid w:val="009D2166"/>
    <w:rsid w:val="009D3424"/>
    <w:rsid w:val="009D7D1C"/>
    <w:rsid w:val="009E084F"/>
    <w:rsid w:val="009E2139"/>
    <w:rsid w:val="009E2C4F"/>
    <w:rsid w:val="009E3D0F"/>
    <w:rsid w:val="009E40CC"/>
    <w:rsid w:val="009E6436"/>
    <w:rsid w:val="009E6C34"/>
    <w:rsid w:val="009E6EED"/>
    <w:rsid w:val="009E7454"/>
    <w:rsid w:val="009E78E1"/>
    <w:rsid w:val="009E7E5D"/>
    <w:rsid w:val="009F04CC"/>
    <w:rsid w:val="009F30B7"/>
    <w:rsid w:val="009F39E9"/>
    <w:rsid w:val="009F750D"/>
    <w:rsid w:val="009F7825"/>
    <w:rsid w:val="009F7D71"/>
    <w:rsid w:val="00A00EF4"/>
    <w:rsid w:val="00A03CCF"/>
    <w:rsid w:val="00A06108"/>
    <w:rsid w:val="00A06377"/>
    <w:rsid w:val="00A06972"/>
    <w:rsid w:val="00A107B9"/>
    <w:rsid w:val="00A163ED"/>
    <w:rsid w:val="00A166CC"/>
    <w:rsid w:val="00A16B52"/>
    <w:rsid w:val="00A21C9F"/>
    <w:rsid w:val="00A2264B"/>
    <w:rsid w:val="00A229B0"/>
    <w:rsid w:val="00A239EB"/>
    <w:rsid w:val="00A30F9C"/>
    <w:rsid w:val="00A31F81"/>
    <w:rsid w:val="00A32139"/>
    <w:rsid w:val="00A365A3"/>
    <w:rsid w:val="00A37FF2"/>
    <w:rsid w:val="00A4062F"/>
    <w:rsid w:val="00A42D8D"/>
    <w:rsid w:val="00A42F11"/>
    <w:rsid w:val="00A4352A"/>
    <w:rsid w:val="00A43F2D"/>
    <w:rsid w:val="00A45A1B"/>
    <w:rsid w:val="00A50493"/>
    <w:rsid w:val="00A510B8"/>
    <w:rsid w:val="00A512CE"/>
    <w:rsid w:val="00A520DC"/>
    <w:rsid w:val="00A561D6"/>
    <w:rsid w:val="00A60599"/>
    <w:rsid w:val="00A62DB8"/>
    <w:rsid w:val="00A630F8"/>
    <w:rsid w:val="00A648A8"/>
    <w:rsid w:val="00A66FD2"/>
    <w:rsid w:val="00A67A05"/>
    <w:rsid w:val="00A71ABA"/>
    <w:rsid w:val="00A71C72"/>
    <w:rsid w:val="00A727A7"/>
    <w:rsid w:val="00A7551D"/>
    <w:rsid w:val="00A77286"/>
    <w:rsid w:val="00A77589"/>
    <w:rsid w:val="00A81681"/>
    <w:rsid w:val="00A816F6"/>
    <w:rsid w:val="00A823B6"/>
    <w:rsid w:val="00A83AF0"/>
    <w:rsid w:val="00A8575A"/>
    <w:rsid w:val="00A86643"/>
    <w:rsid w:val="00A87EBE"/>
    <w:rsid w:val="00A909C8"/>
    <w:rsid w:val="00A92A31"/>
    <w:rsid w:val="00A93380"/>
    <w:rsid w:val="00A93B9D"/>
    <w:rsid w:val="00AA0365"/>
    <w:rsid w:val="00AA0C22"/>
    <w:rsid w:val="00AA0FBC"/>
    <w:rsid w:val="00AA1941"/>
    <w:rsid w:val="00AA2BCB"/>
    <w:rsid w:val="00AA45D0"/>
    <w:rsid w:val="00AB20DC"/>
    <w:rsid w:val="00AB42C0"/>
    <w:rsid w:val="00AB4737"/>
    <w:rsid w:val="00AB4A3D"/>
    <w:rsid w:val="00AB4F7B"/>
    <w:rsid w:val="00AB5739"/>
    <w:rsid w:val="00AB5862"/>
    <w:rsid w:val="00AB5A97"/>
    <w:rsid w:val="00AB5D40"/>
    <w:rsid w:val="00AC0CDB"/>
    <w:rsid w:val="00AC33DC"/>
    <w:rsid w:val="00AC76CF"/>
    <w:rsid w:val="00AD1705"/>
    <w:rsid w:val="00AD6A17"/>
    <w:rsid w:val="00AD7C30"/>
    <w:rsid w:val="00AE0704"/>
    <w:rsid w:val="00AE0C02"/>
    <w:rsid w:val="00AE196C"/>
    <w:rsid w:val="00AE68E0"/>
    <w:rsid w:val="00AF32D2"/>
    <w:rsid w:val="00AF46EE"/>
    <w:rsid w:val="00AF5229"/>
    <w:rsid w:val="00AF6261"/>
    <w:rsid w:val="00AF7B05"/>
    <w:rsid w:val="00B02618"/>
    <w:rsid w:val="00B04680"/>
    <w:rsid w:val="00B04D1B"/>
    <w:rsid w:val="00B12611"/>
    <w:rsid w:val="00B17F2D"/>
    <w:rsid w:val="00B20FF9"/>
    <w:rsid w:val="00B21726"/>
    <w:rsid w:val="00B21937"/>
    <w:rsid w:val="00B227E7"/>
    <w:rsid w:val="00B2395F"/>
    <w:rsid w:val="00B252FA"/>
    <w:rsid w:val="00B2603C"/>
    <w:rsid w:val="00B27192"/>
    <w:rsid w:val="00B27E95"/>
    <w:rsid w:val="00B3084B"/>
    <w:rsid w:val="00B32BFC"/>
    <w:rsid w:val="00B33AA4"/>
    <w:rsid w:val="00B3413F"/>
    <w:rsid w:val="00B34EF7"/>
    <w:rsid w:val="00B359F3"/>
    <w:rsid w:val="00B37AF3"/>
    <w:rsid w:val="00B42A3A"/>
    <w:rsid w:val="00B432DA"/>
    <w:rsid w:val="00B44756"/>
    <w:rsid w:val="00B45440"/>
    <w:rsid w:val="00B506C3"/>
    <w:rsid w:val="00B528F1"/>
    <w:rsid w:val="00B5320F"/>
    <w:rsid w:val="00B545CB"/>
    <w:rsid w:val="00B54C7C"/>
    <w:rsid w:val="00B57722"/>
    <w:rsid w:val="00B57F41"/>
    <w:rsid w:val="00B60FE4"/>
    <w:rsid w:val="00B63744"/>
    <w:rsid w:val="00B64586"/>
    <w:rsid w:val="00B6531E"/>
    <w:rsid w:val="00B67963"/>
    <w:rsid w:val="00B67E6D"/>
    <w:rsid w:val="00B70122"/>
    <w:rsid w:val="00B74D0C"/>
    <w:rsid w:val="00B76E9E"/>
    <w:rsid w:val="00B836E3"/>
    <w:rsid w:val="00B84827"/>
    <w:rsid w:val="00B856D4"/>
    <w:rsid w:val="00B86C8B"/>
    <w:rsid w:val="00B86EB2"/>
    <w:rsid w:val="00B86FEF"/>
    <w:rsid w:val="00B873F4"/>
    <w:rsid w:val="00B90567"/>
    <w:rsid w:val="00B91A29"/>
    <w:rsid w:val="00B92E7E"/>
    <w:rsid w:val="00B9303C"/>
    <w:rsid w:val="00B940BB"/>
    <w:rsid w:val="00B95397"/>
    <w:rsid w:val="00BA0850"/>
    <w:rsid w:val="00BA0ECE"/>
    <w:rsid w:val="00BA1AA5"/>
    <w:rsid w:val="00BA1B84"/>
    <w:rsid w:val="00BA21F9"/>
    <w:rsid w:val="00BA4141"/>
    <w:rsid w:val="00BA58DE"/>
    <w:rsid w:val="00BA7F91"/>
    <w:rsid w:val="00BB3792"/>
    <w:rsid w:val="00BB5CF5"/>
    <w:rsid w:val="00BB6DD1"/>
    <w:rsid w:val="00BB759D"/>
    <w:rsid w:val="00BB7ECD"/>
    <w:rsid w:val="00BC1F0E"/>
    <w:rsid w:val="00BC7BB9"/>
    <w:rsid w:val="00BD12D8"/>
    <w:rsid w:val="00BD5538"/>
    <w:rsid w:val="00BD6D28"/>
    <w:rsid w:val="00BD754A"/>
    <w:rsid w:val="00BE163F"/>
    <w:rsid w:val="00BE2918"/>
    <w:rsid w:val="00BE2DB7"/>
    <w:rsid w:val="00BE2E09"/>
    <w:rsid w:val="00BE34F8"/>
    <w:rsid w:val="00BE459D"/>
    <w:rsid w:val="00BE54BD"/>
    <w:rsid w:val="00BE5E68"/>
    <w:rsid w:val="00BF0F7D"/>
    <w:rsid w:val="00BF1C4C"/>
    <w:rsid w:val="00BF3251"/>
    <w:rsid w:val="00BF494C"/>
    <w:rsid w:val="00BF6697"/>
    <w:rsid w:val="00BF6FCB"/>
    <w:rsid w:val="00C03528"/>
    <w:rsid w:val="00C03A19"/>
    <w:rsid w:val="00C1579D"/>
    <w:rsid w:val="00C16057"/>
    <w:rsid w:val="00C1764B"/>
    <w:rsid w:val="00C20A1B"/>
    <w:rsid w:val="00C22355"/>
    <w:rsid w:val="00C24B07"/>
    <w:rsid w:val="00C26413"/>
    <w:rsid w:val="00C275FB"/>
    <w:rsid w:val="00C33047"/>
    <w:rsid w:val="00C33E84"/>
    <w:rsid w:val="00C35465"/>
    <w:rsid w:val="00C35ABF"/>
    <w:rsid w:val="00C3656E"/>
    <w:rsid w:val="00C36A2A"/>
    <w:rsid w:val="00C371AF"/>
    <w:rsid w:val="00C40A3E"/>
    <w:rsid w:val="00C4157B"/>
    <w:rsid w:val="00C42887"/>
    <w:rsid w:val="00C4503F"/>
    <w:rsid w:val="00C45E29"/>
    <w:rsid w:val="00C46690"/>
    <w:rsid w:val="00C517EB"/>
    <w:rsid w:val="00C54D8E"/>
    <w:rsid w:val="00C55076"/>
    <w:rsid w:val="00C57B51"/>
    <w:rsid w:val="00C57BA3"/>
    <w:rsid w:val="00C615AE"/>
    <w:rsid w:val="00C61A5D"/>
    <w:rsid w:val="00C62253"/>
    <w:rsid w:val="00C628E0"/>
    <w:rsid w:val="00C65C08"/>
    <w:rsid w:val="00C664CF"/>
    <w:rsid w:val="00C6776B"/>
    <w:rsid w:val="00C706D0"/>
    <w:rsid w:val="00C70751"/>
    <w:rsid w:val="00C711EB"/>
    <w:rsid w:val="00C729C3"/>
    <w:rsid w:val="00C74F54"/>
    <w:rsid w:val="00C75158"/>
    <w:rsid w:val="00C761EA"/>
    <w:rsid w:val="00C76A8B"/>
    <w:rsid w:val="00C802DC"/>
    <w:rsid w:val="00C80B8E"/>
    <w:rsid w:val="00C8135B"/>
    <w:rsid w:val="00C82F2E"/>
    <w:rsid w:val="00C83C0C"/>
    <w:rsid w:val="00C84080"/>
    <w:rsid w:val="00C84D31"/>
    <w:rsid w:val="00C86C57"/>
    <w:rsid w:val="00C86D08"/>
    <w:rsid w:val="00C87D9E"/>
    <w:rsid w:val="00C91DAB"/>
    <w:rsid w:val="00C92E54"/>
    <w:rsid w:val="00C93825"/>
    <w:rsid w:val="00C963D7"/>
    <w:rsid w:val="00CA2572"/>
    <w:rsid w:val="00CA29BD"/>
    <w:rsid w:val="00CA7971"/>
    <w:rsid w:val="00CB0172"/>
    <w:rsid w:val="00CB1D07"/>
    <w:rsid w:val="00CB2FB6"/>
    <w:rsid w:val="00CB33FB"/>
    <w:rsid w:val="00CB4462"/>
    <w:rsid w:val="00CB5942"/>
    <w:rsid w:val="00CB7664"/>
    <w:rsid w:val="00CC1719"/>
    <w:rsid w:val="00CC2664"/>
    <w:rsid w:val="00CD0F0A"/>
    <w:rsid w:val="00CD4B22"/>
    <w:rsid w:val="00CE06D7"/>
    <w:rsid w:val="00CE2038"/>
    <w:rsid w:val="00CE44F6"/>
    <w:rsid w:val="00CE7A89"/>
    <w:rsid w:val="00CF0A6C"/>
    <w:rsid w:val="00CF14C9"/>
    <w:rsid w:val="00CF191F"/>
    <w:rsid w:val="00CF1D21"/>
    <w:rsid w:val="00CF428D"/>
    <w:rsid w:val="00CF609E"/>
    <w:rsid w:val="00CF633E"/>
    <w:rsid w:val="00CF6426"/>
    <w:rsid w:val="00D00580"/>
    <w:rsid w:val="00D02392"/>
    <w:rsid w:val="00D03060"/>
    <w:rsid w:val="00D03450"/>
    <w:rsid w:val="00D072D0"/>
    <w:rsid w:val="00D128A2"/>
    <w:rsid w:val="00D1402B"/>
    <w:rsid w:val="00D14195"/>
    <w:rsid w:val="00D144CA"/>
    <w:rsid w:val="00D14F47"/>
    <w:rsid w:val="00D155B3"/>
    <w:rsid w:val="00D15B0B"/>
    <w:rsid w:val="00D23808"/>
    <w:rsid w:val="00D24FA6"/>
    <w:rsid w:val="00D273C5"/>
    <w:rsid w:val="00D3076E"/>
    <w:rsid w:val="00D309DC"/>
    <w:rsid w:val="00D311EF"/>
    <w:rsid w:val="00D317FC"/>
    <w:rsid w:val="00D321F2"/>
    <w:rsid w:val="00D32980"/>
    <w:rsid w:val="00D33219"/>
    <w:rsid w:val="00D333C6"/>
    <w:rsid w:val="00D341B1"/>
    <w:rsid w:val="00D35D60"/>
    <w:rsid w:val="00D40212"/>
    <w:rsid w:val="00D41F74"/>
    <w:rsid w:val="00D433E4"/>
    <w:rsid w:val="00D436F2"/>
    <w:rsid w:val="00D43724"/>
    <w:rsid w:val="00D43ADF"/>
    <w:rsid w:val="00D44DB5"/>
    <w:rsid w:val="00D44F34"/>
    <w:rsid w:val="00D5039A"/>
    <w:rsid w:val="00D525CC"/>
    <w:rsid w:val="00D52F28"/>
    <w:rsid w:val="00D53C54"/>
    <w:rsid w:val="00D544F2"/>
    <w:rsid w:val="00D54D1F"/>
    <w:rsid w:val="00D5517D"/>
    <w:rsid w:val="00D5580E"/>
    <w:rsid w:val="00D5680D"/>
    <w:rsid w:val="00D60DBA"/>
    <w:rsid w:val="00D612A6"/>
    <w:rsid w:val="00D61C99"/>
    <w:rsid w:val="00D622FF"/>
    <w:rsid w:val="00D62E06"/>
    <w:rsid w:val="00D651C7"/>
    <w:rsid w:val="00D65D56"/>
    <w:rsid w:val="00D65ED5"/>
    <w:rsid w:val="00D704D9"/>
    <w:rsid w:val="00D70BDC"/>
    <w:rsid w:val="00D72DAE"/>
    <w:rsid w:val="00D72FBD"/>
    <w:rsid w:val="00D7332E"/>
    <w:rsid w:val="00D74BC7"/>
    <w:rsid w:val="00D7524A"/>
    <w:rsid w:val="00D75554"/>
    <w:rsid w:val="00D75BBD"/>
    <w:rsid w:val="00D7774E"/>
    <w:rsid w:val="00D8139C"/>
    <w:rsid w:val="00D81978"/>
    <w:rsid w:val="00D81B98"/>
    <w:rsid w:val="00D84B0A"/>
    <w:rsid w:val="00D85C82"/>
    <w:rsid w:val="00D86B1E"/>
    <w:rsid w:val="00D87653"/>
    <w:rsid w:val="00D91C76"/>
    <w:rsid w:val="00D920DE"/>
    <w:rsid w:val="00D93F76"/>
    <w:rsid w:val="00D940E2"/>
    <w:rsid w:val="00D94D83"/>
    <w:rsid w:val="00D94D8B"/>
    <w:rsid w:val="00D955B4"/>
    <w:rsid w:val="00D960AD"/>
    <w:rsid w:val="00DA2515"/>
    <w:rsid w:val="00DA316C"/>
    <w:rsid w:val="00DA544F"/>
    <w:rsid w:val="00DA5562"/>
    <w:rsid w:val="00DB06C7"/>
    <w:rsid w:val="00DB1334"/>
    <w:rsid w:val="00DB2D79"/>
    <w:rsid w:val="00DB4A08"/>
    <w:rsid w:val="00DB537E"/>
    <w:rsid w:val="00DB6262"/>
    <w:rsid w:val="00DB7577"/>
    <w:rsid w:val="00DC0EC5"/>
    <w:rsid w:val="00DC19D0"/>
    <w:rsid w:val="00DC2E95"/>
    <w:rsid w:val="00DC35C1"/>
    <w:rsid w:val="00DC4678"/>
    <w:rsid w:val="00DC4A32"/>
    <w:rsid w:val="00DC5841"/>
    <w:rsid w:val="00DC59D2"/>
    <w:rsid w:val="00DC5A16"/>
    <w:rsid w:val="00DD01EA"/>
    <w:rsid w:val="00DD149F"/>
    <w:rsid w:val="00DD3DD5"/>
    <w:rsid w:val="00DD5BFC"/>
    <w:rsid w:val="00DD5C05"/>
    <w:rsid w:val="00DD6694"/>
    <w:rsid w:val="00DD6936"/>
    <w:rsid w:val="00DD7D82"/>
    <w:rsid w:val="00DD7E8E"/>
    <w:rsid w:val="00DE4A57"/>
    <w:rsid w:val="00DE60B4"/>
    <w:rsid w:val="00DE6ABB"/>
    <w:rsid w:val="00DE76CA"/>
    <w:rsid w:val="00DE7C13"/>
    <w:rsid w:val="00DF06C5"/>
    <w:rsid w:val="00DF0F02"/>
    <w:rsid w:val="00DF14FE"/>
    <w:rsid w:val="00DF2E4F"/>
    <w:rsid w:val="00E0153C"/>
    <w:rsid w:val="00E018CC"/>
    <w:rsid w:val="00E0613D"/>
    <w:rsid w:val="00E0659D"/>
    <w:rsid w:val="00E068EE"/>
    <w:rsid w:val="00E06C57"/>
    <w:rsid w:val="00E144F8"/>
    <w:rsid w:val="00E146A8"/>
    <w:rsid w:val="00E1579C"/>
    <w:rsid w:val="00E165FB"/>
    <w:rsid w:val="00E16A8F"/>
    <w:rsid w:val="00E203C2"/>
    <w:rsid w:val="00E23085"/>
    <w:rsid w:val="00E233FD"/>
    <w:rsid w:val="00E3183A"/>
    <w:rsid w:val="00E32AD3"/>
    <w:rsid w:val="00E3351E"/>
    <w:rsid w:val="00E33AAA"/>
    <w:rsid w:val="00E33C5E"/>
    <w:rsid w:val="00E34770"/>
    <w:rsid w:val="00E34B0A"/>
    <w:rsid w:val="00E401E3"/>
    <w:rsid w:val="00E4077D"/>
    <w:rsid w:val="00E42DA1"/>
    <w:rsid w:val="00E44033"/>
    <w:rsid w:val="00E4687B"/>
    <w:rsid w:val="00E479A7"/>
    <w:rsid w:val="00E50229"/>
    <w:rsid w:val="00E53FE0"/>
    <w:rsid w:val="00E544B7"/>
    <w:rsid w:val="00E545C2"/>
    <w:rsid w:val="00E5567C"/>
    <w:rsid w:val="00E556CF"/>
    <w:rsid w:val="00E55741"/>
    <w:rsid w:val="00E55F60"/>
    <w:rsid w:val="00E60421"/>
    <w:rsid w:val="00E61240"/>
    <w:rsid w:val="00E658AD"/>
    <w:rsid w:val="00E6599C"/>
    <w:rsid w:val="00E65DCA"/>
    <w:rsid w:val="00E6608B"/>
    <w:rsid w:val="00E66D50"/>
    <w:rsid w:val="00E7216D"/>
    <w:rsid w:val="00E72A3D"/>
    <w:rsid w:val="00E7445D"/>
    <w:rsid w:val="00E74D37"/>
    <w:rsid w:val="00E75CAE"/>
    <w:rsid w:val="00E7620F"/>
    <w:rsid w:val="00E7714B"/>
    <w:rsid w:val="00E7784A"/>
    <w:rsid w:val="00E805B9"/>
    <w:rsid w:val="00E913F2"/>
    <w:rsid w:val="00E92A55"/>
    <w:rsid w:val="00E93B83"/>
    <w:rsid w:val="00E94AE9"/>
    <w:rsid w:val="00E96A88"/>
    <w:rsid w:val="00E97A48"/>
    <w:rsid w:val="00EA0B33"/>
    <w:rsid w:val="00EA1806"/>
    <w:rsid w:val="00EA1B9E"/>
    <w:rsid w:val="00EA62CB"/>
    <w:rsid w:val="00EA712E"/>
    <w:rsid w:val="00EA71AB"/>
    <w:rsid w:val="00EA794C"/>
    <w:rsid w:val="00EB06F5"/>
    <w:rsid w:val="00EB0D7A"/>
    <w:rsid w:val="00EB1B74"/>
    <w:rsid w:val="00EB20AA"/>
    <w:rsid w:val="00EB3DCC"/>
    <w:rsid w:val="00EB5543"/>
    <w:rsid w:val="00EC36B2"/>
    <w:rsid w:val="00EC58D4"/>
    <w:rsid w:val="00EC6725"/>
    <w:rsid w:val="00EC7503"/>
    <w:rsid w:val="00ED0045"/>
    <w:rsid w:val="00ED0210"/>
    <w:rsid w:val="00ED0DBA"/>
    <w:rsid w:val="00ED2CF2"/>
    <w:rsid w:val="00ED7344"/>
    <w:rsid w:val="00EE0094"/>
    <w:rsid w:val="00EE0A7D"/>
    <w:rsid w:val="00EE0AC3"/>
    <w:rsid w:val="00EE146D"/>
    <w:rsid w:val="00EE4C3E"/>
    <w:rsid w:val="00EE68F7"/>
    <w:rsid w:val="00EE715B"/>
    <w:rsid w:val="00EE7AE2"/>
    <w:rsid w:val="00EF0933"/>
    <w:rsid w:val="00EF13A9"/>
    <w:rsid w:val="00EF217A"/>
    <w:rsid w:val="00EF520D"/>
    <w:rsid w:val="00EF6A32"/>
    <w:rsid w:val="00F05C8D"/>
    <w:rsid w:val="00F0621F"/>
    <w:rsid w:val="00F1062F"/>
    <w:rsid w:val="00F115C5"/>
    <w:rsid w:val="00F119C3"/>
    <w:rsid w:val="00F136AE"/>
    <w:rsid w:val="00F13C3B"/>
    <w:rsid w:val="00F14FD2"/>
    <w:rsid w:val="00F15E59"/>
    <w:rsid w:val="00F16606"/>
    <w:rsid w:val="00F179D9"/>
    <w:rsid w:val="00F22FE1"/>
    <w:rsid w:val="00F235D5"/>
    <w:rsid w:val="00F2498A"/>
    <w:rsid w:val="00F24EB7"/>
    <w:rsid w:val="00F2725A"/>
    <w:rsid w:val="00F27733"/>
    <w:rsid w:val="00F314C0"/>
    <w:rsid w:val="00F317E4"/>
    <w:rsid w:val="00F322B6"/>
    <w:rsid w:val="00F34E16"/>
    <w:rsid w:val="00F355FF"/>
    <w:rsid w:val="00F37E67"/>
    <w:rsid w:val="00F37F18"/>
    <w:rsid w:val="00F411F8"/>
    <w:rsid w:val="00F4151E"/>
    <w:rsid w:val="00F41FF3"/>
    <w:rsid w:val="00F4300B"/>
    <w:rsid w:val="00F431BD"/>
    <w:rsid w:val="00F445FF"/>
    <w:rsid w:val="00F46CB6"/>
    <w:rsid w:val="00F50BFD"/>
    <w:rsid w:val="00F539C5"/>
    <w:rsid w:val="00F540AF"/>
    <w:rsid w:val="00F54C22"/>
    <w:rsid w:val="00F5509B"/>
    <w:rsid w:val="00F55950"/>
    <w:rsid w:val="00F55A80"/>
    <w:rsid w:val="00F55D82"/>
    <w:rsid w:val="00F56727"/>
    <w:rsid w:val="00F56D7B"/>
    <w:rsid w:val="00F56DE9"/>
    <w:rsid w:val="00F61945"/>
    <w:rsid w:val="00F61E36"/>
    <w:rsid w:val="00F62BAA"/>
    <w:rsid w:val="00F656FF"/>
    <w:rsid w:val="00F65E23"/>
    <w:rsid w:val="00F660C6"/>
    <w:rsid w:val="00F6786B"/>
    <w:rsid w:val="00F7182F"/>
    <w:rsid w:val="00F71CE0"/>
    <w:rsid w:val="00F72C7F"/>
    <w:rsid w:val="00F75318"/>
    <w:rsid w:val="00F761E6"/>
    <w:rsid w:val="00F80FD2"/>
    <w:rsid w:val="00F828F7"/>
    <w:rsid w:val="00F82CE1"/>
    <w:rsid w:val="00F83221"/>
    <w:rsid w:val="00F83511"/>
    <w:rsid w:val="00F87F67"/>
    <w:rsid w:val="00F90E33"/>
    <w:rsid w:val="00F93AFF"/>
    <w:rsid w:val="00F944CF"/>
    <w:rsid w:val="00F94C09"/>
    <w:rsid w:val="00F96334"/>
    <w:rsid w:val="00F96957"/>
    <w:rsid w:val="00F96C16"/>
    <w:rsid w:val="00F96C72"/>
    <w:rsid w:val="00F971C8"/>
    <w:rsid w:val="00F971F5"/>
    <w:rsid w:val="00F975A3"/>
    <w:rsid w:val="00FA0DC1"/>
    <w:rsid w:val="00FA3F11"/>
    <w:rsid w:val="00FA5F45"/>
    <w:rsid w:val="00FA6B4C"/>
    <w:rsid w:val="00FB02E1"/>
    <w:rsid w:val="00FB2ADF"/>
    <w:rsid w:val="00FB4B9B"/>
    <w:rsid w:val="00FB5F2B"/>
    <w:rsid w:val="00FB6B72"/>
    <w:rsid w:val="00FB7A17"/>
    <w:rsid w:val="00FC0FFC"/>
    <w:rsid w:val="00FC173B"/>
    <w:rsid w:val="00FC239F"/>
    <w:rsid w:val="00FC3489"/>
    <w:rsid w:val="00FC41BB"/>
    <w:rsid w:val="00FC4D89"/>
    <w:rsid w:val="00FC53DC"/>
    <w:rsid w:val="00FD03D1"/>
    <w:rsid w:val="00FD04A4"/>
    <w:rsid w:val="00FD1DE0"/>
    <w:rsid w:val="00FE0013"/>
    <w:rsid w:val="00FE1218"/>
    <w:rsid w:val="00FE1A89"/>
    <w:rsid w:val="00FE23FE"/>
    <w:rsid w:val="00FE39B0"/>
    <w:rsid w:val="00FE3BB9"/>
    <w:rsid w:val="00FE47DF"/>
    <w:rsid w:val="00FE5EC7"/>
    <w:rsid w:val="00FE6CD6"/>
    <w:rsid w:val="00FE705F"/>
    <w:rsid w:val="00FE7B1F"/>
    <w:rsid w:val="00FF1675"/>
    <w:rsid w:val="00FF3824"/>
    <w:rsid w:val="00FF4DD7"/>
    <w:rsid w:val="00FF5D98"/>
    <w:rsid w:val="00FF6DD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1C7C217"/>
  <w15:chartTrackingRefBased/>
  <w15:docId w15:val="{297F7EF4-C589-4772-A8CC-6CEA448DBB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1F81"/>
    <w:pPr>
      <w:spacing w:line="360" w:lineRule="auto"/>
      <w:jc w:val="both"/>
    </w:pPr>
    <w:rPr>
      <w:rFonts w:ascii="Arial" w:hAnsi="Arial" w:cs="Arial"/>
      <w:sz w:val="24"/>
      <w:szCs w:val="24"/>
      <w:lang w:val="en-MY"/>
    </w:rPr>
  </w:style>
  <w:style w:type="paragraph" w:styleId="Heading1">
    <w:name w:val="heading 1"/>
    <w:basedOn w:val="Normal"/>
    <w:next w:val="Normal"/>
    <w:link w:val="Heading1Char"/>
    <w:uiPriority w:val="9"/>
    <w:qFormat/>
    <w:rsid w:val="00B60FE4"/>
    <w:pPr>
      <w:keepNext/>
      <w:keepLines/>
      <w:spacing w:before="240" w:after="0"/>
      <w:jc w:val="center"/>
      <w:outlineLvl w:val="0"/>
    </w:pPr>
    <w:rPr>
      <w:rFonts w:eastAsiaTheme="majorEastAsia"/>
      <w:b/>
      <w:bCs/>
      <w:sz w:val="28"/>
      <w:szCs w:val="28"/>
    </w:rPr>
  </w:style>
  <w:style w:type="paragraph" w:styleId="Heading2">
    <w:name w:val="heading 2"/>
    <w:basedOn w:val="Heading3"/>
    <w:next w:val="Normal"/>
    <w:link w:val="Heading2Char"/>
    <w:uiPriority w:val="9"/>
    <w:unhideWhenUsed/>
    <w:qFormat/>
    <w:rsid w:val="00A512CE"/>
    <w:pPr>
      <w:ind w:left="0"/>
      <w:outlineLvl w:val="1"/>
    </w:pPr>
  </w:style>
  <w:style w:type="paragraph" w:styleId="Heading3">
    <w:name w:val="heading 3"/>
    <w:basedOn w:val="Normal"/>
    <w:next w:val="Normal"/>
    <w:link w:val="Heading3Char"/>
    <w:uiPriority w:val="9"/>
    <w:unhideWhenUsed/>
    <w:qFormat/>
    <w:rsid w:val="000051B8"/>
    <w:pPr>
      <w:keepNext/>
      <w:keepLines/>
      <w:spacing w:before="40" w:after="0"/>
      <w:ind w:left="708"/>
      <w:outlineLvl w:val="2"/>
    </w:pPr>
    <w:rPr>
      <w:rFonts w:eastAsiaTheme="majorEastAsia"/>
      <w:b/>
      <w:bCs/>
    </w:rPr>
  </w:style>
  <w:style w:type="paragraph" w:styleId="Heading4">
    <w:name w:val="heading 4"/>
    <w:basedOn w:val="Normal"/>
    <w:next w:val="Normal"/>
    <w:link w:val="Heading4Char"/>
    <w:uiPriority w:val="9"/>
    <w:unhideWhenUsed/>
    <w:qFormat/>
    <w:rsid w:val="00D7524A"/>
    <w:pPr>
      <w:keepNext/>
      <w:keepLines/>
      <w:spacing w:before="40" w:after="0"/>
      <w:ind w:left="720"/>
      <w:outlineLvl w:val="3"/>
    </w:pPr>
    <w:rPr>
      <w:rFonts w:eastAsiaTheme="majorEastAsia"/>
      <w:b/>
      <w:bCs/>
    </w:rPr>
  </w:style>
  <w:style w:type="paragraph" w:styleId="Heading5">
    <w:name w:val="heading 5"/>
    <w:basedOn w:val="Normal"/>
    <w:next w:val="Normal"/>
    <w:link w:val="Heading5Char"/>
    <w:uiPriority w:val="9"/>
    <w:unhideWhenUsed/>
    <w:qFormat/>
    <w:rsid w:val="002A60B8"/>
    <w:pPr>
      <w:keepNext/>
      <w:keepLines/>
      <w:spacing w:before="40" w:after="0"/>
      <w:ind w:left="720"/>
      <w:outlineLvl w:val="4"/>
    </w:pPr>
    <w:rPr>
      <w:rFonts w:eastAsiaTheme="majorEastAsia"/>
      <w:b/>
      <w:bCs/>
    </w:rPr>
  </w:style>
  <w:style w:type="paragraph" w:styleId="Heading6">
    <w:name w:val="heading 6"/>
    <w:basedOn w:val="Normal"/>
    <w:next w:val="Normal"/>
    <w:link w:val="Heading6Char"/>
    <w:uiPriority w:val="9"/>
    <w:unhideWhenUsed/>
    <w:qFormat/>
    <w:rsid w:val="00FE0013"/>
    <w:pPr>
      <w:keepNext/>
      <w:keepLines/>
      <w:numPr>
        <w:numId w:val="16"/>
      </w:numPr>
      <w:spacing w:before="40" w:after="0"/>
      <w:outlineLvl w:val="5"/>
    </w:pPr>
    <w:rPr>
      <w:rFonts w:eastAsiaTheme="majorEastAsia"/>
      <w:b/>
      <w:bCs/>
    </w:rPr>
  </w:style>
  <w:style w:type="paragraph" w:styleId="Heading7">
    <w:name w:val="heading 7"/>
    <w:basedOn w:val="Normal"/>
    <w:next w:val="Normal"/>
    <w:link w:val="Heading7Char"/>
    <w:uiPriority w:val="9"/>
    <w:unhideWhenUsed/>
    <w:rsid w:val="00FE0013"/>
    <w:pPr>
      <w:keepNext/>
      <w:keepLines/>
      <w:numPr>
        <w:numId w:val="17"/>
      </w:numPr>
      <w:spacing w:before="40" w:after="0"/>
      <w:outlineLvl w:val="6"/>
    </w:pPr>
    <w:rPr>
      <w:rFonts w:eastAsiaTheme="majorEastAsia"/>
      <w:b/>
      <w:bCs/>
    </w:rPr>
  </w:style>
  <w:style w:type="paragraph" w:styleId="Heading8">
    <w:name w:val="heading 8"/>
    <w:basedOn w:val="Normal"/>
    <w:next w:val="Normal"/>
    <w:link w:val="Heading8Char"/>
    <w:uiPriority w:val="9"/>
    <w:unhideWhenUsed/>
    <w:rsid w:val="00FE0013"/>
    <w:pPr>
      <w:keepNext/>
      <w:keepLines/>
      <w:numPr>
        <w:numId w:val="18"/>
      </w:numPr>
      <w:spacing w:before="40" w:after="0"/>
      <w:outlineLvl w:val="7"/>
    </w:pPr>
    <w:rPr>
      <w:rFonts w:eastAsiaTheme="majorEastAsia"/>
      <w:b/>
      <w:bCs/>
    </w:rPr>
  </w:style>
  <w:style w:type="paragraph" w:styleId="Heading9">
    <w:name w:val="heading 9"/>
    <w:basedOn w:val="Normal"/>
    <w:next w:val="Normal"/>
    <w:link w:val="Heading9Char"/>
    <w:uiPriority w:val="9"/>
    <w:unhideWhenUsed/>
    <w:rsid w:val="00CE06D7"/>
    <w:pPr>
      <w:keepNext/>
      <w:keepLines/>
      <w:numPr>
        <w:numId w:val="19"/>
      </w:numPr>
      <w:spacing w:before="40" w:after="0"/>
      <w:outlineLvl w:val="8"/>
    </w:pPr>
    <w:rPr>
      <w:rFonts w:eastAsiaTheme="majorEastAsia" w:cstheme="minorHAns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1545D9"/>
    <w:pPr>
      <w:spacing w:after="200" w:line="240" w:lineRule="auto"/>
      <w:jc w:val="center"/>
    </w:pPr>
    <w:rPr>
      <w:i/>
      <w:iCs/>
      <w:color w:val="44546A" w:themeColor="text2"/>
    </w:rPr>
  </w:style>
  <w:style w:type="table" w:styleId="TableGrid">
    <w:name w:val="Table Grid"/>
    <w:basedOn w:val="TableNormal"/>
    <w:uiPriority w:val="39"/>
    <w:rsid w:val="004E19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E1966"/>
    <w:pPr>
      <w:ind w:left="720"/>
      <w:contextualSpacing/>
      <w:jc w:val="left"/>
    </w:pPr>
    <w:rPr>
      <w:sz w:val="22"/>
      <w:szCs w:val="22"/>
      <w:lang w:val="en-GB"/>
    </w:rPr>
  </w:style>
  <w:style w:type="character" w:customStyle="1" w:styleId="Heading1Char">
    <w:name w:val="Heading 1 Char"/>
    <w:basedOn w:val="DefaultParagraphFont"/>
    <w:link w:val="Heading1"/>
    <w:uiPriority w:val="9"/>
    <w:rsid w:val="00B60FE4"/>
    <w:rPr>
      <w:rFonts w:ascii="Arial" w:eastAsiaTheme="majorEastAsia" w:hAnsi="Arial" w:cs="Arial"/>
      <w:b/>
      <w:bCs/>
      <w:sz w:val="28"/>
      <w:szCs w:val="28"/>
      <w:lang w:val="en-MY"/>
    </w:rPr>
  </w:style>
  <w:style w:type="character" w:customStyle="1" w:styleId="Heading2Char">
    <w:name w:val="Heading 2 Char"/>
    <w:basedOn w:val="DefaultParagraphFont"/>
    <w:link w:val="Heading2"/>
    <w:uiPriority w:val="9"/>
    <w:rsid w:val="00A512CE"/>
    <w:rPr>
      <w:rFonts w:ascii="Arial" w:eastAsiaTheme="majorEastAsia" w:hAnsi="Arial" w:cs="Arial"/>
      <w:b/>
      <w:bCs/>
      <w:sz w:val="24"/>
      <w:szCs w:val="24"/>
      <w:lang w:val="en-MY"/>
    </w:rPr>
  </w:style>
  <w:style w:type="character" w:customStyle="1" w:styleId="Heading3Char">
    <w:name w:val="Heading 3 Char"/>
    <w:basedOn w:val="DefaultParagraphFont"/>
    <w:link w:val="Heading3"/>
    <w:uiPriority w:val="9"/>
    <w:rsid w:val="000051B8"/>
    <w:rPr>
      <w:rFonts w:ascii="Arial" w:eastAsiaTheme="majorEastAsia" w:hAnsi="Arial" w:cs="Arial"/>
      <w:b/>
      <w:bCs/>
      <w:sz w:val="24"/>
      <w:szCs w:val="24"/>
      <w:lang w:val="en-MY"/>
    </w:rPr>
  </w:style>
  <w:style w:type="character" w:customStyle="1" w:styleId="Heading4Char">
    <w:name w:val="Heading 4 Char"/>
    <w:basedOn w:val="DefaultParagraphFont"/>
    <w:link w:val="Heading4"/>
    <w:uiPriority w:val="9"/>
    <w:rsid w:val="00D7524A"/>
    <w:rPr>
      <w:rFonts w:ascii="Arial" w:eastAsiaTheme="majorEastAsia" w:hAnsi="Arial" w:cs="Arial"/>
      <w:b/>
      <w:bCs/>
      <w:sz w:val="24"/>
      <w:szCs w:val="24"/>
      <w:lang w:val="en-MY"/>
    </w:rPr>
  </w:style>
  <w:style w:type="character" w:customStyle="1" w:styleId="Heading5Char">
    <w:name w:val="Heading 5 Char"/>
    <w:basedOn w:val="DefaultParagraphFont"/>
    <w:link w:val="Heading5"/>
    <w:uiPriority w:val="9"/>
    <w:rsid w:val="002A60B8"/>
    <w:rPr>
      <w:rFonts w:ascii="Arial" w:eastAsiaTheme="majorEastAsia" w:hAnsi="Arial" w:cs="Arial"/>
      <w:b/>
      <w:bCs/>
      <w:sz w:val="24"/>
      <w:szCs w:val="24"/>
      <w:lang w:val="en-MY"/>
    </w:rPr>
  </w:style>
  <w:style w:type="character" w:customStyle="1" w:styleId="Heading6Char">
    <w:name w:val="Heading 6 Char"/>
    <w:basedOn w:val="DefaultParagraphFont"/>
    <w:link w:val="Heading6"/>
    <w:uiPriority w:val="9"/>
    <w:rsid w:val="00FE0013"/>
    <w:rPr>
      <w:rFonts w:ascii="Arial" w:eastAsiaTheme="majorEastAsia" w:hAnsi="Arial" w:cs="Arial"/>
      <w:b/>
      <w:bCs/>
      <w:sz w:val="24"/>
      <w:szCs w:val="24"/>
      <w:lang w:val="en-MY"/>
    </w:rPr>
  </w:style>
  <w:style w:type="paragraph" w:styleId="TOCHeading">
    <w:name w:val="TOC Heading"/>
    <w:basedOn w:val="Heading1"/>
    <w:next w:val="Normal"/>
    <w:uiPriority w:val="39"/>
    <w:unhideWhenUsed/>
    <w:qFormat/>
    <w:rsid w:val="00B227E7"/>
    <w:pPr>
      <w:spacing w:line="259" w:lineRule="auto"/>
      <w:jc w:val="left"/>
      <w:outlineLvl w:val="9"/>
    </w:pPr>
    <w:rPr>
      <w:b w:val="0"/>
      <w:bCs w:val="0"/>
      <w:color w:val="2F5496" w:themeColor="accent1" w:themeShade="BF"/>
      <w:sz w:val="32"/>
      <w:szCs w:val="32"/>
      <w:lang w:val="en-US"/>
    </w:rPr>
  </w:style>
  <w:style w:type="paragraph" w:styleId="TOC1">
    <w:name w:val="toc 1"/>
    <w:basedOn w:val="Normal"/>
    <w:next w:val="Normal"/>
    <w:autoRedefine/>
    <w:uiPriority w:val="39"/>
    <w:unhideWhenUsed/>
    <w:rsid w:val="009573AF"/>
    <w:pPr>
      <w:tabs>
        <w:tab w:val="right" w:leader="dot" w:pos="8210"/>
      </w:tabs>
      <w:spacing w:after="100"/>
    </w:pPr>
    <w:rPr>
      <w:b/>
      <w:bCs/>
      <w:noProof/>
    </w:rPr>
  </w:style>
  <w:style w:type="paragraph" w:styleId="TOC2">
    <w:name w:val="toc 2"/>
    <w:basedOn w:val="Normal"/>
    <w:next w:val="Normal"/>
    <w:autoRedefine/>
    <w:uiPriority w:val="39"/>
    <w:unhideWhenUsed/>
    <w:rsid w:val="00B227E7"/>
    <w:pPr>
      <w:spacing w:after="100"/>
      <w:ind w:left="240"/>
    </w:pPr>
  </w:style>
  <w:style w:type="paragraph" w:styleId="TOC3">
    <w:name w:val="toc 3"/>
    <w:basedOn w:val="Normal"/>
    <w:next w:val="Normal"/>
    <w:autoRedefine/>
    <w:uiPriority w:val="39"/>
    <w:unhideWhenUsed/>
    <w:rsid w:val="00B227E7"/>
    <w:pPr>
      <w:spacing w:after="100"/>
      <w:ind w:left="480"/>
    </w:pPr>
  </w:style>
  <w:style w:type="character" w:styleId="Hyperlink">
    <w:name w:val="Hyperlink"/>
    <w:basedOn w:val="DefaultParagraphFont"/>
    <w:uiPriority w:val="99"/>
    <w:unhideWhenUsed/>
    <w:rsid w:val="00B227E7"/>
    <w:rPr>
      <w:color w:val="0563C1" w:themeColor="hyperlink"/>
      <w:u w:val="single"/>
    </w:rPr>
  </w:style>
  <w:style w:type="character" w:customStyle="1" w:styleId="Heading7Char">
    <w:name w:val="Heading 7 Char"/>
    <w:basedOn w:val="DefaultParagraphFont"/>
    <w:link w:val="Heading7"/>
    <w:uiPriority w:val="9"/>
    <w:rsid w:val="00FE0013"/>
    <w:rPr>
      <w:rFonts w:ascii="Arial" w:eastAsiaTheme="majorEastAsia" w:hAnsi="Arial" w:cs="Arial"/>
      <w:b/>
      <w:bCs/>
      <w:sz w:val="24"/>
      <w:szCs w:val="24"/>
      <w:lang w:val="en-MY"/>
    </w:rPr>
  </w:style>
  <w:style w:type="character" w:customStyle="1" w:styleId="Heading8Char">
    <w:name w:val="Heading 8 Char"/>
    <w:basedOn w:val="DefaultParagraphFont"/>
    <w:link w:val="Heading8"/>
    <w:uiPriority w:val="9"/>
    <w:rsid w:val="00FE0013"/>
    <w:rPr>
      <w:rFonts w:ascii="Arial" w:eastAsiaTheme="majorEastAsia" w:hAnsi="Arial" w:cs="Arial"/>
      <w:b/>
      <w:bCs/>
      <w:sz w:val="24"/>
      <w:szCs w:val="24"/>
      <w:lang w:val="en-MY"/>
    </w:rPr>
  </w:style>
  <w:style w:type="paragraph" w:styleId="TOC4">
    <w:name w:val="toc 4"/>
    <w:basedOn w:val="Normal"/>
    <w:next w:val="Normal"/>
    <w:autoRedefine/>
    <w:uiPriority w:val="39"/>
    <w:unhideWhenUsed/>
    <w:rsid w:val="00843BF6"/>
    <w:pPr>
      <w:spacing w:after="100"/>
      <w:ind w:left="720"/>
    </w:pPr>
  </w:style>
  <w:style w:type="paragraph" w:styleId="TOC5">
    <w:name w:val="toc 5"/>
    <w:basedOn w:val="Normal"/>
    <w:next w:val="Normal"/>
    <w:autoRedefine/>
    <w:uiPriority w:val="39"/>
    <w:unhideWhenUsed/>
    <w:rsid w:val="00843BF6"/>
    <w:pPr>
      <w:spacing w:after="100"/>
      <w:ind w:left="960"/>
    </w:pPr>
  </w:style>
  <w:style w:type="paragraph" w:styleId="TOC6">
    <w:name w:val="toc 6"/>
    <w:basedOn w:val="Normal"/>
    <w:next w:val="Normal"/>
    <w:autoRedefine/>
    <w:uiPriority w:val="39"/>
    <w:unhideWhenUsed/>
    <w:rsid w:val="00843BF6"/>
    <w:pPr>
      <w:spacing w:after="100"/>
      <w:ind w:left="1200"/>
    </w:pPr>
  </w:style>
  <w:style w:type="paragraph" w:styleId="TOC7">
    <w:name w:val="toc 7"/>
    <w:basedOn w:val="Normal"/>
    <w:next w:val="Normal"/>
    <w:autoRedefine/>
    <w:uiPriority w:val="39"/>
    <w:unhideWhenUsed/>
    <w:rsid w:val="00843BF6"/>
    <w:pPr>
      <w:spacing w:after="100"/>
      <w:ind w:left="1440"/>
    </w:pPr>
  </w:style>
  <w:style w:type="paragraph" w:styleId="TOC8">
    <w:name w:val="toc 8"/>
    <w:basedOn w:val="Normal"/>
    <w:next w:val="Normal"/>
    <w:autoRedefine/>
    <w:uiPriority w:val="39"/>
    <w:unhideWhenUsed/>
    <w:rsid w:val="00843BF6"/>
    <w:pPr>
      <w:spacing w:after="100"/>
      <w:ind w:left="1680"/>
    </w:pPr>
  </w:style>
  <w:style w:type="character" w:customStyle="1" w:styleId="Heading9Char">
    <w:name w:val="Heading 9 Char"/>
    <w:basedOn w:val="DefaultParagraphFont"/>
    <w:link w:val="Heading9"/>
    <w:uiPriority w:val="9"/>
    <w:rsid w:val="00CE06D7"/>
    <w:rPr>
      <w:rFonts w:eastAsiaTheme="majorEastAsia" w:cstheme="minorHAnsi"/>
      <w:sz w:val="24"/>
      <w:szCs w:val="24"/>
      <w:lang w:val="en-MY"/>
    </w:rPr>
  </w:style>
  <w:style w:type="paragraph" w:styleId="Header">
    <w:name w:val="header"/>
    <w:basedOn w:val="Normal"/>
    <w:link w:val="HeaderChar"/>
    <w:uiPriority w:val="99"/>
    <w:unhideWhenUsed/>
    <w:rsid w:val="00945B9C"/>
    <w:pPr>
      <w:tabs>
        <w:tab w:val="center" w:pos="4513"/>
        <w:tab w:val="right" w:pos="9026"/>
      </w:tabs>
      <w:spacing w:after="0" w:line="240" w:lineRule="auto"/>
    </w:pPr>
  </w:style>
  <w:style w:type="character" w:customStyle="1" w:styleId="HeaderChar">
    <w:name w:val="Header Char"/>
    <w:basedOn w:val="DefaultParagraphFont"/>
    <w:link w:val="Header"/>
    <w:uiPriority w:val="99"/>
    <w:rsid w:val="00945B9C"/>
    <w:rPr>
      <w:sz w:val="24"/>
      <w:szCs w:val="24"/>
      <w:lang w:val="en-MY"/>
    </w:rPr>
  </w:style>
  <w:style w:type="paragraph" w:styleId="Footer">
    <w:name w:val="footer"/>
    <w:basedOn w:val="Normal"/>
    <w:link w:val="FooterChar"/>
    <w:uiPriority w:val="99"/>
    <w:unhideWhenUsed/>
    <w:rsid w:val="00945B9C"/>
    <w:pPr>
      <w:tabs>
        <w:tab w:val="center" w:pos="4513"/>
        <w:tab w:val="right" w:pos="9026"/>
      </w:tabs>
      <w:spacing w:after="0" w:line="240" w:lineRule="auto"/>
    </w:pPr>
  </w:style>
  <w:style w:type="character" w:customStyle="1" w:styleId="FooterChar">
    <w:name w:val="Footer Char"/>
    <w:basedOn w:val="DefaultParagraphFont"/>
    <w:link w:val="Footer"/>
    <w:uiPriority w:val="99"/>
    <w:rsid w:val="00945B9C"/>
    <w:rPr>
      <w:sz w:val="24"/>
      <w:szCs w:val="24"/>
      <w:lang w:val="en-MY"/>
    </w:rPr>
  </w:style>
  <w:style w:type="paragraph" w:styleId="TableofFigures">
    <w:name w:val="table of figures"/>
    <w:basedOn w:val="Normal"/>
    <w:next w:val="Normal"/>
    <w:uiPriority w:val="99"/>
    <w:unhideWhenUsed/>
    <w:rsid w:val="00A816F6"/>
    <w:pPr>
      <w:spacing w:after="120"/>
    </w:pPr>
  </w:style>
  <w:style w:type="paragraph" w:customStyle="1" w:styleId="Heading0">
    <w:name w:val="Heading 0"/>
    <w:basedOn w:val="Normal"/>
    <w:qFormat/>
    <w:rsid w:val="00D5039A"/>
    <w:pPr>
      <w:tabs>
        <w:tab w:val="left" w:pos="7740"/>
      </w:tabs>
      <w:spacing w:before="120" w:after="0"/>
      <w:jc w:val="center"/>
    </w:pPr>
    <w:rPr>
      <w:b/>
      <w:lang w:val="en-US"/>
    </w:rPr>
  </w:style>
  <w:style w:type="paragraph" w:styleId="NormalWeb">
    <w:name w:val="Normal (Web)"/>
    <w:basedOn w:val="Normal"/>
    <w:uiPriority w:val="99"/>
    <w:unhideWhenUsed/>
    <w:rsid w:val="00A42D8D"/>
    <w:pPr>
      <w:spacing w:before="100" w:beforeAutospacing="1" w:after="100" w:afterAutospacing="1" w:line="240" w:lineRule="auto"/>
      <w:jc w:val="left"/>
    </w:pPr>
    <w:rPr>
      <w:rFonts w:ascii="Times New Roman" w:eastAsia="Times New Roman" w:hAnsi="Times New Roman" w:cs="Times New Roman"/>
      <w:lang w:val="en-US"/>
    </w:rPr>
  </w:style>
  <w:style w:type="paragraph" w:styleId="TOAHeading">
    <w:name w:val="toa heading"/>
    <w:basedOn w:val="Normal"/>
    <w:next w:val="Normal"/>
    <w:uiPriority w:val="99"/>
    <w:unhideWhenUsed/>
    <w:rsid w:val="00C42887"/>
    <w:pPr>
      <w:spacing w:before="120" w:after="120"/>
      <w:jc w:val="left"/>
    </w:pPr>
    <w:rPr>
      <w:rFonts w:asciiTheme="minorHAnsi" w:hAnsiTheme="minorHAnsi" w:cstheme="minorHAnsi"/>
      <w:sz w:val="20"/>
      <w:szCs w:val="20"/>
      <w:u w:val="single"/>
    </w:rPr>
  </w:style>
  <w:style w:type="paragraph" w:styleId="TableofAuthorities">
    <w:name w:val="table of authorities"/>
    <w:basedOn w:val="Normal"/>
    <w:next w:val="Normal"/>
    <w:uiPriority w:val="99"/>
    <w:unhideWhenUsed/>
    <w:rsid w:val="00C42887"/>
    <w:pPr>
      <w:spacing w:after="0"/>
      <w:ind w:left="240" w:hanging="240"/>
      <w:jc w:val="left"/>
    </w:pPr>
    <w:rPr>
      <w:rFonts w:asciiTheme="minorHAnsi" w:hAnsiTheme="minorHAnsi" w:cstheme="minorHAnsi"/>
      <w:sz w:val="20"/>
      <w:szCs w:val="20"/>
    </w:rPr>
  </w:style>
  <w:style w:type="paragraph" w:styleId="NoSpacing">
    <w:name w:val="No Spacing"/>
    <w:uiPriority w:val="1"/>
    <w:qFormat/>
    <w:rsid w:val="002A60B8"/>
    <w:pPr>
      <w:spacing w:after="0" w:line="240" w:lineRule="auto"/>
      <w:jc w:val="both"/>
    </w:pPr>
    <w:rPr>
      <w:rFonts w:ascii="Arial" w:hAnsi="Arial" w:cs="Arial"/>
      <w:sz w:val="24"/>
      <w:szCs w:val="24"/>
      <w:lang w:val="en-MY"/>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819389">
      <w:bodyDiv w:val="1"/>
      <w:marLeft w:val="0"/>
      <w:marRight w:val="0"/>
      <w:marTop w:val="0"/>
      <w:marBottom w:val="0"/>
      <w:divBdr>
        <w:top w:val="none" w:sz="0" w:space="0" w:color="auto"/>
        <w:left w:val="none" w:sz="0" w:space="0" w:color="auto"/>
        <w:bottom w:val="none" w:sz="0" w:space="0" w:color="auto"/>
        <w:right w:val="none" w:sz="0" w:space="0" w:color="auto"/>
      </w:divBdr>
    </w:div>
    <w:div w:id="70545325">
      <w:bodyDiv w:val="1"/>
      <w:marLeft w:val="0"/>
      <w:marRight w:val="0"/>
      <w:marTop w:val="0"/>
      <w:marBottom w:val="0"/>
      <w:divBdr>
        <w:top w:val="none" w:sz="0" w:space="0" w:color="auto"/>
        <w:left w:val="none" w:sz="0" w:space="0" w:color="auto"/>
        <w:bottom w:val="none" w:sz="0" w:space="0" w:color="auto"/>
        <w:right w:val="none" w:sz="0" w:space="0" w:color="auto"/>
      </w:divBdr>
    </w:div>
    <w:div w:id="339552077">
      <w:bodyDiv w:val="1"/>
      <w:marLeft w:val="0"/>
      <w:marRight w:val="0"/>
      <w:marTop w:val="0"/>
      <w:marBottom w:val="0"/>
      <w:divBdr>
        <w:top w:val="none" w:sz="0" w:space="0" w:color="auto"/>
        <w:left w:val="none" w:sz="0" w:space="0" w:color="auto"/>
        <w:bottom w:val="none" w:sz="0" w:space="0" w:color="auto"/>
        <w:right w:val="none" w:sz="0" w:space="0" w:color="auto"/>
      </w:divBdr>
    </w:div>
    <w:div w:id="438138699">
      <w:bodyDiv w:val="1"/>
      <w:marLeft w:val="0"/>
      <w:marRight w:val="0"/>
      <w:marTop w:val="0"/>
      <w:marBottom w:val="0"/>
      <w:divBdr>
        <w:top w:val="none" w:sz="0" w:space="0" w:color="auto"/>
        <w:left w:val="none" w:sz="0" w:space="0" w:color="auto"/>
        <w:bottom w:val="none" w:sz="0" w:space="0" w:color="auto"/>
        <w:right w:val="none" w:sz="0" w:space="0" w:color="auto"/>
      </w:divBdr>
    </w:div>
    <w:div w:id="2060854275">
      <w:bodyDiv w:val="1"/>
      <w:marLeft w:val="0"/>
      <w:marRight w:val="0"/>
      <w:marTop w:val="0"/>
      <w:marBottom w:val="0"/>
      <w:divBdr>
        <w:top w:val="none" w:sz="0" w:space="0" w:color="auto"/>
        <w:left w:val="none" w:sz="0" w:space="0" w:color="auto"/>
        <w:bottom w:val="none" w:sz="0" w:space="0" w:color="auto"/>
        <w:right w:val="none" w:sz="0" w:space="0" w:color="auto"/>
      </w:divBdr>
    </w:div>
    <w:div w:id="21368263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image" Target="media/image15.jpe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jpeg"/><Relationship Id="rId47" Type="http://schemas.openxmlformats.org/officeDocument/2006/relationships/image" Target="media/image36.jpeg"/><Relationship Id="rId50" Type="http://schemas.openxmlformats.org/officeDocument/2006/relationships/chart" Target="charts/chart2.xml"/><Relationship Id="rId55" Type="http://schemas.openxmlformats.org/officeDocument/2006/relationships/chart" Target="charts/chart7.xml"/><Relationship Id="rId63"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image" Target="media/image1.jpe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jpeg"/><Relationship Id="rId53" Type="http://schemas.openxmlformats.org/officeDocument/2006/relationships/chart" Target="charts/chart5.xml"/><Relationship Id="rId58" Type="http://schemas.openxmlformats.org/officeDocument/2006/relationships/chart" Target="charts/chart10.xml"/><Relationship Id="rId5" Type="http://schemas.openxmlformats.org/officeDocument/2006/relationships/numbering" Target="numbering.xml"/><Relationship Id="rId61" Type="http://schemas.openxmlformats.org/officeDocument/2006/relationships/chart" Target="charts/chart13.xml"/><Relationship Id="rId19" Type="http://schemas.openxmlformats.org/officeDocument/2006/relationships/image" Target="media/image8.png"/><Relationship Id="rId14" Type="http://schemas.openxmlformats.org/officeDocument/2006/relationships/footer" Target="footer1.xml"/><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chart" Target="charts/chart8.xml"/><Relationship Id="rId64"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chart" Target="charts/chart3.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jpeg"/><Relationship Id="rId59" Type="http://schemas.openxmlformats.org/officeDocument/2006/relationships/chart" Target="charts/chart11.xml"/><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chart" Target="charts/chart6.xml"/><Relationship Id="rId62"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chart" Target="charts/chart1.xml"/><Relationship Id="rId57" Type="http://schemas.openxmlformats.org/officeDocument/2006/relationships/chart" Target="charts/chart9.xml"/><Relationship Id="rId10" Type="http://schemas.openxmlformats.org/officeDocument/2006/relationships/endnotes" Target="endnotes.xml"/><Relationship Id="rId31" Type="http://schemas.openxmlformats.org/officeDocument/2006/relationships/image" Target="media/image20.png"/><Relationship Id="rId44" Type="http://schemas.openxmlformats.org/officeDocument/2006/relationships/image" Target="media/image33.jpeg"/><Relationship Id="rId52" Type="http://schemas.openxmlformats.org/officeDocument/2006/relationships/chart" Target="charts/chart4.xml"/><Relationship Id="rId60" Type="http://schemas.openxmlformats.org/officeDocument/2006/relationships/chart" Target="charts/chart12.xml"/><Relationship Id="rId4" Type="http://schemas.openxmlformats.org/officeDocument/2006/relationships/customXml" Target="../customXml/item4.xml"/><Relationship Id="rId9"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oleObject" Target="https://unikl365-my.sharepoint.com/personal/nazhan_zaki30_s_unikl_edu_my/Documents/EMG%20MODE%201%20data.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https://unikl365-my.sharepoint.com/personal/nazhan_zaki30_s_unikl_edu_my/Documents/EMG%20MODE%201%20data.xlsx" TargetMode="External"/><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chartUserShapes" Target="../drawings/drawing1.xml"/></Relationships>
</file>

<file path=word/charts/_rels/chart11.xml.rels><?xml version="1.0" encoding="UTF-8" standalone="yes"?>
<Relationships xmlns="http://schemas.openxmlformats.org/package/2006/relationships"><Relationship Id="rId3" Type="http://schemas.openxmlformats.org/officeDocument/2006/relationships/oleObject" Target="https://unikl365-my.sharepoint.com/personal/nazhan_zaki30_s_unikl_edu_my/Documents/EMG%20MODE%201%20data.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https://unikl365-my.sharepoint.com/personal/nazhan_zaki30_s_unikl_edu_my/Documents/EMG%20MODE%201%20data.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https://unikl365-my.sharepoint.com/personal/nazhan_zaki30_s_unikl_edu_my/Documents/EMG%20MODE%201%20data.xlsx" TargetMode="External"/><Relationship Id="rId2" Type="http://schemas.microsoft.com/office/2011/relationships/chartColorStyle" Target="colors13.xml"/><Relationship Id="rId1" Type="http://schemas.microsoft.com/office/2011/relationships/chartStyle" Target="style13.xml"/></Relationships>
</file>

<file path=word/charts/_rels/chart2.xml.rels><?xml version="1.0" encoding="UTF-8" standalone="yes"?>
<Relationships xmlns="http://schemas.openxmlformats.org/package/2006/relationships"><Relationship Id="rId3" Type="http://schemas.openxmlformats.org/officeDocument/2006/relationships/oleObject" Target="https://unikl365-my.sharepoint.com/personal/nazhan_zaki30_s_unikl_edu_my/Documents/EMG%20MODE%201%20dat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unikl365-my.sharepoint.com/personal/nazhan_zaki30_s_unikl_edu_my/Documents/EMG%20MODE%201%20data.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unikl365-my.sharepoint.com/personal/nazhan_zaki30_s_unikl_edu_my/Documents/EMG%20MODE%202%20data.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https://unikl365-my.sharepoint.com/personal/nazhan_zaki30_s_unikl_edu_my/Documents/EMG%20MODE%202%20data.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https://unikl365-my.sharepoint.com/personal/nazhan_zaki30_s_unikl_edu_my/Documents/EMG%20MODE%202%20data.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https://unikl365-my.sharepoint.com/personal/nazhan_zaki30_s_unikl_edu_my/Documents/EMG%20MODE%203%20data.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https://unikl365-my.sharepoint.com/personal/nazhan_zaki30_s_unikl_edu_my/Documents/EMG%20MODE%203%20data.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https://unikl365-my.sharepoint.com/personal/nazhan_zaki30_s_unikl_edu_my/Documents/EMG%20MODE%203%20data.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0% Muscle Extrac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solidFill>
                <a:schemeClr val="accent1"/>
              </a:solidFill>
              <a:round/>
            </a:ln>
            <a:effectLst/>
          </c:spPr>
          <c:marker>
            <c:symbol val="none"/>
          </c:marker>
          <c:yVal>
            <c:numRef>
              <c:f>Sheet1!$D$1:$D$3000</c:f>
              <c:numCache>
                <c:formatCode>General</c:formatCode>
                <c:ptCount val="3000"/>
                <c:pt idx="0">
                  <c:v>200</c:v>
                </c:pt>
                <c:pt idx="1">
                  <c:v>205</c:v>
                </c:pt>
                <c:pt idx="2">
                  <c:v>170</c:v>
                </c:pt>
                <c:pt idx="3">
                  <c:v>195</c:v>
                </c:pt>
                <c:pt idx="4">
                  <c:v>210</c:v>
                </c:pt>
                <c:pt idx="5">
                  <c:v>235</c:v>
                </c:pt>
                <c:pt idx="6">
                  <c:v>215</c:v>
                </c:pt>
                <c:pt idx="7">
                  <c:v>205</c:v>
                </c:pt>
                <c:pt idx="8">
                  <c:v>175</c:v>
                </c:pt>
                <c:pt idx="9">
                  <c:v>175</c:v>
                </c:pt>
                <c:pt idx="10">
                  <c:v>170</c:v>
                </c:pt>
                <c:pt idx="11">
                  <c:v>115</c:v>
                </c:pt>
                <c:pt idx="12">
                  <c:v>135</c:v>
                </c:pt>
                <c:pt idx="13">
                  <c:v>115</c:v>
                </c:pt>
                <c:pt idx="14">
                  <c:v>85</c:v>
                </c:pt>
                <c:pt idx="15">
                  <c:v>110</c:v>
                </c:pt>
                <c:pt idx="16">
                  <c:v>130</c:v>
                </c:pt>
                <c:pt idx="17">
                  <c:v>80</c:v>
                </c:pt>
                <c:pt idx="18">
                  <c:v>115</c:v>
                </c:pt>
                <c:pt idx="19">
                  <c:v>110</c:v>
                </c:pt>
                <c:pt idx="20">
                  <c:v>95</c:v>
                </c:pt>
                <c:pt idx="21">
                  <c:v>140</c:v>
                </c:pt>
                <c:pt idx="22">
                  <c:v>90</c:v>
                </c:pt>
                <c:pt idx="23">
                  <c:v>135</c:v>
                </c:pt>
                <c:pt idx="24">
                  <c:v>155</c:v>
                </c:pt>
                <c:pt idx="25">
                  <c:v>135</c:v>
                </c:pt>
                <c:pt idx="26">
                  <c:v>180</c:v>
                </c:pt>
                <c:pt idx="27">
                  <c:v>150</c:v>
                </c:pt>
                <c:pt idx="28">
                  <c:v>190</c:v>
                </c:pt>
                <c:pt idx="29">
                  <c:v>185</c:v>
                </c:pt>
                <c:pt idx="30">
                  <c:v>200</c:v>
                </c:pt>
                <c:pt idx="31">
                  <c:v>240</c:v>
                </c:pt>
                <c:pt idx="32">
                  <c:v>220</c:v>
                </c:pt>
                <c:pt idx="33">
                  <c:v>175</c:v>
                </c:pt>
                <c:pt idx="34">
                  <c:v>215</c:v>
                </c:pt>
                <c:pt idx="35">
                  <c:v>210</c:v>
                </c:pt>
                <c:pt idx="36">
                  <c:v>200</c:v>
                </c:pt>
                <c:pt idx="37">
                  <c:v>170</c:v>
                </c:pt>
                <c:pt idx="38">
                  <c:v>150</c:v>
                </c:pt>
                <c:pt idx="39">
                  <c:v>150</c:v>
                </c:pt>
                <c:pt idx="40">
                  <c:v>130</c:v>
                </c:pt>
                <c:pt idx="41">
                  <c:v>135</c:v>
                </c:pt>
                <c:pt idx="42">
                  <c:v>95</c:v>
                </c:pt>
                <c:pt idx="43">
                  <c:v>115</c:v>
                </c:pt>
                <c:pt idx="44">
                  <c:v>120</c:v>
                </c:pt>
                <c:pt idx="45">
                  <c:v>105</c:v>
                </c:pt>
                <c:pt idx="46">
                  <c:v>125</c:v>
                </c:pt>
                <c:pt idx="47">
                  <c:v>80</c:v>
                </c:pt>
                <c:pt idx="48">
                  <c:v>100</c:v>
                </c:pt>
                <c:pt idx="49">
                  <c:v>160</c:v>
                </c:pt>
                <c:pt idx="50">
                  <c:v>120</c:v>
                </c:pt>
                <c:pt idx="51">
                  <c:v>125</c:v>
                </c:pt>
                <c:pt idx="52">
                  <c:v>140</c:v>
                </c:pt>
                <c:pt idx="53">
                  <c:v>140</c:v>
                </c:pt>
                <c:pt idx="54">
                  <c:v>170</c:v>
                </c:pt>
                <c:pt idx="55">
                  <c:v>170</c:v>
                </c:pt>
                <c:pt idx="56">
                  <c:v>180</c:v>
                </c:pt>
                <c:pt idx="57">
                  <c:v>220</c:v>
                </c:pt>
                <c:pt idx="58">
                  <c:v>190</c:v>
                </c:pt>
                <c:pt idx="59">
                  <c:v>190</c:v>
                </c:pt>
                <c:pt idx="60">
                  <c:v>240</c:v>
                </c:pt>
                <c:pt idx="61">
                  <c:v>210</c:v>
                </c:pt>
                <c:pt idx="62">
                  <c:v>220</c:v>
                </c:pt>
                <c:pt idx="63">
                  <c:v>180</c:v>
                </c:pt>
                <c:pt idx="64">
                  <c:v>205</c:v>
                </c:pt>
                <c:pt idx="65">
                  <c:v>160</c:v>
                </c:pt>
                <c:pt idx="66">
                  <c:v>160</c:v>
                </c:pt>
                <c:pt idx="67">
                  <c:v>165</c:v>
                </c:pt>
                <c:pt idx="68">
                  <c:v>120</c:v>
                </c:pt>
                <c:pt idx="69">
                  <c:v>160</c:v>
                </c:pt>
                <c:pt idx="70">
                  <c:v>105</c:v>
                </c:pt>
                <c:pt idx="71">
                  <c:v>125</c:v>
                </c:pt>
                <c:pt idx="72">
                  <c:v>95</c:v>
                </c:pt>
                <c:pt idx="73">
                  <c:v>85</c:v>
                </c:pt>
                <c:pt idx="74">
                  <c:v>120</c:v>
                </c:pt>
                <c:pt idx="75">
                  <c:v>110</c:v>
                </c:pt>
                <c:pt idx="76">
                  <c:v>80</c:v>
                </c:pt>
                <c:pt idx="77">
                  <c:v>110</c:v>
                </c:pt>
                <c:pt idx="78">
                  <c:v>75</c:v>
                </c:pt>
                <c:pt idx="79">
                  <c:v>105</c:v>
                </c:pt>
                <c:pt idx="80">
                  <c:v>120</c:v>
                </c:pt>
                <c:pt idx="81">
                  <c:v>135</c:v>
                </c:pt>
                <c:pt idx="82">
                  <c:v>175</c:v>
                </c:pt>
                <c:pt idx="83">
                  <c:v>150</c:v>
                </c:pt>
                <c:pt idx="84">
                  <c:v>200</c:v>
                </c:pt>
                <c:pt idx="85">
                  <c:v>200</c:v>
                </c:pt>
                <c:pt idx="86">
                  <c:v>205</c:v>
                </c:pt>
                <c:pt idx="87">
                  <c:v>235</c:v>
                </c:pt>
                <c:pt idx="88">
                  <c:v>220</c:v>
                </c:pt>
                <c:pt idx="89">
                  <c:v>230</c:v>
                </c:pt>
                <c:pt idx="90">
                  <c:v>225</c:v>
                </c:pt>
                <c:pt idx="91">
                  <c:v>210</c:v>
                </c:pt>
                <c:pt idx="92">
                  <c:v>185</c:v>
                </c:pt>
                <c:pt idx="93">
                  <c:v>215</c:v>
                </c:pt>
                <c:pt idx="94">
                  <c:v>205</c:v>
                </c:pt>
                <c:pt idx="95">
                  <c:v>210</c:v>
                </c:pt>
                <c:pt idx="96">
                  <c:v>150</c:v>
                </c:pt>
                <c:pt idx="97">
                  <c:v>115</c:v>
                </c:pt>
                <c:pt idx="98">
                  <c:v>150</c:v>
                </c:pt>
                <c:pt idx="99">
                  <c:v>95</c:v>
                </c:pt>
                <c:pt idx="100">
                  <c:v>95</c:v>
                </c:pt>
                <c:pt idx="101">
                  <c:v>100</c:v>
                </c:pt>
                <c:pt idx="102">
                  <c:v>140</c:v>
                </c:pt>
                <c:pt idx="103">
                  <c:v>75</c:v>
                </c:pt>
                <c:pt idx="104">
                  <c:v>75</c:v>
                </c:pt>
                <c:pt idx="105">
                  <c:v>100</c:v>
                </c:pt>
                <c:pt idx="106">
                  <c:v>80</c:v>
                </c:pt>
                <c:pt idx="107">
                  <c:v>85</c:v>
                </c:pt>
                <c:pt idx="108">
                  <c:v>115</c:v>
                </c:pt>
                <c:pt idx="109">
                  <c:v>110</c:v>
                </c:pt>
                <c:pt idx="110">
                  <c:v>145</c:v>
                </c:pt>
                <c:pt idx="111">
                  <c:v>170</c:v>
                </c:pt>
                <c:pt idx="112">
                  <c:v>190</c:v>
                </c:pt>
                <c:pt idx="113">
                  <c:v>160</c:v>
                </c:pt>
                <c:pt idx="114">
                  <c:v>185</c:v>
                </c:pt>
                <c:pt idx="115">
                  <c:v>210</c:v>
                </c:pt>
                <c:pt idx="116">
                  <c:v>205</c:v>
                </c:pt>
                <c:pt idx="117">
                  <c:v>160</c:v>
                </c:pt>
                <c:pt idx="118">
                  <c:v>255</c:v>
                </c:pt>
                <c:pt idx="119">
                  <c:v>250</c:v>
                </c:pt>
                <c:pt idx="120">
                  <c:v>205</c:v>
                </c:pt>
                <c:pt idx="121">
                  <c:v>170</c:v>
                </c:pt>
                <c:pt idx="122">
                  <c:v>150</c:v>
                </c:pt>
                <c:pt idx="123">
                  <c:v>180</c:v>
                </c:pt>
                <c:pt idx="124">
                  <c:v>200</c:v>
                </c:pt>
                <c:pt idx="125">
                  <c:v>165</c:v>
                </c:pt>
                <c:pt idx="126">
                  <c:v>150</c:v>
                </c:pt>
                <c:pt idx="127">
                  <c:v>120</c:v>
                </c:pt>
                <c:pt idx="128">
                  <c:v>115</c:v>
                </c:pt>
                <c:pt idx="129">
                  <c:v>115</c:v>
                </c:pt>
                <c:pt idx="130">
                  <c:v>105</c:v>
                </c:pt>
                <c:pt idx="131">
                  <c:v>75</c:v>
                </c:pt>
                <c:pt idx="132">
                  <c:v>80</c:v>
                </c:pt>
                <c:pt idx="133">
                  <c:v>65</c:v>
                </c:pt>
                <c:pt idx="134">
                  <c:v>105</c:v>
                </c:pt>
                <c:pt idx="135">
                  <c:v>80</c:v>
                </c:pt>
                <c:pt idx="136">
                  <c:v>110</c:v>
                </c:pt>
                <c:pt idx="137">
                  <c:v>130</c:v>
                </c:pt>
                <c:pt idx="138">
                  <c:v>140</c:v>
                </c:pt>
                <c:pt idx="139">
                  <c:v>130</c:v>
                </c:pt>
                <c:pt idx="140">
                  <c:v>170</c:v>
                </c:pt>
                <c:pt idx="141">
                  <c:v>175</c:v>
                </c:pt>
                <c:pt idx="142">
                  <c:v>150</c:v>
                </c:pt>
                <c:pt idx="143">
                  <c:v>190</c:v>
                </c:pt>
                <c:pt idx="144">
                  <c:v>230</c:v>
                </c:pt>
                <c:pt idx="145">
                  <c:v>190</c:v>
                </c:pt>
                <c:pt idx="146">
                  <c:v>195</c:v>
                </c:pt>
                <c:pt idx="147">
                  <c:v>215</c:v>
                </c:pt>
                <c:pt idx="148">
                  <c:v>245</c:v>
                </c:pt>
                <c:pt idx="149">
                  <c:v>195</c:v>
                </c:pt>
                <c:pt idx="150">
                  <c:v>245</c:v>
                </c:pt>
                <c:pt idx="151">
                  <c:v>165</c:v>
                </c:pt>
                <c:pt idx="152">
                  <c:v>125</c:v>
                </c:pt>
                <c:pt idx="153">
                  <c:v>150</c:v>
                </c:pt>
                <c:pt idx="154">
                  <c:v>150</c:v>
                </c:pt>
                <c:pt idx="155">
                  <c:v>105</c:v>
                </c:pt>
                <c:pt idx="156">
                  <c:v>130</c:v>
                </c:pt>
                <c:pt idx="157">
                  <c:v>100</c:v>
                </c:pt>
                <c:pt idx="158">
                  <c:v>95</c:v>
                </c:pt>
                <c:pt idx="159">
                  <c:v>85</c:v>
                </c:pt>
                <c:pt idx="160">
                  <c:v>75</c:v>
                </c:pt>
                <c:pt idx="161">
                  <c:v>115</c:v>
                </c:pt>
                <c:pt idx="162">
                  <c:v>95</c:v>
                </c:pt>
                <c:pt idx="163">
                  <c:v>75</c:v>
                </c:pt>
                <c:pt idx="164">
                  <c:v>125</c:v>
                </c:pt>
                <c:pt idx="165">
                  <c:v>125</c:v>
                </c:pt>
                <c:pt idx="166">
                  <c:v>105</c:v>
                </c:pt>
                <c:pt idx="167">
                  <c:v>130</c:v>
                </c:pt>
                <c:pt idx="168">
                  <c:v>145</c:v>
                </c:pt>
                <c:pt idx="169">
                  <c:v>215</c:v>
                </c:pt>
                <c:pt idx="170">
                  <c:v>160</c:v>
                </c:pt>
                <c:pt idx="171">
                  <c:v>180</c:v>
                </c:pt>
                <c:pt idx="172">
                  <c:v>170</c:v>
                </c:pt>
                <c:pt idx="173">
                  <c:v>195</c:v>
                </c:pt>
                <c:pt idx="174">
                  <c:v>255</c:v>
                </c:pt>
                <c:pt idx="175">
                  <c:v>245</c:v>
                </c:pt>
                <c:pt idx="176">
                  <c:v>230</c:v>
                </c:pt>
                <c:pt idx="177">
                  <c:v>210</c:v>
                </c:pt>
                <c:pt idx="178">
                  <c:v>190</c:v>
                </c:pt>
                <c:pt idx="179">
                  <c:v>245</c:v>
                </c:pt>
                <c:pt idx="180">
                  <c:v>175</c:v>
                </c:pt>
                <c:pt idx="181">
                  <c:v>180</c:v>
                </c:pt>
                <c:pt idx="182">
                  <c:v>140</c:v>
                </c:pt>
                <c:pt idx="183">
                  <c:v>170</c:v>
                </c:pt>
                <c:pt idx="184">
                  <c:v>140</c:v>
                </c:pt>
                <c:pt idx="185">
                  <c:v>110</c:v>
                </c:pt>
                <c:pt idx="186">
                  <c:v>110</c:v>
                </c:pt>
                <c:pt idx="187">
                  <c:v>145</c:v>
                </c:pt>
                <c:pt idx="188">
                  <c:v>120</c:v>
                </c:pt>
                <c:pt idx="189">
                  <c:v>115</c:v>
                </c:pt>
                <c:pt idx="190">
                  <c:v>85</c:v>
                </c:pt>
                <c:pt idx="191">
                  <c:v>70</c:v>
                </c:pt>
                <c:pt idx="192">
                  <c:v>90</c:v>
                </c:pt>
                <c:pt idx="193">
                  <c:v>155</c:v>
                </c:pt>
                <c:pt idx="194">
                  <c:v>125</c:v>
                </c:pt>
                <c:pt idx="195">
                  <c:v>125</c:v>
                </c:pt>
                <c:pt idx="196">
                  <c:v>140</c:v>
                </c:pt>
                <c:pt idx="197">
                  <c:v>160</c:v>
                </c:pt>
                <c:pt idx="198">
                  <c:v>150</c:v>
                </c:pt>
                <c:pt idx="199">
                  <c:v>165</c:v>
                </c:pt>
                <c:pt idx="200">
                  <c:v>205</c:v>
                </c:pt>
                <c:pt idx="201">
                  <c:v>190</c:v>
                </c:pt>
                <c:pt idx="202">
                  <c:v>220</c:v>
                </c:pt>
                <c:pt idx="203">
                  <c:v>220</c:v>
                </c:pt>
                <c:pt idx="204">
                  <c:v>215</c:v>
                </c:pt>
                <c:pt idx="205">
                  <c:v>185</c:v>
                </c:pt>
                <c:pt idx="206">
                  <c:v>190</c:v>
                </c:pt>
                <c:pt idx="207">
                  <c:v>150</c:v>
                </c:pt>
                <c:pt idx="208">
                  <c:v>210</c:v>
                </c:pt>
                <c:pt idx="209">
                  <c:v>140</c:v>
                </c:pt>
                <c:pt idx="210">
                  <c:v>190</c:v>
                </c:pt>
                <c:pt idx="211">
                  <c:v>150</c:v>
                </c:pt>
                <c:pt idx="212">
                  <c:v>110</c:v>
                </c:pt>
                <c:pt idx="213">
                  <c:v>150</c:v>
                </c:pt>
                <c:pt idx="214">
                  <c:v>90</c:v>
                </c:pt>
                <c:pt idx="215">
                  <c:v>110</c:v>
                </c:pt>
                <c:pt idx="216">
                  <c:v>85</c:v>
                </c:pt>
                <c:pt idx="217">
                  <c:v>95</c:v>
                </c:pt>
                <c:pt idx="218">
                  <c:v>120</c:v>
                </c:pt>
                <c:pt idx="219">
                  <c:v>95</c:v>
                </c:pt>
                <c:pt idx="220">
                  <c:v>140</c:v>
                </c:pt>
                <c:pt idx="221">
                  <c:v>135</c:v>
                </c:pt>
                <c:pt idx="222">
                  <c:v>95</c:v>
                </c:pt>
                <c:pt idx="223">
                  <c:v>125</c:v>
                </c:pt>
                <c:pt idx="224">
                  <c:v>130</c:v>
                </c:pt>
                <c:pt idx="225">
                  <c:v>120</c:v>
                </c:pt>
                <c:pt idx="226">
                  <c:v>170</c:v>
                </c:pt>
                <c:pt idx="227">
                  <c:v>130</c:v>
                </c:pt>
                <c:pt idx="228">
                  <c:v>165</c:v>
                </c:pt>
                <c:pt idx="229">
                  <c:v>220</c:v>
                </c:pt>
                <c:pt idx="230">
                  <c:v>195</c:v>
                </c:pt>
                <c:pt idx="231">
                  <c:v>190</c:v>
                </c:pt>
                <c:pt idx="232">
                  <c:v>230</c:v>
                </c:pt>
                <c:pt idx="233">
                  <c:v>220</c:v>
                </c:pt>
                <c:pt idx="234">
                  <c:v>215</c:v>
                </c:pt>
                <c:pt idx="235">
                  <c:v>195</c:v>
                </c:pt>
                <c:pt idx="236">
                  <c:v>250</c:v>
                </c:pt>
                <c:pt idx="237">
                  <c:v>185</c:v>
                </c:pt>
                <c:pt idx="238">
                  <c:v>185</c:v>
                </c:pt>
                <c:pt idx="239">
                  <c:v>160</c:v>
                </c:pt>
                <c:pt idx="240">
                  <c:v>130</c:v>
                </c:pt>
                <c:pt idx="241">
                  <c:v>150</c:v>
                </c:pt>
                <c:pt idx="242">
                  <c:v>135</c:v>
                </c:pt>
                <c:pt idx="243">
                  <c:v>80</c:v>
                </c:pt>
                <c:pt idx="244">
                  <c:v>120</c:v>
                </c:pt>
                <c:pt idx="245">
                  <c:v>105</c:v>
                </c:pt>
                <c:pt idx="246">
                  <c:v>115</c:v>
                </c:pt>
                <c:pt idx="247">
                  <c:v>95</c:v>
                </c:pt>
                <c:pt idx="248">
                  <c:v>80</c:v>
                </c:pt>
                <c:pt idx="249">
                  <c:v>120</c:v>
                </c:pt>
                <c:pt idx="250">
                  <c:v>85</c:v>
                </c:pt>
                <c:pt idx="251">
                  <c:v>120</c:v>
                </c:pt>
                <c:pt idx="252">
                  <c:v>135</c:v>
                </c:pt>
                <c:pt idx="253">
                  <c:v>120</c:v>
                </c:pt>
                <c:pt idx="254">
                  <c:v>150</c:v>
                </c:pt>
                <c:pt idx="255">
                  <c:v>125</c:v>
                </c:pt>
                <c:pt idx="256">
                  <c:v>200</c:v>
                </c:pt>
                <c:pt idx="257">
                  <c:v>180</c:v>
                </c:pt>
                <c:pt idx="258">
                  <c:v>180</c:v>
                </c:pt>
                <c:pt idx="259">
                  <c:v>250</c:v>
                </c:pt>
                <c:pt idx="260">
                  <c:v>230</c:v>
                </c:pt>
                <c:pt idx="261">
                  <c:v>220</c:v>
                </c:pt>
                <c:pt idx="262">
                  <c:v>180</c:v>
                </c:pt>
                <c:pt idx="263">
                  <c:v>185</c:v>
                </c:pt>
                <c:pt idx="264">
                  <c:v>210</c:v>
                </c:pt>
                <c:pt idx="265">
                  <c:v>185</c:v>
                </c:pt>
                <c:pt idx="266">
                  <c:v>180</c:v>
                </c:pt>
                <c:pt idx="267">
                  <c:v>210</c:v>
                </c:pt>
                <c:pt idx="268">
                  <c:v>195</c:v>
                </c:pt>
                <c:pt idx="269">
                  <c:v>150</c:v>
                </c:pt>
                <c:pt idx="270">
                  <c:v>135</c:v>
                </c:pt>
                <c:pt idx="271">
                  <c:v>145</c:v>
                </c:pt>
                <c:pt idx="272">
                  <c:v>125</c:v>
                </c:pt>
                <c:pt idx="273">
                  <c:v>105</c:v>
                </c:pt>
                <c:pt idx="274">
                  <c:v>90</c:v>
                </c:pt>
                <c:pt idx="275">
                  <c:v>135</c:v>
                </c:pt>
                <c:pt idx="276">
                  <c:v>65</c:v>
                </c:pt>
                <c:pt idx="277">
                  <c:v>115</c:v>
                </c:pt>
                <c:pt idx="278">
                  <c:v>115</c:v>
                </c:pt>
                <c:pt idx="279">
                  <c:v>120</c:v>
                </c:pt>
                <c:pt idx="280">
                  <c:v>130</c:v>
                </c:pt>
                <c:pt idx="281">
                  <c:v>140</c:v>
                </c:pt>
                <c:pt idx="282">
                  <c:v>125</c:v>
                </c:pt>
                <c:pt idx="283">
                  <c:v>150</c:v>
                </c:pt>
                <c:pt idx="284">
                  <c:v>180</c:v>
                </c:pt>
                <c:pt idx="285">
                  <c:v>200</c:v>
                </c:pt>
                <c:pt idx="286">
                  <c:v>155</c:v>
                </c:pt>
                <c:pt idx="287">
                  <c:v>165</c:v>
                </c:pt>
                <c:pt idx="288">
                  <c:v>250</c:v>
                </c:pt>
                <c:pt idx="289">
                  <c:v>190</c:v>
                </c:pt>
                <c:pt idx="290">
                  <c:v>215</c:v>
                </c:pt>
                <c:pt idx="291">
                  <c:v>245</c:v>
                </c:pt>
                <c:pt idx="292">
                  <c:v>220</c:v>
                </c:pt>
                <c:pt idx="293">
                  <c:v>195</c:v>
                </c:pt>
                <c:pt idx="294">
                  <c:v>220</c:v>
                </c:pt>
                <c:pt idx="295">
                  <c:v>165</c:v>
                </c:pt>
                <c:pt idx="296">
                  <c:v>165</c:v>
                </c:pt>
                <c:pt idx="297">
                  <c:v>185</c:v>
                </c:pt>
                <c:pt idx="298">
                  <c:v>155</c:v>
                </c:pt>
                <c:pt idx="299">
                  <c:v>125</c:v>
                </c:pt>
                <c:pt idx="300">
                  <c:v>120</c:v>
                </c:pt>
                <c:pt idx="301">
                  <c:v>110</c:v>
                </c:pt>
                <c:pt idx="302">
                  <c:v>120</c:v>
                </c:pt>
                <c:pt idx="303">
                  <c:v>90</c:v>
                </c:pt>
                <c:pt idx="304">
                  <c:v>90</c:v>
                </c:pt>
                <c:pt idx="305">
                  <c:v>90</c:v>
                </c:pt>
                <c:pt idx="306">
                  <c:v>95</c:v>
                </c:pt>
                <c:pt idx="307">
                  <c:v>60</c:v>
                </c:pt>
                <c:pt idx="308">
                  <c:v>145</c:v>
                </c:pt>
                <c:pt idx="309">
                  <c:v>125</c:v>
                </c:pt>
                <c:pt idx="310">
                  <c:v>130</c:v>
                </c:pt>
                <c:pt idx="311">
                  <c:v>120</c:v>
                </c:pt>
                <c:pt idx="312">
                  <c:v>125</c:v>
                </c:pt>
                <c:pt idx="313">
                  <c:v>155</c:v>
                </c:pt>
                <c:pt idx="314">
                  <c:v>190</c:v>
                </c:pt>
                <c:pt idx="315">
                  <c:v>160</c:v>
                </c:pt>
                <c:pt idx="316">
                  <c:v>225</c:v>
                </c:pt>
                <c:pt idx="317">
                  <c:v>200</c:v>
                </c:pt>
                <c:pt idx="318">
                  <c:v>225</c:v>
                </c:pt>
                <c:pt idx="319">
                  <c:v>220</c:v>
                </c:pt>
                <c:pt idx="320">
                  <c:v>235</c:v>
                </c:pt>
                <c:pt idx="321">
                  <c:v>205</c:v>
                </c:pt>
                <c:pt idx="322">
                  <c:v>210</c:v>
                </c:pt>
                <c:pt idx="323">
                  <c:v>215</c:v>
                </c:pt>
                <c:pt idx="324">
                  <c:v>195</c:v>
                </c:pt>
                <c:pt idx="325">
                  <c:v>195</c:v>
                </c:pt>
                <c:pt idx="326">
                  <c:v>170</c:v>
                </c:pt>
                <c:pt idx="327">
                  <c:v>150</c:v>
                </c:pt>
                <c:pt idx="328">
                  <c:v>170</c:v>
                </c:pt>
                <c:pt idx="329">
                  <c:v>110</c:v>
                </c:pt>
                <c:pt idx="330">
                  <c:v>115</c:v>
                </c:pt>
                <c:pt idx="331">
                  <c:v>90</c:v>
                </c:pt>
                <c:pt idx="332">
                  <c:v>75</c:v>
                </c:pt>
                <c:pt idx="333">
                  <c:v>105</c:v>
                </c:pt>
                <c:pt idx="334">
                  <c:v>95</c:v>
                </c:pt>
                <c:pt idx="335">
                  <c:v>55</c:v>
                </c:pt>
                <c:pt idx="336">
                  <c:v>75</c:v>
                </c:pt>
                <c:pt idx="337">
                  <c:v>120</c:v>
                </c:pt>
                <c:pt idx="338">
                  <c:v>130</c:v>
                </c:pt>
                <c:pt idx="339">
                  <c:v>90</c:v>
                </c:pt>
                <c:pt idx="340">
                  <c:v>160</c:v>
                </c:pt>
                <c:pt idx="341">
                  <c:v>165</c:v>
                </c:pt>
                <c:pt idx="342">
                  <c:v>165</c:v>
                </c:pt>
                <c:pt idx="343">
                  <c:v>210</c:v>
                </c:pt>
                <c:pt idx="344">
                  <c:v>185</c:v>
                </c:pt>
                <c:pt idx="345">
                  <c:v>200</c:v>
                </c:pt>
                <c:pt idx="346">
                  <c:v>200</c:v>
                </c:pt>
                <c:pt idx="347">
                  <c:v>255</c:v>
                </c:pt>
                <c:pt idx="348">
                  <c:v>195</c:v>
                </c:pt>
                <c:pt idx="349">
                  <c:v>265</c:v>
                </c:pt>
                <c:pt idx="350">
                  <c:v>175</c:v>
                </c:pt>
                <c:pt idx="351">
                  <c:v>205</c:v>
                </c:pt>
                <c:pt idx="352">
                  <c:v>220</c:v>
                </c:pt>
                <c:pt idx="353">
                  <c:v>200</c:v>
                </c:pt>
                <c:pt idx="354">
                  <c:v>220</c:v>
                </c:pt>
                <c:pt idx="355">
                  <c:v>140</c:v>
                </c:pt>
                <c:pt idx="356">
                  <c:v>140</c:v>
                </c:pt>
                <c:pt idx="357">
                  <c:v>130</c:v>
                </c:pt>
                <c:pt idx="358">
                  <c:v>95</c:v>
                </c:pt>
                <c:pt idx="359">
                  <c:v>105</c:v>
                </c:pt>
                <c:pt idx="360">
                  <c:v>105</c:v>
                </c:pt>
                <c:pt idx="361">
                  <c:v>75</c:v>
                </c:pt>
                <c:pt idx="362">
                  <c:v>75</c:v>
                </c:pt>
                <c:pt idx="363">
                  <c:v>95</c:v>
                </c:pt>
                <c:pt idx="364">
                  <c:v>100</c:v>
                </c:pt>
                <c:pt idx="365">
                  <c:v>65</c:v>
                </c:pt>
                <c:pt idx="366">
                  <c:v>40</c:v>
                </c:pt>
                <c:pt idx="367">
                  <c:v>70</c:v>
                </c:pt>
                <c:pt idx="368">
                  <c:v>140</c:v>
                </c:pt>
                <c:pt idx="369">
                  <c:v>140</c:v>
                </c:pt>
                <c:pt idx="370">
                  <c:v>160</c:v>
                </c:pt>
                <c:pt idx="371">
                  <c:v>180</c:v>
                </c:pt>
                <c:pt idx="372">
                  <c:v>160</c:v>
                </c:pt>
                <c:pt idx="373">
                  <c:v>180</c:v>
                </c:pt>
                <c:pt idx="374">
                  <c:v>180</c:v>
                </c:pt>
                <c:pt idx="375">
                  <c:v>205</c:v>
                </c:pt>
                <c:pt idx="376">
                  <c:v>170</c:v>
                </c:pt>
                <c:pt idx="377">
                  <c:v>210</c:v>
                </c:pt>
                <c:pt idx="378">
                  <c:v>205</c:v>
                </c:pt>
                <c:pt idx="379">
                  <c:v>185</c:v>
                </c:pt>
                <c:pt idx="380">
                  <c:v>165</c:v>
                </c:pt>
                <c:pt idx="381">
                  <c:v>220</c:v>
                </c:pt>
                <c:pt idx="382">
                  <c:v>195</c:v>
                </c:pt>
                <c:pt idx="383">
                  <c:v>165</c:v>
                </c:pt>
                <c:pt idx="384">
                  <c:v>135</c:v>
                </c:pt>
                <c:pt idx="385">
                  <c:v>155</c:v>
                </c:pt>
                <c:pt idx="386">
                  <c:v>130</c:v>
                </c:pt>
                <c:pt idx="387">
                  <c:v>95</c:v>
                </c:pt>
                <c:pt idx="388">
                  <c:v>110</c:v>
                </c:pt>
                <c:pt idx="389">
                  <c:v>110</c:v>
                </c:pt>
                <c:pt idx="390">
                  <c:v>70</c:v>
                </c:pt>
                <c:pt idx="391">
                  <c:v>95</c:v>
                </c:pt>
                <c:pt idx="392">
                  <c:v>100</c:v>
                </c:pt>
                <c:pt idx="393">
                  <c:v>100</c:v>
                </c:pt>
                <c:pt idx="394">
                  <c:v>125</c:v>
                </c:pt>
                <c:pt idx="395">
                  <c:v>125</c:v>
                </c:pt>
                <c:pt idx="396">
                  <c:v>95</c:v>
                </c:pt>
                <c:pt idx="397">
                  <c:v>110</c:v>
                </c:pt>
                <c:pt idx="398">
                  <c:v>195</c:v>
                </c:pt>
                <c:pt idx="399">
                  <c:v>160</c:v>
                </c:pt>
                <c:pt idx="400">
                  <c:v>165</c:v>
                </c:pt>
                <c:pt idx="401">
                  <c:v>190</c:v>
                </c:pt>
                <c:pt idx="402">
                  <c:v>210</c:v>
                </c:pt>
                <c:pt idx="403">
                  <c:v>205</c:v>
                </c:pt>
                <c:pt idx="404">
                  <c:v>195</c:v>
                </c:pt>
                <c:pt idx="405">
                  <c:v>175</c:v>
                </c:pt>
                <c:pt idx="406">
                  <c:v>190</c:v>
                </c:pt>
                <c:pt idx="407">
                  <c:v>215</c:v>
                </c:pt>
                <c:pt idx="408">
                  <c:v>210</c:v>
                </c:pt>
                <c:pt idx="409">
                  <c:v>225</c:v>
                </c:pt>
                <c:pt idx="410">
                  <c:v>170</c:v>
                </c:pt>
                <c:pt idx="411">
                  <c:v>165</c:v>
                </c:pt>
                <c:pt idx="412">
                  <c:v>200</c:v>
                </c:pt>
                <c:pt idx="413">
                  <c:v>145</c:v>
                </c:pt>
                <c:pt idx="414">
                  <c:v>135</c:v>
                </c:pt>
                <c:pt idx="415">
                  <c:v>130</c:v>
                </c:pt>
                <c:pt idx="416">
                  <c:v>100</c:v>
                </c:pt>
                <c:pt idx="417">
                  <c:v>110</c:v>
                </c:pt>
                <c:pt idx="418">
                  <c:v>90</c:v>
                </c:pt>
                <c:pt idx="419">
                  <c:v>80</c:v>
                </c:pt>
                <c:pt idx="420">
                  <c:v>85</c:v>
                </c:pt>
                <c:pt idx="421">
                  <c:v>90</c:v>
                </c:pt>
                <c:pt idx="422">
                  <c:v>125</c:v>
                </c:pt>
                <c:pt idx="423">
                  <c:v>95</c:v>
                </c:pt>
                <c:pt idx="424">
                  <c:v>105</c:v>
                </c:pt>
                <c:pt idx="425">
                  <c:v>95</c:v>
                </c:pt>
                <c:pt idx="426">
                  <c:v>105</c:v>
                </c:pt>
                <c:pt idx="427">
                  <c:v>135</c:v>
                </c:pt>
                <c:pt idx="428">
                  <c:v>170</c:v>
                </c:pt>
                <c:pt idx="429">
                  <c:v>165</c:v>
                </c:pt>
                <c:pt idx="430">
                  <c:v>145</c:v>
                </c:pt>
                <c:pt idx="431">
                  <c:v>220</c:v>
                </c:pt>
                <c:pt idx="432">
                  <c:v>195</c:v>
                </c:pt>
                <c:pt idx="433">
                  <c:v>195</c:v>
                </c:pt>
                <c:pt idx="434">
                  <c:v>205</c:v>
                </c:pt>
                <c:pt idx="435">
                  <c:v>245</c:v>
                </c:pt>
                <c:pt idx="436">
                  <c:v>170</c:v>
                </c:pt>
                <c:pt idx="437">
                  <c:v>190</c:v>
                </c:pt>
                <c:pt idx="438">
                  <c:v>150</c:v>
                </c:pt>
                <c:pt idx="439">
                  <c:v>200</c:v>
                </c:pt>
                <c:pt idx="440">
                  <c:v>180</c:v>
                </c:pt>
                <c:pt idx="441">
                  <c:v>135</c:v>
                </c:pt>
                <c:pt idx="442">
                  <c:v>150</c:v>
                </c:pt>
                <c:pt idx="443">
                  <c:v>135</c:v>
                </c:pt>
                <c:pt idx="444">
                  <c:v>125</c:v>
                </c:pt>
                <c:pt idx="445">
                  <c:v>90</c:v>
                </c:pt>
                <c:pt idx="446">
                  <c:v>60</c:v>
                </c:pt>
                <c:pt idx="447">
                  <c:v>95</c:v>
                </c:pt>
                <c:pt idx="448">
                  <c:v>90</c:v>
                </c:pt>
                <c:pt idx="449">
                  <c:v>115</c:v>
                </c:pt>
                <c:pt idx="450">
                  <c:v>95</c:v>
                </c:pt>
                <c:pt idx="451">
                  <c:v>100</c:v>
                </c:pt>
                <c:pt idx="452">
                  <c:v>100</c:v>
                </c:pt>
                <c:pt idx="453">
                  <c:v>105</c:v>
                </c:pt>
                <c:pt idx="454">
                  <c:v>120</c:v>
                </c:pt>
                <c:pt idx="455">
                  <c:v>125</c:v>
                </c:pt>
                <c:pt idx="456">
                  <c:v>145</c:v>
                </c:pt>
                <c:pt idx="457">
                  <c:v>155</c:v>
                </c:pt>
                <c:pt idx="458">
                  <c:v>195</c:v>
                </c:pt>
                <c:pt idx="459">
                  <c:v>160</c:v>
                </c:pt>
                <c:pt idx="460">
                  <c:v>165</c:v>
                </c:pt>
                <c:pt idx="461">
                  <c:v>240</c:v>
                </c:pt>
                <c:pt idx="462">
                  <c:v>180</c:v>
                </c:pt>
                <c:pt idx="463">
                  <c:v>205</c:v>
                </c:pt>
                <c:pt idx="464">
                  <c:v>225</c:v>
                </c:pt>
                <c:pt idx="465">
                  <c:v>235</c:v>
                </c:pt>
                <c:pt idx="466">
                  <c:v>205</c:v>
                </c:pt>
                <c:pt idx="467">
                  <c:v>205</c:v>
                </c:pt>
                <c:pt idx="468">
                  <c:v>145</c:v>
                </c:pt>
                <c:pt idx="469">
                  <c:v>160</c:v>
                </c:pt>
                <c:pt idx="470">
                  <c:v>175</c:v>
                </c:pt>
                <c:pt idx="471">
                  <c:v>180</c:v>
                </c:pt>
                <c:pt idx="472">
                  <c:v>105</c:v>
                </c:pt>
                <c:pt idx="473">
                  <c:v>105</c:v>
                </c:pt>
                <c:pt idx="474">
                  <c:v>145</c:v>
                </c:pt>
                <c:pt idx="475">
                  <c:v>75</c:v>
                </c:pt>
                <c:pt idx="476">
                  <c:v>95</c:v>
                </c:pt>
                <c:pt idx="477">
                  <c:v>85</c:v>
                </c:pt>
                <c:pt idx="478">
                  <c:v>110</c:v>
                </c:pt>
                <c:pt idx="479">
                  <c:v>70</c:v>
                </c:pt>
                <c:pt idx="480">
                  <c:v>135</c:v>
                </c:pt>
                <c:pt idx="481">
                  <c:v>105</c:v>
                </c:pt>
                <c:pt idx="482">
                  <c:v>95</c:v>
                </c:pt>
                <c:pt idx="483">
                  <c:v>145</c:v>
                </c:pt>
                <c:pt idx="484">
                  <c:v>150</c:v>
                </c:pt>
                <c:pt idx="485">
                  <c:v>170</c:v>
                </c:pt>
                <c:pt idx="486">
                  <c:v>165</c:v>
                </c:pt>
                <c:pt idx="487">
                  <c:v>180</c:v>
                </c:pt>
                <c:pt idx="488">
                  <c:v>210</c:v>
                </c:pt>
                <c:pt idx="489">
                  <c:v>205</c:v>
                </c:pt>
                <c:pt idx="490">
                  <c:v>165</c:v>
                </c:pt>
                <c:pt idx="491">
                  <c:v>210</c:v>
                </c:pt>
                <c:pt idx="492">
                  <c:v>225</c:v>
                </c:pt>
                <c:pt idx="493">
                  <c:v>205</c:v>
                </c:pt>
                <c:pt idx="494">
                  <c:v>170</c:v>
                </c:pt>
                <c:pt idx="495">
                  <c:v>145</c:v>
                </c:pt>
                <c:pt idx="496">
                  <c:v>150</c:v>
                </c:pt>
                <c:pt idx="497">
                  <c:v>185</c:v>
                </c:pt>
                <c:pt idx="498">
                  <c:v>165</c:v>
                </c:pt>
                <c:pt idx="499">
                  <c:v>160</c:v>
                </c:pt>
                <c:pt idx="500">
                  <c:v>155</c:v>
                </c:pt>
                <c:pt idx="501">
                  <c:v>120</c:v>
                </c:pt>
                <c:pt idx="502">
                  <c:v>125</c:v>
                </c:pt>
                <c:pt idx="503">
                  <c:v>115</c:v>
                </c:pt>
                <c:pt idx="504">
                  <c:v>90</c:v>
                </c:pt>
                <c:pt idx="505">
                  <c:v>65</c:v>
                </c:pt>
                <c:pt idx="506">
                  <c:v>80</c:v>
                </c:pt>
                <c:pt idx="507">
                  <c:v>105</c:v>
                </c:pt>
                <c:pt idx="508">
                  <c:v>75</c:v>
                </c:pt>
                <c:pt idx="509">
                  <c:v>110</c:v>
                </c:pt>
                <c:pt idx="510">
                  <c:v>115</c:v>
                </c:pt>
                <c:pt idx="511">
                  <c:v>100</c:v>
                </c:pt>
                <c:pt idx="512">
                  <c:v>130</c:v>
                </c:pt>
                <c:pt idx="513">
                  <c:v>160</c:v>
                </c:pt>
                <c:pt idx="514">
                  <c:v>170</c:v>
                </c:pt>
                <c:pt idx="515">
                  <c:v>185</c:v>
                </c:pt>
                <c:pt idx="516">
                  <c:v>210</c:v>
                </c:pt>
                <c:pt idx="517">
                  <c:v>160</c:v>
                </c:pt>
                <c:pt idx="518">
                  <c:v>145</c:v>
                </c:pt>
                <c:pt idx="519">
                  <c:v>255</c:v>
                </c:pt>
                <c:pt idx="520">
                  <c:v>165</c:v>
                </c:pt>
                <c:pt idx="521">
                  <c:v>215</c:v>
                </c:pt>
                <c:pt idx="522">
                  <c:v>220</c:v>
                </c:pt>
                <c:pt idx="523">
                  <c:v>210</c:v>
                </c:pt>
                <c:pt idx="524">
                  <c:v>230</c:v>
                </c:pt>
                <c:pt idx="525">
                  <c:v>155</c:v>
                </c:pt>
                <c:pt idx="526">
                  <c:v>160</c:v>
                </c:pt>
                <c:pt idx="527">
                  <c:v>145</c:v>
                </c:pt>
                <c:pt idx="528">
                  <c:v>165</c:v>
                </c:pt>
                <c:pt idx="529">
                  <c:v>145</c:v>
                </c:pt>
                <c:pt idx="530">
                  <c:v>120</c:v>
                </c:pt>
                <c:pt idx="531">
                  <c:v>95</c:v>
                </c:pt>
                <c:pt idx="532">
                  <c:v>100</c:v>
                </c:pt>
                <c:pt idx="533">
                  <c:v>90</c:v>
                </c:pt>
                <c:pt idx="534">
                  <c:v>150</c:v>
                </c:pt>
                <c:pt idx="535">
                  <c:v>80</c:v>
                </c:pt>
                <c:pt idx="536">
                  <c:v>105</c:v>
                </c:pt>
                <c:pt idx="537">
                  <c:v>125</c:v>
                </c:pt>
                <c:pt idx="538">
                  <c:v>65</c:v>
                </c:pt>
                <c:pt idx="539">
                  <c:v>45</c:v>
                </c:pt>
                <c:pt idx="540">
                  <c:v>100</c:v>
                </c:pt>
                <c:pt idx="541">
                  <c:v>110</c:v>
                </c:pt>
                <c:pt idx="542">
                  <c:v>140</c:v>
                </c:pt>
                <c:pt idx="543">
                  <c:v>150</c:v>
                </c:pt>
                <c:pt idx="544">
                  <c:v>205</c:v>
                </c:pt>
                <c:pt idx="545">
                  <c:v>200</c:v>
                </c:pt>
                <c:pt idx="546">
                  <c:v>240</c:v>
                </c:pt>
                <c:pt idx="547">
                  <c:v>255</c:v>
                </c:pt>
                <c:pt idx="548">
                  <c:v>200</c:v>
                </c:pt>
                <c:pt idx="549">
                  <c:v>245</c:v>
                </c:pt>
                <c:pt idx="550">
                  <c:v>205</c:v>
                </c:pt>
                <c:pt idx="551">
                  <c:v>215</c:v>
                </c:pt>
                <c:pt idx="552">
                  <c:v>275</c:v>
                </c:pt>
                <c:pt idx="553">
                  <c:v>245</c:v>
                </c:pt>
                <c:pt idx="554">
                  <c:v>180</c:v>
                </c:pt>
                <c:pt idx="555">
                  <c:v>180</c:v>
                </c:pt>
                <c:pt idx="556">
                  <c:v>210</c:v>
                </c:pt>
                <c:pt idx="557">
                  <c:v>120</c:v>
                </c:pt>
                <c:pt idx="558">
                  <c:v>165</c:v>
                </c:pt>
                <c:pt idx="559">
                  <c:v>135</c:v>
                </c:pt>
                <c:pt idx="560">
                  <c:v>135</c:v>
                </c:pt>
                <c:pt idx="561">
                  <c:v>105</c:v>
                </c:pt>
                <c:pt idx="562">
                  <c:v>100</c:v>
                </c:pt>
                <c:pt idx="563">
                  <c:v>90</c:v>
                </c:pt>
                <c:pt idx="564">
                  <c:v>95</c:v>
                </c:pt>
                <c:pt idx="565">
                  <c:v>95</c:v>
                </c:pt>
                <c:pt idx="566">
                  <c:v>120</c:v>
                </c:pt>
                <c:pt idx="567">
                  <c:v>140</c:v>
                </c:pt>
                <c:pt idx="568">
                  <c:v>140</c:v>
                </c:pt>
                <c:pt idx="569">
                  <c:v>95</c:v>
                </c:pt>
                <c:pt idx="570">
                  <c:v>115</c:v>
                </c:pt>
                <c:pt idx="571">
                  <c:v>180</c:v>
                </c:pt>
                <c:pt idx="572">
                  <c:v>160</c:v>
                </c:pt>
                <c:pt idx="573">
                  <c:v>165</c:v>
                </c:pt>
                <c:pt idx="574">
                  <c:v>195</c:v>
                </c:pt>
                <c:pt idx="575">
                  <c:v>180</c:v>
                </c:pt>
                <c:pt idx="576">
                  <c:v>205</c:v>
                </c:pt>
                <c:pt idx="577">
                  <c:v>200</c:v>
                </c:pt>
                <c:pt idx="578">
                  <c:v>210</c:v>
                </c:pt>
                <c:pt idx="579">
                  <c:v>250</c:v>
                </c:pt>
                <c:pt idx="580">
                  <c:v>180</c:v>
                </c:pt>
                <c:pt idx="581">
                  <c:v>195</c:v>
                </c:pt>
                <c:pt idx="582">
                  <c:v>230</c:v>
                </c:pt>
                <c:pt idx="583">
                  <c:v>190</c:v>
                </c:pt>
                <c:pt idx="584">
                  <c:v>145</c:v>
                </c:pt>
                <c:pt idx="585">
                  <c:v>160</c:v>
                </c:pt>
                <c:pt idx="586">
                  <c:v>120</c:v>
                </c:pt>
                <c:pt idx="587">
                  <c:v>140</c:v>
                </c:pt>
                <c:pt idx="588">
                  <c:v>125</c:v>
                </c:pt>
                <c:pt idx="589">
                  <c:v>105</c:v>
                </c:pt>
                <c:pt idx="590">
                  <c:v>145</c:v>
                </c:pt>
                <c:pt idx="591">
                  <c:v>75</c:v>
                </c:pt>
                <c:pt idx="592">
                  <c:v>90</c:v>
                </c:pt>
                <c:pt idx="593">
                  <c:v>85</c:v>
                </c:pt>
                <c:pt idx="594">
                  <c:v>85</c:v>
                </c:pt>
                <c:pt idx="595">
                  <c:v>130</c:v>
                </c:pt>
                <c:pt idx="596">
                  <c:v>80</c:v>
                </c:pt>
                <c:pt idx="597">
                  <c:v>130</c:v>
                </c:pt>
                <c:pt idx="598">
                  <c:v>110</c:v>
                </c:pt>
                <c:pt idx="599">
                  <c:v>150</c:v>
                </c:pt>
                <c:pt idx="600">
                  <c:v>130</c:v>
                </c:pt>
                <c:pt idx="601">
                  <c:v>200</c:v>
                </c:pt>
                <c:pt idx="602">
                  <c:v>210</c:v>
                </c:pt>
                <c:pt idx="603">
                  <c:v>180</c:v>
                </c:pt>
                <c:pt idx="604">
                  <c:v>200</c:v>
                </c:pt>
                <c:pt idx="605">
                  <c:v>180</c:v>
                </c:pt>
                <c:pt idx="606">
                  <c:v>230</c:v>
                </c:pt>
                <c:pt idx="607">
                  <c:v>185</c:v>
                </c:pt>
                <c:pt idx="608">
                  <c:v>230</c:v>
                </c:pt>
                <c:pt idx="609">
                  <c:v>210</c:v>
                </c:pt>
                <c:pt idx="610">
                  <c:v>185</c:v>
                </c:pt>
                <c:pt idx="611">
                  <c:v>185</c:v>
                </c:pt>
                <c:pt idx="612">
                  <c:v>235</c:v>
                </c:pt>
                <c:pt idx="613">
                  <c:v>225</c:v>
                </c:pt>
                <c:pt idx="614">
                  <c:v>155</c:v>
                </c:pt>
                <c:pt idx="615">
                  <c:v>170</c:v>
                </c:pt>
                <c:pt idx="616">
                  <c:v>140</c:v>
                </c:pt>
                <c:pt idx="617">
                  <c:v>145</c:v>
                </c:pt>
                <c:pt idx="618">
                  <c:v>115</c:v>
                </c:pt>
                <c:pt idx="619">
                  <c:v>60</c:v>
                </c:pt>
                <c:pt idx="620">
                  <c:v>90</c:v>
                </c:pt>
                <c:pt idx="621">
                  <c:v>115</c:v>
                </c:pt>
                <c:pt idx="622">
                  <c:v>80</c:v>
                </c:pt>
                <c:pt idx="623">
                  <c:v>55</c:v>
                </c:pt>
                <c:pt idx="624">
                  <c:v>110</c:v>
                </c:pt>
                <c:pt idx="625">
                  <c:v>120</c:v>
                </c:pt>
                <c:pt idx="626">
                  <c:v>145</c:v>
                </c:pt>
                <c:pt idx="627">
                  <c:v>105</c:v>
                </c:pt>
                <c:pt idx="628">
                  <c:v>120</c:v>
                </c:pt>
                <c:pt idx="629">
                  <c:v>180</c:v>
                </c:pt>
                <c:pt idx="630">
                  <c:v>155</c:v>
                </c:pt>
                <c:pt idx="631">
                  <c:v>175</c:v>
                </c:pt>
                <c:pt idx="632">
                  <c:v>155</c:v>
                </c:pt>
                <c:pt idx="633">
                  <c:v>180</c:v>
                </c:pt>
                <c:pt idx="634">
                  <c:v>230</c:v>
                </c:pt>
                <c:pt idx="635">
                  <c:v>165</c:v>
                </c:pt>
                <c:pt idx="636">
                  <c:v>220</c:v>
                </c:pt>
                <c:pt idx="637">
                  <c:v>210</c:v>
                </c:pt>
                <c:pt idx="638">
                  <c:v>170</c:v>
                </c:pt>
                <c:pt idx="639">
                  <c:v>205</c:v>
                </c:pt>
                <c:pt idx="640">
                  <c:v>185</c:v>
                </c:pt>
                <c:pt idx="641">
                  <c:v>230</c:v>
                </c:pt>
                <c:pt idx="642">
                  <c:v>125</c:v>
                </c:pt>
                <c:pt idx="643">
                  <c:v>150</c:v>
                </c:pt>
                <c:pt idx="644">
                  <c:v>135</c:v>
                </c:pt>
                <c:pt idx="645">
                  <c:v>125</c:v>
                </c:pt>
                <c:pt idx="646">
                  <c:v>125</c:v>
                </c:pt>
                <c:pt idx="647">
                  <c:v>105</c:v>
                </c:pt>
                <c:pt idx="648">
                  <c:v>170</c:v>
                </c:pt>
                <c:pt idx="649">
                  <c:v>80</c:v>
                </c:pt>
                <c:pt idx="650">
                  <c:v>100</c:v>
                </c:pt>
                <c:pt idx="651">
                  <c:v>50</c:v>
                </c:pt>
                <c:pt idx="652">
                  <c:v>80</c:v>
                </c:pt>
                <c:pt idx="653">
                  <c:v>130</c:v>
                </c:pt>
                <c:pt idx="654">
                  <c:v>100</c:v>
                </c:pt>
                <c:pt idx="655">
                  <c:v>75</c:v>
                </c:pt>
                <c:pt idx="656">
                  <c:v>110</c:v>
                </c:pt>
                <c:pt idx="657">
                  <c:v>155</c:v>
                </c:pt>
                <c:pt idx="658">
                  <c:v>145</c:v>
                </c:pt>
                <c:pt idx="659">
                  <c:v>170</c:v>
                </c:pt>
                <c:pt idx="660">
                  <c:v>165</c:v>
                </c:pt>
                <c:pt idx="661">
                  <c:v>200</c:v>
                </c:pt>
                <c:pt idx="662">
                  <c:v>180</c:v>
                </c:pt>
                <c:pt idx="663">
                  <c:v>260</c:v>
                </c:pt>
                <c:pt idx="664">
                  <c:v>210</c:v>
                </c:pt>
                <c:pt idx="665">
                  <c:v>175</c:v>
                </c:pt>
                <c:pt idx="666">
                  <c:v>210</c:v>
                </c:pt>
                <c:pt idx="667">
                  <c:v>225</c:v>
                </c:pt>
                <c:pt idx="668">
                  <c:v>195</c:v>
                </c:pt>
                <c:pt idx="669">
                  <c:v>210</c:v>
                </c:pt>
                <c:pt idx="670">
                  <c:v>180</c:v>
                </c:pt>
                <c:pt idx="671">
                  <c:v>155</c:v>
                </c:pt>
                <c:pt idx="672">
                  <c:v>105</c:v>
                </c:pt>
                <c:pt idx="673">
                  <c:v>145</c:v>
                </c:pt>
                <c:pt idx="674">
                  <c:v>170</c:v>
                </c:pt>
                <c:pt idx="675">
                  <c:v>115</c:v>
                </c:pt>
                <c:pt idx="676">
                  <c:v>115</c:v>
                </c:pt>
                <c:pt idx="677">
                  <c:v>80</c:v>
                </c:pt>
                <c:pt idx="678">
                  <c:v>60</c:v>
                </c:pt>
                <c:pt idx="679">
                  <c:v>130</c:v>
                </c:pt>
                <c:pt idx="680">
                  <c:v>145</c:v>
                </c:pt>
                <c:pt idx="681">
                  <c:v>135</c:v>
                </c:pt>
                <c:pt idx="682">
                  <c:v>120</c:v>
                </c:pt>
                <c:pt idx="683">
                  <c:v>125</c:v>
                </c:pt>
                <c:pt idx="684">
                  <c:v>210</c:v>
                </c:pt>
                <c:pt idx="685">
                  <c:v>125</c:v>
                </c:pt>
                <c:pt idx="686">
                  <c:v>170</c:v>
                </c:pt>
                <c:pt idx="687">
                  <c:v>170</c:v>
                </c:pt>
                <c:pt idx="688">
                  <c:v>180</c:v>
                </c:pt>
                <c:pt idx="689">
                  <c:v>210</c:v>
                </c:pt>
                <c:pt idx="690">
                  <c:v>170</c:v>
                </c:pt>
                <c:pt idx="691">
                  <c:v>175</c:v>
                </c:pt>
                <c:pt idx="692">
                  <c:v>230</c:v>
                </c:pt>
                <c:pt idx="693">
                  <c:v>190</c:v>
                </c:pt>
                <c:pt idx="694">
                  <c:v>190</c:v>
                </c:pt>
                <c:pt idx="695">
                  <c:v>225</c:v>
                </c:pt>
                <c:pt idx="696">
                  <c:v>195</c:v>
                </c:pt>
                <c:pt idx="697">
                  <c:v>220</c:v>
                </c:pt>
                <c:pt idx="698">
                  <c:v>145</c:v>
                </c:pt>
                <c:pt idx="699">
                  <c:v>165</c:v>
                </c:pt>
                <c:pt idx="700">
                  <c:v>180</c:v>
                </c:pt>
                <c:pt idx="701">
                  <c:v>170</c:v>
                </c:pt>
                <c:pt idx="702">
                  <c:v>115</c:v>
                </c:pt>
                <c:pt idx="703">
                  <c:v>135</c:v>
                </c:pt>
                <c:pt idx="704">
                  <c:v>110</c:v>
                </c:pt>
                <c:pt idx="705">
                  <c:v>110</c:v>
                </c:pt>
                <c:pt idx="706">
                  <c:v>100</c:v>
                </c:pt>
                <c:pt idx="707">
                  <c:v>85</c:v>
                </c:pt>
                <c:pt idx="708">
                  <c:v>115</c:v>
                </c:pt>
                <c:pt idx="709">
                  <c:v>90</c:v>
                </c:pt>
                <c:pt idx="710">
                  <c:v>135</c:v>
                </c:pt>
                <c:pt idx="711">
                  <c:v>85</c:v>
                </c:pt>
                <c:pt idx="712">
                  <c:v>90</c:v>
                </c:pt>
                <c:pt idx="713">
                  <c:v>85</c:v>
                </c:pt>
                <c:pt idx="714">
                  <c:v>105</c:v>
                </c:pt>
                <c:pt idx="715">
                  <c:v>150</c:v>
                </c:pt>
                <c:pt idx="716">
                  <c:v>140</c:v>
                </c:pt>
                <c:pt idx="717">
                  <c:v>235</c:v>
                </c:pt>
                <c:pt idx="718">
                  <c:v>230</c:v>
                </c:pt>
                <c:pt idx="719">
                  <c:v>220</c:v>
                </c:pt>
                <c:pt idx="720">
                  <c:v>220</c:v>
                </c:pt>
                <c:pt idx="721">
                  <c:v>240</c:v>
                </c:pt>
                <c:pt idx="722">
                  <c:v>240</c:v>
                </c:pt>
                <c:pt idx="723">
                  <c:v>265</c:v>
                </c:pt>
                <c:pt idx="724">
                  <c:v>200</c:v>
                </c:pt>
                <c:pt idx="725">
                  <c:v>205</c:v>
                </c:pt>
                <c:pt idx="726">
                  <c:v>220</c:v>
                </c:pt>
                <c:pt idx="727">
                  <c:v>155</c:v>
                </c:pt>
                <c:pt idx="728">
                  <c:v>190</c:v>
                </c:pt>
                <c:pt idx="729">
                  <c:v>140</c:v>
                </c:pt>
                <c:pt idx="730">
                  <c:v>215</c:v>
                </c:pt>
                <c:pt idx="731">
                  <c:v>115</c:v>
                </c:pt>
                <c:pt idx="732">
                  <c:v>105</c:v>
                </c:pt>
                <c:pt idx="733">
                  <c:v>95</c:v>
                </c:pt>
                <c:pt idx="734">
                  <c:v>110</c:v>
                </c:pt>
                <c:pt idx="735">
                  <c:v>75</c:v>
                </c:pt>
                <c:pt idx="736">
                  <c:v>75</c:v>
                </c:pt>
                <c:pt idx="737">
                  <c:v>95</c:v>
                </c:pt>
                <c:pt idx="738">
                  <c:v>95</c:v>
                </c:pt>
                <c:pt idx="739">
                  <c:v>95</c:v>
                </c:pt>
                <c:pt idx="740">
                  <c:v>65</c:v>
                </c:pt>
                <c:pt idx="741">
                  <c:v>145</c:v>
                </c:pt>
                <c:pt idx="742">
                  <c:v>135</c:v>
                </c:pt>
                <c:pt idx="743">
                  <c:v>150</c:v>
                </c:pt>
                <c:pt idx="744">
                  <c:v>100</c:v>
                </c:pt>
                <c:pt idx="745">
                  <c:v>165</c:v>
                </c:pt>
                <c:pt idx="746">
                  <c:v>170</c:v>
                </c:pt>
                <c:pt idx="747">
                  <c:v>190</c:v>
                </c:pt>
                <c:pt idx="748">
                  <c:v>165</c:v>
                </c:pt>
                <c:pt idx="749">
                  <c:v>225</c:v>
                </c:pt>
                <c:pt idx="750">
                  <c:v>190</c:v>
                </c:pt>
                <c:pt idx="751">
                  <c:v>190</c:v>
                </c:pt>
                <c:pt idx="752">
                  <c:v>210</c:v>
                </c:pt>
                <c:pt idx="753">
                  <c:v>180</c:v>
                </c:pt>
                <c:pt idx="754">
                  <c:v>245</c:v>
                </c:pt>
                <c:pt idx="755">
                  <c:v>195</c:v>
                </c:pt>
                <c:pt idx="756">
                  <c:v>170</c:v>
                </c:pt>
                <c:pt idx="757">
                  <c:v>175</c:v>
                </c:pt>
                <c:pt idx="758">
                  <c:v>170</c:v>
                </c:pt>
                <c:pt idx="759">
                  <c:v>180</c:v>
                </c:pt>
                <c:pt idx="760">
                  <c:v>125</c:v>
                </c:pt>
                <c:pt idx="761">
                  <c:v>105</c:v>
                </c:pt>
                <c:pt idx="762">
                  <c:v>145</c:v>
                </c:pt>
                <c:pt idx="763">
                  <c:v>70</c:v>
                </c:pt>
                <c:pt idx="764">
                  <c:v>80</c:v>
                </c:pt>
                <c:pt idx="765">
                  <c:v>105</c:v>
                </c:pt>
                <c:pt idx="766">
                  <c:v>130</c:v>
                </c:pt>
                <c:pt idx="767">
                  <c:v>130</c:v>
                </c:pt>
                <c:pt idx="768">
                  <c:v>130</c:v>
                </c:pt>
                <c:pt idx="769">
                  <c:v>115</c:v>
                </c:pt>
                <c:pt idx="770">
                  <c:v>145</c:v>
                </c:pt>
                <c:pt idx="771">
                  <c:v>120</c:v>
                </c:pt>
                <c:pt idx="772">
                  <c:v>140</c:v>
                </c:pt>
                <c:pt idx="773">
                  <c:v>165</c:v>
                </c:pt>
                <c:pt idx="774">
                  <c:v>210</c:v>
                </c:pt>
                <c:pt idx="775">
                  <c:v>185</c:v>
                </c:pt>
                <c:pt idx="776">
                  <c:v>140</c:v>
                </c:pt>
                <c:pt idx="777">
                  <c:v>210</c:v>
                </c:pt>
                <c:pt idx="778">
                  <c:v>185</c:v>
                </c:pt>
                <c:pt idx="779">
                  <c:v>195</c:v>
                </c:pt>
                <c:pt idx="780">
                  <c:v>215</c:v>
                </c:pt>
                <c:pt idx="781">
                  <c:v>215</c:v>
                </c:pt>
                <c:pt idx="782">
                  <c:v>235</c:v>
                </c:pt>
                <c:pt idx="783">
                  <c:v>270</c:v>
                </c:pt>
                <c:pt idx="784">
                  <c:v>205</c:v>
                </c:pt>
                <c:pt idx="785">
                  <c:v>180</c:v>
                </c:pt>
                <c:pt idx="786">
                  <c:v>140</c:v>
                </c:pt>
                <c:pt idx="787">
                  <c:v>150</c:v>
                </c:pt>
                <c:pt idx="788">
                  <c:v>165</c:v>
                </c:pt>
                <c:pt idx="789">
                  <c:v>105</c:v>
                </c:pt>
                <c:pt idx="790">
                  <c:v>105</c:v>
                </c:pt>
                <c:pt idx="791">
                  <c:v>85</c:v>
                </c:pt>
                <c:pt idx="792">
                  <c:v>100</c:v>
                </c:pt>
                <c:pt idx="793">
                  <c:v>60</c:v>
                </c:pt>
                <c:pt idx="794">
                  <c:v>95</c:v>
                </c:pt>
                <c:pt idx="795">
                  <c:v>85</c:v>
                </c:pt>
                <c:pt idx="796">
                  <c:v>65</c:v>
                </c:pt>
                <c:pt idx="797">
                  <c:v>90</c:v>
                </c:pt>
                <c:pt idx="798">
                  <c:v>75</c:v>
                </c:pt>
                <c:pt idx="799">
                  <c:v>60</c:v>
                </c:pt>
                <c:pt idx="800">
                  <c:v>130</c:v>
                </c:pt>
                <c:pt idx="801">
                  <c:v>135</c:v>
                </c:pt>
                <c:pt idx="802">
                  <c:v>170</c:v>
                </c:pt>
                <c:pt idx="803">
                  <c:v>195</c:v>
                </c:pt>
                <c:pt idx="804">
                  <c:v>190</c:v>
                </c:pt>
                <c:pt idx="805">
                  <c:v>190</c:v>
                </c:pt>
                <c:pt idx="806">
                  <c:v>195</c:v>
                </c:pt>
                <c:pt idx="807">
                  <c:v>185</c:v>
                </c:pt>
                <c:pt idx="808">
                  <c:v>205</c:v>
                </c:pt>
                <c:pt idx="809">
                  <c:v>195</c:v>
                </c:pt>
                <c:pt idx="810">
                  <c:v>205</c:v>
                </c:pt>
                <c:pt idx="811">
                  <c:v>225</c:v>
                </c:pt>
                <c:pt idx="812">
                  <c:v>200</c:v>
                </c:pt>
                <c:pt idx="813">
                  <c:v>205</c:v>
                </c:pt>
                <c:pt idx="814">
                  <c:v>200</c:v>
                </c:pt>
                <c:pt idx="815">
                  <c:v>165</c:v>
                </c:pt>
                <c:pt idx="816">
                  <c:v>165</c:v>
                </c:pt>
                <c:pt idx="817">
                  <c:v>135</c:v>
                </c:pt>
                <c:pt idx="818">
                  <c:v>125</c:v>
                </c:pt>
                <c:pt idx="819">
                  <c:v>110</c:v>
                </c:pt>
                <c:pt idx="820">
                  <c:v>140</c:v>
                </c:pt>
                <c:pt idx="821">
                  <c:v>110</c:v>
                </c:pt>
                <c:pt idx="822">
                  <c:v>85</c:v>
                </c:pt>
                <c:pt idx="823">
                  <c:v>100</c:v>
                </c:pt>
                <c:pt idx="824">
                  <c:v>100</c:v>
                </c:pt>
                <c:pt idx="825">
                  <c:v>100</c:v>
                </c:pt>
                <c:pt idx="826">
                  <c:v>95</c:v>
                </c:pt>
                <c:pt idx="827">
                  <c:v>135</c:v>
                </c:pt>
                <c:pt idx="828">
                  <c:v>100</c:v>
                </c:pt>
                <c:pt idx="829">
                  <c:v>110</c:v>
                </c:pt>
                <c:pt idx="830">
                  <c:v>145</c:v>
                </c:pt>
                <c:pt idx="831">
                  <c:v>170</c:v>
                </c:pt>
                <c:pt idx="832">
                  <c:v>190</c:v>
                </c:pt>
                <c:pt idx="833">
                  <c:v>170</c:v>
                </c:pt>
                <c:pt idx="834">
                  <c:v>190</c:v>
                </c:pt>
                <c:pt idx="835">
                  <c:v>220</c:v>
                </c:pt>
                <c:pt idx="836">
                  <c:v>195</c:v>
                </c:pt>
                <c:pt idx="837">
                  <c:v>215</c:v>
                </c:pt>
                <c:pt idx="838">
                  <c:v>240</c:v>
                </c:pt>
                <c:pt idx="839">
                  <c:v>205</c:v>
                </c:pt>
                <c:pt idx="840">
                  <c:v>220</c:v>
                </c:pt>
                <c:pt idx="841">
                  <c:v>235</c:v>
                </c:pt>
                <c:pt idx="842">
                  <c:v>180</c:v>
                </c:pt>
                <c:pt idx="843">
                  <c:v>200</c:v>
                </c:pt>
                <c:pt idx="844">
                  <c:v>185</c:v>
                </c:pt>
                <c:pt idx="845">
                  <c:v>145</c:v>
                </c:pt>
                <c:pt idx="846">
                  <c:v>140</c:v>
                </c:pt>
                <c:pt idx="847">
                  <c:v>130</c:v>
                </c:pt>
                <c:pt idx="848">
                  <c:v>85</c:v>
                </c:pt>
                <c:pt idx="849">
                  <c:v>105</c:v>
                </c:pt>
                <c:pt idx="850">
                  <c:v>105</c:v>
                </c:pt>
                <c:pt idx="851">
                  <c:v>70</c:v>
                </c:pt>
                <c:pt idx="852">
                  <c:v>115</c:v>
                </c:pt>
                <c:pt idx="853">
                  <c:v>85</c:v>
                </c:pt>
                <c:pt idx="854">
                  <c:v>95</c:v>
                </c:pt>
                <c:pt idx="855">
                  <c:v>110</c:v>
                </c:pt>
                <c:pt idx="856">
                  <c:v>100</c:v>
                </c:pt>
                <c:pt idx="857">
                  <c:v>105</c:v>
                </c:pt>
                <c:pt idx="858">
                  <c:v>105</c:v>
                </c:pt>
                <c:pt idx="859">
                  <c:v>130</c:v>
                </c:pt>
                <c:pt idx="860">
                  <c:v>150</c:v>
                </c:pt>
                <c:pt idx="861">
                  <c:v>170</c:v>
                </c:pt>
                <c:pt idx="862">
                  <c:v>175</c:v>
                </c:pt>
                <c:pt idx="863">
                  <c:v>215</c:v>
                </c:pt>
                <c:pt idx="864">
                  <c:v>185</c:v>
                </c:pt>
                <c:pt idx="865">
                  <c:v>180</c:v>
                </c:pt>
                <c:pt idx="866">
                  <c:v>220</c:v>
                </c:pt>
                <c:pt idx="867">
                  <c:v>200</c:v>
                </c:pt>
                <c:pt idx="868">
                  <c:v>210</c:v>
                </c:pt>
                <c:pt idx="869">
                  <c:v>235</c:v>
                </c:pt>
                <c:pt idx="870">
                  <c:v>170</c:v>
                </c:pt>
                <c:pt idx="871">
                  <c:v>175</c:v>
                </c:pt>
                <c:pt idx="872">
                  <c:v>165</c:v>
                </c:pt>
                <c:pt idx="873">
                  <c:v>165</c:v>
                </c:pt>
                <c:pt idx="874">
                  <c:v>160</c:v>
                </c:pt>
                <c:pt idx="875">
                  <c:v>155</c:v>
                </c:pt>
                <c:pt idx="876">
                  <c:v>110</c:v>
                </c:pt>
                <c:pt idx="877">
                  <c:v>105</c:v>
                </c:pt>
                <c:pt idx="878">
                  <c:v>110</c:v>
                </c:pt>
                <c:pt idx="879">
                  <c:v>110</c:v>
                </c:pt>
                <c:pt idx="880">
                  <c:v>95</c:v>
                </c:pt>
                <c:pt idx="881">
                  <c:v>115</c:v>
                </c:pt>
                <c:pt idx="882">
                  <c:v>50</c:v>
                </c:pt>
                <c:pt idx="883">
                  <c:v>130</c:v>
                </c:pt>
                <c:pt idx="884">
                  <c:v>105</c:v>
                </c:pt>
                <c:pt idx="885">
                  <c:v>105</c:v>
                </c:pt>
                <c:pt idx="886">
                  <c:v>120</c:v>
                </c:pt>
                <c:pt idx="887">
                  <c:v>165</c:v>
                </c:pt>
                <c:pt idx="888">
                  <c:v>160</c:v>
                </c:pt>
                <c:pt idx="889">
                  <c:v>155</c:v>
                </c:pt>
                <c:pt idx="890">
                  <c:v>175</c:v>
                </c:pt>
                <c:pt idx="891">
                  <c:v>180</c:v>
                </c:pt>
                <c:pt idx="892">
                  <c:v>205</c:v>
                </c:pt>
                <c:pt idx="893">
                  <c:v>170</c:v>
                </c:pt>
                <c:pt idx="894">
                  <c:v>210</c:v>
                </c:pt>
                <c:pt idx="895">
                  <c:v>225</c:v>
                </c:pt>
                <c:pt idx="896">
                  <c:v>245</c:v>
                </c:pt>
                <c:pt idx="897">
                  <c:v>200</c:v>
                </c:pt>
                <c:pt idx="898">
                  <c:v>205</c:v>
                </c:pt>
                <c:pt idx="899">
                  <c:v>165</c:v>
                </c:pt>
                <c:pt idx="900">
                  <c:v>200</c:v>
                </c:pt>
                <c:pt idx="901">
                  <c:v>190</c:v>
                </c:pt>
                <c:pt idx="902">
                  <c:v>180</c:v>
                </c:pt>
                <c:pt idx="903">
                  <c:v>150</c:v>
                </c:pt>
                <c:pt idx="904">
                  <c:v>110</c:v>
                </c:pt>
                <c:pt idx="905">
                  <c:v>90</c:v>
                </c:pt>
                <c:pt idx="906">
                  <c:v>90</c:v>
                </c:pt>
                <c:pt idx="907">
                  <c:v>85</c:v>
                </c:pt>
                <c:pt idx="908">
                  <c:v>60</c:v>
                </c:pt>
                <c:pt idx="909">
                  <c:v>95</c:v>
                </c:pt>
                <c:pt idx="910">
                  <c:v>90</c:v>
                </c:pt>
                <c:pt idx="911">
                  <c:v>60</c:v>
                </c:pt>
                <c:pt idx="912">
                  <c:v>165</c:v>
                </c:pt>
                <c:pt idx="913">
                  <c:v>140</c:v>
                </c:pt>
                <c:pt idx="914">
                  <c:v>125</c:v>
                </c:pt>
                <c:pt idx="915">
                  <c:v>110</c:v>
                </c:pt>
                <c:pt idx="916">
                  <c:v>160</c:v>
                </c:pt>
                <c:pt idx="917">
                  <c:v>160</c:v>
                </c:pt>
                <c:pt idx="918">
                  <c:v>180</c:v>
                </c:pt>
                <c:pt idx="919">
                  <c:v>180</c:v>
                </c:pt>
                <c:pt idx="920">
                  <c:v>170</c:v>
                </c:pt>
                <c:pt idx="921">
                  <c:v>190</c:v>
                </c:pt>
                <c:pt idx="922">
                  <c:v>210</c:v>
                </c:pt>
                <c:pt idx="923">
                  <c:v>210</c:v>
                </c:pt>
                <c:pt idx="924">
                  <c:v>210</c:v>
                </c:pt>
                <c:pt idx="925">
                  <c:v>220</c:v>
                </c:pt>
                <c:pt idx="926">
                  <c:v>200</c:v>
                </c:pt>
                <c:pt idx="927">
                  <c:v>190</c:v>
                </c:pt>
                <c:pt idx="928">
                  <c:v>215</c:v>
                </c:pt>
                <c:pt idx="929">
                  <c:v>185</c:v>
                </c:pt>
                <c:pt idx="930">
                  <c:v>150</c:v>
                </c:pt>
                <c:pt idx="931">
                  <c:v>155</c:v>
                </c:pt>
                <c:pt idx="932">
                  <c:v>140</c:v>
                </c:pt>
                <c:pt idx="933">
                  <c:v>110</c:v>
                </c:pt>
                <c:pt idx="934">
                  <c:v>130</c:v>
                </c:pt>
                <c:pt idx="935">
                  <c:v>155</c:v>
                </c:pt>
                <c:pt idx="936">
                  <c:v>110</c:v>
                </c:pt>
                <c:pt idx="937">
                  <c:v>115</c:v>
                </c:pt>
                <c:pt idx="938">
                  <c:v>95</c:v>
                </c:pt>
                <c:pt idx="939">
                  <c:v>85</c:v>
                </c:pt>
                <c:pt idx="940">
                  <c:v>120</c:v>
                </c:pt>
                <c:pt idx="941">
                  <c:v>120</c:v>
                </c:pt>
                <c:pt idx="942">
                  <c:v>145</c:v>
                </c:pt>
                <c:pt idx="943">
                  <c:v>180</c:v>
                </c:pt>
                <c:pt idx="944">
                  <c:v>145</c:v>
                </c:pt>
                <c:pt idx="945">
                  <c:v>155</c:v>
                </c:pt>
                <c:pt idx="946">
                  <c:v>120</c:v>
                </c:pt>
                <c:pt idx="947">
                  <c:v>155</c:v>
                </c:pt>
                <c:pt idx="948">
                  <c:v>165</c:v>
                </c:pt>
                <c:pt idx="949">
                  <c:v>195</c:v>
                </c:pt>
                <c:pt idx="950">
                  <c:v>175</c:v>
                </c:pt>
                <c:pt idx="951">
                  <c:v>205</c:v>
                </c:pt>
                <c:pt idx="952">
                  <c:v>250</c:v>
                </c:pt>
                <c:pt idx="953">
                  <c:v>210</c:v>
                </c:pt>
                <c:pt idx="954">
                  <c:v>185</c:v>
                </c:pt>
                <c:pt idx="955">
                  <c:v>235</c:v>
                </c:pt>
                <c:pt idx="956">
                  <c:v>215</c:v>
                </c:pt>
                <c:pt idx="957">
                  <c:v>170</c:v>
                </c:pt>
                <c:pt idx="958">
                  <c:v>210</c:v>
                </c:pt>
                <c:pt idx="959">
                  <c:v>165</c:v>
                </c:pt>
                <c:pt idx="960">
                  <c:v>140</c:v>
                </c:pt>
                <c:pt idx="961">
                  <c:v>120</c:v>
                </c:pt>
                <c:pt idx="962">
                  <c:v>145</c:v>
                </c:pt>
                <c:pt idx="963">
                  <c:v>85</c:v>
                </c:pt>
                <c:pt idx="964">
                  <c:v>105</c:v>
                </c:pt>
                <c:pt idx="965">
                  <c:v>90</c:v>
                </c:pt>
                <c:pt idx="966">
                  <c:v>85</c:v>
                </c:pt>
                <c:pt idx="967">
                  <c:v>85</c:v>
                </c:pt>
                <c:pt idx="968">
                  <c:v>90</c:v>
                </c:pt>
                <c:pt idx="969">
                  <c:v>75</c:v>
                </c:pt>
                <c:pt idx="970">
                  <c:v>125</c:v>
                </c:pt>
                <c:pt idx="971">
                  <c:v>105</c:v>
                </c:pt>
                <c:pt idx="972">
                  <c:v>125</c:v>
                </c:pt>
                <c:pt idx="973">
                  <c:v>120</c:v>
                </c:pt>
                <c:pt idx="974">
                  <c:v>135</c:v>
                </c:pt>
                <c:pt idx="975">
                  <c:v>175</c:v>
                </c:pt>
                <c:pt idx="976">
                  <c:v>165</c:v>
                </c:pt>
                <c:pt idx="977">
                  <c:v>185</c:v>
                </c:pt>
                <c:pt idx="978">
                  <c:v>195</c:v>
                </c:pt>
                <c:pt idx="979">
                  <c:v>235</c:v>
                </c:pt>
                <c:pt idx="980">
                  <c:v>195</c:v>
                </c:pt>
                <c:pt idx="981">
                  <c:v>195</c:v>
                </c:pt>
                <c:pt idx="982">
                  <c:v>245</c:v>
                </c:pt>
                <c:pt idx="983">
                  <c:v>265</c:v>
                </c:pt>
                <c:pt idx="984">
                  <c:v>165</c:v>
                </c:pt>
                <c:pt idx="985">
                  <c:v>180</c:v>
                </c:pt>
                <c:pt idx="986">
                  <c:v>195</c:v>
                </c:pt>
                <c:pt idx="987">
                  <c:v>185</c:v>
                </c:pt>
                <c:pt idx="988">
                  <c:v>190</c:v>
                </c:pt>
                <c:pt idx="989">
                  <c:v>95</c:v>
                </c:pt>
                <c:pt idx="990">
                  <c:v>105</c:v>
                </c:pt>
                <c:pt idx="991">
                  <c:v>105</c:v>
                </c:pt>
                <c:pt idx="992">
                  <c:v>100</c:v>
                </c:pt>
                <c:pt idx="993">
                  <c:v>95</c:v>
                </c:pt>
                <c:pt idx="994">
                  <c:v>75</c:v>
                </c:pt>
                <c:pt idx="995">
                  <c:v>100</c:v>
                </c:pt>
                <c:pt idx="996">
                  <c:v>110</c:v>
                </c:pt>
                <c:pt idx="997">
                  <c:v>100</c:v>
                </c:pt>
                <c:pt idx="998">
                  <c:v>120</c:v>
                </c:pt>
                <c:pt idx="999">
                  <c:v>110</c:v>
                </c:pt>
                <c:pt idx="1000">
                  <c:v>120</c:v>
                </c:pt>
                <c:pt idx="1001">
                  <c:v>130</c:v>
                </c:pt>
                <c:pt idx="1002">
                  <c:v>165</c:v>
                </c:pt>
                <c:pt idx="1003">
                  <c:v>160</c:v>
                </c:pt>
                <c:pt idx="1004">
                  <c:v>145</c:v>
                </c:pt>
                <c:pt idx="1005">
                  <c:v>165</c:v>
                </c:pt>
                <c:pt idx="1006">
                  <c:v>140</c:v>
                </c:pt>
                <c:pt idx="1007">
                  <c:v>195</c:v>
                </c:pt>
                <c:pt idx="1008">
                  <c:v>235</c:v>
                </c:pt>
                <c:pt idx="1009">
                  <c:v>235</c:v>
                </c:pt>
                <c:pt idx="1010">
                  <c:v>205</c:v>
                </c:pt>
                <c:pt idx="1011">
                  <c:v>190</c:v>
                </c:pt>
                <c:pt idx="1012">
                  <c:v>200</c:v>
                </c:pt>
                <c:pt idx="1013">
                  <c:v>215</c:v>
                </c:pt>
                <c:pt idx="1014">
                  <c:v>195</c:v>
                </c:pt>
                <c:pt idx="1015">
                  <c:v>160</c:v>
                </c:pt>
                <c:pt idx="1016">
                  <c:v>215</c:v>
                </c:pt>
                <c:pt idx="1017">
                  <c:v>115</c:v>
                </c:pt>
                <c:pt idx="1018">
                  <c:v>145</c:v>
                </c:pt>
                <c:pt idx="1019">
                  <c:v>160</c:v>
                </c:pt>
                <c:pt idx="1020">
                  <c:v>115</c:v>
                </c:pt>
                <c:pt idx="1021">
                  <c:v>105</c:v>
                </c:pt>
                <c:pt idx="1022">
                  <c:v>115</c:v>
                </c:pt>
                <c:pt idx="1023">
                  <c:v>110</c:v>
                </c:pt>
                <c:pt idx="1024">
                  <c:v>70</c:v>
                </c:pt>
                <c:pt idx="1025">
                  <c:v>85</c:v>
                </c:pt>
                <c:pt idx="1026">
                  <c:v>105</c:v>
                </c:pt>
                <c:pt idx="1027">
                  <c:v>80</c:v>
                </c:pt>
                <c:pt idx="1028">
                  <c:v>135</c:v>
                </c:pt>
                <c:pt idx="1029">
                  <c:v>90</c:v>
                </c:pt>
                <c:pt idx="1030">
                  <c:v>120</c:v>
                </c:pt>
                <c:pt idx="1031">
                  <c:v>130</c:v>
                </c:pt>
                <c:pt idx="1032">
                  <c:v>185</c:v>
                </c:pt>
                <c:pt idx="1033">
                  <c:v>220</c:v>
                </c:pt>
                <c:pt idx="1034">
                  <c:v>205</c:v>
                </c:pt>
                <c:pt idx="1035">
                  <c:v>165</c:v>
                </c:pt>
                <c:pt idx="1036">
                  <c:v>180</c:v>
                </c:pt>
                <c:pt idx="1037">
                  <c:v>215</c:v>
                </c:pt>
                <c:pt idx="1038">
                  <c:v>205</c:v>
                </c:pt>
                <c:pt idx="1039">
                  <c:v>235</c:v>
                </c:pt>
                <c:pt idx="1040">
                  <c:v>205</c:v>
                </c:pt>
                <c:pt idx="1041">
                  <c:v>220</c:v>
                </c:pt>
                <c:pt idx="1042">
                  <c:v>240</c:v>
                </c:pt>
                <c:pt idx="1043">
                  <c:v>230</c:v>
                </c:pt>
                <c:pt idx="1044">
                  <c:v>170</c:v>
                </c:pt>
                <c:pt idx="1045">
                  <c:v>175</c:v>
                </c:pt>
                <c:pt idx="1046">
                  <c:v>155</c:v>
                </c:pt>
                <c:pt idx="1047">
                  <c:v>120</c:v>
                </c:pt>
                <c:pt idx="1048">
                  <c:v>105</c:v>
                </c:pt>
                <c:pt idx="1049">
                  <c:v>150</c:v>
                </c:pt>
                <c:pt idx="1050">
                  <c:v>115</c:v>
                </c:pt>
                <c:pt idx="1051">
                  <c:v>80</c:v>
                </c:pt>
                <c:pt idx="1052">
                  <c:v>95</c:v>
                </c:pt>
                <c:pt idx="1053">
                  <c:v>85</c:v>
                </c:pt>
                <c:pt idx="1054">
                  <c:v>45</c:v>
                </c:pt>
                <c:pt idx="1055">
                  <c:v>115</c:v>
                </c:pt>
                <c:pt idx="1056">
                  <c:v>135</c:v>
                </c:pt>
                <c:pt idx="1057">
                  <c:v>135</c:v>
                </c:pt>
                <c:pt idx="1058">
                  <c:v>120</c:v>
                </c:pt>
                <c:pt idx="1059">
                  <c:v>110</c:v>
                </c:pt>
                <c:pt idx="1060">
                  <c:v>165</c:v>
                </c:pt>
                <c:pt idx="1061">
                  <c:v>150</c:v>
                </c:pt>
                <c:pt idx="1062">
                  <c:v>175</c:v>
                </c:pt>
                <c:pt idx="1063">
                  <c:v>285</c:v>
                </c:pt>
                <c:pt idx="1064">
                  <c:v>155</c:v>
                </c:pt>
                <c:pt idx="1065">
                  <c:v>195</c:v>
                </c:pt>
                <c:pt idx="1066">
                  <c:v>210</c:v>
                </c:pt>
                <c:pt idx="1067">
                  <c:v>230</c:v>
                </c:pt>
                <c:pt idx="1068">
                  <c:v>220</c:v>
                </c:pt>
                <c:pt idx="1069">
                  <c:v>175</c:v>
                </c:pt>
                <c:pt idx="1070">
                  <c:v>190</c:v>
                </c:pt>
                <c:pt idx="1071">
                  <c:v>220</c:v>
                </c:pt>
                <c:pt idx="1072">
                  <c:v>140</c:v>
                </c:pt>
                <c:pt idx="1073">
                  <c:v>180</c:v>
                </c:pt>
                <c:pt idx="1074">
                  <c:v>155</c:v>
                </c:pt>
                <c:pt idx="1075">
                  <c:v>135</c:v>
                </c:pt>
                <c:pt idx="1076">
                  <c:v>120</c:v>
                </c:pt>
                <c:pt idx="1077">
                  <c:v>165</c:v>
                </c:pt>
                <c:pt idx="1078">
                  <c:v>140</c:v>
                </c:pt>
                <c:pt idx="1079">
                  <c:v>95</c:v>
                </c:pt>
                <c:pt idx="1080">
                  <c:v>80</c:v>
                </c:pt>
                <c:pt idx="1081">
                  <c:v>125</c:v>
                </c:pt>
                <c:pt idx="1082">
                  <c:v>160</c:v>
                </c:pt>
                <c:pt idx="1083">
                  <c:v>75</c:v>
                </c:pt>
                <c:pt idx="1084">
                  <c:v>135</c:v>
                </c:pt>
                <c:pt idx="1085">
                  <c:v>75</c:v>
                </c:pt>
                <c:pt idx="1086">
                  <c:v>95</c:v>
                </c:pt>
                <c:pt idx="1087">
                  <c:v>75</c:v>
                </c:pt>
                <c:pt idx="1088">
                  <c:v>130</c:v>
                </c:pt>
                <c:pt idx="1089">
                  <c:v>220</c:v>
                </c:pt>
                <c:pt idx="1090">
                  <c:v>135</c:v>
                </c:pt>
                <c:pt idx="1091">
                  <c:v>185</c:v>
                </c:pt>
                <c:pt idx="1092">
                  <c:v>185</c:v>
                </c:pt>
                <c:pt idx="1093">
                  <c:v>215</c:v>
                </c:pt>
                <c:pt idx="1094">
                  <c:v>195</c:v>
                </c:pt>
                <c:pt idx="1095">
                  <c:v>200</c:v>
                </c:pt>
                <c:pt idx="1096">
                  <c:v>205</c:v>
                </c:pt>
                <c:pt idx="1097">
                  <c:v>200</c:v>
                </c:pt>
                <c:pt idx="1098">
                  <c:v>235</c:v>
                </c:pt>
                <c:pt idx="1099">
                  <c:v>190</c:v>
                </c:pt>
                <c:pt idx="1100">
                  <c:v>180</c:v>
                </c:pt>
                <c:pt idx="1101">
                  <c:v>195</c:v>
                </c:pt>
                <c:pt idx="1102">
                  <c:v>185</c:v>
                </c:pt>
                <c:pt idx="1103">
                  <c:v>180</c:v>
                </c:pt>
                <c:pt idx="1104">
                  <c:v>170</c:v>
                </c:pt>
                <c:pt idx="1105">
                  <c:v>140</c:v>
                </c:pt>
                <c:pt idx="1106">
                  <c:v>115</c:v>
                </c:pt>
                <c:pt idx="1107">
                  <c:v>135</c:v>
                </c:pt>
                <c:pt idx="1108">
                  <c:v>105</c:v>
                </c:pt>
                <c:pt idx="1109">
                  <c:v>125</c:v>
                </c:pt>
                <c:pt idx="1110">
                  <c:v>95</c:v>
                </c:pt>
                <c:pt idx="1111">
                  <c:v>85</c:v>
                </c:pt>
                <c:pt idx="1112">
                  <c:v>85</c:v>
                </c:pt>
                <c:pt idx="1113">
                  <c:v>60</c:v>
                </c:pt>
                <c:pt idx="1114">
                  <c:v>120</c:v>
                </c:pt>
                <c:pt idx="1115">
                  <c:v>150</c:v>
                </c:pt>
                <c:pt idx="1116">
                  <c:v>75</c:v>
                </c:pt>
                <c:pt idx="1117">
                  <c:v>135</c:v>
                </c:pt>
                <c:pt idx="1118">
                  <c:v>145</c:v>
                </c:pt>
                <c:pt idx="1119">
                  <c:v>140</c:v>
                </c:pt>
                <c:pt idx="1120">
                  <c:v>170</c:v>
                </c:pt>
                <c:pt idx="1121">
                  <c:v>185</c:v>
                </c:pt>
                <c:pt idx="1122">
                  <c:v>215</c:v>
                </c:pt>
                <c:pt idx="1123">
                  <c:v>170</c:v>
                </c:pt>
                <c:pt idx="1124">
                  <c:v>200</c:v>
                </c:pt>
                <c:pt idx="1125">
                  <c:v>195</c:v>
                </c:pt>
                <c:pt idx="1126">
                  <c:v>195</c:v>
                </c:pt>
                <c:pt idx="1127">
                  <c:v>215</c:v>
                </c:pt>
                <c:pt idx="1128">
                  <c:v>225</c:v>
                </c:pt>
                <c:pt idx="1129">
                  <c:v>235</c:v>
                </c:pt>
                <c:pt idx="1130">
                  <c:v>165</c:v>
                </c:pt>
                <c:pt idx="1131">
                  <c:v>180</c:v>
                </c:pt>
                <c:pt idx="1132">
                  <c:v>150</c:v>
                </c:pt>
                <c:pt idx="1133">
                  <c:v>160</c:v>
                </c:pt>
                <c:pt idx="1134">
                  <c:v>140</c:v>
                </c:pt>
                <c:pt idx="1135">
                  <c:v>110</c:v>
                </c:pt>
                <c:pt idx="1136">
                  <c:v>110</c:v>
                </c:pt>
                <c:pt idx="1137">
                  <c:v>100</c:v>
                </c:pt>
                <c:pt idx="1138">
                  <c:v>60</c:v>
                </c:pt>
                <c:pt idx="1139">
                  <c:v>60</c:v>
                </c:pt>
                <c:pt idx="1140">
                  <c:v>75</c:v>
                </c:pt>
                <c:pt idx="1141">
                  <c:v>95</c:v>
                </c:pt>
                <c:pt idx="1142">
                  <c:v>100</c:v>
                </c:pt>
                <c:pt idx="1143">
                  <c:v>150</c:v>
                </c:pt>
                <c:pt idx="1144">
                  <c:v>50</c:v>
                </c:pt>
                <c:pt idx="1145">
                  <c:v>135</c:v>
                </c:pt>
                <c:pt idx="1146">
                  <c:v>155</c:v>
                </c:pt>
                <c:pt idx="1147">
                  <c:v>160</c:v>
                </c:pt>
                <c:pt idx="1148">
                  <c:v>160</c:v>
                </c:pt>
                <c:pt idx="1149">
                  <c:v>160</c:v>
                </c:pt>
                <c:pt idx="1150">
                  <c:v>190</c:v>
                </c:pt>
                <c:pt idx="1151">
                  <c:v>200</c:v>
                </c:pt>
                <c:pt idx="1152">
                  <c:v>185</c:v>
                </c:pt>
                <c:pt idx="1153">
                  <c:v>260</c:v>
                </c:pt>
                <c:pt idx="1154">
                  <c:v>190</c:v>
                </c:pt>
                <c:pt idx="1155">
                  <c:v>195</c:v>
                </c:pt>
                <c:pt idx="1156">
                  <c:v>225</c:v>
                </c:pt>
                <c:pt idx="1157">
                  <c:v>220</c:v>
                </c:pt>
                <c:pt idx="1158">
                  <c:v>195</c:v>
                </c:pt>
                <c:pt idx="1159">
                  <c:v>150</c:v>
                </c:pt>
                <c:pt idx="1160">
                  <c:v>170</c:v>
                </c:pt>
                <c:pt idx="1161">
                  <c:v>155</c:v>
                </c:pt>
                <c:pt idx="1162">
                  <c:v>150</c:v>
                </c:pt>
                <c:pt idx="1163">
                  <c:v>105</c:v>
                </c:pt>
                <c:pt idx="1164">
                  <c:v>120</c:v>
                </c:pt>
                <c:pt idx="1165">
                  <c:v>100</c:v>
                </c:pt>
                <c:pt idx="1166">
                  <c:v>110</c:v>
                </c:pt>
                <c:pt idx="1167">
                  <c:v>65</c:v>
                </c:pt>
                <c:pt idx="1168">
                  <c:v>115</c:v>
                </c:pt>
                <c:pt idx="1169">
                  <c:v>100</c:v>
                </c:pt>
                <c:pt idx="1170">
                  <c:v>90</c:v>
                </c:pt>
                <c:pt idx="1171">
                  <c:v>55</c:v>
                </c:pt>
                <c:pt idx="1172">
                  <c:v>120</c:v>
                </c:pt>
                <c:pt idx="1173">
                  <c:v>95</c:v>
                </c:pt>
                <c:pt idx="1174">
                  <c:v>135</c:v>
                </c:pt>
                <c:pt idx="1175">
                  <c:v>145</c:v>
                </c:pt>
                <c:pt idx="1176">
                  <c:v>135</c:v>
                </c:pt>
                <c:pt idx="1177">
                  <c:v>140</c:v>
                </c:pt>
                <c:pt idx="1178">
                  <c:v>170</c:v>
                </c:pt>
                <c:pt idx="1179">
                  <c:v>160</c:v>
                </c:pt>
                <c:pt idx="1180">
                  <c:v>185</c:v>
                </c:pt>
                <c:pt idx="1181">
                  <c:v>195</c:v>
                </c:pt>
                <c:pt idx="1182">
                  <c:v>265</c:v>
                </c:pt>
                <c:pt idx="1183">
                  <c:v>215</c:v>
                </c:pt>
                <c:pt idx="1184">
                  <c:v>205</c:v>
                </c:pt>
                <c:pt idx="1185">
                  <c:v>155</c:v>
                </c:pt>
                <c:pt idx="1186">
                  <c:v>195</c:v>
                </c:pt>
                <c:pt idx="1187">
                  <c:v>180</c:v>
                </c:pt>
                <c:pt idx="1188">
                  <c:v>190</c:v>
                </c:pt>
                <c:pt idx="1189">
                  <c:v>165</c:v>
                </c:pt>
                <c:pt idx="1190">
                  <c:v>145</c:v>
                </c:pt>
                <c:pt idx="1191">
                  <c:v>140</c:v>
                </c:pt>
                <c:pt idx="1192">
                  <c:v>120</c:v>
                </c:pt>
                <c:pt idx="1193">
                  <c:v>160</c:v>
                </c:pt>
                <c:pt idx="1194">
                  <c:v>110</c:v>
                </c:pt>
                <c:pt idx="1195">
                  <c:v>90</c:v>
                </c:pt>
                <c:pt idx="1196">
                  <c:v>60</c:v>
                </c:pt>
                <c:pt idx="1197">
                  <c:v>85</c:v>
                </c:pt>
                <c:pt idx="1198">
                  <c:v>100</c:v>
                </c:pt>
                <c:pt idx="1199">
                  <c:v>85</c:v>
                </c:pt>
                <c:pt idx="1200">
                  <c:v>120</c:v>
                </c:pt>
                <c:pt idx="1201">
                  <c:v>150</c:v>
                </c:pt>
                <c:pt idx="1202">
                  <c:v>150</c:v>
                </c:pt>
                <c:pt idx="1203">
                  <c:v>145</c:v>
                </c:pt>
                <c:pt idx="1204">
                  <c:v>170</c:v>
                </c:pt>
                <c:pt idx="1205">
                  <c:v>190</c:v>
                </c:pt>
                <c:pt idx="1206">
                  <c:v>180</c:v>
                </c:pt>
                <c:pt idx="1207">
                  <c:v>175</c:v>
                </c:pt>
                <c:pt idx="1208">
                  <c:v>145</c:v>
                </c:pt>
                <c:pt idx="1209">
                  <c:v>180</c:v>
                </c:pt>
                <c:pt idx="1210">
                  <c:v>185</c:v>
                </c:pt>
                <c:pt idx="1211">
                  <c:v>230</c:v>
                </c:pt>
                <c:pt idx="1212">
                  <c:v>190</c:v>
                </c:pt>
                <c:pt idx="1213">
                  <c:v>195</c:v>
                </c:pt>
                <c:pt idx="1214">
                  <c:v>210</c:v>
                </c:pt>
                <c:pt idx="1215">
                  <c:v>225</c:v>
                </c:pt>
                <c:pt idx="1216">
                  <c:v>225</c:v>
                </c:pt>
                <c:pt idx="1217">
                  <c:v>170</c:v>
                </c:pt>
                <c:pt idx="1218">
                  <c:v>190</c:v>
                </c:pt>
                <c:pt idx="1219">
                  <c:v>105</c:v>
                </c:pt>
                <c:pt idx="1220">
                  <c:v>130</c:v>
                </c:pt>
                <c:pt idx="1221">
                  <c:v>110</c:v>
                </c:pt>
                <c:pt idx="1222">
                  <c:v>105</c:v>
                </c:pt>
                <c:pt idx="1223">
                  <c:v>105</c:v>
                </c:pt>
                <c:pt idx="1224">
                  <c:v>85</c:v>
                </c:pt>
                <c:pt idx="1225">
                  <c:v>85</c:v>
                </c:pt>
                <c:pt idx="1226">
                  <c:v>95</c:v>
                </c:pt>
                <c:pt idx="1227">
                  <c:v>75</c:v>
                </c:pt>
                <c:pt idx="1228">
                  <c:v>45</c:v>
                </c:pt>
                <c:pt idx="1229">
                  <c:v>145</c:v>
                </c:pt>
                <c:pt idx="1230">
                  <c:v>140</c:v>
                </c:pt>
                <c:pt idx="1231">
                  <c:v>110</c:v>
                </c:pt>
                <c:pt idx="1232">
                  <c:v>115</c:v>
                </c:pt>
                <c:pt idx="1233">
                  <c:v>110</c:v>
                </c:pt>
                <c:pt idx="1234">
                  <c:v>140</c:v>
                </c:pt>
                <c:pt idx="1235">
                  <c:v>150</c:v>
                </c:pt>
                <c:pt idx="1236">
                  <c:v>190</c:v>
                </c:pt>
                <c:pt idx="1237">
                  <c:v>180</c:v>
                </c:pt>
                <c:pt idx="1238">
                  <c:v>210</c:v>
                </c:pt>
                <c:pt idx="1239">
                  <c:v>235</c:v>
                </c:pt>
                <c:pt idx="1240">
                  <c:v>175</c:v>
                </c:pt>
                <c:pt idx="1241">
                  <c:v>200</c:v>
                </c:pt>
                <c:pt idx="1242">
                  <c:v>250</c:v>
                </c:pt>
                <c:pt idx="1243">
                  <c:v>245</c:v>
                </c:pt>
                <c:pt idx="1244">
                  <c:v>210</c:v>
                </c:pt>
                <c:pt idx="1245">
                  <c:v>210</c:v>
                </c:pt>
                <c:pt idx="1246">
                  <c:v>185</c:v>
                </c:pt>
                <c:pt idx="1247">
                  <c:v>140</c:v>
                </c:pt>
                <c:pt idx="1248">
                  <c:v>170</c:v>
                </c:pt>
                <c:pt idx="1249">
                  <c:v>125</c:v>
                </c:pt>
                <c:pt idx="1250">
                  <c:v>115</c:v>
                </c:pt>
                <c:pt idx="1251">
                  <c:v>95</c:v>
                </c:pt>
                <c:pt idx="1252">
                  <c:v>115</c:v>
                </c:pt>
                <c:pt idx="1253">
                  <c:v>85</c:v>
                </c:pt>
                <c:pt idx="1254">
                  <c:v>115</c:v>
                </c:pt>
                <c:pt idx="1255">
                  <c:v>90</c:v>
                </c:pt>
                <c:pt idx="1256">
                  <c:v>135</c:v>
                </c:pt>
                <c:pt idx="1257">
                  <c:v>115</c:v>
                </c:pt>
                <c:pt idx="1258">
                  <c:v>85</c:v>
                </c:pt>
                <c:pt idx="1259">
                  <c:v>135</c:v>
                </c:pt>
                <c:pt idx="1260">
                  <c:v>110</c:v>
                </c:pt>
                <c:pt idx="1261">
                  <c:v>120</c:v>
                </c:pt>
                <c:pt idx="1262">
                  <c:v>150</c:v>
                </c:pt>
                <c:pt idx="1263">
                  <c:v>140</c:v>
                </c:pt>
                <c:pt idx="1264">
                  <c:v>190</c:v>
                </c:pt>
                <c:pt idx="1265">
                  <c:v>185</c:v>
                </c:pt>
                <c:pt idx="1266">
                  <c:v>190</c:v>
                </c:pt>
                <c:pt idx="1267">
                  <c:v>235</c:v>
                </c:pt>
                <c:pt idx="1268">
                  <c:v>180</c:v>
                </c:pt>
                <c:pt idx="1269">
                  <c:v>200</c:v>
                </c:pt>
                <c:pt idx="1270">
                  <c:v>205</c:v>
                </c:pt>
                <c:pt idx="1271">
                  <c:v>195</c:v>
                </c:pt>
                <c:pt idx="1272">
                  <c:v>220</c:v>
                </c:pt>
                <c:pt idx="1273">
                  <c:v>170</c:v>
                </c:pt>
                <c:pt idx="1274">
                  <c:v>150</c:v>
                </c:pt>
                <c:pt idx="1275">
                  <c:v>150</c:v>
                </c:pt>
                <c:pt idx="1276">
                  <c:v>140</c:v>
                </c:pt>
                <c:pt idx="1277">
                  <c:v>125</c:v>
                </c:pt>
                <c:pt idx="1278">
                  <c:v>115</c:v>
                </c:pt>
                <c:pt idx="1279">
                  <c:v>160</c:v>
                </c:pt>
                <c:pt idx="1280">
                  <c:v>90</c:v>
                </c:pt>
                <c:pt idx="1281">
                  <c:v>105</c:v>
                </c:pt>
                <c:pt idx="1282">
                  <c:v>100</c:v>
                </c:pt>
                <c:pt idx="1283">
                  <c:v>85</c:v>
                </c:pt>
                <c:pt idx="1284">
                  <c:v>50</c:v>
                </c:pt>
                <c:pt idx="1285">
                  <c:v>90</c:v>
                </c:pt>
                <c:pt idx="1286">
                  <c:v>105</c:v>
                </c:pt>
                <c:pt idx="1287">
                  <c:v>110</c:v>
                </c:pt>
                <c:pt idx="1288">
                  <c:v>125</c:v>
                </c:pt>
                <c:pt idx="1289">
                  <c:v>105</c:v>
                </c:pt>
                <c:pt idx="1290">
                  <c:v>135</c:v>
                </c:pt>
                <c:pt idx="1291">
                  <c:v>180</c:v>
                </c:pt>
                <c:pt idx="1292">
                  <c:v>160</c:v>
                </c:pt>
                <c:pt idx="1293">
                  <c:v>150</c:v>
                </c:pt>
                <c:pt idx="1294">
                  <c:v>175</c:v>
                </c:pt>
                <c:pt idx="1295">
                  <c:v>225</c:v>
                </c:pt>
                <c:pt idx="1296">
                  <c:v>220</c:v>
                </c:pt>
                <c:pt idx="1297">
                  <c:v>235</c:v>
                </c:pt>
                <c:pt idx="1298">
                  <c:v>200</c:v>
                </c:pt>
                <c:pt idx="1299">
                  <c:v>220</c:v>
                </c:pt>
                <c:pt idx="1300">
                  <c:v>165</c:v>
                </c:pt>
                <c:pt idx="1301">
                  <c:v>215</c:v>
                </c:pt>
                <c:pt idx="1302">
                  <c:v>210</c:v>
                </c:pt>
                <c:pt idx="1303">
                  <c:v>215</c:v>
                </c:pt>
                <c:pt idx="1304">
                  <c:v>175</c:v>
                </c:pt>
                <c:pt idx="1305">
                  <c:v>165</c:v>
                </c:pt>
                <c:pt idx="1306">
                  <c:v>125</c:v>
                </c:pt>
                <c:pt idx="1307">
                  <c:v>105</c:v>
                </c:pt>
                <c:pt idx="1308">
                  <c:v>105</c:v>
                </c:pt>
                <c:pt idx="1309">
                  <c:v>120</c:v>
                </c:pt>
                <c:pt idx="1310">
                  <c:v>150</c:v>
                </c:pt>
                <c:pt idx="1311">
                  <c:v>100</c:v>
                </c:pt>
                <c:pt idx="1312">
                  <c:v>70</c:v>
                </c:pt>
                <c:pt idx="1313">
                  <c:v>75</c:v>
                </c:pt>
                <c:pt idx="1314">
                  <c:v>65</c:v>
                </c:pt>
                <c:pt idx="1315">
                  <c:v>65</c:v>
                </c:pt>
                <c:pt idx="1316">
                  <c:v>120</c:v>
                </c:pt>
                <c:pt idx="1317">
                  <c:v>130</c:v>
                </c:pt>
                <c:pt idx="1318">
                  <c:v>130</c:v>
                </c:pt>
                <c:pt idx="1319">
                  <c:v>145</c:v>
                </c:pt>
                <c:pt idx="1320">
                  <c:v>130</c:v>
                </c:pt>
                <c:pt idx="1321">
                  <c:v>145</c:v>
                </c:pt>
                <c:pt idx="1322">
                  <c:v>165</c:v>
                </c:pt>
                <c:pt idx="1323">
                  <c:v>205</c:v>
                </c:pt>
                <c:pt idx="1324">
                  <c:v>185</c:v>
                </c:pt>
                <c:pt idx="1325">
                  <c:v>210</c:v>
                </c:pt>
                <c:pt idx="1326">
                  <c:v>205</c:v>
                </c:pt>
                <c:pt idx="1327">
                  <c:v>210</c:v>
                </c:pt>
                <c:pt idx="1328">
                  <c:v>230</c:v>
                </c:pt>
                <c:pt idx="1329">
                  <c:v>240</c:v>
                </c:pt>
                <c:pt idx="1330">
                  <c:v>185</c:v>
                </c:pt>
                <c:pt idx="1331">
                  <c:v>170</c:v>
                </c:pt>
                <c:pt idx="1332">
                  <c:v>170</c:v>
                </c:pt>
                <c:pt idx="1333">
                  <c:v>160</c:v>
                </c:pt>
                <c:pt idx="1334">
                  <c:v>140</c:v>
                </c:pt>
                <c:pt idx="1335">
                  <c:v>135</c:v>
                </c:pt>
                <c:pt idx="1336">
                  <c:v>130</c:v>
                </c:pt>
                <c:pt idx="1337">
                  <c:v>95</c:v>
                </c:pt>
                <c:pt idx="1338">
                  <c:v>165</c:v>
                </c:pt>
                <c:pt idx="1339">
                  <c:v>95</c:v>
                </c:pt>
                <c:pt idx="1340">
                  <c:v>90</c:v>
                </c:pt>
                <c:pt idx="1341">
                  <c:v>140</c:v>
                </c:pt>
                <c:pt idx="1342">
                  <c:v>75</c:v>
                </c:pt>
                <c:pt idx="1343">
                  <c:v>105</c:v>
                </c:pt>
                <c:pt idx="1344">
                  <c:v>55</c:v>
                </c:pt>
                <c:pt idx="1345">
                  <c:v>105</c:v>
                </c:pt>
                <c:pt idx="1346">
                  <c:v>70</c:v>
                </c:pt>
                <c:pt idx="1347">
                  <c:v>140</c:v>
                </c:pt>
                <c:pt idx="1348">
                  <c:v>140</c:v>
                </c:pt>
                <c:pt idx="1349">
                  <c:v>150</c:v>
                </c:pt>
                <c:pt idx="1350">
                  <c:v>155</c:v>
                </c:pt>
                <c:pt idx="1351">
                  <c:v>160</c:v>
                </c:pt>
                <c:pt idx="1352">
                  <c:v>175</c:v>
                </c:pt>
                <c:pt idx="1353">
                  <c:v>155</c:v>
                </c:pt>
                <c:pt idx="1354">
                  <c:v>185</c:v>
                </c:pt>
                <c:pt idx="1355">
                  <c:v>220</c:v>
                </c:pt>
                <c:pt idx="1356">
                  <c:v>195</c:v>
                </c:pt>
                <c:pt idx="1357">
                  <c:v>225</c:v>
                </c:pt>
                <c:pt idx="1358">
                  <c:v>175</c:v>
                </c:pt>
                <c:pt idx="1359">
                  <c:v>195</c:v>
                </c:pt>
                <c:pt idx="1360">
                  <c:v>175</c:v>
                </c:pt>
                <c:pt idx="1361">
                  <c:v>190</c:v>
                </c:pt>
                <c:pt idx="1362">
                  <c:v>170</c:v>
                </c:pt>
                <c:pt idx="1363">
                  <c:v>175</c:v>
                </c:pt>
                <c:pt idx="1364">
                  <c:v>135</c:v>
                </c:pt>
                <c:pt idx="1365">
                  <c:v>135</c:v>
                </c:pt>
                <c:pt idx="1366">
                  <c:v>120</c:v>
                </c:pt>
                <c:pt idx="1367">
                  <c:v>105</c:v>
                </c:pt>
                <c:pt idx="1368">
                  <c:v>50</c:v>
                </c:pt>
                <c:pt idx="1369">
                  <c:v>100</c:v>
                </c:pt>
                <c:pt idx="1370">
                  <c:v>80</c:v>
                </c:pt>
                <c:pt idx="1371">
                  <c:v>95</c:v>
                </c:pt>
                <c:pt idx="1372">
                  <c:v>60</c:v>
                </c:pt>
                <c:pt idx="1373">
                  <c:v>120</c:v>
                </c:pt>
                <c:pt idx="1374">
                  <c:v>85</c:v>
                </c:pt>
                <c:pt idx="1375">
                  <c:v>90</c:v>
                </c:pt>
                <c:pt idx="1376">
                  <c:v>120</c:v>
                </c:pt>
                <c:pt idx="1377">
                  <c:v>160</c:v>
                </c:pt>
                <c:pt idx="1378">
                  <c:v>215</c:v>
                </c:pt>
                <c:pt idx="1379">
                  <c:v>160</c:v>
                </c:pt>
                <c:pt idx="1380">
                  <c:v>180</c:v>
                </c:pt>
                <c:pt idx="1381">
                  <c:v>195</c:v>
                </c:pt>
                <c:pt idx="1382">
                  <c:v>145</c:v>
                </c:pt>
                <c:pt idx="1383">
                  <c:v>185</c:v>
                </c:pt>
                <c:pt idx="1384">
                  <c:v>210</c:v>
                </c:pt>
                <c:pt idx="1385">
                  <c:v>175</c:v>
                </c:pt>
                <c:pt idx="1386">
                  <c:v>205</c:v>
                </c:pt>
                <c:pt idx="1387">
                  <c:v>200</c:v>
                </c:pt>
                <c:pt idx="1388">
                  <c:v>190</c:v>
                </c:pt>
                <c:pt idx="1389">
                  <c:v>185</c:v>
                </c:pt>
                <c:pt idx="1390">
                  <c:v>160</c:v>
                </c:pt>
                <c:pt idx="1391">
                  <c:v>160</c:v>
                </c:pt>
                <c:pt idx="1392">
                  <c:v>155</c:v>
                </c:pt>
                <c:pt idx="1393">
                  <c:v>110</c:v>
                </c:pt>
                <c:pt idx="1394">
                  <c:v>125</c:v>
                </c:pt>
                <c:pt idx="1395">
                  <c:v>85</c:v>
                </c:pt>
                <c:pt idx="1396">
                  <c:v>140</c:v>
                </c:pt>
                <c:pt idx="1397">
                  <c:v>115</c:v>
                </c:pt>
                <c:pt idx="1398">
                  <c:v>60</c:v>
                </c:pt>
                <c:pt idx="1399">
                  <c:v>100</c:v>
                </c:pt>
                <c:pt idx="1400">
                  <c:v>95</c:v>
                </c:pt>
                <c:pt idx="1401">
                  <c:v>80</c:v>
                </c:pt>
                <c:pt idx="1402">
                  <c:v>50</c:v>
                </c:pt>
                <c:pt idx="1403">
                  <c:v>135</c:v>
                </c:pt>
                <c:pt idx="1404">
                  <c:v>95</c:v>
                </c:pt>
                <c:pt idx="1405">
                  <c:v>115</c:v>
                </c:pt>
                <c:pt idx="1406">
                  <c:v>185</c:v>
                </c:pt>
                <c:pt idx="1407">
                  <c:v>155</c:v>
                </c:pt>
                <c:pt idx="1408">
                  <c:v>170</c:v>
                </c:pt>
                <c:pt idx="1409">
                  <c:v>175</c:v>
                </c:pt>
                <c:pt idx="1410">
                  <c:v>195</c:v>
                </c:pt>
                <c:pt idx="1411">
                  <c:v>210</c:v>
                </c:pt>
                <c:pt idx="1412">
                  <c:v>210</c:v>
                </c:pt>
                <c:pt idx="1413">
                  <c:v>215</c:v>
                </c:pt>
                <c:pt idx="1414">
                  <c:v>260</c:v>
                </c:pt>
                <c:pt idx="1415">
                  <c:v>155</c:v>
                </c:pt>
                <c:pt idx="1416">
                  <c:v>190</c:v>
                </c:pt>
                <c:pt idx="1417">
                  <c:v>190</c:v>
                </c:pt>
                <c:pt idx="1418">
                  <c:v>240</c:v>
                </c:pt>
                <c:pt idx="1419">
                  <c:v>170</c:v>
                </c:pt>
                <c:pt idx="1420">
                  <c:v>165</c:v>
                </c:pt>
                <c:pt idx="1421">
                  <c:v>145</c:v>
                </c:pt>
                <c:pt idx="1422">
                  <c:v>145</c:v>
                </c:pt>
                <c:pt idx="1423">
                  <c:v>130</c:v>
                </c:pt>
                <c:pt idx="1424">
                  <c:v>85</c:v>
                </c:pt>
                <c:pt idx="1425">
                  <c:v>120</c:v>
                </c:pt>
                <c:pt idx="1426">
                  <c:v>85</c:v>
                </c:pt>
                <c:pt idx="1427">
                  <c:v>85</c:v>
                </c:pt>
                <c:pt idx="1428">
                  <c:v>85</c:v>
                </c:pt>
                <c:pt idx="1429">
                  <c:v>110</c:v>
                </c:pt>
                <c:pt idx="1430">
                  <c:v>120</c:v>
                </c:pt>
                <c:pt idx="1431">
                  <c:v>125</c:v>
                </c:pt>
                <c:pt idx="1432">
                  <c:v>125</c:v>
                </c:pt>
                <c:pt idx="1433">
                  <c:v>95</c:v>
                </c:pt>
                <c:pt idx="1434">
                  <c:v>160</c:v>
                </c:pt>
                <c:pt idx="1435">
                  <c:v>160</c:v>
                </c:pt>
                <c:pt idx="1436">
                  <c:v>145</c:v>
                </c:pt>
                <c:pt idx="1437">
                  <c:v>160</c:v>
                </c:pt>
                <c:pt idx="1438">
                  <c:v>185</c:v>
                </c:pt>
                <c:pt idx="1439">
                  <c:v>190</c:v>
                </c:pt>
                <c:pt idx="1440">
                  <c:v>200</c:v>
                </c:pt>
                <c:pt idx="1441">
                  <c:v>235</c:v>
                </c:pt>
                <c:pt idx="1442">
                  <c:v>255</c:v>
                </c:pt>
                <c:pt idx="1443">
                  <c:v>205</c:v>
                </c:pt>
                <c:pt idx="1444">
                  <c:v>200</c:v>
                </c:pt>
                <c:pt idx="1445">
                  <c:v>225</c:v>
                </c:pt>
                <c:pt idx="1446">
                  <c:v>230</c:v>
                </c:pt>
                <c:pt idx="1447">
                  <c:v>175</c:v>
                </c:pt>
                <c:pt idx="1448">
                  <c:v>180</c:v>
                </c:pt>
                <c:pt idx="1449">
                  <c:v>135</c:v>
                </c:pt>
                <c:pt idx="1450">
                  <c:v>150</c:v>
                </c:pt>
                <c:pt idx="1451">
                  <c:v>105</c:v>
                </c:pt>
                <c:pt idx="1452">
                  <c:v>110</c:v>
                </c:pt>
                <c:pt idx="1453">
                  <c:v>80</c:v>
                </c:pt>
                <c:pt idx="1454">
                  <c:v>65</c:v>
                </c:pt>
                <c:pt idx="1455">
                  <c:v>105</c:v>
                </c:pt>
                <c:pt idx="1456">
                  <c:v>70</c:v>
                </c:pt>
                <c:pt idx="1457">
                  <c:v>100</c:v>
                </c:pt>
                <c:pt idx="1458">
                  <c:v>60</c:v>
                </c:pt>
                <c:pt idx="1459">
                  <c:v>145</c:v>
                </c:pt>
                <c:pt idx="1460">
                  <c:v>130</c:v>
                </c:pt>
                <c:pt idx="1461">
                  <c:v>115</c:v>
                </c:pt>
                <c:pt idx="1462">
                  <c:v>140</c:v>
                </c:pt>
                <c:pt idx="1463">
                  <c:v>105</c:v>
                </c:pt>
                <c:pt idx="1464">
                  <c:v>160</c:v>
                </c:pt>
                <c:pt idx="1465">
                  <c:v>185</c:v>
                </c:pt>
                <c:pt idx="1466">
                  <c:v>160</c:v>
                </c:pt>
                <c:pt idx="1467">
                  <c:v>160</c:v>
                </c:pt>
                <c:pt idx="1468">
                  <c:v>210</c:v>
                </c:pt>
                <c:pt idx="1469">
                  <c:v>220</c:v>
                </c:pt>
                <c:pt idx="1470">
                  <c:v>170</c:v>
                </c:pt>
                <c:pt idx="1471">
                  <c:v>175</c:v>
                </c:pt>
                <c:pt idx="1472">
                  <c:v>210</c:v>
                </c:pt>
                <c:pt idx="1473">
                  <c:v>150</c:v>
                </c:pt>
                <c:pt idx="1474">
                  <c:v>180</c:v>
                </c:pt>
                <c:pt idx="1475">
                  <c:v>205</c:v>
                </c:pt>
                <c:pt idx="1476">
                  <c:v>155</c:v>
                </c:pt>
                <c:pt idx="1477">
                  <c:v>155</c:v>
                </c:pt>
                <c:pt idx="1478">
                  <c:v>195</c:v>
                </c:pt>
                <c:pt idx="1479">
                  <c:v>120</c:v>
                </c:pt>
                <c:pt idx="1480">
                  <c:v>170</c:v>
                </c:pt>
                <c:pt idx="1481">
                  <c:v>120</c:v>
                </c:pt>
                <c:pt idx="1482">
                  <c:v>110</c:v>
                </c:pt>
                <c:pt idx="1483">
                  <c:v>115</c:v>
                </c:pt>
                <c:pt idx="1484">
                  <c:v>95</c:v>
                </c:pt>
                <c:pt idx="1485">
                  <c:v>110</c:v>
                </c:pt>
                <c:pt idx="1486">
                  <c:v>60</c:v>
                </c:pt>
                <c:pt idx="1487">
                  <c:v>60</c:v>
                </c:pt>
                <c:pt idx="1488">
                  <c:v>95</c:v>
                </c:pt>
                <c:pt idx="1489">
                  <c:v>95</c:v>
                </c:pt>
                <c:pt idx="1490">
                  <c:v>170</c:v>
                </c:pt>
                <c:pt idx="1491">
                  <c:v>90</c:v>
                </c:pt>
                <c:pt idx="1492">
                  <c:v>145</c:v>
                </c:pt>
                <c:pt idx="1493">
                  <c:v>165</c:v>
                </c:pt>
                <c:pt idx="1494">
                  <c:v>155</c:v>
                </c:pt>
                <c:pt idx="1495">
                  <c:v>160</c:v>
                </c:pt>
                <c:pt idx="1496">
                  <c:v>190</c:v>
                </c:pt>
                <c:pt idx="1497">
                  <c:v>200</c:v>
                </c:pt>
                <c:pt idx="1498">
                  <c:v>185</c:v>
                </c:pt>
                <c:pt idx="1499">
                  <c:v>150</c:v>
                </c:pt>
                <c:pt idx="1500">
                  <c:v>245</c:v>
                </c:pt>
                <c:pt idx="1501">
                  <c:v>205</c:v>
                </c:pt>
                <c:pt idx="1502">
                  <c:v>205</c:v>
                </c:pt>
                <c:pt idx="1503">
                  <c:v>215</c:v>
                </c:pt>
                <c:pt idx="1504">
                  <c:v>255</c:v>
                </c:pt>
                <c:pt idx="1505">
                  <c:v>175</c:v>
                </c:pt>
                <c:pt idx="1506">
                  <c:v>180</c:v>
                </c:pt>
                <c:pt idx="1507">
                  <c:v>150</c:v>
                </c:pt>
                <c:pt idx="1508">
                  <c:v>135</c:v>
                </c:pt>
                <c:pt idx="1509">
                  <c:v>135</c:v>
                </c:pt>
                <c:pt idx="1510">
                  <c:v>100</c:v>
                </c:pt>
                <c:pt idx="1511">
                  <c:v>80</c:v>
                </c:pt>
                <c:pt idx="1512">
                  <c:v>55</c:v>
                </c:pt>
                <c:pt idx="1513">
                  <c:v>85</c:v>
                </c:pt>
                <c:pt idx="1514">
                  <c:v>105</c:v>
                </c:pt>
                <c:pt idx="1515">
                  <c:v>90</c:v>
                </c:pt>
                <c:pt idx="1516">
                  <c:v>120</c:v>
                </c:pt>
                <c:pt idx="1517">
                  <c:v>110</c:v>
                </c:pt>
                <c:pt idx="1518">
                  <c:v>140</c:v>
                </c:pt>
                <c:pt idx="1519">
                  <c:v>115</c:v>
                </c:pt>
                <c:pt idx="1520">
                  <c:v>155</c:v>
                </c:pt>
                <c:pt idx="1521">
                  <c:v>160</c:v>
                </c:pt>
                <c:pt idx="1522">
                  <c:v>170</c:v>
                </c:pt>
                <c:pt idx="1523">
                  <c:v>180</c:v>
                </c:pt>
                <c:pt idx="1524">
                  <c:v>150</c:v>
                </c:pt>
                <c:pt idx="1525">
                  <c:v>165</c:v>
                </c:pt>
                <c:pt idx="1526">
                  <c:v>160</c:v>
                </c:pt>
                <c:pt idx="1527">
                  <c:v>235</c:v>
                </c:pt>
                <c:pt idx="1528">
                  <c:v>215</c:v>
                </c:pt>
                <c:pt idx="1529">
                  <c:v>185</c:v>
                </c:pt>
                <c:pt idx="1530">
                  <c:v>180</c:v>
                </c:pt>
                <c:pt idx="1531">
                  <c:v>215</c:v>
                </c:pt>
                <c:pt idx="1532">
                  <c:v>215</c:v>
                </c:pt>
                <c:pt idx="1533">
                  <c:v>180</c:v>
                </c:pt>
                <c:pt idx="1534">
                  <c:v>155</c:v>
                </c:pt>
                <c:pt idx="1535">
                  <c:v>165</c:v>
                </c:pt>
                <c:pt idx="1536">
                  <c:v>160</c:v>
                </c:pt>
                <c:pt idx="1537">
                  <c:v>140</c:v>
                </c:pt>
                <c:pt idx="1538">
                  <c:v>110</c:v>
                </c:pt>
                <c:pt idx="1539">
                  <c:v>90</c:v>
                </c:pt>
                <c:pt idx="1540">
                  <c:v>125</c:v>
                </c:pt>
                <c:pt idx="1541">
                  <c:v>155</c:v>
                </c:pt>
                <c:pt idx="1542">
                  <c:v>105</c:v>
                </c:pt>
                <c:pt idx="1543">
                  <c:v>120</c:v>
                </c:pt>
                <c:pt idx="1544">
                  <c:v>90</c:v>
                </c:pt>
                <c:pt idx="1545">
                  <c:v>110</c:v>
                </c:pt>
                <c:pt idx="1546">
                  <c:v>135</c:v>
                </c:pt>
                <c:pt idx="1547">
                  <c:v>105</c:v>
                </c:pt>
                <c:pt idx="1548">
                  <c:v>100</c:v>
                </c:pt>
                <c:pt idx="1549">
                  <c:v>115</c:v>
                </c:pt>
                <c:pt idx="1550">
                  <c:v>130</c:v>
                </c:pt>
                <c:pt idx="1551">
                  <c:v>190</c:v>
                </c:pt>
                <c:pt idx="1552">
                  <c:v>155</c:v>
                </c:pt>
                <c:pt idx="1553">
                  <c:v>190</c:v>
                </c:pt>
                <c:pt idx="1554">
                  <c:v>150</c:v>
                </c:pt>
                <c:pt idx="1555">
                  <c:v>195</c:v>
                </c:pt>
                <c:pt idx="1556">
                  <c:v>220</c:v>
                </c:pt>
                <c:pt idx="1557">
                  <c:v>200</c:v>
                </c:pt>
                <c:pt idx="1558">
                  <c:v>225</c:v>
                </c:pt>
                <c:pt idx="1559">
                  <c:v>175</c:v>
                </c:pt>
                <c:pt idx="1560">
                  <c:v>140</c:v>
                </c:pt>
                <c:pt idx="1561">
                  <c:v>135</c:v>
                </c:pt>
                <c:pt idx="1562">
                  <c:v>205</c:v>
                </c:pt>
                <c:pt idx="1563">
                  <c:v>165</c:v>
                </c:pt>
                <c:pt idx="1564">
                  <c:v>155</c:v>
                </c:pt>
                <c:pt idx="1565">
                  <c:v>120</c:v>
                </c:pt>
                <c:pt idx="1566">
                  <c:v>160</c:v>
                </c:pt>
                <c:pt idx="1567">
                  <c:v>130</c:v>
                </c:pt>
                <c:pt idx="1568">
                  <c:v>85</c:v>
                </c:pt>
                <c:pt idx="1569">
                  <c:v>65</c:v>
                </c:pt>
                <c:pt idx="1570">
                  <c:v>90</c:v>
                </c:pt>
                <c:pt idx="1571">
                  <c:v>70</c:v>
                </c:pt>
                <c:pt idx="1572">
                  <c:v>105</c:v>
                </c:pt>
                <c:pt idx="1573">
                  <c:v>90</c:v>
                </c:pt>
                <c:pt idx="1574">
                  <c:v>85</c:v>
                </c:pt>
                <c:pt idx="1575">
                  <c:v>125</c:v>
                </c:pt>
                <c:pt idx="1576">
                  <c:v>120</c:v>
                </c:pt>
                <c:pt idx="1577">
                  <c:v>150</c:v>
                </c:pt>
                <c:pt idx="1578">
                  <c:v>120</c:v>
                </c:pt>
                <c:pt idx="1579">
                  <c:v>120</c:v>
                </c:pt>
                <c:pt idx="1580">
                  <c:v>160</c:v>
                </c:pt>
                <c:pt idx="1581">
                  <c:v>160</c:v>
                </c:pt>
                <c:pt idx="1582">
                  <c:v>190</c:v>
                </c:pt>
                <c:pt idx="1583">
                  <c:v>180</c:v>
                </c:pt>
                <c:pt idx="1584">
                  <c:v>205</c:v>
                </c:pt>
                <c:pt idx="1585">
                  <c:v>220</c:v>
                </c:pt>
                <c:pt idx="1586">
                  <c:v>180</c:v>
                </c:pt>
                <c:pt idx="1587">
                  <c:v>190</c:v>
                </c:pt>
                <c:pt idx="1588">
                  <c:v>190</c:v>
                </c:pt>
                <c:pt idx="1589">
                  <c:v>230</c:v>
                </c:pt>
                <c:pt idx="1590">
                  <c:v>210</c:v>
                </c:pt>
                <c:pt idx="1591">
                  <c:v>150</c:v>
                </c:pt>
                <c:pt idx="1592">
                  <c:v>185</c:v>
                </c:pt>
                <c:pt idx="1593">
                  <c:v>145</c:v>
                </c:pt>
                <c:pt idx="1594">
                  <c:v>130</c:v>
                </c:pt>
                <c:pt idx="1595">
                  <c:v>140</c:v>
                </c:pt>
                <c:pt idx="1596">
                  <c:v>110</c:v>
                </c:pt>
                <c:pt idx="1597">
                  <c:v>95</c:v>
                </c:pt>
                <c:pt idx="1598">
                  <c:v>100</c:v>
                </c:pt>
                <c:pt idx="1599">
                  <c:v>100</c:v>
                </c:pt>
                <c:pt idx="1600">
                  <c:v>60</c:v>
                </c:pt>
                <c:pt idx="1601">
                  <c:v>70</c:v>
                </c:pt>
                <c:pt idx="1602">
                  <c:v>115</c:v>
                </c:pt>
                <c:pt idx="1603">
                  <c:v>100</c:v>
                </c:pt>
                <c:pt idx="1604">
                  <c:v>120</c:v>
                </c:pt>
                <c:pt idx="1605">
                  <c:v>110</c:v>
                </c:pt>
                <c:pt idx="1606">
                  <c:v>140</c:v>
                </c:pt>
                <c:pt idx="1607">
                  <c:v>135</c:v>
                </c:pt>
                <c:pt idx="1608">
                  <c:v>155</c:v>
                </c:pt>
                <c:pt idx="1609">
                  <c:v>165</c:v>
                </c:pt>
                <c:pt idx="1610">
                  <c:v>180</c:v>
                </c:pt>
                <c:pt idx="1611">
                  <c:v>220</c:v>
                </c:pt>
                <c:pt idx="1612">
                  <c:v>220</c:v>
                </c:pt>
                <c:pt idx="1613">
                  <c:v>195</c:v>
                </c:pt>
                <c:pt idx="1614">
                  <c:v>210</c:v>
                </c:pt>
                <c:pt idx="1615">
                  <c:v>200</c:v>
                </c:pt>
                <c:pt idx="1616">
                  <c:v>205</c:v>
                </c:pt>
                <c:pt idx="1617">
                  <c:v>200</c:v>
                </c:pt>
                <c:pt idx="1618">
                  <c:v>230</c:v>
                </c:pt>
                <c:pt idx="1619">
                  <c:v>180</c:v>
                </c:pt>
                <c:pt idx="1620">
                  <c:v>135</c:v>
                </c:pt>
                <c:pt idx="1621">
                  <c:v>150</c:v>
                </c:pt>
                <c:pt idx="1622">
                  <c:v>150</c:v>
                </c:pt>
                <c:pt idx="1623">
                  <c:v>120</c:v>
                </c:pt>
                <c:pt idx="1624">
                  <c:v>115</c:v>
                </c:pt>
                <c:pt idx="1625">
                  <c:v>100</c:v>
                </c:pt>
                <c:pt idx="1626">
                  <c:v>105</c:v>
                </c:pt>
                <c:pt idx="1627">
                  <c:v>105</c:v>
                </c:pt>
                <c:pt idx="1628">
                  <c:v>70</c:v>
                </c:pt>
                <c:pt idx="1629">
                  <c:v>55</c:v>
                </c:pt>
                <c:pt idx="1630">
                  <c:v>70</c:v>
                </c:pt>
                <c:pt idx="1631">
                  <c:v>65</c:v>
                </c:pt>
                <c:pt idx="1632">
                  <c:v>75</c:v>
                </c:pt>
                <c:pt idx="1633">
                  <c:v>80</c:v>
                </c:pt>
                <c:pt idx="1634">
                  <c:v>130</c:v>
                </c:pt>
                <c:pt idx="1635">
                  <c:v>160</c:v>
                </c:pt>
                <c:pt idx="1636">
                  <c:v>165</c:v>
                </c:pt>
                <c:pt idx="1637">
                  <c:v>150</c:v>
                </c:pt>
                <c:pt idx="1638">
                  <c:v>175</c:v>
                </c:pt>
                <c:pt idx="1639">
                  <c:v>185</c:v>
                </c:pt>
                <c:pt idx="1640">
                  <c:v>165</c:v>
                </c:pt>
                <c:pt idx="1641">
                  <c:v>215</c:v>
                </c:pt>
                <c:pt idx="1642">
                  <c:v>190</c:v>
                </c:pt>
                <c:pt idx="1643">
                  <c:v>215</c:v>
                </c:pt>
                <c:pt idx="1644">
                  <c:v>250</c:v>
                </c:pt>
                <c:pt idx="1645">
                  <c:v>220</c:v>
                </c:pt>
                <c:pt idx="1646">
                  <c:v>205</c:v>
                </c:pt>
                <c:pt idx="1647">
                  <c:v>220</c:v>
                </c:pt>
                <c:pt idx="1648">
                  <c:v>160</c:v>
                </c:pt>
                <c:pt idx="1649">
                  <c:v>155</c:v>
                </c:pt>
                <c:pt idx="1650">
                  <c:v>165</c:v>
                </c:pt>
                <c:pt idx="1651">
                  <c:v>125</c:v>
                </c:pt>
                <c:pt idx="1652">
                  <c:v>150</c:v>
                </c:pt>
                <c:pt idx="1653">
                  <c:v>100</c:v>
                </c:pt>
                <c:pt idx="1654">
                  <c:v>135</c:v>
                </c:pt>
                <c:pt idx="1655">
                  <c:v>175</c:v>
                </c:pt>
                <c:pt idx="1656">
                  <c:v>95</c:v>
                </c:pt>
                <c:pt idx="1657">
                  <c:v>105</c:v>
                </c:pt>
                <c:pt idx="1658">
                  <c:v>85</c:v>
                </c:pt>
                <c:pt idx="1659">
                  <c:v>130</c:v>
                </c:pt>
                <c:pt idx="1660">
                  <c:v>80</c:v>
                </c:pt>
                <c:pt idx="1661">
                  <c:v>105</c:v>
                </c:pt>
                <c:pt idx="1662">
                  <c:v>115</c:v>
                </c:pt>
                <c:pt idx="1663">
                  <c:v>115</c:v>
                </c:pt>
                <c:pt idx="1664">
                  <c:v>135</c:v>
                </c:pt>
                <c:pt idx="1665">
                  <c:v>140</c:v>
                </c:pt>
                <c:pt idx="1666">
                  <c:v>145</c:v>
                </c:pt>
                <c:pt idx="1667">
                  <c:v>160</c:v>
                </c:pt>
                <c:pt idx="1668">
                  <c:v>195</c:v>
                </c:pt>
                <c:pt idx="1669">
                  <c:v>180</c:v>
                </c:pt>
                <c:pt idx="1670">
                  <c:v>185</c:v>
                </c:pt>
                <c:pt idx="1671">
                  <c:v>200</c:v>
                </c:pt>
                <c:pt idx="1672">
                  <c:v>215</c:v>
                </c:pt>
                <c:pt idx="1673">
                  <c:v>210</c:v>
                </c:pt>
                <c:pt idx="1674">
                  <c:v>180</c:v>
                </c:pt>
                <c:pt idx="1675">
                  <c:v>195</c:v>
                </c:pt>
                <c:pt idx="1676">
                  <c:v>185</c:v>
                </c:pt>
                <c:pt idx="1677">
                  <c:v>195</c:v>
                </c:pt>
                <c:pt idx="1678">
                  <c:v>165</c:v>
                </c:pt>
                <c:pt idx="1679">
                  <c:v>130</c:v>
                </c:pt>
                <c:pt idx="1680">
                  <c:v>170</c:v>
                </c:pt>
                <c:pt idx="1681">
                  <c:v>130</c:v>
                </c:pt>
                <c:pt idx="1682">
                  <c:v>140</c:v>
                </c:pt>
                <c:pt idx="1683">
                  <c:v>130</c:v>
                </c:pt>
                <c:pt idx="1684">
                  <c:v>120</c:v>
                </c:pt>
                <c:pt idx="1685">
                  <c:v>105</c:v>
                </c:pt>
                <c:pt idx="1686">
                  <c:v>145</c:v>
                </c:pt>
                <c:pt idx="1687">
                  <c:v>90</c:v>
                </c:pt>
                <c:pt idx="1688">
                  <c:v>100</c:v>
                </c:pt>
                <c:pt idx="1689">
                  <c:v>85</c:v>
                </c:pt>
                <c:pt idx="1690">
                  <c:v>130</c:v>
                </c:pt>
                <c:pt idx="1691">
                  <c:v>60</c:v>
                </c:pt>
                <c:pt idx="1692">
                  <c:v>125</c:v>
                </c:pt>
                <c:pt idx="1693">
                  <c:v>115</c:v>
                </c:pt>
                <c:pt idx="1694">
                  <c:v>150</c:v>
                </c:pt>
                <c:pt idx="1695">
                  <c:v>180</c:v>
                </c:pt>
                <c:pt idx="1696">
                  <c:v>150</c:v>
                </c:pt>
                <c:pt idx="1697">
                  <c:v>155</c:v>
                </c:pt>
                <c:pt idx="1698">
                  <c:v>250</c:v>
                </c:pt>
                <c:pt idx="1699">
                  <c:v>210</c:v>
                </c:pt>
                <c:pt idx="1700">
                  <c:v>210</c:v>
                </c:pt>
                <c:pt idx="1701">
                  <c:v>205</c:v>
                </c:pt>
                <c:pt idx="1702">
                  <c:v>205</c:v>
                </c:pt>
                <c:pt idx="1703">
                  <c:v>220</c:v>
                </c:pt>
                <c:pt idx="1704">
                  <c:v>215</c:v>
                </c:pt>
                <c:pt idx="1705">
                  <c:v>195</c:v>
                </c:pt>
                <c:pt idx="1706">
                  <c:v>165</c:v>
                </c:pt>
                <c:pt idx="1707">
                  <c:v>165</c:v>
                </c:pt>
                <c:pt idx="1708">
                  <c:v>205</c:v>
                </c:pt>
                <c:pt idx="1709">
                  <c:v>130</c:v>
                </c:pt>
                <c:pt idx="1710">
                  <c:v>145</c:v>
                </c:pt>
                <c:pt idx="1711">
                  <c:v>135</c:v>
                </c:pt>
                <c:pt idx="1712">
                  <c:v>95</c:v>
                </c:pt>
                <c:pt idx="1713">
                  <c:v>95</c:v>
                </c:pt>
                <c:pt idx="1714">
                  <c:v>85</c:v>
                </c:pt>
                <c:pt idx="1715">
                  <c:v>70</c:v>
                </c:pt>
                <c:pt idx="1716">
                  <c:v>45</c:v>
                </c:pt>
                <c:pt idx="1717">
                  <c:v>70</c:v>
                </c:pt>
                <c:pt idx="1718">
                  <c:v>105</c:v>
                </c:pt>
                <c:pt idx="1719">
                  <c:v>130</c:v>
                </c:pt>
                <c:pt idx="1720">
                  <c:v>140</c:v>
                </c:pt>
                <c:pt idx="1721">
                  <c:v>75</c:v>
                </c:pt>
                <c:pt idx="1722">
                  <c:v>135</c:v>
                </c:pt>
                <c:pt idx="1723">
                  <c:v>140</c:v>
                </c:pt>
                <c:pt idx="1724">
                  <c:v>140</c:v>
                </c:pt>
                <c:pt idx="1725">
                  <c:v>165</c:v>
                </c:pt>
                <c:pt idx="1726">
                  <c:v>240</c:v>
                </c:pt>
                <c:pt idx="1727">
                  <c:v>215</c:v>
                </c:pt>
                <c:pt idx="1728">
                  <c:v>190</c:v>
                </c:pt>
                <c:pt idx="1729">
                  <c:v>220</c:v>
                </c:pt>
                <c:pt idx="1730">
                  <c:v>215</c:v>
                </c:pt>
                <c:pt idx="1731">
                  <c:v>200</c:v>
                </c:pt>
                <c:pt idx="1732">
                  <c:v>225</c:v>
                </c:pt>
                <c:pt idx="1733">
                  <c:v>180</c:v>
                </c:pt>
                <c:pt idx="1734">
                  <c:v>195</c:v>
                </c:pt>
                <c:pt idx="1735">
                  <c:v>180</c:v>
                </c:pt>
                <c:pt idx="1736">
                  <c:v>210</c:v>
                </c:pt>
                <c:pt idx="1737">
                  <c:v>165</c:v>
                </c:pt>
                <c:pt idx="1738">
                  <c:v>135</c:v>
                </c:pt>
                <c:pt idx="1739">
                  <c:v>155</c:v>
                </c:pt>
                <c:pt idx="1740">
                  <c:v>175</c:v>
                </c:pt>
                <c:pt idx="1741">
                  <c:v>125</c:v>
                </c:pt>
                <c:pt idx="1742">
                  <c:v>110</c:v>
                </c:pt>
                <c:pt idx="1743">
                  <c:v>100</c:v>
                </c:pt>
                <c:pt idx="1744">
                  <c:v>60</c:v>
                </c:pt>
                <c:pt idx="1745">
                  <c:v>120</c:v>
                </c:pt>
                <c:pt idx="1746">
                  <c:v>50</c:v>
                </c:pt>
                <c:pt idx="1747">
                  <c:v>120</c:v>
                </c:pt>
                <c:pt idx="1748">
                  <c:v>120</c:v>
                </c:pt>
                <c:pt idx="1749">
                  <c:v>135</c:v>
                </c:pt>
                <c:pt idx="1750">
                  <c:v>115</c:v>
                </c:pt>
                <c:pt idx="1751">
                  <c:v>170</c:v>
                </c:pt>
                <c:pt idx="1752">
                  <c:v>165</c:v>
                </c:pt>
                <c:pt idx="1753">
                  <c:v>150</c:v>
                </c:pt>
                <c:pt idx="1754">
                  <c:v>195</c:v>
                </c:pt>
                <c:pt idx="1755">
                  <c:v>185</c:v>
                </c:pt>
                <c:pt idx="1756">
                  <c:v>225</c:v>
                </c:pt>
                <c:pt idx="1757">
                  <c:v>190</c:v>
                </c:pt>
                <c:pt idx="1758">
                  <c:v>225</c:v>
                </c:pt>
                <c:pt idx="1759">
                  <c:v>200</c:v>
                </c:pt>
                <c:pt idx="1760">
                  <c:v>200</c:v>
                </c:pt>
                <c:pt idx="1761">
                  <c:v>220</c:v>
                </c:pt>
                <c:pt idx="1762">
                  <c:v>230</c:v>
                </c:pt>
                <c:pt idx="1763">
                  <c:v>155</c:v>
                </c:pt>
                <c:pt idx="1764">
                  <c:v>190</c:v>
                </c:pt>
                <c:pt idx="1765">
                  <c:v>160</c:v>
                </c:pt>
                <c:pt idx="1766">
                  <c:v>155</c:v>
                </c:pt>
                <c:pt idx="1767">
                  <c:v>90</c:v>
                </c:pt>
                <c:pt idx="1768">
                  <c:v>110</c:v>
                </c:pt>
                <c:pt idx="1769">
                  <c:v>130</c:v>
                </c:pt>
                <c:pt idx="1770">
                  <c:v>115</c:v>
                </c:pt>
                <c:pt idx="1771">
                  <c:v>105</c:v>
                </c:pt>
                <c:pt idx="1772">
                  <c:v>35</c:v>
                </c:pt>
                <c:pt idx="1773">
                  <c:v>75</c:v>
                </c:pt>
                <c:pt idx="1774">
                  <c:v>55</c:v>
                </c:pt>
                <c:pt idx="1775">
                  <c:v>75</c:v>
                </c:pt>
                <c:pt idx="1776">
                  <c:v>100</c:v>
                </c:pt>
                <c:pt idx="1777">
                  <c:v>145</c:v>
                </c:pt>
                <c:pt idx="1778">
                  <c:v>115</c:v>
                </c:pt>
                <c:pt idx="1779">
                  <c:v>145</c:v>
                </c:pt>
                <c:pt idx="1780">
                  <c:v>175</c:v>
                </c:pt>
                <c:pt idx="1781">
                  <c:v>170</c:v>
                </c:pt>
                <c:pt idx="1782">
                  <c:v>185</c:v>
                </c:pt>
                <c:pt idx="1783">
                  <c:v>155</c:v>
                </c:pt>
                <c:pt idx="1784">
                  <c:v>195</c:v>
                </c:pt>
                <c:pt idx="1785">
                  <c:v>210</c:v>
                </c:pt>
                <c:pt idx="1786">
                  <c:v>220</c:v>
                </c:pt>
                <c:pt idx="1787">
                  <c:v>235</c:v>
                </c:pt>
                <c:pt idx="1788">
                  <c:v>230</c:v>
                </c:pt>
                <c:pt idx="1789">
                  <c:v>195</c:v>
                </c:pt>
                <c:pt idx="1790">
                  <c:v>200</c:v>
                </c:pt>
                <c:pt idx="1791">
                  <c:v>165</c:v>
                </c:pt>
                <c:pt idx="1792">
                  <c:v>185</c:v>
                </c:pt>
                <c:pt idx="1793">
                  <c:v>180</c:v>
                </c:pt>
                <c:pt idx="1794">
                  <c:v>170</c:v>
                </c:pt>
                <c:pt idx="1795">
                  <c:v>105</c:v>
                </c:pt>
                <c:pt idx="1796">
                  <c:v>105</c:v>
                </c:pt>
                <c:pt idx="1797">
                  <c:v>110</c:v>
                </c:pt>
                <c:pt idx="1798">
                  <c:v>115</c:v>
                </c:pt>
                <c:pt idx="1799">
                  <c:v>110</c:v>
                </c:pt>
                <c:pt idx="1800">
                  <c:v>95</c:v>
                </c:pt>
                <c:pt idx="1801">
                  <c:v>105</c:v>
                </c:pt>
                <c:pt idx="1802">
                  <c:v>105</c:v>
                </c:pt>
                <c:pt idx="1803">
                  <c:v>105</c:v>
                </c:pt>
                <c:pt idx="1804">
                  <c:v>150</c:v>
                </c:pt>
                <c:pt idx="1805">
                  <c:v>85</c:v>
                </c:pt>
                <c:pt idx="1806">
                  <c:v>110</c:v>
                </c:pt>
                <c:pt idx="1807">
                  <c:v>95</c:v>
                </c:pt>
                <c:pt idx="1808">
                  <c:v>115</c:v>
                </c:pt>
                <c:pt idx="1809">
                  <c:v>155</c:v>
                </c:pt>
                <c:pt idx="1810">
                  <c:v>150</c:v>
                </c:pt>
                <c:pt idx="1811">
                  <c:v>165</c:v>
                </c:pt>
                <c:pt idx="1812">
                  <c:v>165</c:v>
                </c:pt>
                <c:pt idx="1813">
                  <c:v>205</c:v>
                </c:pt>
                <c:pt idx="1814">
                  <c:v>185</c:v>
                </c:pt>
                <c:pt idx="1815">
                  <c:v>230</c:v>
                </c:pt>
                <c:pt idx="1816">
                  <c:v>200</c:v>
                </c:pt>
                <c:pt idx="1817">
                  <c:v>230</c:v>
                </c:pt>
                <c:pt idx="1818">
                  <c:v>210</c:v>
                </c:pt>
                <c:pt idx="1819">
                  <c:v>175</c:v>
                </c:pt>
                <c:pt idx="1820">
                  <c:v>170</c:v>
                </c:pt>
                <c:pt idx="1821">
                  <c:v>165</c:v>
                </c:pt>
                <c:pt idx="1822">
                  <c:v>180</c:v>
                </c:pt>
                <c:pt idx="1823">
                  <c:v>150</c:v>
                </c:pt>
                <c:pt idx="1824">
                  <c:v>165</c:v>
                </c:pt>
                <c:pt idx="1825">
                  <c:v>185</c:v>
                </c:pt>
                <c:pt idx="1826">
                  <c:v>100</c:v>
                </c:pt>
                <c:pt idx="1827">
                  <c:v>130</c:v>
                </c:pt>
                <c:pt idx="1828">
                  <c:v>105</c:v>
                </c:pt>
                <c:pt idx="1829">
                  <c:v>90</c:v>
                </c:pt>
                <c:pt idx="1830">
                  <c:v>90</c:v>
                </c:pt>
                <c:pt idx="1831">
                  <c:v>80</c:v>
                </c:pt>
                <c:pt idx="1832">
                  <c:v>75</c:v>
                </c:pt>
                <c:pt idx="1833">
                  <c:v>65</c:v>
                </c:pt>
                <c:pt idx="1834">
                  <c:v>70</c:v>
                </c:pt>
                <c:pt idx="1835">
                  <c:v>110</c:v>
                </c:pt>
                <c:pt idx="1836">
                  <c:v>110</c:v>
                </c:pt>
                <c:pt idx="1837">
                  <c:v>160</c:v>
                </c:pt>
                <c:pt idx="1838">
                  <c:v>160</c:v>
                </c:pt>
                <c:pt idx="1839">
                  <c:v>175</c:v>
                </c:pt>
                <c:pt idx="1840">
                  <c:v>175</c:v>
                </c:pt>
                <c:pt idx="1841">
                  <c:v>180</c:v>
                </c:pt>
                <c:pt idx="1842">
                  <c:v>205</c:v>
                </c:pt>
                <c:pt idx="1843">
                  <c:v>195</c:v>
                </c:pt>
                <c:pt idx="1844">
                  <c:v>205</c:v>
                </c:pt>
                <c:pt idx="1845">
                  <c:v>190</c:v>
                </c:pt>
                <c:pt idx="1846">
                  <c:v>215</c:v>
                </c:pt>
                <c:pt idx="1847">
                  <c:v>165</c:v>
                </c:pt>
                <c:pt idx="1848">
                  <c:v>225</c:v>
                </c:pt>
                <c:pt idx="1849">
                  <c:v>185</c:v>
                </c:pt>
                <c:pt idx="1850">
                  <c:v>170</c:v>
                </c:pt>
                <c:pt idx="1851">
                  <c:v>165</c:v>
                </c:pt>
                <c:pt idx="1852">
                  <c:v>140</c:v>
                </c:pt>
                <c:pt idx="1853">
                  <c:v>155</c:v>
                </c:pt>
                <c:pt idx="1854">
                  <c:v>130</c:v>
                </c:pt>
                <c:pt idx="1855">
                  <c:v>90</c:v>
                </c:pt>
                <c:pt idx="1856">
                  <c:v>110</c:v>
                </c:pt>
                <c:pt idx="1857">
                  <c:v>100</c:v>
                </c:pt>
                <c:pt idx="1858">
                  <c:v>145</c:v>
                </c:pt>
                <c:pt idx="1859">
                  <c:v>105</c:v>
                </c:pt>
                <c:pt idx="1860">
                  <c:v>90</c:v>
                </c:pt>
                <c:pt idx="1861">
                  <c:v>90</c:v>
                </c:pt>
                <c:pt idx="1862">
                  <c:v>100</c:v>
                </c:pt>
                <c:pt idx="1863">
                  <c:v>80</c:v>
                </c:pt>
                <c:pt idx="1864">
                  <c:v>105</c:v>
                </c:pt>
                <c:pt idx="1865">
                  <c:v>110</c:v>
                </c:pt>
                <c:pt idx="1866">
                  <c:v>135</c:v>
                </c:pt>
                <c:pt idx="1867">
                  <c:v>135</c:v>
                </c:pt>
                <c:pt idx="1868">
                  <c:v>145</c:v>
                </c:pt>
                <c:pt idx="1869">
                  <c:v>155</c:v>
                </c:pt>
                <c:pt idx="1870">
                  <c:v>195</c:v>
                </c:pt>
                <c:pt idx="1871">
                  <c:v>190</c:v>
                </c:pt>
                <c:pt idx="1872">
                  <c:v>225</c:v>
                </c:pt>
                <c:pt idx="1873">
                  <c:v>210</c:v>
                </c:pt>
                <c:pt idx="1874">
                  <c:v>225</c:v>
                </c:pt>
                <c:pt idx="1875">
                  <c:v>205</c:v>
                </c:pt>
                <c:pt idx="1876">
                  <c:v>225</c:v>
                </c:pt>
                <c:pt idx="1877">
                  <c:v>215</c:v>
                </c:pt>
                <c:pt idx="1878">
                  <c:v>230</c:v>
                </c:pt>
                <c:pt idx="1879">
                  <c:v>180</c:v>
                </c:pt>
                <c:pt idx="1880">
                  <c:v>175</c:v>
                </c:pt>
                <c:pt idx="1881">
                  <c:v>160</c:v>
                </c:pt>
                <c:pt idx="1882">
                  <c:v>180</c:v>
                </c:pt>
                <c:pt idx="1883">
                  <c:v>120</c:v>
                </c:pt>
                <c:pt idx="1884">
                  <c:v>100</c:v>
                </c:pt>
                <c:pt idx="1885">
                  <c:v>115</c:v>
                </c:pt>
                <c:pt idx="1886">
                  <c:v>80</c:v>
                </c:pt>
                <c:pt idx="1887">
                  <c:v>90</c:v>
                </c:pt>
                <c:pt idx="1888">
                  <c:v>95</c:v>
                </c:pt>
                <c:pt idx="1889">
                  <c:v>60</c:v>
                </c:pt>
                <c:pt idx="1890">
                  <c:v>45</c:v>
                </c:pt>
                <c:pt idx="1891">
                  <c:v>80</c:v>
                </c:pt>
                <c:pt idx="1892">
                  <c:v>160</c:v>
                </c:pt>
                <c:pt idx="1893">
                  <c:v>110</c:v>
                </c:pt>
                <c:pt idx="1894">
                  <c:v>100</c:v>
                </c:pt>
                <c:pt idx="1895">
                  <c:v>140</c:v>
                </c:pt>
                <c:pt idx="1896">
                  <c:v>175</c:v>
                </c:pt>
                <c:pt idx="1897">
                  <c:v>165</c:v>
                </c:pt>
                <c:pt idx="1898">
                  <c:v>175</c:v>
                </c:pt>
                <c:pt idx="1899">
                  <c:v>175</c:v>
                </c:pt>
                <c:pt idx="1900">
                  <c:v>155</c:v>
                </c:pt>
                <c:pt idx="1901">
                  <c:v>195</c:v>
                </c:pt>
                <c:pt idx="1902">
                  <c:v>175</c:v>
                </c:pt>
                <c:pt idx="1903">
                  <c:v>205</c:v>
                </c:pt>
                <c:pt idx="1904">
                  <c:v>220</c:v>
                </c:pt>
                <c:pt idx="1905">
                  <c:v>205</c:v>
                </c:pt>
                <c:pt idx="1906">
                  <c:v>180</c:v>
                </c:pt>
                <c:pt idx="1907">
                  <c:v>195</c:v>
                </c:pt>
                <c:pt idx="1908">
                  <c:v>175</c:v>
                </c:pt>
                <c:pt idx="1909">
                  <c:v>135</c:v>
                </c:pt>
                <c:pt idx="1910">
                  <c:v>165</c:v>
                </c:pt>
                <c:pt idx="1911">
                  <c:v>125</c:v>
                </c:pt>
                <c:pt idx="1912">
                  <c:v>125</c:v>
                </c:pt>
                <c:pt idx="1913">
                  <c:v>120</c:v>
                </c:pt>
                <c:pt idx="1914">
                  <c:v>120</c:v>
                </c:pt>
                <c:pt idx="1915">
                  <c:v>85</c:v>
                </c:pt>
                <c:pt idx="1916">
                  <c:v>75</c:v>
                </c:pt>
                <c:pt idx="1917">
                  <c:v>95</c:v>
                </c:pt>
                <c:pt idx="1918">
                  <c:v>120</c:v>
                </c:pt>
                <c:pt idx="1919">
                  <c:v>95</c:v>
                </c:pt>
                <c:pt idx="1920">
                  <c:v>90</c:v>
                </c:pt>
                <c:pt idx="1921">
                  <c:v>120</c:v>
                </c:pt>
                <c:pt idx="1922">
                  <c:v>180</c:v>
                </c:pt>
                <c:pt idx="1923">
                  <c:v>105</c:v>
                </c:pt>
                <c:pt idx="1924">
                  <c:v>125</c:v>
                </c:pt>
                <c:pt idx="1925">
                  <c:v>180</c:v>
                </c:pt>
                <c:pt idx="1926">
                  <c:v>175</c:v>
                </c:pt>
                <c:pt idx="1927">
                  <c:v>165</c:v>
                </c:pt>
                <c:pt idx="1928">
                  <c:v>235</c:v>
                </c:pt>
                <c:pt idx="1929">
                  <c:v>210</c:v>
                </c:pt>
                <c:pt idx="1930">
                  <c:v>200</c:v>
                </c:pt>
                <c:pt idx="1931">
                  <c:v>215</c:v>
                </c:pt>
                <c:pt idx="1932">
                  <c:v>220</c:v>
                </c:pt>
                <c:pt idx="1933">
                  <c:v>210</c:v>
                </c:pt>
                <c:pt idx="1934">
                  <c:v>200</c:v>
                </c:pt>
                <c:pt idx="1935">
                  <c:v>225</c:v>
                </c:pt>
                <c:pt idx="1936">
                  <c:v>180</c:v>
                </c:pt>
                <c:pt idx="1937">
                  <c:v>190</c:v>
                </c:pt>
                <c:pt idx="1938">
                  <c:v>155</c:v>
                </c:pt>
                <c:pt idx="1939">
                  <c:v>145</c:v>
                </c:pt>
                <c:pt idx="1940">
                  <c:v>120</c:v>
                </c:pt>
                <c:pt idx="1941">
                  <c:v>105</c:v>
                </c:pt>
                <c:pt idx="1942">
                  <c:v>145</c:v>
                </c:pt>
                <c:pt idx="1943">
                  <c:v>105</c:v>
                </c:pt>
                <c:pt idx="1944">
                  <c:v>95</c:v>
                </c:pt>
                <c:pt idx="1945">
                  <c:v>95</c:v>
                </c:pt>
                <c:pt idx="1946">
                  <c:v>85</c:v>
                </c:pt>
                <c:pt idx="1947">
                  <c:v>65</c:v>
                </c:pt>
                <c:pt idx="1948">
                  <c:v>30</c:v>
                </c:pt>
                <c:pt idx="1949">
                  <c:v>95</c:v>
                </c:pt>
                <c:pt idx="1950">
                  <c:v>120</c:v>
                </c:pt>
                <c:pt idx="1951">
                  <c:v>110</c:v>
                </c:pt>
                <c:pt idx="1952">
                  <c:v>125</c:v>
                </c:pt>
                <c:pt idx="1953">
                  <c:v>140</c:v>
                </c:pt>
                <c:pt idx="1954">
                  <c:v>140</c:v>
                </c:pt>
                <c:pt idx="1955">
                  <c:v>135</c:v>
                </c:pt>
                <c:pt idx="1956">
                  <c:v>155</c:v>
                </c:pt>
                <c:pt idx="1957">
                  <c:v>160</c:v>
                </c:pt>
                <c:pt idx="1958">
                  <c:v>180</c:v>
                </c:pt>
                <c:pt idx="1959">
                  <c:v>220</c:v>
                </c:pt>
                <c:pt idx="1960">
                  <c:v>200</c:v>
                </c:pt>
                <c:pt idx="1961">
                  <c:v>215</c:v>
                </c:pt>
                <c:pt idx="1962">
                  <c:v>210</c:v>
                </c:pt>
                <c:pt idx="1963">
                  <c:v>200</c:v>
                </c:pt>
                <c:pt idx="1964">
                  <c:v>210</c:v>
                </c:pt>
                <c:pt idx="1965">
                  <c:v>200</c:v>
                </c:pt>
                <c:pt idx="1966">
                  <c:v>170</c:v>
                </c:pt>
                <c:pt idx="1967">
                  <c:v>180</c:v>
                </c:pt>
                <c:pt idx="1968">
                  <c:v>145</c:v>
                </c:pt>
                <c:pt idx="1969">
                  <c:v>140</c:v>
                </c:pt>
                <c:pt idx="1970">
                  <c:v>150</c:v>
                </c:pt>
                <c:pt idx="1971">
                  <c:v>90</c:v>
                </c:pt>
                <c:pt idx="1972">
                  <c:v>120</c:v>
                </c:pt>
                <c:pt idx="1973">
                  <c:v>115</c:v>
                </c:pt>
                <c:pt idx="1974">
                  <c:v>105</c:v>
                </c:pt>
                <c:pt idx="1975">
                  <c:v>85</c:v>
                </c:pt>
                <c:pt idx="1976">
                  <c:v>140</c:v>
                </c:pt>
                <c:pt idx="1977">
                  <c:v>100</c:v>
                </c:pt>
                <c:pt idx="1978">
                  <c:v>135</c:v>
                </c:pt>
                <c:pt idx="1979">
                  <c:v>105</c:v>
                </c:pt>
                <c:pt idx="1980">
                  <c:v>95</c:v>
                </c:pt>
                <c:pt idx="1981">
                  <c:v>145</c:v>
                </c:pt>
                <c:pt idx="1982">
                  <c:v>160</c:v>
                </c:pt>
                <c:pt idx="1983">
                  <c:v>150</c:v>
                </c:pt>
                <c:pt idx="1984">
                  <c:v>190</c:v>
                </c:pt>
                <c:pt idx="1985">
                  <c:v>205</c:v>
                </c:pt>
                <c:pt idx="1986">
                  <c:v>190</c:v>
                </c:pt>
                <c:pt idx="1987">
                  <c:v>190</c:v>
                </c:pt>
                <c:pt idx="1988">
                  <c:v>170</c:v>
                </c:pt>
                <c:pt idx="1989">
                  <c:v>230</c:v>
                </c:pt>
                <c:pt idx="1990">
                  <c:v>200</c:v>
                </c:pt>
                <c:pt idx="1991">
                  <c:v>195</c:v>
                </c:pt>
                <c:pt idx="1992">
                  <c:v>190</c:v>
                </c:pt>
                <c:pt idx="1993">
                  <c:v>230</c:v>
                </c:pt>
                <c:pt idx="1994">
                  <c:v>200</c:v>
                </c:pt>
                <c:pt idx="1995">
                  <c:v>165</c:v>
                </c:pt>
                <c:pt idx="1996">
                  <c:v>165</c:v>
                </c:pt>
                <c:pt idx="1997">
                  <c:v>150</c:v>
                </c:pt>
                <c:pt idx="1998">
                  <c:v>110</c:v>
                </c:pt>
                <c:pt idx="1999">
                  <c:v>125</c:v>
                </c:pt>
                <c:pt idx="2000">
                  <c:v>125</c:v>
                </c:pt>
                <c:pt idx="2001">
                  <c:v>145</c:v>
                </c:pt>
                <c:pt idx="2002">
                  <c:v>90</c:v>
                </c:pt>
                <c:pt idx="2003">
                  <c:v>35</c:v>
                </c:pt>
                <c:pt idx="2004">
                  <c:v>115</c:v>
                </c:pt>
                <c:pt idx="2005">
                  <c:v>70</c:v>
                </c:pt>
                <c:pt idx="2006">
                  <c:v>130</c:v>
                </c:pt>
                <c:pt idx="2007">
                  <c:v>20</c:v>
                </c:pt>
                <c:pt idx="2008">
                  <c:v>140</c:v>
                </c:pt>
                <c:pt idx="2009">
                  <c:v>135</c:v>
                </c:pt>
                <c:pt idx="2010">
                  <c:v>120</c:v>
                </c:pt>
                <c:pt idx="2011">
                  <c:v>155</c:v>
                </c:pt>
                <c:pt idx="2012">
                  <c:v>125</c:v>
                </c:pt>
                <c:pt idx="2013">
                  <c:v>135</c:v>
                </c:pt>
                <c:pt idx="2014">
                  <c:v>165</c:v>
                </c:pt>
                <c:pt idx="2015">
                  <c:v>195</c:v>
                </c:pt>
                <c:pt idx="2016">
                  <c:v>195</c:v>
                </c:pt>
                <c:pt idx="2017">
                  <c:v>165</c:v>
                </c:pt>
                <c:pt idx="2018">
                  <c:v>205</c:v>
                </c:pt>
                <c:pt idx="2019">
                  <c:v>210</c:v>
                </c:pt>
                <c:pt idx="2020">
                  <c:v>225</c:v>
                </c:pt>
                <c:pt idx="2021">
                  <c:v>190</c:v>
                </c:pt>
                <c:pt idx="2022">
                  <c:v>135</c:v>
                </c:pt>
                <c:pt idx="2023">
                  <c:v>175</c:v>
                </c:pt>
                <c:pt idx="2024">
                  <c:v>170</c:v>
                </c:pt>
                <c:pt idx="2025">
                  <c:v>170</c:v>
                </c:pt>
                <c:pt idx="2026">
                  <c:v>130</c:v>
                </c:pt>
                <c:pt idx="2027">
                  <c:v>125</c:v>
                </c:pt>
                <c:pt idx="2028">
                  <c:v>120</c:v>
                </c:pt>
                <c:pt idx="2029">
                  <c:v>150</c:v>
                </c:pt>
                <c:pt idx="2030">
                  <c:v>85</c:v>
                </c:pt>
                <c:pt idx="2031">
                  <c:v>95</c:v>
                </c:pt>
                <c:pt idx="2032">
                  <c:v>85</c:v>
                </c:pt>
                <c:pt idx="2033">
                  <c:v>45</c:v>
                </c:pt>
                <c:pt idx="2034">
                  <c:v>95</c:v>
                </c:pt>
                <c:pt idx="2035">
                  <c:v>70</c:v>
                </c:pt>
                <c:pt idx="2036">
                  <c:v>105</c:v>
                </c:pt>
                <c:pt idx="2037">
                  <c:v>120</c:v>
                </c:pt>
                <c:pt idx="2038">
                  <c:v>115</c:v>
                </c:pt>
                <c:pt idx="2039">
                  <c:v>120</c:v>
                </c:pt>
                <c:pt idx="2040">
                  <c:v>95</c:v>
                </c:pt>
                <c:pt idx="2041">
                  <c:v>150</c:v>
                </c:pt>
                <c:pt idx="2042">
                  <c:v>140</c:v>
                </c:pt>
                <c:pt idx="2043">
                  <c:v>195</c:v>
                </c:pt>
                <c:pt idx="2044">
                  <c:v>180</c:v>
                </c:pt>
                <c:pt idx="2045">
                  <c:v>160</c:v>
                </c:pt>
                <c:pt idx="2046">
                  <c:v>225</c:v>
                </c:pt>
                <c:pt idx="2047">
                  <c:v>225</c:v>
                </c:pt>
                <c:pt idx="2048">
                  <c:v>240</c:v>
                </c:pt>
                <c:pt idx="2049">
                  <c:v>210</c:v>
                </c:pt>
                <c:pt idx="2050">
                  <c:v>210</c:v>
                </c:pt>
                <c:pt idx="2051">
                  <c:v>270</c:v>
                </c:pt>
                <c:pt idx="2052">
                  <c:v>140</c:v>
                </c:pt>
                <c:pt idx="2053">
                  <c:v>165</c:v>
                </c:pt>
                <c:pt idx="2054">
                  <c:v>135</c:v>
                </c:pt>
                <c:pt idx="2055">
                  <c:v>145</c:v>
                </c:pt>
                <c:pt idx="2056">
                  <c:v>105</c:v>
                </c:pt>
                <c:pt idx="2057">
                  <c:v>125</c:v>
                </c:pt>
                <c:pt idx="2058">
                  <c:v>135</c:v>
                </c:pt>
                <c:pt idx="2059">
                  <c:v>125</c:v>
                </c:pt>
                <c:pt idx="2060">
                  <c:v>140</c:v>
                </c:pt>
                <c:pt idx="2061">
                  <c:v>85</c:v>
                </c:pt>
                <c:pt idx="2062">
                  <c:v>60</c:v>
                </c:pt>
                <c:pt idx="2063">
                  <c:v>65</c:v>
                </c:pt>
                <c:pt idx="2064">
                  <c:v>140</c:v>
                </c:pt>
                <c:pt idx="2065">
                  <c:v>60</c:v>
                </c:pt>
                <c:pt idx="2066">
                  <c:v>60</c:v>
                </c:pt>
                <c:pt idx="2067">
                  <c:v>115</c:v>
                </c:pt>
                <c:pt idx="2068">
                  <c:v>105</c:v>
                </c:pt>
                <c:pt idx="2069">
                  <c:v>140</c:v>
                </c:pt>
                <c:pt idx="2070">
                  <c:v>145</c:v>
                </c:pt>
                <c:pt idx="2071">
                  <c:v>180</c:v>
                </c:pt>
                <c:pt idx="2072">
                  <c:v>160</c:v>
                </c:pt>
                <c:pt idx="2073">
                  <c:v>165</c:v>
                </c:pt>
                <c:pt idx="2074">
                  <c:v>185</c:v>
                </c:pt>
                <c:pt idx="2075">
                  <c:v>210</c:v>
                </c:pt>
                <c:pt idx="2076">
                  <c:v>195</c:v>
                </c:pt>
                <c:pt idx="2077">
                  <c:v>205</c:v>
                </c:pt>
                <c:pt idx="2078">
                  <c:v>175</c:v>
                </c:pt>
                <c:pt idx="2079">
                  <c:v>200</c:v>
                </c:pt>
                <c:pt idx="2080">
                  <c:v>160</c:v>
                </c:pt>
                <c:pt idx="2081">
                  <c:v>170</c:v>
                </c:pt>
                <c:pt idx="2082">
                  <c:v>205</c:v>
                </c:pt>
                <c:pt idx="2083">
                  <c:v>170</c:v>
                </c:pt>
                <c:pt idx="2084">
                  <c:v>165</c:v>
                </c:pt>
                <c:pt idx="2085">
                  <c:v>130</c:v>
                </c:pt>
                <c:pt idx="2086">
                  <c:v>110</c:v>
                </c:pt>
                <c:pt idx="2087">
                  <c:v>125</c:v>
                </c:pt>
                <c:pt idx="2088">
                  <c:v>85</c:v>
                </c:pt>
                <c:pt idx="2089">
                  <c:v>130</c:v>
                </c:pt>
                <c:pt idx="2090">
                  <c:v>85</c:v>
                </c:pt>
                <c:pt idx="2091">
                  <c:v>115</c:v>
                </c:pt>
                <c:pt idx="2092">
                  <c:v>85</c:v>
                </c:pt>
                <c:pt idx="2093">
                  <c:v>120</c:v>
                </c:pt>
                <c:pt idx="2094">
                  <c:v>100</c:v>
                </c:pt>
                <c:pt idx="2095">
                  <c:v>140</c:v>
                </c:pt>
                <c:pt idx="2096">
                  <c:v>105</c:v>
                </c:pt>
                <c:pt idx="2097">
                  <c:v>120</c:v>
                </c:pt>
                <c:pt idx="2098">
                  <c:v>165</c:v>
                </c:pt>
                <c:pt idx="2099">
                  <c:v>170</c:v>
                </c:pt>
                <c:pt idx="2100">
                  <c:v>190</c:v>
                </c:pt>
                <c:pt idx="2101">
                  <c:v>150</c:v>
                </c:pt>
                <c:pt idx="2102">
                  <c:v>170</c:v>
                </c:pt>
                <c:pt idx="2103">
                  <c:v>255</c:v>
                </c:pt>
                <c:pt idx="2104">
                  <c:v>205</c:v>
                </c:pt>
                <c:pt idx="2105">
                  <c:v>185</c:v>
                </c:pt>
                <c:pt idx="2106">
                  <c:v>190</c:v>
                </c:pt>
                <c:pt idx="2107">
                  <c:v>175</c:v>
                </c:pt>
                <c:pt idx="2108">
                  <c:v>210</c:v>
                </c:pt>
                <c:pt idx="2109">
                  <c:v>160</c:v>
                </c:pt>
                <c:pt idx="2110">
                  <c:v>185</c:v>
                </c:pt>
                <c:pt idx="2111">
                  <c:v>190</c:v>
                </c:pt>
                <c:pt idx="2112">
                  <c:v>140</c:v>
                </c:pt>
                <c:pt idx="2113">
                  <c:v>135</c:v>
                </c:pt>
                <c:pt idx="2114">
                  <c:v>120</c:v>
                </c:pt>
                <c:pt idx="2115">
                  <c:v>105</c:v>
                </c:pt>
                <c:pt idx="2116">
                  <c:v>95</c:v>
                </c:pt>
                <c:pt idx="2117">
                  <c:v>105</c:v>
                </c:pt>
                <c:pt idx="2118">
                  <c:v>115</c:v>
                </c:pt>
                <c:pt idx="2119">
                  <c:v>80</c:v>
                </c:pt>
                <c:pt idx="2120">
                  <c:v>90</c:v>
                </c:pt>
                <c:pt idx="2121">
                  <c:v>65</c:v>
                </c:pt>
                <c:pt idx="2122">
                  <c:v>105</c:v>
                </c:pt>
                <c:pt idx="2123">
                  <c:v>105</c:v>
                </c:pt>
                <c:pt idx="2124">
                  <c:v>50</c:v>
                </c:pt>
                <c:pt idx="2125">
                  <c:v>115</c:v>
                </c:pt>
                <c:pt idx="2126">
                  <c:v>160</c:v>
                </c:pt>
                <c:pt idx="2127">
                  <c:v>120</c:v>
                </c:pt>
                <c:pt idx="2128">
                  <c:v>165</c:v>
                </c:pt>
                <c:pt idx="2129">
                  <c:v>160</c:v>
                </c:pt>
                <c:pt idx="2130">
                  <c:v>185</c:v>
                </c:pt>
                <c:pt idx="2131">
                  <c:v>230</c:v>
                </c:pt>
                <c:pt idx="2132">
                  <c:v>220</c:v>
                </c:pt>
                <c:pt idx="2133">
                  <c:v>200</c:v>
                </c:pt>
                <c:pt idx="2134">
                  <c:v>165</c:v>
                </c:pt>
                <c:pt idx="2135">
                  <c:v>190</c:v>
                </c:pt>
                <c:pt idx="2136">
                  <c:v>195</c:v>
                </c:pt>
                <c:pt idx="2137">
                  <c:v>135</c:v>
                </c:pt>
                <c:pt idx="2138">
                  <c:v>180</c:v>
                </c:pt>
                <c:pt idx="2139">
                  <c:v>210</c:v>
                </c:pt>
                <c:pt idx="2140">
                  <c:v>175</c:v>
                </c:pt>
                <c:pt idx="2141">
                  <c:v>145</c:v>
                </c:pt>
                <c:pt idx="2142">
                  <c:v>175</c:v>
                </c:pt>
                <c:pt idx="2143">
                  <c:v>120</c:v>
                </c:pt>
                <c:pt idx="2144">
                  <c:v>105</c:v>
                </c:pt>
                <c:pt idx="2145">
                  <c:v>105</c:v>
                </c:pt>
                <c:pt idx="2146">
                  <c:v>120</c:v>
                </c:pt>
                <c:pt idx="2147">
                  <c:v>85</c:v>
                </c:pt>
                <c:pt idx="2148">
                  <c:v>100</c:v>
                </c:pt>
                <c:pt idx="2149">
                  <c:v>80</c:v>
                </c:pt>
                <c:pt idx="2150">
                  <c:v>65</c:v>
                </c:pt>
                <c:pt idx="2151">
                  <c:v>40</c:v>
                </c:pt>
                <c:pt idx="2152">
                  <c:v>100</c:v>
                </c:pt>
                <c:pt idx="2153">
                  <c:v>70</c:v>
                </c:pt>
                <c:pt idx="2154">
                  <c:v>130</c:v>
                </c:pt>
                <c:pt idx="2155">
                  <c:v>125</c:v>
                </c:pt>
                <c:pt idx="2156">
                  <c:v>160</c:v>
                </c:pt>
                <c:pt idx="2157">
                  <c:v>170</c:v>
                </c:pt>
                <c:pt idx="2158">
                  <c:v>165</c:v>
                </c:pt>
                <c:pt idx="2159">
                  <c:v>180</c:v>
                </c:pt>
                <c:pt idx="2160">
                  <c:v>205</c:v>
                </c:pt>
                <c:pt idx="2161">
                  <c:v>220</c:v>
                </c:pt>
                <c:pt idx="2162">
                  <c:v>230</c:v>
                </c:pt>
                <c:pt idx="2163">
                  <c:v>180</c:v>
                </c:pt>
                <c:pt idx="2164">
                  <c:v>245</c:v>
                </c:pt>
                <c:pt idx="2165">
                  <c:v>230</c:v>
                </c:pt>
                <c:pt idx="2166">
                  <c:v>160</c:v>
                </c:pt>
                <c:pt idx="2167">
                  <c:v>215</c:v>
                </c:pt>
                <c:pt idx="2168">
                  <c:v>140</c:v>
                </c:pt>
                <c:pt idx="2169">
                  <c:v>115</c:v>
                </c:pt>
                <c:pt idx="2170">
                  <c:v>140</c:v>
                </c:pt>
                <c:pt idx="2171">
                  <c:v>170</c:v>
                </c:pt>
                <c:pt idx="2172">
                  <c:v>130</c:v>
                </c:pt>
                <c:pt idx="2173">
                  <c:v>135</c:v>
                </c:pt>
                <c:pt idx="2174">
                  <c:v>100</c:v>
                </c:pt>
                <c:pt idx="2175">
                  <c:v>125</c:v>
                </c:pt>
                <c:pt idx="2176">
                  <c:v>55</c:v>
                </c:pt>
                <c:pt idx="2177">
                  <c:v>120</c:v>
                </c:pt>
                <c:pt idx="2178">
                  <c:v>110</c:v>
                </c:pt>
                <c:pt idx="2179">
                  <c:v>70</c:v>
                </c:pt>
                <c:pt idx="2180">
                  <c:v>85</c:v>
                </c:pt>
                <c:pt idx="2181">
                  <c:v>100</c:v>
                </c:pt>
                <c:pt idx="2182">
                  <c:v>145</c:v>
                </c:pt>
                <c:pt idx="2183">
                  <c:v>110</c:v>
                </c:pt>
                <c:pt idx="2184">
                  <c:v>180</c:v>
                </c:pt>
                <c:pt idx="2185">
                  <c:v>130</c:v>
                </c:pt>
                <c:pt idx="2186">
                  <c:v>180</c:v>
                </c:pt>
                <c:pt idx="2187">
                  <c:v>195</c:v>
                </c:pt>
                <c:pt idx="2188">
                  <c:v>210</c:v>
                </c:pt>
                <c:pt idx="2189">
                  <c:v>190</c:v>
                </c:pt>
                <c:pt idx="2190">
                  <c:v>215</c:v>
                </c:pt>
                <c:pt idx="2191">
                  <c:v>185</c:v>
                </c:pt>
                <c:pt idx="2192">
                  <c:v>240</c:v>
                </c:pt>
                <c:pt idx="2193">
                  <c:v>190</c:v>
                </c:pt>
                <c:pt idx="2194">
                  <c:v>180</c:v>
                </c:pt>
                <c:pt idx="2195">
                  <c:v>225</c:v>
                </c:pt>
                <c:pt idx="2196">
                  <c:v>180</c:v>
                </c:pt>
                <c:pt idx="2197">
                  <c:v>165</c:v>
                </c:pt>
                <c:pt idx="2198">
                  <c:v>180</c:v>
                </c:pt>
                <c:pt idx="2199">
                  <c:v>160</c:v>
                </c:pt>
                <c:pt idx="2200">
                  <c:v>115</c:v>
                </c:pt>
                <c:pt idx="2201">
                  <c:v>165</c:v>
                </c:pt>
                <c:pt idx="2202">
                  <c:v>105</c:v>
                </c:pt>
                <c:pt idx="2203">
                  <c:v>80</c:v>
                </c:pt>
                <c:pt idx="2204">
                  <c:v>105</c:v>
                </c:pt>
                <c:pt idx="2205">
                  <c:v>75</c:v>
                </c:pt>
                <c:pt idx="2206">
                  <c:v>75</c:v>
                </c:pt>
                <c:pt idx="2207">
                  <c:v>80</c:v>
                </c:pt>
                <c:pt idx="2208">
                  <c:v>125</c:v>
                </c:pt>
                <c:pt idx="2209">
                  <c:v>90</c:v>
                </c:pt>
                <c:pt idx="2210">
                  <c:v>125</c:v>
                </c:pt>
                <c:pt idx="2211">
                  <c:v>125</c:v>
                </c:pt>
                <c:pt idx="2212">
                  <c:v>80</c:v>
                </c:pt>
                <c:pt idx="2213">
                  <c:v>150</c:v>
                </c:pt>
                <c:pt idx="2214">
                  <c:v>120</c:v>
                </c:pt>
                <c:pt idx="2215">
                  <c:v>155</c:v>
                </c:pt>
                <c:pt idx="2216">
                  <c:v>160</c:v>
                </c:pt>
                <c:pt idx="2217">
                  <c:v>175</c:v>
                </c:pt>
                <c:pt idx="2218">
                  <c:v>170</c:v>
                </c:pt>
                <c:pt idx="2219">
                  <c:v>195</c:v>
                </c:pt>
                <c:pt idx="2220">
                  <c:v>195</c:v>
                </c:pt>
                <c:pt idx="2221">
                  <c:v>230</c:v>
                </c:pt>
                <c:pt idx="2222">
                  <c:v>230</c:v>
                </c:pt>
                <c:pt idx="2223">
                  <c:v>225</c:v>
                </c:pt>
                <c:pt idx="2224">
                  <c:v>220</c:v>
                </c:pt>
                <c:pt idx="2225">
                  <c:v>185</c:v>
                </c:pt>
                <c:pt idx="2226">
                  <c:v>195</c:v>
                </c:pt>
                <c:pt idx="2227">
                  <c:v>160</c:v>
                </c:pt>
                <c:pt idx="2228">
                  <c:v>120</c:v>
                </c:pt>
                <c:pt idx="2229">
                  <c:v>150</c:v>
                </c:pt>
                <c:pt idx="2230">
                  <c:v>150</c:v>
                </c:pt>
                <c:pt idx="2231">
                  <c:v>90</c:v>
                </c:pt>
                <c:pt idx="2232">
                  <c:v>105</c:v>
                </c:pt>
                <c:pt idx="2233">
                  <c:v>85</c:v>
                </c:pt>
                <c:pt idx="2234">
                  <c:v>100</c:v>
                </c:pt>
                <c:pt idx="2235">
                  <c:v>75</c:v>
                </c:pt>
                <c:pt idx="2236">
                  <c:v>80</c:v>
                </c:pt>
                <c:pt idx="2237">
                  <c:v>95</c:v>
                </c:pt>
                <c:pt idx="2238">
                  <c:v>100</c:v>
                </c:pt>
                <c:pt idx="2239">
                  <c:v>120</c:v>
                </c:pt>
                <c:pt idx="2240">
                  <c:v>95</c:v>
                </c:pt>
                <c:pt idx="2241">
                  <c:v>110</c:v>
                </c:pt>
                <c:pt idx="2242">
                  <c:v>180</c:v>
                </c:pt>
                <c:pt idx="2243">
                  <c:v>155</c:v>
                </c:pt>
                <c:pt idx="2244">
                  <c:v>185</c:v>
                </c:pt>
                <c:pt idx="2245">
                  <c:v>170</c:v>
                </c:pt>
                <c:pt idx="2246">
                  <c:v>195</c:v>
                </c:pt>
                <c:pt idx="2247">
                  <c:v>205</c:v>
                </c:pt>
                <c:pt idx="2248">
                  <c:v>180</c:v>
                </c:pt>
                <c:pt idx="2249">
                  <c:v>235</c:v>
                </c:pt>
                <c:pt idx="2250">
                  <c:v>200</c:v>
                </c:pt>
                <c:pt idx="2251">
                  <c:v>220</c:v>
                </c:pt>
                <c:pt idx="2252">
                  <c:v>175</c:v>
                </c:pt>
                <c:pt idx="2253">
                  <c:v>210</c:v>
                </c:pt>
                <c:pt idx="2254">
                  <c:v>185</c:v>
                </c:pt>
                <c:pt idx="2255">
                  <c:v>165</c:v>
                </c:pt>
                <c:pt idx="2256">
                  <c:v>105</c:v>
                </c:pt>
                <c:pt idx="2257">
                  <c:v>125</c:v>
                </c:pt>
                <c:pt idx="2258">
                  <c:v>150</c:v>
                </c:pt>
                <c:pt idx="2259">
                  <c:v>150</c:v>
                </c:pt>
                <c:pt idx="2260">
                  <c:v>110</c:v>
                </c:pt>
                <c:pt idx="2261">
                  <c:v>75</c:v>
                </c:pt>
                <c:pt idx="2262">
                  <c:v>105</c:v>
                </c:pt>
                <c:pt idx="2263">
                  <c:v>90</c:v>
                </c:pt>
                <c:pt idx="2264">
                  <c:v>100</c:v>
                </c:pt>
                <c:pt idx="2265">
                  <c:v>120</c:v>
                </c:pt>
                <c:pt idx="2266">
                  <c:v>90</c:v>
                </c:pt>
                <c:pt idx="2267">
                  <c:v>120</c:v>
                </c:pt>
                <c:pt idx="2268">
                  <c:v>110</c:v>
                </c:pt>
                <c:pt idx="2269">
                  <c:v>115</c:v>
                </c:pt>
                <c:pt idx="2270">
                  <c:v>120</c:v>
                </c:pt>
                <c:pt idx="2271">
                  <c:v>180</c:v>
                </c:pt>
                <c:pt idx="2272">
                  <c:v>165</c:v>
                </c:pt>
                <c:pt idx="2273">
                  <c:v>170</c:v>
                </c:pt>
                <c:pt idx="2274">
                  <c:v>170</c:v>
                </c:pt>
                <c:pt idx="2275">
                  <c:v>200</c:v>
                </c:pt>
                <c:pt idx="2276">
                  <c:v>185</c:v>
                </c:pt>
                <c:pt idx="2277">
                  <c:v>185</c:v>
                </c:pt>
                <c:pt idx="2278">
                  <c:v>240</c:v>
                </c:pt>
                <c:pt idx="2279">
                  <c:v>180</c:v>
                </c:pt>
                <c:pt idx="2280">
                  <c:v>255</c:v>
                </c:pt>
                <c:pt idx="2281">
                  <c:v>245</c:v>
                </c:pt>
                <c:pt idx="2282">
                  <c:v>230</c:v>
                </c:pt>
                <c:pt idx="2283">
                  <c:v>195</c:v>
                </c:pt>
                <c:pt idx="2284">
                  <c:v>135</c:v>
                </c:pt>
                <c:pt idx="2285">
                  <c:v>155</c:v>
                </c:pt>
                <c:pt idx="2286">
                  <c:v>135</c:v>
                </c:pt>
                <c:pt idx="2287">
                  <c:v>125</c:v>
                </c:pt>
                <c:pt idx="2288">
                  <c:v>110</c:v>
                </c:pt>
                <c:pt idx="2289">
                  <c:v>135</c:v>
                </c:pt>
                <c:pt idx="2290">
                  <c:v>105</c:v>
                </c:pt>
                <c:pt idx="2291">
                  <c:v>105</c:v>
                </c:pt>
                <c:pt idx="2292">
                  <c:v>95</c:v>
                </c:pt>
                <c:pt idx="2293">
                  <c:v>130</c:v>
                </c:pt>
                <c:pt idx="2294">
                  <c:v>100</c:v>
                </c:pt>
                <c:pt idx="2295">
                  <c:v>85</c:v>
                </c:pt>
                <c:pt idx="2296">
                  <c:v>100</c:v>
                </c:pt>
                <c:pt idx="2297">
                  <c:v>100</c:v>
                </c:pt>
                <c:pt idx="2298">
                  <c:v>135</c:v>
                </c:pt>
                <c:pt idx="2299">
                  <c:v>115</c:v>
                </c:pt>
                <c:pt idx="2300">
                  <c:v>155</c:v>
                </c:pt>
                <c:pt idx="2301">
                  <c:v>175</c:v>
                </c:pt>
                <c:pt idx="2302">
                  <c:v>165</c:v>
                </c:pt>
                <c:pt idx="2303">
                  <c:v>180</c:v>
                </c:pt>
                <c:pt idx="2304">
                  <c:v>185</c:v>
                </c:pt>
                <c:pt idx="2305">
                  <c:v>225</c:v>
                </c:pt>
                <c:pt idx="2306">
                  <c:v>225</c:v>
                </c:pt>
                <c:pt idx="2307">
                  <c:v>200</c:v>
                </c:pt>
                <c:pt idx="2308">
                  <c:v>230</c:v>
                </c:pt>
                <c:pt idx="2309">
                  <c:v>160</c:v>
                </c:pt>
                <c:pt idx="2310">
                  <c:v>160</c:v>
                </c:pt>
                <c:pt idx="2311">
                  <c:v>225</c:v>
                </c:pt>
                <c:pt idx="2312">
                  <c:v>165</c:v>
                </c:pt>
                <c:pt idx="2313">
                  <c:v>165</c:v>
                </c:pt>
                <c:pt idx="2314">
                  <c:v>140</c:v>
                </c:pt>
                <c:pt idx="2315">
                  <c:v>155</c:v>
                </c:pt>
                <c:pt idx="2316">
                  <c:v>120</c:v>
                </c:pt>
                <c:pt idx="2317">
                  <c:v>110</c:v>
                </c:pt>
                <c:pt idx="2318">
                  <c:v>105</c:v>
                </c:pt>
                <c:pt idx="2319">
                  <c:v>115</c:v>
                </c:pt>
                <c:pt idx="2320">
                  <c:v>80</c:v>
                </c:pt>
                <c:pt idx="2321">
                  <c:v>110</c:v>
                </c:pt>
                <c:pt idx="2322">
                  <c:v>80</c:v>
                </c:pt>
                <c:pt idx="2323">
                  <c:v>65</c:v>
                </c:pt>
                <c:pt idx="2324">
                  <c:v>60</c:v>
                </c:pt>
                <c:pt idx="2325">
                  <c:v>125</c:v>
                </c:pt>
                <c:pt idx="2326">
                  <c:v>135</c:v>
                </c:pt>
                <c:pt idx="2327">
                  <c:v>150</c:v>
                </c:pt>
                <c:pt idx="2328">
                  <c:v>135</c:v>
                </c:pt>
                <c:pt idx="2329">
                  <c:v>160</c:v>
                </c:pt>
                <c:pt idx="2330">
                  <c:v>140</c:v>
                </c:pt>
                <c:pt idx="2331">
                  <c:v>190</c:v>
                </c:pt>
                <c:pt idx="2332">
                  <c:v>200</c:v>
                </c:pt>
                <c:pt idx="2333">
                  <c:v>175</c:v>
                </c:pt>
                <c:pt idx="2334">
                  <c:v>185</c:v>
                </c:pt>
                <c:pt idx="2335">
                  <c:v>220</c:v>
                </c:pt>
                <c:pt idx="2336">
                  <c:v>230</c:v>
                </c:pt>
                <c:pt idx="2337">
                  <c:v>225</c:v>
                </c:pt>
                <c:pt idx="2338">
                  <c:v>200</c:v>
                </c:pt>
                <c:pt idx="2339">
                  <c:v>205</c:v>
                </c:pt>
                <c:pt idx="2340">
                  <c:v>200</c:v>
                </c:pt>
                <c:pt idx="2341">
                  <c:v>200</c:v>
                </c:pt>
                <c:pt idx="2342">
                  <c:v>175</c:v>
                </c:pt>
                <c:pt idx="2343">
                  <c:v>120</c:v>
                </c:pt>
                <c:pt idx="2344">
                  <c:v>135</c:v>
                </c:pt>
                <c:pt idx="2345">
                  <c:v>110</c:v>
                </c:pt>
                <c:pt idx="2346">
                  <c:v>95</c:v>
                </c:pt>
                <c:pt idx="2347">
                  <c:v>75</c:v>
                </c:pt>
                <c:pt idx="2348">
                  <c:v>120</c:v>
                </c:pt>
                <c:pt idx="2349">
                  <c:v>65</c:v>
                </c:pt>
                <c:pt idx="2350">
                  <c:v>80</c:v>
                </c:pt>
                <c:pt idx="2351">
                  <c:v>70</c:v>
                </c:pt>
                <c:pt idx="2352">
                  <c:v>140</c:v>
                </c:pt>
                <c:pt idx="2353">
                  <c:v>115</c:v>
                </c:pt>
                <c:pt idx="2354">
                  <c:v>115</c:v>
                </c:pt>
                <c:pt idx="2355">
                  <c:v>160</c:v>
                </c:pt>
                <c:pt idx="2356">
                  <c:v>115</c:v>
                </c:pt>
                <c:pt idx="2357">
                  <c:v>120</c:v>
                </c:pt>
                <c:pt idx="2358">
                  <c:v>145</c:v>
                </c:pt>
                <c:pt idx="2359">
                  <c:v>165</c:v>
                </c:pt>
                <c:pt idx="2360">
                  <c:v>200</c:v>
                </c:pt>
                <c:pt idx="2361">
                  <c:v>195</c:v>
                </c:pt>
                <c:pt idx="2362">
                  <c:v>155</c:v>
                </c:pt>
                <c:pt idx="2363">
                  <c:v>245</c:v>
                </c:pt>
                <c:pt idx="2364">
                  <c:v>230</c:v>
                </c:pt>
                <c:pt idx="2365">
                  <c:v>205</c:v>
                </c:pt>
                <c:pt idx="2366">
                  <c:v>210</c:v>
                </c:pt>
                <c:pt idx="2367">
                  <c:v>215</c:v>
                </c:pt>
                <c:pt idx="2368">
                  <c:v>225</c:v>
                </c:pt>
                <c:pt idx="2369">
                  <c:v>150</c:v>
                </c:pt>
                <c:pt idx="2370">
                  <c:v>225</c:v>
                </c:pt>
                <c:pt idx="2371">
                  <c:v>170</c:v>
                </c:pt>
                <c:pt idx="2372">
                  <c:v>170</c:v>
                </c:pt>
                <c:pt idx="2373">
                  <c:v>120</c:v>
                </c:pt>
                <c:pt idx="2374">
                  <c:v>130</c:v>
                </c:pt>
                <c:pt idx="2375">
                  <c:v>115</c:v>
                </c:pt>
                <c:pt idx="2376">
                  <c:v>95</c:v>
                </c:pt>
                <c:pt idx="2377">
                  <c:v>135</c:v>
                </c:pt>
                <c:pt idx="2378">
                  <c:v>110</c:v>
                </c:pt>
                <c:pt idx="2379">
                  <c:v>80</c:v>
                </c:pt>
                <c:pt idx="2380">
                  <c:v>85</c:v>
                </c:pt>
                <c:pt idx="2381">
                  <c:v>115</c:v>
                </c:pt>
                <c:pt idx="2382">
                  <c:v>60</c:v>
                </c:pt>
                <c:pt idx="2383">
                  <c:v>140</c:v>
                </c:pt>
                <c:pt idx="2384">
                  <c:v>130</c:v>
                </c:pt>
                <c:pt idx="2385">
                  <c:v>160</c:v>
                </c:pt>
                <c:pt idx="2386">
                  <c:v>160</c:v>
                </c:pt>
                <c:pt idx="2387">
                  <c:v>170</c:v>
                </c:pt>
                <c:pt idx="2388">
                  <c:v>190</c:v>
                </c:pt>
                <c:pt idx="2389">
                  <c:v>165</c:v>
                </c:pt>
                <c:pt idx="2390">
                  <c:v>195</c:v>
                </c:pt>
                <c:pt idx="2391">
                  <c:v>205</c:v>
                </c:pt>
                <c:pt idx="2392">
                  <c:v>210</c:v>
                </c:pt>
                <c:pt idx="2393">
                  <c:v>215</c:v>
                </c:pt>
                <c:pt idx="2394">
                  <c:v>210</c:v>
                </c:pt>
                <c:pt idx="2395">
                  <c:v>200</c:v>
                </c:pt>
                <c:pt idx="2396">
                  <c:v>210</c:v>
                </c:pt>
                <c:pt idx="2397">
                  <c:v>165</c:v>
                </c:pt>
                <c:pt idx="2398">
                  <c:v>220</c:v>
                </c:pt>
                <c:pt idx="2399">
                  <c:v>175</c:v>
                </c:pt>
                <c:pt idx="2400">
                  <c:v>140</c:v>
                </c:pt>
                <c:pt idx="2401">
                  <c:v>145</c:v>
                </c:pt>
                <c:pt idx="2402">
                  <c:v>180</c:v>
                </c:pt>
                <c:pt idx="2403">
                  <c:v>135</c:v>
                </c:pt>
                <c:pt idx="2404">
                  <c:v>115</c:v>
                </c:pt>
                <c:pt idx="2405">
                  <c:v>75</c:v>
                </c:pt>
                <c:pt idx="2406">
                  <c:v>90</c:v>
                </c:pt>
                <c:pt idx="2407">
                  <c:v>130</c:v>
                </c:pt>
                <c:pt idx="2408">
                  <c:v>70</c:v>
                </c:pt>
                <c:pt idx="2409">
                  <c:v>100</c:v>
                </c:pt>
                <c:pt idx="2410">
                  <c:v>95</c:v>
                </c:pt>
                <c:pt idx="2411">
                  <c:v>110</c:v>
                </c:pt>
                <c:pt idx="2412">
                  <c:v>75</c:v>
                </c:pt>
                <c:pt idx="2413">
                  <c:v>130</c:v>
                </c:pt>
                <c:pt idx="2414">
                  <c:v>130</c:v>
                </c:pt>
                <c:pt idx="2415">
                  <c:v>135</c:v>
                </c:pt>
                <c:pt idx="2416">
                  <c:v>130</c:v>
                </c:pt>
                <c:pt idx="2417">
                  <c:v>195</c:v>
                </c:pt>
                <c:pt idx="2418">
                  <c:v>155</c:v>
                </c:pt>
                <c:pt idx="2419">
                  <c:v>175</c:v>
                </c:pt>
                <c:pt idx="2420">
                  <c:v>210</c:v>
                </c:pt>
                <c:pt idx="2421">
                  <c:v>190</c:v>
                </c:pt>
                <c:pt idx="2422">
                  <c:v>185</c:v>
                </c:pt>
                <c:pt idx="2423">
                  <c:v>235</c:v>
                </c:pt>
                <c:pt idx="2424">
                  <c:v>245</c:v>
                </c:pt>
                <c:pt idx="2425">
                  <c:v>195</c:v>
                </c:pt>
                <c:pt idx="2426">
                  <c:v>180</c:v>
                </c:pt>
                <c:pt idx="2427">
                  <c:v>190</c:v>
                </c:pt>
                <c:pt idx="2428">
                  <c:v>135</c:v>
                </c:pt>
                <c:pt idx="2429">
                  <c:v>180</c:v>
                </c:pt>
                <c:pt idx="2430">
                  <c:v>150</c:v>
                </c:pt>
                <c:pt idx="2431">
                  <c:v>130</c:v>
                </c:pt>
                <c:pt idx="2432">
                  <c:v>110</c:v>
                </c:pt>
                <c:pt idx="2433">
                  <c:v>95</c:v>
                </c:pt>
                <c:pt idx="2434">
                  <c:v>115</c:v>
                </c:pt>
                <c:pt idx="2435">
                  <c:v>145</c:v>
                </c:pt>
                <c:pt idx="2436">
                  <c:v>135</c:v>
                </c:pt>
                <c:pt idx="2437">
                  <c:v>75</c:v>
                </c:pt>
                <c:pt idx="2438">
                  <c:v>105</c:v>
                </c:pt>
                <c:pt idx="2439">
                  <c:v>135</c:v>
                </c:pt>
                <c:pt idx="2440">
                  <c:v>85</c:v>
                </c:pt>
                <c:pt idx="2441">
                  <c:v>40</c:v>
                </c:pt>
                <c:pt idx="2442">
                  <c:v>105</c:v>
                </c:pt>
                <c:pt idx="2443">
                  <c:v>130</c:v>
                </c:pt>
                <c:pt idx="2444">
                  <c:v>115</c:v>
                </c:pt>
                <c:pt idx="2445">
                  <c:v>180</c:v>
                </c:pt>
                <c:pt idx="2446">
                  <c:v>205</c:v>
                </c:pt>
                <c:pt idx="2447">
                  <c:v>190</c:v>
                </c:pt>
                <c:pt idx="2448">
                  <c:v>185</c:v>
                </c:pt>
                <c:pt idx="2449">
                  <c:v>160</c:v>
                </c:pt>
                <c:pt idx="2450">
                  <c:v>280</c:v>
                </c:pt>
                <c:pt idx="2451">
                  <c:v>250</c:v>
                </c:pt>
                <c:pt idx="2452">
                  <c:v>230</c:v>
                </c:pt>
                <c:pt idx="2453">
                  <c:v>220</c:v>
                </c:pt>
                <c:pt idx="2454">
                  <c:v>160</c:v>
                </c:pt>
                <c:pt idx="2455">
                  <c:v>175</c:v>
                </c:pt>
                <c:pt idx="2456">
                  <c:v>180</c:v>
                </c:pt>
                <c:pt idx="2457">
                  <c:v>135</c:v>
                </c:pt>
                <c:pt idx="2458">
                  <c:v>155</c:v>
                </c:pt>
                <c:pt idx="2459">
                  <c:v>125</c:v>
                </c:pt>
                <c:pt idx="2460">
                  <c:v>100</c:v>
                </c:pt>
                <c:pt idx="2461">
                  <c:v>105</c:v>
                </c:pt>
                <c:pt idx="2462">
                  <c:v>110</c:v>
                </c:pt>
                <c:pt idx="2463">
                  <c:v>100</c:v>
                </c:pt>
                <c:pt idx="2464">
                  <c:v>100</c:v>
                </c:pt>
                <c:pt idx="2465">
                  <c:v>80</c:v>
                </c:pt>
                <c:pt idx="2466">
                  <c:v>100</c:v>
                </c:pt>
                <c:pt idx="2467">
                  <c:v>125</c:v>
                </c:pt>
                <c:pt idx="2468">
                  <c:v>115</c:v>
                </c:pt>
                <c:pt idx="2469">
                  <c:v>100</c:v>
                </c:pt>
                <c:pt idx="2470">
                  <c:v>100</c:v>
                </c:pt>
                <c:pt idx="2471">
                  <c:v>120</c:v>
                </c:pt>
                <c:pt idx="2472">
                  <c:v>165</c:v>
                </c:pt>
                <c:pt idx="2473">
                  <c:v>135</c:v>
                </c:pt>
                <c:pt idx="2474">
                  <c:v>150</c:v>
                </c:pt>
                <c:pt idx="2475">
                  <c:v>145</c:v>
                </c:pt>
                <c:pt idx="2476">
                  <c:v>245</c:v>
                </c:pt>
                <c:pt idx="2477">
                  <c:v>175</c:v>
                </c:pt>
                <c:pt idx="2478">
                  <c:v>260</c:v>
                </c:pt>
                <c:pt idx="2479">
                  <c:v>195</c:v>
                </c:pt>
                <c:pt idx="2480">
                  <c:v>215</c:v>
                </c:pt>
                <c:pt idx="2481">
                  <c:v>205</c:v>
                </c:pt>
                <c:pt idx="2482">
                  <c:v>230</c:v>
                </c:pt>
                <c:pt idx="2483">
                  <c:v>205</c:v>
                </c:pt>
                <c:pt idx="2484">
                  <c:v>210</c:v>
                </c:pt>
                <c:pt idx="2485">
                  <c:v>210</c:v>
                </c:pt>
                <c:pt idx="2486">
                  <c:v>180</c:v>
                </c:pt>
                <c:pt idx="2487">
                  <c:v>135</c:v>
                </c:pt>
                <c:pt idx="2488">
                  <c:v>95</c:v>
                </c:pt>
                <c:pt idx="2489">
                  <c:v>125</c:v>
                </c:pt>
                <c:pt idx="2490">
                  <c:v>85</c:v>
                </c:pt>
                <c:pt idx="2491">
                  <c:v>100</c:v>
                </c:pt>
                <c:pt idx="2492">
                  <c:v>100</c:v>
                </c:pt>
                <c:pt idx="2493">
                  <c:v>45</c:v>
                </c:pt>
                <c:pt idx="2494">
                  <c:v>105</c:v>
                </c:pt>
                <c:pt idx="2495">
                  <c:v>60</c:v>
                </c:pt>
                <c:pt idx="2496">
                  <c:v>95</c:v>
                </c:pt>
                <c:pt idx="2497">
                  <c:v>85</c:v>
                </c:pt>
                <c:pt idx="2498">
                  <c:v>145</c:v>
                </c:pt>
                <c:pt idx="2499">
                  <c:v>55</c:v>
                </c:pt>
                <c:pt idx="2500">
                  <c:v>105</c:v>
                </c:pt>
                <c:pt idx="2501">
                  <c:v>150</c:v>
                </c:pt>
                <c:pt idx="2502">
                  <c:v>140</c:v>
                </c:pt>
                <c:pt idx="2503">
                  <c:v>150</c:v>
                </c:pt>
                <c:pt idx="2504">
                  <c:v>200</c:v>
                </c:pt>
                <c:pt idx="2505">
                  <c:v>150</c:v>
                </c:pt>
                <c:pt idx="2506">
                  <c:v>160</c:v>
                </c:pt>
                <c:pt idx="2507">
                  <c:v>210</c:v>
                </c:pt>
                <c:pt idx="2508">
                  <c:v>185</c:v>
                </c:pt>
                <c:pt idx="2509">
                  <c:v>220</c:v>
                </c:pt>
                <c:pt idx="2510">
                  <c:v>200</c:v>
                </c:pt>
                <c:pt idx="2511">
                  <c:v>200</c:v>
                </c:pt>
                <c:pt idx="2512">
                  <c:v>155</c:v>
                </c:pt>
                <c:pt idx="2513">
                  <c:v>175</c:v>
                </c:pt>
                <c:pt idx="2514">
                  <c:v>175</c:v>
                </c:pt>
                <c:pt idx="2515">
                  <c:v>165</c:v>
                </c:pt>
                <c:pt idx="2516">
                  <c:v>125</c:v>
                </c:pt>
                <c:pt idx="2517">
                  <c:v>120</c:v>
                </c:pt>
                <c:pt idx="2518">
                  <c:v>150</c:v>
                </c:pt>
                <c:pt idx="2519">
                  <c:v>125</c:v>
                </c:pt>
                <c:pt idx="2520">
                  <c:v>100</c:v>
                </c:pt>
                <c:pt idx="2521">
                  <c:v>135</c:v>
                </c:pt>
                <c:pt idx="2522">
                  <c:v>60</c:v>
                </c:pt>
                <c:pt idx="2523">
                  <c:v>60</c:v>
                </c:pt>
                <c:pt idx="2524">
                  <c:v>100</c:v>
                </c:pt>
                <c:pt idx="2525">
                  <c:v>55</c:v>
                </c:pt>
                <c:pt idx="2526">
                  <c:v>75</c:v>
                </c:pt>
                <c:pt idx="2527">
                  <c:v>85</c:v>
                </c:pt>
                <c:pt idx="2528">
                  <c:v>125</c:v>
                </c:pt>
                <c:pt idx="2529">
                  <c:v>120</c:v>
                </c:pt>
                <c:pt idx="2530">
                  <c:v>140</c:v>
                </c:pt>
                <c:pt idx="2531">
                  <c:v>155</c:v>
                </c:pt>
                <c:pt idx="2532">
                  <c:v>145</c:v>
                </c:pt>
                <c:pt idx="2533">
                  <c:v>175</c:v>
                </c:pt>
                <c:pt idx="2534">
                  <c:v>185</c:v>
                </c:pt>
                <c:pt idx="2535">
                  <c:v>155</c:v>
                </c:pt>
                <c:pt idx="2536">
                  <c:v>210</c:v>
                </c:pt>
                <c:pt idx="2537">
                  <c:v>255</c:v>
                </c:pt>
                <c:pt idx="2538">
                  <c:v>215</c:v>
                </c:pt>
                <c:pt idx="2539">
                  <c:v>175</c:v>
                </c:pt>
                <c:pt idx="2540">
                  <c:v>195</c:v>
                </c:pt>
                <c:pt idx="2541">
                  <c:v>150</c:v>
                </c:pt>
                <c:pt idx="2542">
                  <c:v>195</c:v>
                </c:pt>
                <c:pt idx="2543">
                  <c:v>185</c:v>
                </c:pt>
                <c:pt idx="2544">
                  <c:v>150</c:v>
                </c:pt>
                <c:pt idx="2545">
                  <c:v>180</c:v>
                </c:pt>
                <c:pt idx="2546">
                  <c:v>135</c:v>
                </c:pt>
                <c:pt idx="2547">
                  <c:v>120</c:v>
                </c:pt>
                <c:pt idx="2548">
                  <c:v>90</c:v>
                </c:pt>
                <c:pt idx="2549">
                  <c:v>80</c:v>
                </c:pt>
                <c:pt idx="2550">
                  <c:v>100</c:v>
                </c:pt>
                <c:pt idx="2551">
                  <c:v>120</c:v>
                </c:pt>
                <c:pt idx="2552">
                  <c:v>70</c:v>
                </c:pt>
                <c:pt idx="2553">
                  <c:v>80</c:v>
                </c:pt>
                <c:pt idx="2554">
                  <c:v>120</c:v>
                </c:pt>
                <c:pt idx="2555">
                  <c:v>115</c:v>
                </c:pt>
                <c:pt idx="2556">
                  <c:v>100</c:v>
                </c:pt>
                <c:pt idx="2557">
                  <c:v>150</c:v>
                </c:pt>
                <c:pt idx="2558">
                  <c:v>135</c:v>
                </c:pt>
                <c:pt idx="2559">
                  <c:v>165</c:v>
                </c:pt>
                <c:pt idx="2560">
                  <c:v>175</c:v>
                </c:pt>
                <c:pt idx="2561">
                  <c:v>155</c:v>
                </c:pt>
                <c:pt idx="2562">
                  <c:v>205</c:v>
                </c:pt>
                <c:pt idx="2563">
                  <c:v>215</c:v>
                </c:pt>
                <c:pt idx="2564">
                  <c:v>145</c:v>
                </c:pt>
                <c:pt idx="2565">
                  <c:v>230</c:v>
                </c:pt>
                <c:pt idx="2566">
                  <c:v>210</c:v>
                </c:pt>
                <c:pt idx="2567">
                  <c:v>200</c:v>
                </c:pt>
                <c:pt idx="2568">
                  <c:v>155</c:v>
                </c:pt>
                <c:pt idx="2569">
                  <c:v>215</c:v>
                </c:pt>
                <c:pt idx="2570">
                  <c:v>205</c:v>
                </c:pt>
                <c:pt idx="2571">
                  <c:v>195</c:v>
                </c:pt>
                <c:pt idx="2572">
                  <c:v>145</c:v>
                </c:pt>
                <c:pt idx="2573">
                  <c:v>165</c:v>
                </c:pt>
                <c:pt idx="2574">
                  <c:v>135</c:v>
                </c:pt>
                <c:pt idx="2575">
                  <c:v>160</c:v>
                </c:pt>
                <c:pt idx="2576">
                  <c:v>120</c:v>
                </c:pt>
                <c:pt idx="2577">
                  <c:v>125</c:v>
                </c:pt>
                <c:pt idx="2578">
                  <c:v>70</c:v>
                </c:pt>
                <c:pt idx="2579">
                  <c:v>80</c:v>
                </c:pt>
                <c:pt idx="2580">
                  <c:v>80</c:v>
                </c:pt>
                <c:pt idx="2581">
                  <c:v>70</c:v>
                </c:pt>
                <c:pt idx="2582">
                  <c:v>80</c:v>
                </c:pt>
                <c:pt idx="2583">
                  <c:v>35</c:v>
                </c:pt>
                <c:pt idx="2584">
                  <c:v>75</c:v>
                </c:pt>
                <c:pt idx="2585">
                  <c:v>90</c:v>
                </c:pt>
                <c:pt idx="2586">
                  <c:v>105</c:v>
                </c:pt>
                <c:pt idx="2587">
                  <c:v>110</c:v>
                </c:pt>
                <c:pt idx="2588">
                  <c:v>135</c:v>
                </c:pt>
                <c:pt idx="2589">
                  <c:v>210</c:v>
                </c:pt>
                <c:pt idx="2590">
                  <c:v>135</c:v>
                </c:pt>
                <c:pt idx="2591">
                  <c:v>180</c:v>
                </c:pt>
                <c:pt idx="2592">
                  <c:v>155</c:v>
                </c:pt>
                <c:pt idx="2593">
                  <c:v>195</c:v>
                </c:pt>
                <c:pt idx="2594">
                  <c:v>170</c:v>
                </c:pt>
                <c:pt idx="2595">
                  <c:v>165</c:v>
                </c:pt>
                <c:pt idx="2596">
                  <c:v>165</c:v>
                </c:pt>
                <c:pt idx="2597">
                  <c:v>215</c:v>
                </c:pt>
                <c:pt idx="2598">
                  <c:v>205</c:v>
                </c:pt>
                <c:pt idx="2599">
                  <c:v>200</c:v>
                </c:pt>
                <c:pt idx="2600">
                  <c:v>165</c:v>
                </c:pt>
                <c:pt idx="2601">
                  <c:v>175</c:v>
                </c:pt>
                <c:pt idx="2602">
                  <c:v>165</c:v>
                </c:pt>
                <c:pt idx="2603">
                  <c:v>155</c:v>
                </c:pt>
                <c:pt idx="2604">
                  <c:v>150</c:v>
                </c:pt>
                <c:pt idx="2605">
                  <c:v>95</c:v>
                </c:pt>
                <c:pt idx="2606">
                  <c:v>105</c:v>
                </c:pt>
                <c:pt idx="2607">
                  <c:v>135</c:v>
                </c:pt>
                <c:pt idx="2608">
                  <c:v>135</c:v>
                </c:pt>
                <c:pt idx="2609">
                  <c:v>80</c:v>
                </c:pt>
                <c:pt idx="2610">
                  <c:v>60</c:v>
                </c:pt>
                <c:pt idx="2611">
                  <c:v>80</c:v>
                </c:pt>
                <c:pt idx="2612">
                  <c:v>125</c:v>
                </c:pt>
                <c:pt idx="2613">
                  <c:v>85</c:v>
                </c:pt>
                <c:pt idx="2614">
                  <c:v>105</c:v>
                </c:pt>
                <c:pt idx="2615">
                  <c:v>135</c:v>
                </c:pt>
                <c:pt idx="2616">
                  <c:v>105</c:v>
                </c:pt>
                <c:pt idx="2617">
                  <c:v>150</c:v>
                </c:pt>
                <c:pt idx="2618">
                  <c:v>140</c:v>
                </c:pt>
                <c:pt idx="2619">
                  <c:v>195</c:v>
                </c:pt>
                <c:pt idx="2620">
                  <c:v>210</c:v>
                </c:pt>
                <c:pt idx="2621">
                  <c:v>225</c:v>
                </c:pt>
                <c:pt idx="2622">
                  <c:v>190</c:v>
                </c:pt>
                <c:pt idx="2623">
                  <c:v>170</c:v>
                </c:pt>
                <c:pt idx="2624">
                  <c:v>210</c:v>
                </c:pt>
                <c:pt idx="2625">
                  <c:v>220</c:v>
                </c:pt>
                <c:pt idx="2626">
                  <c:v>230</c:v>
                </c:pt>
                <c:pt idx="2627">
                  <c:v>210</c:v>
                </c:pt>
                <c:pt idx="2628">
                  <c:v>205</c:v>
                </c:pt>
                <c:pt idx="2629">
                  <c:v>235</c:v>
                </c:pt>
                <c:pt idx="2630">
                  <c:v>170</c:v>
                </c:pt>
                <c:pt idx="2631">
                  <c:v>185</c:v>
                </c:pt>
                <c:pt idx="2632">
                  <c:v>145</c:v>
                </c:pt>
                <c:pt idx="2633">
                  <c:v>135</c:v>
                </c:pt>
                <c:pt idx="2634">
                  <c:v>120</c:v>
                </c:pt>
                <c:pt idx="2635">
                  <c:v>120</c:v>
                </c:pt>
                <c:pt idx="2636">
                  <c:v>75</c:v>
                </c:pt>
                <c:pt idx="2637">
                  <c:v>105</c:v>
                </c:pt>
                <c:pt idx="2638">
                  <c:v>80</c:v>
                </c:pt>
                <c:pt idx="2639">
                  <c:v>90</c:v>
                </c:pt>
                <c:pt idx="2640">
                  <c:v>85</c:v>
                </c:pt>
                <c:pt idx="2641">
                  <c:v>120</c:v>
                </c:pt>
                <c:pt idx="2642">
                  <c:v>105</c:v>
                </c:pt>
                <c:pt idx="2643">
                  <c:v>110</c:v>
                </c:pt>
                <c:pt idx="2644">
                  <c:v>145</c:v>
                </c:pt>
                <c:pt idx="2645">
                  <c:v>130</c:v>
                </c:pt>
                <c:pt idx="2646">
                  <c:v>165</c:v>
                </c:pt>
                <c:pt idx="2647">
                  <c:v>155</c:v>
                </c:pt>
                <c:pt idx="2648">
                  <c:v>170</c:v>
                </c:pt>
                <c:pt idx="2649">
                  <c:v>190</c:v>
                </c:pt>
                <c:pt idx="2650">
                  <c:v>205</c:v>
                </c:pt>
                <c:pt idx="2651">
                  <c:v>200</c:v>
                </c:pt>
                <c:pt idx="2652">
                  <c:v>175</c:v>
                </c:pt>
                <c:pt idx="2653">
                  <c:v>205</c:v>
                </c:pt>
                <c:pt idx="2654">
                  <c:v>285</c:v>
                </c:pt>
                <c:pt idx="2655">
                  <c:v>235</c:v>
                </c:pt>
                <c:pt idx="2656">
                  <c:v>170</c:v>
                </c:pt>
                <c:pt idx="2657">
                  <c:v>185</c:v>
                </c:pt>
                <c:pt idx="2658">
                  <c:v>195</c:v>
                </c:pt>
                <c:pt idx="2659">
                  <c:v>135</c:v>
                </c:pt>
                <c:pt idx="2660">
                  <c:v>145</c:v>
                </c:pt>
                <c:pt idx="2661">
                  <c:v>120</c:v>
                </c:pt>
                <c:pt idx="2662">
                  <c:v>120</c:v>
                </c:pt>
                <c:pt idx="2663">
                  <c:v>100</c:v>
                </c:pt>
                <c:pt idx="2664">
                  <c:v>75</c:v>
                </c:pt>
                <c:pt idx="2665">
                  <c:v>120</c:v>
                </c:pt>
                <c:pt idx="2666">
                  <c:v>60</c:v>
                </c:pt>
                <c:pt idx="2667">
                  <c:v>75</c:v>
                </c:pt>
                <c:pt idx="2668">
                  <c:v>60</c:v>
                </c:pt>
                <c:pt idx="2669">
                  <c:v>135</c:v>
                </c:pt>
                <c:pt idx="2670">
                  <c:v>110</c:v>
                </c:pt>
                <c:pt idx="2671">
                  <c:v>125</c:v>
                </c:pt>
                <c:pt idx="2672">
                  <c:v>60</c:v>
                </c:pt>
                <c:pt idx="2673">
                  <c:v>120</c:v>
                </c:pt>
                <c:pt idx="2674">
                  <c:v>145</c:v>
                </c:pt>
                <c:pt idx="2675">
                  <c:v>160</c:v>
                </c:pt>
                <c:pt idx="2676">
                  <c:v>165</c:v>
                </c:pt>
                <c:pt idx="2677">
                  <c:v>165</c:v>
                </c:pt>
                <c:pt idx="2678">
                  <c:v>210</c:v>
                </c:pt>
                <c:pt idx="2679">
                  <c:v>195</c:v>
                </c:pt>
                <c:pt idx="2680">
                  <c:v>205</c:v>
                </c:pt>
                <c:pt idx="2681">
                  <c:v>180</c:v>
                </c:pt>
                <c:pt idx="2682">
                  <c:v>190</c:v>
                </c:pt>
                <c:pt idx="2683">
                  <c:v>170</c:v>
                </c:pt>
                <c:pt idx="2684">
                  <c:v>170</c:v>
                </c:pt>
                <c:pt idx="2685">
                  <c:v>165</c:v>
                </c:pt>
                <c:pt idx="2686">
                  <c:v>190</c:v>
                </c:pt>
                <c:pt idx="2687">
                  <c:v>190</c:v>
                </c:pt>
                <c:pt idx="2688">
                  <c:v>135</c:v>
                </c:pt>
                <c:pt idx="2689">
                  <c:v>150</c:v>
                </c:pt>
                <c:pt idx="2690">
                  <c:v>180</c:v>
                </c:pt>
                <c:pt idx="2691">
                  <c:v>125</c:v>
                </c:pt>
                <c:pt idx="2692">
                  <c:v>100</c:v>
                </c:pt>
                <c:pt idx="2693">
                  <c:v>90</c:v>
                </c:pt>
                <c:pt idx="2694">
                  <c:v>110</c:v>
                </c:pt>
                <c:pt idx="2695">
                  <c:v>65</c:v>
                </c:pt>
                <c:pt idx="2696">
                  <c:v>90</c:v>
                </c:pt>
                <c:pt idx="2697">
                  <c:v>85</c:v>
                </c:pt>
                <c:pt idx="2698">
                  <c:v>100</c:v>
                </c:pt>
                <c:pt idx="2699">
                  <c:v>50</c:v>
                </c:pt>
                <c:pt idx="2700">
                  <c:v>135</c:v>
                </c:pt>
                <c:pt idx="2701">
                  <c:v>175</c:v>
                </c:pt>
                <c:pt idx="2702">
                  <c:v>125</c:v>
                </c:pt>
                <c:pt idx="2703">
                  <c:v>140</c:v>
                </c:pt>
                <c:pt idx="2704">
                  <c:v>165</c:v>
                </c:pt>
                <c:pt idx="2705">
                  <c:v>185</c:v>
                </c:pt>
                <c:pt idx="2706">
                  <c:v>175</c:v>
                </c:pt>
                <c:pt idx="2707">
                  <c:v>180</c:v>
                </c:pt>
                <c:pt idx="2708">
                  <c:v>205</c:v>
                </c:pt>
                <c:pt idx="2709">
                  <c:v>225</c:v>
                </c:pt>
                <c:pt idx="2710">
                  <c:v>190</c:v>
                </c:pt>
                <c:pt idx="2711">
                  <c:v>225</c:v>
                </c:pt>
                <c:pt idx="2712">
                  <c:v>205</c:v>
                </c:pt>
                <c:pt idx="2713">
                  <c:v>220</c:v>
                </c:pt>
                <c:pt idx="2714">
                  <c:v>235</c:v>
                </c:pt>
                <c:pt idx="2715">
                  <c:v>195</c:v>
                </c:pt>
                <c:pt idx="2716">
                  <c:v>135</c:v>
                </c:pt>
                <c:pt idx="2717">
                  <c:v>150</c:v>
                </c:pt>
                <c:pt idx="2718">
                  <c:v>140</c:v>
                </c:pt>
                <c:pt idx="2719">
                  <c:v>125</c:v>
                </c:pt>
                <c:pt idx="2720">
                  <c:v>145</c:v>
                </c:pt>
                <c:pt idx="2721">
                  <c:v>90</c:v>
                </c:pt>
                <c:pt idx="2722">
                  <c:v>65</c:v>
                </c:pt>
                <c:pt idx="2723">
                  <c:v>85</c:v>
                </c:pt>
                <c:pt idx="2724">
                  <c:v>75</c:v>
                </c:pt>
                <c:pt idx="2725">
                  <c:v>70</c:v>
                </c:pt>
                <c:pt idx="2726">
                  <c:v>95</c:v>
                </c:pt>
                <c:pt idx="2727">
                  <c:v>130</c:v>
                </c:pt>
                <c:pt idx="2728">
                  <c:v>75</c:v>
                </c:pt>
                <c:pt idx="2729">
                  <c:v>110</c:v>
                </c:pt>
                <c:pt idx="2730">
                  <c:v>100</c:v>
                </c:pt>
                <c:pt idx="2731">
                  <c:v>105</c:v>
                </c:pt>
                <c:pt idx="2732">
                  <c:v>130</c:v>
                </c:pt>
                <c:pt idx="2733">
                  <c:v>150</c:v>
                </c:pt>
                <c:pt idx="2734">
                  <c:v>175</c:v>
                </c:pt>
                <c:pt idx="2735">
                  <c:v>145</c:v>
                </c:pt>
                <c:pt idx="2736">
                  <c:v>200</c:v>
                </c:pt>
                <c:pt idx="2737">
                  <c:v>210</c:v>
                </c:pt>
                <c:pt idx="2738">
                  <c:v>235</c:v>
                </c:pt>
                <c:pt idx="2739">
                  <c:v>220</c:v>
                </c:pt>
                <c:pt idx="2740">
                  <c:v>215</c:v>
                </c:pt>
                <c:pt idx="2741">
                  <c:v>160</c:v>
                </c:pt>
                <c:pt idx="2742">
                  <c:v>150</c:v>
                </c:pt>
                <c:pt idx="2743">
                  <c:v>200</c:v>
                </c:pt>
                <c:pt idx="2744">
                  <c:v>130</c:v>
                </c:pt>
                <c:pt idx="2745">
                  <c:v>135</c:v>
                </c:pt>
                <c:pt idx="2746">
                  <c:v>140</c:v>
                </c:pt>
                <c:pt idx="2747">
                  <c:v>135</c:v>
                </c:pt>
                <c:pt idx="2748">
                  <c:v>95</c:v>
                </c:pt>
                <c:pt idx="2749">
                  <c:v>120</c:v>
                </c:pt>
                <c:pt idx="2750">
                  <c:v>115</c:v>
                </c:pt>
                <c:pt idx="2751">
                  <c:v>95</c:v>
                </c:pt>
                <c:pt idx="2752">
                  <c:v>60</c:v>
                </c:pt>
                <c:pt idx="2753">
                  <c:v>70</c:v>
                </c:pt>
                <c:pt idx="2754">
                  <c:v>95</c:v>
                </c:pt>
                <c:pt idx="2755">
                  <c:v>90</c:v>
                </c:pt>
                <c:pt idx="2756">
                  <c:v>90</c:v>
                </c:pt>
                <c:pt idx="2757">
                  <c:v>115</c:v>
                </c:pt>
                <c:pt idx="2758">
                  <c:v>90</c:v>
                </c:pt>
                <c:pt idx="2759">
                  <c:v>95</c:v>
                </c:pt>
                <c:pt idx="2760">
                  <c:v>125</c:v>
                </c:pt>
                <c:pt idx="2761">
                  <c:v>135</c:v>
                </c:pt>
                <c:pt idx="2762">
                  <c:v>150</c:v>
                </c:pt>
                <c:pt idx="2763">
                  <c:v>175</c:v>
                </c:pt>
                <c:pt idx="2764">
                  <c:v>165</c:v>
                </c:pt>
                <c:pt idx="2765">
                  <c:v>190</c:v>
                </c:pt>
                <c:pt idx="2766">
                  <c:v>175</c:v>
                </c:pt>
                <c:pt idx="2767">
                  <c:v>185</c:v>
                </c:pt>
                <c:pt idx="2768">
                  <c:v>180</c:v>
                </c:pt>
                <c:pt idx="2769">
                  <c:v>195</c:v>
                </c:pt>
                <c:pt idx="2770">
                  <c:v>195</c:v>
                </c:pt>
                <c:pt idx="2771">
                  <c:v>275</c:v>
                </c:pt>
                <c:pt idx="2772">
                  <c:v>210</c:v>
                </c:pt>
                <c:pt idx="2773">
                  <c:v>175</c:v>
                </c:pt>
                <c:pt idx="2774">
                  <c:v>180</c:v>
                </c:pt>
                <c:pt idx="2775">
                  <c:v>145</c:v>
                </c:pt>
                <c:pt idx="2776">
                  <c:v>210</c:v>
                </c:pt>
                <c:pt idx="2777">
                  <c:v>95</c:v>
                </c:pt>
                <c:pt idx="2778">
                  <c:v>195</c:v>
                </c:pt>
                <c:pt idx="2779">
                  <c:v>140</c:v>
                </c:pt>
                <c:pt idx="2780">
                  <c:v>65</c:v>
                </c:pt>
                <c:pt idx="2781">
                  <c:v>120</c:v>
                </c:pt>
                <c:pt idx="2782">
                  <c:v>80</c:v>
                </c:pt>
                <c:pt idx="2783">
                  <c:v>75</c:v>
                </c:pt>
                <c:pt idx="2784">
                  <c:v>50</c:v>
                </c:pt>
                <c:pt idx="2785">
                  <c:v>75</c:v>
                </c:pt>
                <c:pt idx="2786">
                  <c:v>130</c:v>
                </c:pt>
                <c:pt idx="2787">
                  <c:v>90</c:v>
                </c:pt>
                <c:pt idx="2788">
                  <c:v>90</c:v>
                </c:pt>
                <c:pt idx="2789">
                  <c:v>165</c:v>
                </c:pt>
                <c:pt idx="2790">
                  <c:v>145</c:v>
                </c:pt>
                <c:pt idx="2791">
                  <c:v>205</c:v>
                </c:pt>
                <c:pt idx="2792">
                  <c:v>155</c:v>
                </c:pt>
                <c:pt idx="2793">
                  <c:v>165</c:v>
                </c:pt>
                <c:pt idx="2794">
                  <c:v>165</c:v>
                </c:pt>
                <c:pt idx="2795">
                  <c:v>215</c:v>
                </c:pt>
                <c:pt idx="2796">
                  <c:v>225</c:v>
                </c:pt>
                <c:pt idx="2797">
                  <c:v>210</c:v>
                </c:pt>
                <c:pt idx="2798">
                  <c:v>200</c:v>
                </c:pt>
                <c:pt idx="2799">
                  <c:v>230</c:v>
                </c:pt>
                <c:pt idx="2800">
                  <c:v>170</c:v>
                </c:pt>
                <c:pt idx="2801">
                  <c:v>145</c:v>
                </c:pt>
                <c:pt idx="2802">
                  <c:v>195</c:v>
                </c:pt>
                <c:pt idx="2803">
                  <c:v>155</c:v>
                </c:pt>
                <c:pt idx="2804">
                  <c:v>165</c:v>
                </c:pt>
                <c:pt idx="2805">
                  <c:v>125</c:v>
                </c:pt>
                <c:pt idx="2806">
                  <c:v>100</c:v>
                </c:pt>
                <c:pt idx="2807">
                  <c:v>120</c:v>
                </c:pt>
                <c:pt idx="2808">
                  <c:v>125</c:v>
                </c:pt>
                <c:pt idx="2809">
                  <c:v>140</c:v>
                </c:pt>
                <c:pt idx="2810">
                  <c:v>90</c:v>
                </c:pt>
                <c:pt idx="2811">
                  <c:v>90</c:v>
                </c:pt>
                <c:pt idx="2812">
                  <c:v>90</c:v>
                </c:pt>
                <c:pt idx="2813">
                  <c:v>25</c:v>
                </c:pt>
                <c:pt idx="2814">
                  <c:v>110</c:v>
                </c:pt>
                <c:pt idx="2815">
                  <c:v>120</c:v>
                </c:pt>
                <c:pt idx="2816">
                  <c:v>130</c:v>
                </c:pt>
                <c:pt idx="2817">
                  <c:v>130</c:v>
                </c:pt>
                <c:pt idx="2818">
                  <c:v>100</c:v>
                </c:pt>
                <c:pt idx="2819">
                  <c:v>135</c:v>
                </c:pt>
                <c:pt idx="2820">
                  <c:v>140</c:v>
                </c:pt>
                <c:pt idx="2821">
                  <c:v>200</c:v>
                </c:pt>
                <c:pt idx="2822">
                  <c:v>175</c:v>
                </c:pt>
                <c:pt idx="2823">
                  <c:v>195</c:v>
                </c:pt>
                <c:pt idx="2824">
                  <c:v>200</c:v>
                </c:pt>
                <c:pt idx="2825">
                  <c:v>260</c:v>
                </c:pt>
                <c:pt idx="2826">
                  <c:v>225</c:v>
                </c:pt>
                <c:pt idx="2827">
                  <c:v>200</c:v>
                </c:pt>
                <c:pt idx="2828">
                  <c:v>215</c:v>
                </c:pt>
                <c:pt idx="2829">
                  <c:v>215</c:v>
                </c:pt>
                <c:pt idx="2830">
                  <c:v>170</c:v>
                </c:pt>
                <c:pt idx="2831">
                  <c:v>195</c:v>
                </c:pt>
                <c:pt idx="2832">
                  <c:v>140</c:v>
                </c:pt>
                <c:pt idx="2833">
                  <c:v>160</c:v>
                </c:pt>
                <c:pt idx="2834">
                  <c:v>150</c:v>
                </c:pt>
                <c:pt idx="2835">
                  <c:v>145</c:v>
                </c:pt>
                <c:pt idx="2836">
                  <c:v>115</c:v>
                </c:pt>
                <c:pt idx="2837">
                  <c:v>110</c:v>
                </c:pt>
                <c:pt idx="2838">
                  <c:v>115</c:v>
                </c:pt>
                <c:pt idx="2839">
                  <c:v>120</c:v>
                </c:pt>
                <c:pt idx="2840">
                  <c:v>85</c:v>
                </c:pt>
                <c:pt idx="2841">
                  <c:v>80</c:v>
                </c:pt>
                <c:pt idx="2842">
                  <c:v>95</c:v>
                </c:pt>
                <c:pt idx="2843">
                  <c:v>50</c:v>
                </c:pt>
                <c:pt idx="2844">
                  <c:v>75</c:v>
                </c:pt>
                <c:pt idx="2845">
                  <c:v>90</c:v>
                </c:pt>
                <c:pt idx="2846">
                  <c:v>120</c:v>
                </c:pt>
                <c:pt idx="2847">
                  <c:v>185</c:v>
                </c:pt>
                <c:pt idx="2848">
                  <c:v>130</c:v>
                </c:pt>
                <c:pt idx="2849">
                  <c:v>150</c:v>
                </c:pt>
                <c:pt idx="2850">
                  <c:v>180</c:v>
                </c:pt>
                <c:pt idx="2851">
                  <c:v>200</c:v>
                </c:pt>
                <c:pt idx="2852">
                  <c:v>240</c:v>
                </c:pt>
                <c:pt idx="2853">
                  <c:v>225</c:v>
                </c:pt>
                <c:pt idx="2854">
                  <c:v>270</c:v>
                </c:pt>
                <c:pt idx="2855">
                  <c:v>205</c:v>
                </c:pt>
                <c:pt idx="2856">
                  <c:v>165</c:v>
                </c:pt>
                <c:pt idx="2857">
                  <c:v>215</c:v>
                </c:pt>
                <c:pt idx="2858">
                  <c:v>225</c:v>
                </c:pt>
                <c:pt idx="2859">
                  <c:v>175</c:v>
                </c:pt>
                <c:pt idx="2860">
                  <c:v>165</c:v>
                </c:pt>
                <c:pt idx="2861">
                  <c:v>155</c:v>
                </c:pt>
                <c:pt idx="2862">
                  <c:v>125</c:v>
                </c:pt>
                <c:pt idx="2863">
                  <c:v>155</c:v>
                </c:pt>
                <c:pt idx="2864">
                  <c:v>100</c:v>
                </c:pt>
                <c:pt idx="2865">
                  <c:v>110</c:v>
                </c:pt>
                <c:pt idx="2866">
                  <c:v>80</c:v>
                </c:pt>
                <c:pt idx="2867">
                  <c:v>105</c:v>
                </c:pt>
                <c:pt idx="2868">
                  <c:v>80</c:v>
                </c:pt>
                <c:pt idx="2869">
                  <c:v>85</c:v>
                </c:pt>
                <c:pt idx="2870">
                  <c:v>115</c:v>
                </c:pt>
                <c:pt idx="2871">
                  <c:v>70</c:v>
                </c:pt>
                <c:pt idx="2872">
                  <c:v>105</c:v>
                </c:pt>
                <c:pt idx="2873">
                  <c:v>105</c:v>
                </c:pt>
                <c:pt idx="2874">
                  <c:v>95</c:v>
                </c:pt>
                <c:pt idx="2875">
                  <c:v>180</c:v>
                </c:pt>
                <c:pt idx="2876">
                  <c:v>170</c:v>
                </c:pt>
                <c:pt idx="2877">
                  <c:v>145</c:v>
                </c:pt>
                <c:pt idx="2878">
                  <c:v>170</c:v>
                </c:pt>
                <c:pt idx="2879">
                  <c:v>170</c:v>
                </c:pt>
                <c:pt idx="2880">
                  <c:v>175</c:v>
                </c:pt>
                <c:pt idx="2881">
                  <c:v>185</c:v>
                </c:pt>
                <c:pt idx="2882">
                  <c:v>270</c:v>
                </c:pt>
                <c:pt idx="2883">
                  <c:v>200</c:v>
                </c:pt>
                <c:pt idx="2884">
                  <c:v>170</c:v>
                </c:pt>
                <c:pt idx="2885">
                  <c:v>265</c:v>
                </c:pt>
                <c:pt idx="2886">
                  <c:v>225</c:v>
                </c:pt>
                <c:pt idx="2887">
                  <c:v>220</c:v>
                </c:pt>
                <c:pt idx="2888">
                  <c:v>160</c:v>
                </c:pt>
                <c:pt idx="2889">
                  <c:v>160</c:v>
                </c:pt>
                <c:pt idx="2890">
                  <c:v>180</c:v>
                </c:pt>
                <c:pt idx="2891">
                  <c:v>125</c:v>
                </c:pt>
                <c:pt idx="2892">
                  <c:v>130</c:v>
                </c:pt>
                <c:pt idx="2893">
                  <c:v>95</c:v>
                </c:pt>
                <c:pt idx="2894">
                  <c:v>105</c:v>
                </c:pt>
                <c:pt idx="2895">
                  <c:v>100</c:v>
                </c:pt>
                <c:pt idx="2896">
                  <c:v>70</c:v>
                </c:pt>
                <c:pt idx="2897">
                  <c:v>110</c:v>
                </c:pt>
                <c:pt idx="2898">
                  <c:v>95</c:v>
                </c:pt>
                <c:pt idx="2899">
                  <c:v>55</c:v>
                </c:pt>
                <c:pt idx="2900">
                  <c:v>75</c:v>
                </c:pt>
                <c:pt idx="2901">
                  <c:v>95</c:v>
                </c:pt>
                <c:pt idx="2902">
                  <c:v>115</c:v>
                </c:pt>
                <c:pt idx="2903">
                  <c:v>125</c:v>
                </c:pt>
                <c:pt idx="2904">
                  <c:v>95</c:v>
                </c:pt>
                <c:pt idx="2905">
                  <c:v>130</c:v>
                </c:pt>
                <c:pt idx="2906">
                  <c:v>170</c:v>
                </c:pt>
                <c:pt idx="2907">
                  <c:v>160</c:v>
                </c:pt>
                <c:pt idx="2908">
                  <c:v>195</c:v>
                </c:pt>
                <c:pt idx="2909">
                  <c:v>255</c:v>
                </c:pt>
                <c:pt idx="2910">
                  <c:v>210</c:v>
                </c:pt>
                <c:pt idx="2911">
                  <c:v>180</c:v>
                </c:pt>
                <c:pt idx="2912">
                  <c:v>220</c:v>
                </c:pt>
                <c:pt idx="2913">
                  <c:v>200</c:v>
                </c:pt>
                <c:pt idx="2914">
                  <c:v>195</c:v>
                </c:pt>
                <c:pt idx="2915">
                  <c:v>225</c:v>
                </c:pt>
                <c:pt idx="2916">
                  <c:v>225</c:v>
                </c:pt>
                <c:pt idx="2917">
                  <c:v>140</c:v>
                </c:pt>
                <c:pt idx="2918">
                  <c:v>155</c:v>
                </c:pt>
                <c:pt idx="2919">
                  <c:v>160</c:v>
                </c:pt>
                <c:pt idx="2920">
                  <c:v>125</c:v>
                </c:pt>
                <c:pt idx="2921">
                  <c:v>125</c:v>
                </c:pt>
                <c:pt idx="2922">
                  <c:v>100</c:v>
                </c:pt>
                <c:pt idx="2923">
                  <c:v>135</c:v>
                </c:pt>
                <c:pt idx="2924">
                  <c:v>60</c:v>
                </c:pt>
                <c:pt idx="2925">
                  <c:v>95</c:v>
                </c:pt>
                <c:pt idx="2926">
                  <c:v>100</c:v>
                </c:pt>
                <c:pt idx="2927">
                  <c:v>60</c:v>
                </c:pt>
                <c:pt idx="2928">
                  <c:v>95</c:v>
                </c:pt>
                <c:pt idx="2929">
                  <c:v>90</c:v>
                </c:pt>
                <c:pt idx="2930">
                  <c:v>90</c:v>
                </c:pt>
                <c:pt idx="2931">
                  <c:v>90</c:v>
                </c:pt>
                <c:pt idx="2932">
                  <c:v>110</c:v>
                </c:pt>
                <c:pt idx="2933">
                  <c:v>115</c:v>
                </c:pt>
                <c:pt idx="2934">
                  <c:v>225</c:v>
                </c:pt>
                <c:pt idx="2935">
                  <c:v>170</c:v>
                </c:pt>
                <c:pt idx="2936">
                  <c:v>180</c:v>
                </c:pt>
                <c:pt idx="2937">
                  <c:v>190</c:v>
                </c:pt>
                <c:pt idx="2938">
                  <c:v>190</c:v>
                </c:pt>
                <c:pt idx="2939">
                  <c:v>200</c:v>
                </c:pt>
                <c:pt idx="2940">
                  <c:v>210</c:v>
                </c:pt>
                <c:pt idx="2941">
                  <c:v>155</c:v>
                </c:pt>
                <c:pt idx="2942">
                  <c:v>205</c:v>
                </c:pt>
                <c:pt idx="2943">
                  <c:v>195</c:v>
                </c:pt>
                <c:pt idx="2944">
                  <c:v>140</c:v>
                </c:pt>
                <c:pt idx="2945">
                  <c:v>225</c:v>
                </c:pt>
                <c:pt idx="2946">
                  <c:v>165</c:v>
                </c:pt>
                <c:pt idx="2947">
                  <c:v>135</c:v>
                </c:pt>
                <c:pt idx="2948">
                  <c:v>120</c:v>
                </c:pt>
                <c:pt idx="2949">
                  <c:v>135</c:v>
                </c:pt>
                <c:pt idx="2950">
                  <c:v>110</c:v>
                </c:pt>
                <c:pt idx="2951">
                  <c:v>125</c:v>
                </c:pt>
                <c:pt idx="2952">
                  <c:v>85</c:v>
                </c:pt>
                <c:pt idx="2953">
                  <c:v>65</c:v>
                </c:pt>
                <c:pt idx="2954">
                  <c:v>95</c:v>
                </c:pt>
                <c:pt idx="2955">
                  <c:v>95</c:v>
                </c:pt>
                <c:pt idx="2956">
                  <c:v>160</c:v>
                </c:pt>
                <c:pt idx="2957">
                  <c:v>100</c:v>
                </c:pt>
                <c:pt idx="2958">
                  <c:v>135</c:v>
                </c:pt>
                <c:pt idx="2959">
                  <c:v>140</c:v>
                </c:pt>
                <c:pt idx="2960">
                  <c:v>110</c:v>
                </c:pt>
                <c:pt idx="2961">
                  <c:v>130</c:v>
                </c:pt>
                <c:pt idx="2962">
                  <c:v>140</c:v>
                </c:pt>
                <c:pt idx="2963">
                  <c:v>150</c:v>
                </c:pt>
                <c:pt idx="2964">
                  <c:v>170</c:v>
                </c:pt>
                <c:pt idx="2965">
                  <c:v>175</c:v>
                </c:pt>
                <c:pt idx="2966">
                  <c:v>190</c:v>
                </c:pt>
                <c:pt idx="2967">
                  <c:v>190</c:v>
                </c:pt>
                <c:pt idx="2968">
                  <c:v>160</c:v>
                </c:pt>
                <c:pt idx="2969">
                  <c:v>235</c:v>
                </c:pt>
                <c:pt idx="2970">
                  <c:v>230</c:v>
                </c:pt>
                <c:pt idx="2971">
                  <c:v>215</c:v>
                </c:pt>
                <c:pt idx="2972">
                  <c:v>230</c:v>
                </c:pt>
                <c:pt idx="2973">
                  <c:v>200</c:v>
                </c:pt>
                <c:pt idx="2974">
                  <c:v>200</c:v>
                </c:pt>
                <c:pt idx="2975">
                  <c:v>200</c:v>
                </c:pt>
                <c:pt idx="2976">
                  <c:v>150</c:v>
                </c:pt>
                <c:pt idx="2977">
                  <c:v>130</c:v>
                </c:pt>
                <c:pt idx="2978">
                  <c:v>160</c:v>
                </c:pt>
                <c:pt idx="2979">
                  <c:v>135</c:v>
                </c:pt>
                <c:pt idx="2980">
                  <c:v>95</c:v>
                </c:pt>
                <c:pt idx="2981">
                  <c:v>125</c:v>
                </c:pt>
                <c:pt idx="2982">
                  <c:v>115</c:v>
                </c:pt>
                <c:pt idx="2983">
                  <c:v>75</c:v>
                </c:pt>
                <c:pt idx="2984">
                  <c:v>120</c:v>
                </c:pt>
                <c:pt idx="2985">
                  <c:v>55</c:v>
                </c:pt>
                <c:pt idx="2986">
                  <c:v>125</c:v>
                </c:pt>
                <c:pt idx="2987">
                  <c:v>125</c:v>
                </c:pt>
                <c:pt idx="2988">
                  <c:v>60</c:v>
                </c:pt>
                <c:pt idx="2989">
                  <c:v>70</c:v>
                </c:pt>
                <c:pt idx="2990">
                  <c:v>110</c:v>
                </c:pt>
                <c:pt idx="2991">
                  <c:v>145</c:v>
                </c:pt>
                <c:pt idx="2992">
                  <c:v>150</c:v>
                </c:pt>
                <c:pt idx="2993">
                  <c:v>185</c:v>
                </c:pt>
                <c:pt idx="2994">
                  <c:v>205</c:v>
                </c:pt>
                <c:pt idx="2995">
                  <c:v>220</c:v>
                </c:pt>
                <c:pt idx="2996">
                  <c:v>200</c:v>
                </c:pt>
                <c:pt idx="2997">
                  <c:v>240</c:v>
                </c:pt>
                <c:pt idx="2998">
                  <c:v>230</c:v>
                </c:pt>
                <c:pt idx="2999">
                  <c:v>200</c:v>
                </c:pt>
              </c:numCache>
            </c:numRef>
          </c:yVal>
          <c:smooth val="0"/>
          <c:extLst>
            <c:ext xmlns:c16="http://schemas.microsoft.com/office/drawing/2014/chart" uri="{C3380CC4-5D6E-409C-BE32-E72D297353CC}">
              <c16:uniqueId val="{00000000-8F99-4435-B6E6-4B3A4E184D57}"/>
            </c:ext>
          </c:extLst>
        </c:ser>
        <c:dLbls>
          <c:showLegendKey val="0"/>
          <c:showVal val="0"/>
          <c:showCatName val="0"/>
          <c:showSerName val="0"/>
          <c:showPercent val="0"/>
          <c:showBubbleSize val="0"/>
        </c:dLbls>
        <c:axId val="562647071"/>
        <c:axId val="562646655"/>
      </c:scatterChart>
      <c:valAx>
        <c:axId val="562647071"/>
        <c:scaling>
          <c:orientation val="minMax"/>
          <c:max val="3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a:t>
                </a:r>
                <a:r>
                  <a:rPr lang="en-GB" baseline="0"/>
                  <a:t> of samples</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2646655"/>
        <c:crosses val="autoZero"/>
        <c:crossBetween val="midCat"/>
      </c:valAx>
      <c:valAx>
        <c:axId val="562646655"/>
        <c:scaling>
          <c:orientation val="minMax"/>
          <c:max val="5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Voltage (m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2647071"/>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verage Voltage (mV) based on Mod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3581164557656647"/>
          <c:y val="0.12017816380957046"/>
          <c:w val="0.83757008968278346"/>
          <c:h val="0.68024300817009342"/>
        </c:manualLayout>
      </c:layout>
      <c:barChart>
        <c:barDir val="col"/>
        <c:grouping val="clustered"/>
        <c:varyColors val="0"/>
        <c:ser>
          <c:idx val="1"/>
          <c:order val="0"/>
          <c:tx>
            <c:strRef>
              <c:f>Sheet2!$N$5</c:f>
              <c:strCache>
                <c:ptCount val="1"/>
                <c:pt idx="0">
                  <c:v>Average Voltage (mV)</c:v>
                </c:pt>
              </c:strCache>
            </c:strRef>
          </c:tx>
          <c:spPr>
            <a:solidFill>
              <a:schemeClr val="accent1">
                <a:shade val="76000"/>
              </a:schemeClr>
            </a:solidFill>
            <a:ln>
              <a:noFill/>
            </a:ln>
            <a:effectLst/>
          </c:spPr>
          <c:invertIfNegative val="0"/>
          <c:cat>
            <c:numRef>
              <c:f>Sheet2!$O$4:$W$4</c:f>
              <c:numCache>
                <c:formatCode>0%</c:formatCode>
                <c:ptCount val="9"/>
                <c:pt idx="0">
                  <c:v>0</c:v>
                </c:pt>
                <c:pt idx="1">
                  <c:v>0.5</c:v>
                </c:pt>
                <c:pt idx="2">
                  <c:v>1</c:v>
                </c:pt>
                <c:pt idx="3">
                  <c:v>0</c:v>
                </c:pt>
                <c:pt idx="4">
                  <c:v>0.5</c:v>
                </c:pt>
                <c:pt idx="5">
                  <c:v>1</c:v>
                </c:pt>
                <c:pt idx="6">
                  <c:v>0</c:v>
                </c:pt>
                <c:pt idx="7">
                  <c:v>0.5</c:v>
                </c:pt>
                <c:pt idx="8">
                  <c:v>1</c:v>
                </c:pt>
              </c:numCache>
            </c:numRef>
          </c:cat>
          <c:val>
            <c:numRef>
              <c:f>Sheet2!$O$5:$W$5</c:f>
              <c:numCache>
                <c:formatCode>0.00</c:formatCode>
                <c:ptCount val="9"/>
                <c:pt idx="0">
                  <c:v>150.03166666666667</c:v>
                </c:pt>
                <c:pt idx="1">
                  <c:v>222.37333333333333</c:v>
                </c:pt>
                <c:pt idx="2">
                  <c:v>288.35833333333335</c:v>
                </c:pt>
                <c:pt idx="3">
                  <c:v>26.256666666666668</c:v>
                </c:pt>
                <c:pt idx="4">
                  <c:v>86.744</c:v>
                </c:pt>
                <c:pt idx="5">
                  <c:v>215.12799999999999</c:v>
                </c:pt>
                <c:pt idx="6">
                  <c:v>92.132666666666665</c:v>
                </c:pt>
                <c:pt idx="7">
                  <c:v>137.99933333333334</c:v>
                </c:pt>
                <c:pt idx="8">
                  <c:v>166.054</c:v>
                </c:pt>
              </c:numCache>
            </c:numRef>
          </c:val>
          <c:extLst>
            <c:ext xmlns:c16="http://schemas.microsoft.com/office/drawing/2014/chart" uri="{C3380CC4-5D6E-409C-BE32-E72D297353CC}">
              <c16:uniqueId val="{00000000-7C71-4357-A324-84D4AEFB7488}"/>
            </c:ext>
          </c:extLst>
        </c:ser>
        <c:dLbls>
          <c:showLegendKey val="0"/>
          <c:showVal val="0"/>
          <c:showCatName val="0"/>
          <c:showSerName val="0"/>
          <c:showPercent val="0"/>
          <c:showBubbleSize val="0"/>
        </c:dLbls>
        <c:gapWidth val="219"/>
        <c:overlap val="-27"/>
        <c:axId val="1060743983"/>
        <c:axId val="1060744815"/>
      </c:barChart>
      <c:catAx>
        <c:axId val="106074398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ode</a:t>
                </a:r>
                <a:r>
                  <a:rPr lang="en-GB" baseline="0"/>
                  <a:t> 1	                Mode 2 </a:t>
                </a:r>
                <a:r>
                  <a:rPr lang="en-GB" sz="1000" b="0" i="0" u="none" strike="noStrike" baseline="0">
                    <a:effectLst/>
                  </a:rPr>
                  <a:t>	                                  </a:t>
                </a:r>
                <a:r>
                  <a:rPr lang="en-GB" baseline="0"/>
                  <a:t>Mode 3</a:t>
                </a:r>
                <a:endParaRPr lang="en-GB"/>
              </a:p>
            </c:rich>
          </c:tx>
          <c:layout>
            <c:manualLayout>
              <c:xMode val="edge"/>
              <c:yMode val="edge"/>
              <c:x val="0.18012086254610085"/>
              <c:y val="0.8638163824878385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crossAx val="1060744815"/>
        <c:crosses val="autoZero"/>
        <c:auto val="0"/>
        <c:lblAlgn val="ctr"/>
        <c:lblOffset val="50"/>
        <c:tickLblSkip val="1"/>
        <c:noMultiLvlLbl val="0"/>
      </c:catAx>
      <c:valAx>
        <c:axId val="1060744815"/>
        <c:scaling>
          <c:orientation val="minMax"/>
          <c:max val="3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Voltage (M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60743983"/>
        <c:crosses val="autoZero"/>
        <c:crossBetween val="between"/>
      </c:valAx>
      <c:spPr>
        <a:noFill/>
        <a:ln>
          <a:noFill/>
        </a:ln>
        <a:effectLst/>
      </c:spPr>
    </c:plotArea>
    <c:legend>
      <c:legendPos val="b"/>
      <c:legendEntry>
        <c:idx val="0"/>
        <c:txPr>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legendEntry>
      <c:layout>
        <c:manualLayout>
          <c:xMode val="edge"/>
          <c:yMode val="edge"/>
          <c:x val="0.36992833456167318"/>
          <c:y val="0.89995915335961707"/>
          <c:w val="0.29644096461390368"/>
          <c:h val="8.059978482163336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Mode</a:t>
            </a:r>
            <a:r>
              <a:rPr lang="en-GB" baseline="0"/>
              <a:t> 1 EMG Signal</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solidFill>
                <a:schemeClr val="accent1"/>
              </a:solidFill>
              <a:round/>
            </a:ln>
            <a:effectLst/>
          </c:spPr>
          <c:marker>
            <c:symbol val="none"/>
          </c:marker>
          <c:yVal>
            <c:numRef>
              <c:f>Sheet3!$B$1:$B$300</c:f>
              <c:numCache>
                <c:formatCode>General</c:formatCode>
                <c:ptCount val="300"/>
                <c:pt idx="0">
                  <c:v>265</c:v>
                </c:pt>
                <c:pt idx="1">
                  <c:v>270</c:v>
                </c:pt>
                <c:pt idx="2">
                  <c:v>285</c:v>
                </c:pt>
                <c:pt idx="3">
                  <c:v>280</c:v>
                </c:pt>
                <c:pt idx="4">
                  <c:v>310</c:v>
                </c:pt>
                <c:pt idx="5">
                  <c:v>390</c:v>
                </c:pt>
                <c:pt idx="6">
                  <c:v>335</c:v>
                </c:pt>
                <c:pt idx="7">
                  <c:v>345</c:v>
                </c:pt>
                <c:pt idx="8">
                  <c:v>405</c:v>
                </c:pt>
                <c:pt idx="9">
                  <c:v>375</c:v>
                </c:pt>
                <c:pt idx="10">
                  <c:v>355</c:v>
                </c:pt>
                <c:pt idx="11">
                  <c:v>380</c:v>
                </c:pt>
                <c:pt idx="12">
                  <c:v>420</c:v>
                </c:pt>
                <c:pt idx="13">
                  <c:v>320</c:v>
                </c:pt>
                <c:pt idx="14">
                  <c:v>320</c:v>
                </c:pt>
                <c:pt idx="15">
                  <c:v>305</c:v>
                </c:pt>
                <c:pt idx="16">
                  <c:v>300</c:v>
                </c:pt>
                <c:pt idx="17">
                  <c:v>280</c:v>
                </c:pt>
                <c:pt idx="18">
                  <c:v>285</c:v>
                </c:pt>
                <c:pt idx="19">
                  <c:v>240</c:v>
                </c:pt>
                <c:pt idx="20">
                  <c:v>260</c:v>
                </c:pt>
                <c:pt idx="21">
                  <c:v>260</c:v>
                </c:pt>
                <c:pt idx="22">
                  <c:v>225</c:v>
                </c:pt>
                <c:pt idx="23">
                  <c:v>205</c:v>
                </c:pt>
                <c:pt idx="24">
                  <c:v>195</c:v>
                </c:pt>
                <c:pt idx="25">
                  <c:v>240</c:v>
                </c:pt>
                <c:pt idx="26">
                  <c:v>210</c:v>
                </c:pt>
                <c:pt idx="27">
                  <c:v>305</c:v>
                </c:pt>
                <c:pt idx="28">
                  <c:v>210</c:v>
                </c:pt>
                <c:pt idx="29">
                  <c:v>250</c:v>
                </c:pt>
                <c:pt idx="30">
                  <c:v>275</c:v>
                </c:pt>
                <c:pt idx="31">
                  <c:v>295</c:v>
                </c:pt>
                <c:pt idx="32">
                  <c:v>290</c:v>
                </c:pt>
                <c:pt idx="33">
                  <c:v>335</c:v>
                </c:pt>
                <c:pt idx="34">
                  <c:v>355</c:v>
                </c:pt>
                <c:pt idx="35">
                  <c:v>375</c:v>
                </c:pt>
                <c:pt idx="36">
                  <c:v>375</c:v>
                </c:pt>
                <c:pt idx="37">
                  <c:v>345</c:v>
                </c:pt>
                <c:pt idx="38">
                  <c:v>390</c:v>
                </c:pt>
                <c:pt idx="39">
                  <c:v>355</c:v>
                </c:pt>
                <c:pt idx="40">
                  <c:v>330</c:v>
                </c:pt>
                <c:pt idx="41">
                  <c:v>385</c:v>
                </c:pt>
                <c:pt idx="42">
                  <c:v>365</c:v>
                </c:pt>
                <c:pt idx="43">
                  <c:v>330</c:v>
                </c:pt>
                <c:pt idx="44">
                  <c:v>350</c:v>
                </c:pt>
                <c:pt idx="45">
                  <c:v>295</c:v>
                </c:pt>
                <c:pt idx="46">
                  <c:v>260</c:v>
                </c:pt>
                <c:pt idx="47">
                  <c:v>285</c:v>
                </c:pt>
                <c:pt idx="48">
                  <c:v>270</c:v>
                </c:pt>
                <c:pt idx="49">
                  <c:v>255</c:v>
                </c:pt>
                <c:pt idx="50">
                  <c:v>205</c:v>
                </c:pt>
                <c:pt idx="51">
                  <c:v>230</c:v>
                </c:pt>
                <c:pt idx="52">
                  <c:v>210</c:v>
                </c:pt>
                <c:pt idx="53">
                  <c:v>215</c:v>
                </c:pt>
                <c:pt idx="54">
                  <c:v>235</c:v>
                </c:pt>
                <c:pt idx="55">
                  <c:v>255</c:v>
                </c:pt>
                <c:pt idx="56">
                  <c:v>210</c:v>
                </c:pt>
                <c:pt idx="57">
                  <c:v>220</c:v>
                </c:pt>
                <c:pt idx="58">
                  <c:v>280</c:v>
                </c:pt>
                <c:pt idx="59">
                  <c:v>255</c:v>
                </c:pt>
                <c:pt idx="60">
                  <c:v>245</c:v>
                </c:pt>
                <c:pt idx="61">
                  <c:v>280</c:v>
                </c:pt>
                <c:pt idx="62">
                  <c:v>310</c:v>
                </c:pt>
                <c:pt idx="63">
                  <c:v>345</c:v>
                </c:pt>
                <c:pt idx="64">
                  <c:v>335</c:v>
                </c:pt>
                <c:pt idx="65">
                  <c:v>315</c:v>
                </c:pt>
                <c:pt idx="66">
                  <c:v>365</c:v>
                </c:pt>
                <c:pt idx="67">
                  <c:v>355</c:v>
                </c:pt>
                <c:pt idx="68">
                  <c:v>370</c:v>
                </c:pt>
                <c:pt idx="69">
                  <c:v>430</c:v>
                </c:pt>
                <c:pt idx="70">
                  <c:v>420</c:v>
                </c:pt>
                <c:pt idx="71">
                  <c:v>345</c:v>
                </c:pt>
                <c:pt idx="72">
                  <c:v>315</c:v>
                </c:pt>
                <c:pt idx="73">
                  <c:v>285</c:v>
                </c:pt>
                <c:pt idx="74">
                  <c:v>300</c:v>
                </c:pt>
                <c:pt idx="75">
                  <c:v>255</c:v>
                </c:pt>
                <c:pt idx="76">
                  <c:v>270</c:v>
                </c:pt>
                <c:pt idx="77">
                  <c:v>250</c:v>
                </c:pt>
                <c:pt idx="78">
                  <c:v>230</c:v>
                </c:pt>
                <c:pt idx="79">
                  <c:v>190</c:v>
                </c:pt>
                <c:pt idx="80">
                  <c:v>225</c:v>
                </c:pt>
                <c:pt idx="81">
                  <c:v>240</c:v>
                </c:pt>
                <c:pt idx="82">
                  <c:v>225</c:v>
                </c:pt>
                <c:pt idx="83">
                  <c:v>245</c:v>
                </c:pt>
                <c:pt idx="84">
                  <c:v>300</c:v>
                </c:pt>
                <c:pt idx="85">
                  <c:v>245</c:v>
                </c:pt>
                <c:pt idx="86">
                  <c:v>280</c:v>
                </c:pt>
                <c:pt idx="87">
                  <c:v>295</c:v>
                </c:pt>
                <c:pt idx="88">
                  <c:v>255</c:v>
                </c:pt>
                <c:pt idx="89">
                  <c:v>280</c:v>
                </c:pt>
                <c:pt idx="90">
                  <c:v>360</c:v>
                </c:pt>
                <c:pt idx="91">
                  <c:v>325</c:v>
                </c:pt>
                <c:pt idx="92">
                  <c:v>375</c:v>
                </c:pt>
                <c:pt idx="93">
                  <c:v>300</c:v>
                </c:pt>
                <c:pt idx="94">
                  <c:v>380</c:v>
                </c:pt>
                <c:pt idx="95">
                  <c:v>355</c:v>
                </c:pt>
                <c:pt idx="96">
                  <c:v>365</c:v>
                </c:pt>
                <c:pt idx="97">
                  <c:v>325</c:v>
                </c:pt>
                <c:pt idx="98">
                  <c:v>300</c:v>
                </c:pt>
                <c:pt idx="99">
                  <c:v>405</c:v>
                </c:pt>
                <c:pt idx="100">
                  <c:v>270</c:v>
                </c:pt>
                <c:pt idx="101">
                  <c:v>320</c:v>
                </c:pt>
                <c:pt idx="102">
                  <c:v>300</c:v>
                </c:pt>
                <c:pt idx="103">
                  <c:v>275</c:v>
                </c:pt>
                <c:pt idx="104">
                  <c:v>275</c:v>
                </c:pt>
                <c:pt idx="105">
                  <c:v>255</c:v>
                </c:pt>
                <c:pt idx="106">
                  <c:v>230</c:v>
                </c:pt>
                <c:pt idx="107">
                  <c:v>260</c:v>
                </c:pt>
                <c:pt idx="108">
                  <c:v>265</c:v>
                </c:pt>
                <c:pt idx="109">
                  <c:v>255</c:v>
                </c:pt>
                <c:pt idx="110">
                  <c:v>225</c:v>
                </c:pt>
                <c:pt idx="111">
                  <c:v>210</c:v>
                </c:pt>
                <c:pt idx="112">
                  <c:v>270</c:v>
                </c:pt>
                <c:pt idx="113">
                  <c:v>300</c:v>
                </c:pt>
                <c:pt idx="114">
                  <c:v>265</c:v>
                </c:pt>
                <c:pt idx="115">
                  <c:v>225</c:v>
                </c:pt>
                <c:pt idx="116">
                  <c:v>305</c:v>
                </c:pt>
                <c:pt idx="117">
                  <c:v>305</c:v>
                </c:pt>
                <c:pt idx="118">
                  <c:v>310</c:v>
                </c:pt>
                <c:pt idx="119">
                  <c:v>340</c:v>
                </c:pt>
                <c:pt idx="120">
                  <c:v>325</c:v>
                </c:pt>
                <c:pt idx="121">
                  <c:v>320</c:v>
                </c:pt>
                <c:pt idx="122">
                  <c:v>375</c:v>
                </c:pt>
                <c:pt idx="123">
                  <c:v>330</c:v>
                </c:pt>
                <c:pt idx="124">
                  <c:v>345</c:v>
                </c:pt>
                <c:pt idx="125">
                  <c:v>345</c:v>
                </c:pt>
                <c:pt idx="126">
                  <c:v>335</c:v>
                </c:pt>
                <c:pt idx="127">
                  <c:v>350</c:v>
                </c:pt>
                <c:pt idx="128">
                  <c:v>275</c:v>
                </c:pt>
                <c:pt idx="129">
                  <c:v>310</c:v>
                </c:pt>
                <c:pt idx="130">
                  <c:v>290</c:v>
                </c:pt>
                <c:pt idx="131">
                  <c:v>310</c:v>
                </c:pt>
                <c:pt idx="132">
                  <c:v>350</c:v>
                </c:pt>
                <c:pt idx="133">
                  <c:v>265</c:v>
                </c:pt>
                <c:pt idx="134">
                  <c:v>275</c:v>
                </c:pt>
                <c:pt idx="135">
                  <c:v>270</c:v>
                </c:pt>
                <c:pt idx="136">
                  <c:v>220</c:v>
                </c:pt>
                <c:pt idx="137">
                  <c:v>220</c:v>
                </c:pt>
                <c:pt idx="138">
                  <c:v>230</c:v>
                </c:pt>
                <c:pt idx="139">
                  <c:v>210</c:v>
                </c:pt>
                <c:pt idx="140">
                  <c:v>200</c:v>
                </c:pt>
                <c:pt idx="141">
                  <c:v>225</c:v>
                </c:pt>
                <c:pt idx="142">
                  <c:v>300</c:v>
                </c:pt>
                <c:pt idx="143">
                  <c:v>250</c:v>
                </c:pt>
                <c:pt idx="144">
                  <c:v>270</c:v>
                </c:pt>
                <c:pt idx="145">
                  <c:v>260</c:v>
                </c:pt>
                <c:pt idx="146">
                  <c:v>270</c:v>
                </c:pt>
                <c:pt idx="147">
                  <c:v>290</c:v>
                </c:pt>
                <c:pt idx="148">
                  <c:v>305</c:v>
                </c:pt>
                <c:pt idx="149">
                  <c:v>315</c:v>
                </c:pt>
                <c:pt idx="150">
                  <c:v>375</c:v>
                </c:pt>
                <c:pt idx="151">
                  <c:v>315</c:v>
                </c:pt>
                <c:pt idx="152">
                  <c:v>340</c:v>
                </c:pt>
                <c:pt idx="153">
                  <c:v>365</c:v>
                </c:pt>
                <c:pt idx="154">
                  <c:v>345</c:v>
                </c:pt>
                <c:pt idx="155">
                  <c:v>310</c:v>
                </c:pt>
                <c:pt idx="156">
                  <c:v>320</c:v>
                </c:pt>
                <c:pt idx="157">
                  <c:v>385</c:v>
                </c:pt>
                <c:pt idx="158">
                  <c:v>290</c:v>
                </c:pt>
                <c:pt idx="159">
                  <c:v>285</c:v>
                </c:pt>
                <c:pt idx="160">
                  <c:v>285</c:v>
                </c:pt>
                <c:pt idx="161">
                  <c:v>265</c:v>
                </c:pt>
                <c:pt idx="162">
                  <c:v>265</c:v>
                </c:pt>
                <c:pt idx="163">
                  <c:v>260</c:v>
                </c:pt>
                <c:pt idx="164">
                  <c:v>235</c:v>
                </c:pt>
                <c:pt idx="165">
                  <c:v>230</c:v>
                </c:pt>
                <c:pt idx="166">
                  <c:v>230</c:v>
                </c:pt>
                <c:pt idx="167">
                  <c:v>215</c:v>
                </c:pt>
                <c:pt idx="168">
                  <c:v>230</c:v>
                </c:pt>
                <c:pt idx="169">
                  <c:v>245</c:v>
                </c:pt>
                <c:pt idx="170">
                  <c:v>285</c:v>
                </c:pt>
                <c:pt idx="171">
                  <c:v>310</c:v>
                </c:pt>
                <c:pt idx="172">
                  <c:v>250</c:v>
                </c:pt>
                <c:pt idx="173">
                  <c:v>260</c:v>
                </c:pt>
                <c:pt idx="174">
                  <c:v>245</c:v>
                </c:pt>
                <c:pt idx="175">
                  <c:v>310</c:v>
                </c:pt>
                <c:pt idx="176">
                  <c:v>275</c:v>
                </c:pt>
                <c:pt idx="177">
                  <c:v>315</c:v>
                </c:pt>
                <c:pt idx="178">
                  <c:v>365</c:v>
                </c:pt>
                <c:pt idx="179">
                  <c:v>385</c:v>
                </c:pt>
                <c:pt idx="180">
                  <c:v>335</c:v>
                </c:pt>
                <c:pt idx="181">
                  <c:v>355</c:v>
                </c:pt>
                <c:pt idx="182">
                  <c:v>365</c:v>
                </c:pt>
                <c:pt idx="183">
                  <c:v>315</c:v>
                </c:pt>
                <c:pt idx="184">
                  <c:v>360</c:v>
                </c:pt>
                <c:pt idx="185">
                  <c:v>405</c:v>
                </c:pt>
                <c:pt idx="186">
                  <c:v>335</c:v>
                </c:pt>
                <c:pt idx="187">
                  <c:v>300</c:v>
                </c:pt>
                <c:pt idx="188">
                  <c:v>315</c:v>
                </c:pt>
                <c:pt idx="189">
                  <c:v>290</c:v>
                </c:pt>
                <c:pt idx="190">
                  <c:v>285</c:v>
                </c:pt>
                <c:pt idx="191">
                  <c:v>255</c:v>
                </c:pt>
                <c:pt idx="192">
                  <c:v>265</c:v>
                </c:pt>
                <c:pt idx="193">
                  <c:v>245</c:v>
                </c:pt>
                <c:pt idx="194">
                  <c:v>245</c:v>
                </c:pt>
                <c:pt idx="195">
                  <c:v>265</c:v>
                </c:pt>
                <c:pt idx="196">
                  <c:v>210</c:v>
                </c:pt>
                <c:pt idx="197">
                  <c:v>220</c:v>
                </c:pt>
                <c:pt idx="198">
                  <c:v>170</c:v>
                </c:pt>
                <c:pt idx="199">
                  <c:v>255</c:v>
                </c:pt>
                <c:pt idx="200">
                  <c:v>240</c:v>
                </c:pt>
                <c:pt idx="201">
                  <c:v>270</c:v>
                </c:pt>
                <c:pt idx="202">
                  <c:v>270</c:v>
                </c:pt>
                <c:pt idx="203">
                  <c:v>265</c:v>
                </c:pt>
                <c:pt idx="204">
                  <c:v>295</c:v>
                </c:pt>
                <c:pt idx="205">
                  <c:v>315</c:v>
                </c:pt>
                <c:pt idx="206">
                  <c:v>330</c:v>
                </c:pt>
                <c:pt idx="207">
                  <c:v>330</c:v>
                </c:pt>
                <c:pt idx="208">
                  <c:v>345</c:v>
                </c:pt>
                <c:pt idx="209">
                  <c:v>310</c:v>
                </c:pt>
                <c:pt idx="210">
                  <c:v>310</c:v>
                </c:pt>
                <c:pt idx="211">
                  <c:v>365</c:v>
                </c:pt>
                <c:pt idx="212">
                  <c:v>375</c:v>
                </c:pt>
                <c:pt idx="213">
                  <c:v>380</c:v>
                </c:pt>
                <c:pt idx="214">
                  <c:v>415</c:v>
                </c:pt>
                <c:pt idx="215">
                  <c:v>290</c:v>
                </c:pt>
                <c:pt idx="216">
                  <c:v>310</c:v>
                </c:pt>
                <c:pt idx="217">
                  <c:v>350</c:v>
                </c:pt>
                <c:pt idx="218">
                  <c:v>310</c:v>
                </c:pt>
                <c:pt idx="219">
                  <c:v>255</c:v>
                </c:pt>
                <c:pt idx="220">
                  <c:v>330</c:v>
                </c:pt>
                <c:pt idx="221">
                  <c:v>255</c:v>
                </c:pt>
                <c:pt idx="222">
                  <c:v>295</c:v>
                </c:pt>
                <c:pt idx="223">
                  <c:v>260</c:v>
                </c:pt>
                <c:pt idx="224">
                  <c:v>245</c:v>
                </c:pt>
                <c:pt idx="225">
                  <c:v>225</c:v>
                </c:pt>
                <c:pt idx="226">
                  <c:v>220</c:v>
                </c:pt>
                <c:pt idx="227">
                  <c:v>240</c:v>
                </c:pt>
                <c:pt idx="228">
                  <c:v>290</c:v>
                </c:pt>
                <c:pt idx="229">
                  <c:v>235</c:v>
                </c:pt>
                <c:pt idx="230">
                  <c:v>260</c:v>
                </c:pt>
                <c:pt idx="231">
                  <c:v>260</c:v>
                </c:pt>
                <c:pt idx="232">
                  <c:v>280</c:v>
                </c:pt>
                <c:pt idx="233">
                  <c:v>295</c:v>
                </c:pt>
                <c:pt idx="234">
                  <c:v>300</c:v>
                </c:pt>
                <c:pt idx="235">
                  <c:v>355</c:v>
                </c:pt>
                <c:pt idx="236">
                  <c:v>315</c:v>
                </c:pt>
                <c:pt idx="237">
                  <c:v>305</c:v>
                </c:pt>
                <c:pt idx="238">
                  <c:v>335</c:v>
                </c:pt>
                <c:pt idx="239">
                  <c:v>345</c:v>
                </c:pt>
                <c:pt idx="240">
                  <c:v>350</c:v>
                </c:pt>
                <c:pt idx="241">
                  <c:v>370</c:v>
                </c:pt>
                <c:pt idx="242">
                  <c:v>305</c:v>
                </c:pt>
                <c:pt idx="243">
                  <c:v>420</c:v>
                </c:pt>
                <c:pt idx="244">
                  <c:v>395</c:v>
                </c:pt>
                <c:pt idx="245">
                  <c:v>290</c:v>
                </c:pt>
                <c:pt idx="246">
                  <c:v>340</c:v>
                </c:pt>
                <c:pt idx="247">
                  <c:v>270</c:v>
                </c:pt>
                <c:pt idx="248">
                  <c:v>255</c:v>
                </c:pt>
                <c:pt idx="249">
                  <c:v>285</c:v>
                </c:pt>
                <c:pt idx="250">
                  <c:v>265</c:v>
                </c:pt>
                <c:pt idx="251">
                  <c:v>235</c:v>
                </c:pt>
                <c:pt idx="252">
                  <c:v>265</c:v>
                </c:pt>
                <c:pt idx="253">
                  <c:v>225</c:v>
                </c:pt>
                <c:pt idx="254">
                  <c:v>220</c:v>
                </c:pt>
                <c:pt idx="255">
                  <c:v>230</c:v>
                </c:pt>
                <c:pt idx="256">
                  <c:v>230</c:v>
                </c:pt>
                <c:pt idx="257">
                  <c:v>225</c:v>
                </c:pt>
                <c:pt idx="258">
                  <c:v>275</c:v>
                </c:pt>
                <c:pt idx="259">
                  <c:v>245</c:v>
                </c:pt>
                <c:pt idx="260">
                  <c:v>260</c:v>
                </c:pt>
                <c:pt idx="261">
                  <c:v>290</c:v>
                </c:pt>
                <c:pt idx="262">
                  <c:v>285</c:v>
                </c:pt>
                <c:pt idx="263">
                  <c:v>290</c:v>
                </c:pt>
                <c:pt idx="264">
                  <c:v>315</c:v>
                </c:pt>
                <c:pt idx="265">
                  <c:v>370</c:v>
                </c:pt>
                <c:pt idx="266">
                  <c:v>330</c:v>
                </c:pt>
                <c:pt idx="267">
                  <c:v>365</c:v>
                </c:pt>
                <c:pt idx="268">
                  <c:v>320</c:v>
                </c:pt>
                <c:pt idx="269">
                  <c:v>370</c:v>
                </c:pt>
                <c:pt idx="270">
                  <c:v>345</c:v>
                </c:pt>
                <c:pt idx="271">
                  <c:v>375</c:v>
                </c:pt>
                <c:pt idx="272">
                  <c:v>425</c:v>
                </c:pt>
                <c:pt idx="273">
                  <c:v>350</c:v>
                </c:pt>
                <c:pt idx="274">
                  <c:v>345</c:v>
                </c:pt>
                <c:pt idx="275">
                  <c:v>315</c:v>
                </c:pt>
                <c:pt idx="276">
                  <c:v>290</c:v>
                </c:pt>
                <c:pt idx="277">
                  <c:v>295</c:v>
                </c:pt>
                <c:pt idx="278">
                  <c:v>255</c:v>
                </c:pt>
                <c:pt idx="279">
                  <c:v>250</c:v>
                </c:pt>
                <c:pt idx="280">
                  <c:v>255</c:v>
                </c:pt>
                <c:pt idx="281">
                  <c:v>195</c:v>
                </c:pt>
                <c:pt idx="282">
                  <c:v>230</c:v>
                </c:pt>
                <c:pt idx="283">
                  <c:v>295</c:v>
                </c:pt>
                <c:pt idx="284">
                  <c:v>210</c:v>
                </c:pt>
                <c:pt idx="285">
                  <c:v>270</c:v>
                </c:pt>
                <c:pt idx="286">
                  <c:v>285</c:v>
                </c:pt>
                <c:pt idx="287">
                  <c:v>190</c:v>
                </c:pt>
                <c:pt idx="288">
                  <c:v>260</c:v>
                </c:pt>
                <c:pt idx="289">
                  <c:v>340</c:v>
                </c:pt>
                <c:pt idx="290">
                  <c:v>305</c:v>
                </c:pt>
                <c:pt idx="291">
                  <c:v>290</c:v>
                </c:pt>
                <c:pt idx="292">
                  <c:v>300</c:v>
                </c:pt>
                <c:pt idx="293">
                  <c:v>375</c:v>
                </c:pt>
                <c:pt idx="294">
                  <c:v>300</c:v>
                </c:pt>
                <c:pt idx="295">
                  <c:v>335</c:v>
                </c:pt>
                <c:pt idx="296">
                  <c:v>315</c:v>
                </c:pt>
                <c:pt idx="297">
                  <c:v>375</c:v>
                </c:pt>
                <c:pt idx="298">
                  <c:v>330</c:v>
                </c:pt>
                <c:pt idx="299">
                  <c:v>375</c:v>
                </c:pt>
              </c:numCache>
            </c:numRef>
          </c:yVal>
          <c:smooth val="0"/>
          <c:extLst>
            <c:ext xmlns:c16="http://schemas.microsoft.com/office/drawing/2014/chart" uri="{C3380CC4-5D6E-409C-BE32-E72D297353CC}">
              <c16:uniqueId val="{00000000-D158-480C-A7E8-51BCA669EFA8}"/>
            </c:ext>
          </c:extLst>
        </c:ser>
        <c:dLbls>
          <c:showLegendKey val="0"/>
          <c:showVal val="0"/>
          <c:showCatName val="0"/>
          <c:showSerName val="0"/>
          <c:showPercent val="0"/>
          <c:showBubbleSize val="0"/>
        </c:dLbls>
        <c:axId val="1916297360"/>
        <c:axId val="1916300688"/>
      </c:scatterChart>
      <c:valAx>
        <c:axId val="1916297360"/>
        <c:scaling>
          <c:orientation val="minMax"/>
          <c:max val="3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 of sampl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16300688"/>
        <c:crosses val="autoZero"/>
        <c:crossBetween val="midCat"/>
      </c:valAx>
      <c:valAx>
        <c:axId val="1916300688"/>
        <c:scaling>
          <c:orientation val="minMax"/>
          <c:max val="450"/>
          <c:min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Voltage (m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1629736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Mode 2 EMG Signal</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solidFill>
                <a:schemeClr val="accent1"/>
              </a:solidFill>
              <a:round/>
            </a:ln>
            <a:effectLst/>
          </c:spPr>
          <c:marker>
            <c:symbol val="none"/>
          </c:marker>
          <c:yVal>
            <c:numRef>
              <c:f>Sheet3!$D$1:$D$300</c:f>
              <c:numCache>
                <c:formatCode>General</c:formatCode>
                <c:ptCount val="300"/>
                <c:pt idx="0">
                  <c:v>228</c:v>
                </c:pt>
                <c:pt idx="1">
                  <c:v>204</c:v>
                </c:pt>
                <c:pt idx="2">
                  <c:v>204</c:v>
                </c:pt>
                <c:pt idx="3">
                  <c:v>240</c:v>
                </c:pt>
                <c:pt idx="4">
                  <c:v>252</c:v>
                </c:pt>
                <c:pt idx="5">
                  <c:v>228</c:v>
                </c:pt>
                <c:pt idx="6">
                  <c:v>192</c:v>
                </c:pt>
                <c:pt idx="7">
                  <c:v>168</c:v>
                </c:pt>
                <c:pt idx="8">
                  <c:v>216</c:v>
                </c:pt>
                <c:pt idx="9">
                  <c:v>264</c:v>
                </c:pt>
                <c:pt idx="10">
                  <c:v>156</c:v>
                </c:pt>
                <c:pt idx="11">
                  <c:v>156</c:v>
                </c:pt>
                <c:pt idx="12">
                  <c:v>180</c:v>
                </c:pt>
                <c:pt idx="13">
                  <c:v>192</c:v>
                </c:pt>
                <c:pt idx="14">
                  <c:v>204</c:v>
                </c:pt>
                <c:pt idx="15">
                  <c:v>216</c:v>
                </c:pt>
                <c:pt idx="16">
                  <c:v>192</c:v>
                </c:pt>
                <c:pt idx="17">
                  <c:v>204</c:v>
                </c:pt>
                <c:pt idx="18">
                  <c:v>228</c:v>
                </c:pt>
                <c:pt idx="19">
                  <c:v>228</c:v>
                </c:pt>
                <c:pt idx="20">
                  <c:v>216</c:v>
                </c:pt>
                <c:pt idx="21">
                  <c:v>192</c:v>
                </c:pt>
                <c:pt idx="22">
                  <c:v>264</c:v>
                </c:pt>
                <c:pt idx="23">
                  <c:v>276</c:v>
                </c:pt>
                <c:pt idx="24">
                  <c:v>228</c:v>
                </c:pt>
                <c:pt idx="25">
                  <c:v>216</c:v>
                </c:pt>
                <c:pt idx="26">
                  <c:v>192</c:v>
                </c:pt>
                <c:pt idx="27">
                  <c:v>168</c:v>
                </c:pt>
                <c:pt idx="28">
                  <c:v>192</c:v>
                </c:pt>
                <c:pt idx="29">
                  <c:v>192</c:v>
                </c:pt>
                <c:pt idx="30">
                  <c:v>216</c:v>
                </c:pt>
                <c:pt idx="31">
                  <c:v>204</c:v>
                </c:pt>
                <c:pt idx="32">
                  <c:v>216</c:v>
                </c:pt>
                <c:pt idx="33">
                  <c:v>228</c:v>
                </c:pt>
                <c:pt idx="34">
                  <c:v>216</c:v>
                </c:pt>
                <c:pt idx="35">
                  <c:v>204</c:v>
                </c:pt>
                <c:pt idx="36">
                  <c:v>180</c:v>
                </c:pt>
                <c:pt idx="37">
                  <c:v>132</c:v>
                </c:pt>
                <c:pt idx="38">
                  <c:v>144</c:v>
                </c:pt>
                <c:pt idx="39">
                  <c:v>204</c:v>
                </c:pt>
                <c:pt idx="40">
                  <c:v>216</c:v>
                </c:pt>
                <c:pt idx="41">
                  <c:v>252</c:v>
                </c:pt>
                <c:pt idx="42">
                  <c:v>216</c:v>
                </c:pt>
                <c:pt idx="43">
                  <c:v>228</c:v>
                </c:pt>
                <c:pt idx="44">
                  <c:v>240</c:v>
                </c:pt>
                <c:pt idx="45">
                  <c:v>240</c:v>
                </c:pt>
                <c:pt idx="46">
                  <c:v>216</c:v>
                </c:pt>
                <c:pt idx="47">
                  <c:v>252</c:v>
                </c:pt>
                <c:pt idx="48">
                  <c:v>252</c:v>
                </c:pt>
                <c:pt idx="49">
                  <c:v>228</c:v>
                </c:pt>
                <c:pt idx="50">
                  <c:v>228</c:v>
                </c:pt>
                <c:pt idx="51">
                  <c:v>180</c:v>
                </c:pt>
                <c:pt idx="52">
                  <c:v>240</c:v>
                </c:pt>
                <c:pt idx="53">
                  <c:v>240</c:v>
                </c:pt>
                <c:pt idx="54">
                  <c:v>192</c:v>
                </c:pt>
                <c:pt idx="55">
                  <c:v>204</c:v>
                </c:pt>
                <c:pt idx="56">
                  <c:v>216</c:v>
                </c:pt>
                <c:pt idx="57">
                  <c:v>204</c:v>
                </c:pt>
                <c:pt idx="58">
                  <c:v>216</c:v>
                </c:pt>
                <c:pt idx="59">
                  <c:v>192</c:v>
                </c:pt>
                <c:pt idx="60">
                  <c:v>180</c:v>
                </c:pt>
                <c:pt idx="61">
                  <c:v>156</c:v>
                </c:pt>
                <c:pt idx="62">
                  <c:v>144</c:v>
                </c:pt>
                <c:pt idx="63">
                  <c:v>180</c:v>
                </c:pt>
                <c:pt idx="64">
                  <c:v>204</c:v>
                </c:pt>
                <c:pt idx="65">
                  <c:v>120</c:v>
                </c:pt>
                <c:pt idx="66">
                  <c:v>156</c:v>
                </c:pt>
                <c:pt idx="67">
                  <c:v>252</c:v>
                </c:pt>
                <c:pt idx="68">
                  <c:v>192</c:v>
                </c:pt>
                <c:pt idx="69">
                  <c:v>204</c:v>
                </c:pt>
                <c:pt idx="70">
                  <c:v>240</c:v>
                </c:pt>
                <c:pt idx="71">
                  <c:v>240</c:v>
                </c:pt>
                <c:pt idx="72">
                  <c:v>204</c:v>
                </c:pt>
                <c:pt idx="73">
                  <c:v>228</c:v>
                </c:pt>
                <c:pt idx="74">
                  <c:v>216</c:v>
                </c:pt>
                <c:pt idx="75">
                  <c:v>228</c:v>
                </c:pt>
                <c:pt idx="76">
                  <c:v>252</c:v>
                </c:pt>
                <c:pt idx="77">
                  <c:v>240</c:v>
                </c:pt>
                <c:pt idx="78">
                  <c:v>216</c:v>
                </c:pt>
                <c:pt idx="79">
                  <c:v>204</c:v>
                </c:pt>
                <c:pt idx="80">
                  <c:v>228</c:v>
                </c:pt>
                <c:pt idx="81">
                  <c:v>228</c:v>
                </c:pt>
                <c:pt idx="82">
                  <c:v>204</c:v>
                </c:pt>
                <c:pt idx="83">
                  <c:v>216</c:v>
                </c:pt>
                <c:pt idx="84">
                  <c:v>240</c:v>
                </c:pt>
                <c:pt idx="85">
                  <c:v>192</c:v>
                </c:pt>
                <c:pt idx="86">
                  <c:v>180</c:v>
                </c:pt>
                <c:pt idx="87">
                  <c:v>156</c:v>
                </c:pt>
                <c:pt idx="88">
                  <c:v>192</c:v>
                </c:pt>
                <c:pt idx="89">
                  <c:v>192</c:v>
                </c:pt>
                <c:pt idx="90">
                  <c:v>192</c:v>
                </c:pt>
                <c:pt idx="91">
                  <c:v>192</c:v>
                </c:pt>
                <c:pt idx="92">
                  <c:v>180</c:v>
                </c:pt>
                <c:pt idx="93">
                  <c:v>192</c:v>
                </c:pt>
                <c:pt idx="94">
                  <c:v>264</c:v>
                </c:pt>
                <c:pt idx="95">
                  <c:v>276</c:v>
                </c:pt>
                <c:pt idx="96">
                  <c:v>192</c:v>
                </c:pt>
                <c:pt idx="97">
                  <c:v>204</c:v>
                </c:pt>
                <c:pt idx="98">
                  <c:v>192</c:v>
                </c:pt>
                <c:pt idx="99">
                  <c:v>204</c:v>
                </c:pt>
                <c:pt idx="100">
                  <c:v>192</c:v>
                </c:pt>
                <c:pt idx="101">
                  <c:v>204</c:v>
                </c:pt>
                <c:pt idx="102">
                  <c:v>180</c:v>
                </c:pt>
                <c:pt idx="103">
                  <c:v>192</c:v>
                </c:pt>
                <c:pt idx="104">
                  <c:v>204</c:v>
                </c:pt>
                <c:pt idx="105">
                  <c:v>180</c:v>
                </c:pt>
                <c:pt idx="106">
                  <c:v>168</c:v>
                </c:pt>
                <c:pt idx="107">
                  <c:v>156</c:v>
                </c:pt>
                <c:pt idx="108">
                  <c:v>144</c:v>
                </c:pt>
                <c:pt idx="109">
                  <c:v>120</c:v>
                </c:pt>
                <c:pt idx="110">
                  <c:v>168</c:v>
                </c:pt>
                <c:pt idx="111">
                  <c:v>204</c:v>
                </c:pt>
                <c:pt idx="112">
                  <c:v>216</c:v>
                </c:pt>
                <c:pt idx="113">
                  <c:v>156</c:v>
                </c:pt>
                <c:pt idx="114">
                  <c:v>168</c:v>
                </c:pt>
                <c:pt idx="115">
                  <c:v>204</c:v>
                </c:pt>
                <c:pt idx="116">
                  <c:v>216</c:v>
                </c:pt>
                <c:pt idx="117">
                  <c:v>168</c:v>
                </c:pt>
                <c:pt idx="118">
                  <c:v>180</c:v>
                </c:pt>
                <c:pt idx="119">
                  <c:v>204</c:v>
                </c:pt>
                <c:pt idx="120">
                  <c:v>204</c:v>
                </c:pt>
                <c:pt idx="121">
                  <c:v>216</c:v>
                </c:pt>
                <c:pt idx="122">
                  <c:v>180</c:v>
                </c:pt>
                <c:pt idx="123">
                  <c:v>108</c:v>
                </c:pt>
                <c:pt idx="124">
                  <c:v>132</c:v>
                </c:pt>
                <c:pt idx="125">
                  <c:v>204</c:v>
                </c:pt>
                <c:pt idx="126">
                  <c:v>168</c:v>
                </c:pt>
                <c:pt idx="127">
                  <c:v>204</c:v>
                </c:pt>
                <c:pt idx="128">
                  <c:v>204</c:v>
                </c:pt>
                <c:pt idx="129">
                  <c:v>216</c:v>
                </c:pt>
                <c:pt idx="130">
                  <c:v>192</c:v>
                </c:pt>
                <c:pt idx="131">
                  <c:v>204</c:v>
                </c:pt>
                <c:pt idx="132">
                  <c:v>216</c:v>
                </c:pt>
                <c:pt idx="133">
                  <c:v>216</c:v>
                </c:pt>
                <c:pt idx="134">
                  <c:v>216</c:v>
                </c:pt>
                <c:pt idx="135">
                  <c:v>216</c:v>
                </c:pt>
                <c:pt idx="136">
                  <c:v>132</c:v>
                </c:pt>
                <c:pt idx="137">
                  <c:v>72</c:v>
                </c:pt>
                <c:pt idx="138">
                  <c:v>228</c:v>
                </c:pt>
                <c:pt idx="139">
                  <c:v>252</c:v>
                </c:pt>
                <c:pt idx="140">
                  <c:v>144</c:v>
                </c:pt>
                <c:pt idx="141">
                  <c:v>156</c:v>
                </c:pt>
                <c:pt idx="142">
                  <c:v>228</c:v>
                </c:pt>
                <c:pt idx="143">
                  <c:v>216</c:v>
                </c:pt>
                <c:pt idx="144">
                  <c:v>216</c:v>
                </c:pt>
                <c:pt idx="145">
                  <c:v>180</c:v>
                </c:pt>
                <c:pt idx="146">
                  <c:v>180</c:v>
                </c:pt>
                <c:pt idx="147">
                  <c:v>180</c:v>
                </c:pt>
                <c:pt idx="148">
                  <c:v>156</c:v>
                </c:pt>
                <c:pt idx="149">
                  <c:v>168</c:v>
                </c:pt>
                <c:pt idx="150">
                  <c:v>180</c:v>
                </c:pt>
                <c:pt idx="151">
                  <c:v>168</c:v>
                </c:pt>
                <c:pt idx="152">
                  <c:v>276</c:v>
                </c:pt>
                <c:pt idx="153">
                  <c:v>288</c:v>
                </c:pt>
                <c:pt idx="154">
                  <c:v>228</c:v>
                </c:pt>
                <c:pt idx="155">
                  <c:v>252</c:v>
                </c:pt>
                <c:pt idx="156">
                  <c:v>168</c:v>
                </c:pt>
                <c:pt idx="157">
                  <c:v>192</c:v>
                </c:pt>
                <c:pt idx="158">
                  <c:v>216</c:v>
                </c:pt>
                <c:pt idx="159">
                  <c:v>216</c:v>
                </c:pt>
                <c:pt idx="160">
                  <c:v>204</c:v>
                </c:pt>
                <c:pt idx="161">
                  <c:v>204</c:v>
                </c:pt>
                <c:pt idx="162">
                  <c:v>180</c:v>
                </c:pt>
                <c:pt idx="163">
                  <c:v>192</c:v>
                </c:pt>
                <c:pt idx="164">
                  <c:v>252</c:v>
                </c:pt>
                <c:pt idx="165">
                  <c:v>228</c:v>
                </c:pt>
                <c:pt idx="166">
                  <c:v>216</c:v>
                </c:pt>
                <c:pt idx="167">
                  <c:v>192</c:v>
                </c:pt>
                <c:pt idx="168">
                  <c:v>180</c:v>
                </c:pt>
                <c:pt idx="169">
                  <c:v>240</c:v>
                </c:pt>
                <c:pt idx="170">
                  <c:v>240</c:v>
                </c:pt>
                <c:pt idx="171">
                  <c:v>192</c:v>
                </c:pt>
                <c:pt idx="172">
                  <c:v>204</c:v>
                </c:pt>
                <c:pt idx="173">
                  <c:v>168</c:v>
                </c:pt>
                <c:pt idx="174">
                  <c:v>168</c:v>
                </c:pt>
                <c:pt idx="175">
                  <c:v>168</c:v>
                </c:pt>
                <c:pt idx="176">
                  <c:v>204</c:v>
                </c:pt>
                <c:pt idx="177">
                  <c:v>216</c:v>
                </c:pt>
                <c:pt idx="178">
                  <c:v>240</c:v>
                </c:pt>
                <c:pt idx="179">
                  <c:v>276</c:v>
                </c:pt>
                <c:pt idx="180">
                  <c:v>264</c:v>
                </c:pt>
                <c:pt idx="181">
                  <c:v>192</c:v>
                </c:pt>
                <c:pt idx="182">
                  <c:v>132</c:v>
                </c:pt>
                <c:pt idx="183">
                  <c:v>204</c:v>
                </c:pt>
                <c:pt idx="184">
                  <c:v>216</c:v>
                </c:pt>
                <c:pt idx="185">
                  <c:v>216</c:v>
                </c:pt>
                <c:pt idx="186">
                  <c:v>204</c:v>
                </c:pt>
                <c:pt idx="187">
                  <c:v>204</c:v>
                </c:pt>
                <c:pt idx="188">
                  <c:v>204</c:v>
                </c:pt>
                <c:pt idx="189">
                  <c:v>192</c:v>
                </c:pt>
                <c:pt idx="190">
                  <c:v>180</c:v>
                </c:pt>
                <c:pt idx="191">
                  <c:v>216</c:v>
                </c:pt>
                <c:pt idx="192">
                  <c:v>204</c:v>
                </c:pt>
                <c:pt idx="193">
                  <c:v>216</c:v>
                </c:pt>
                <c:pt idx="194">
                  <c:v>216</c:v>
                </c:pt>
                <c:pt idx="195">
                  <c:v>144</c:v>
                </c:pt>
                <c:pt idx="196">
                  <c:v>144</c:v>
                </c:pt>
                <c:pt idx="197">
                  <c:v>192</c:v>
                </c:pt>
                <c:pt idx="198">
                  <c:v>228</c:v>
                </c:pt>
                <c:pt idx="199">
                  <c:v>192</c:v>
                </c:pt>
                <c:pt idx="200">
                  <c:v>204</c:v>
                </c:pt>
                <c:pt idx="201">
                  <c:v>204</c:v>
                </c:pt>
                <c:pt idx="202">
                  <c:v>216</c:v>
                </c:pt>
                <c:pt idx="203">
                  <c:v>216</c:v>
                </c:pt>
                <c:pt idx="204">
                  <c:v>204</c:v>
                </c:pt>
                <c:pt idx="205">
                  <c:v>156</c:v>
                </c:pt>
                <c:pt idx="206">
                  <c:v>204</c:v>
                </c:pt>
                <c:pt idx="207">
                  <c:v>216</c:v>
                </c:pt>
                <c:pt idx="208">
                  <c:v>192</c:v>
                </c:pt>
                <c:pt idx="209">
                  <c:v>180</c:v>
                </c:pt>
                <c:pt idx="210">
                  <c:v>240</c:v>
                </c:pt>
                <c:pt idx="211">
                  <c:v>288</c:v>
                </c:pt>
                <c:pt idx="212">
                  <c:v>192</c:v>
                </c:pt>
                <c:pt idx="213">
                  <c:v>204</c:v>
                </c:pt>
                <c:pt idx="214">
                  <c:v>192</c:v>
                </c:pt>
                <c:pt idx="215">
                  <c:v>192</c:v>
                </c:pt>
                <c:pt idx="216">
                  <c:v>168</c:v>
                </c:pt>
                <c:pt idx="217">
                  <c:v>192</c:v>
                </c:pt>
                <c:pt idx="218">
                  <c:v>216</c:v>
                </c:pt>
                <c:pt idx="219">
                  <c:v>228</c:v>
                </c:pt>
                <c:pt idx="220">
                  <c:v>240</c:v>
                </c:pt>
                <c:pt idx="221">
                  <c:v>228</c:v>
                </c:pt>
                <c:pt idx="222">
                  <c:v>228</c:v>
                </c:pt>
                <c:pt idx="223">
                  <c:v>240</c:v>
                </c:pt>
                <c:pt idx="224">
                  <c:v>276</c:v>
                </c:pt>
                <c:pt idx="225">
                  <c:v>264</c:v>
                </c:pt>
                <c:pt idx="226">
                  <c:v>216</c:v>
                </c:pt>
                <c:pt idx="227">
                  <c:v>180</c:v>
                </c:pt>
                <c:pt idx="228">
                  <c:v>204</c:v>
                </c:pt>
                <c:pt idx="229">
                  <c:v>216</c:v>
                </c:pt>
                <c:pt idx="230">
                  <c:v>216</c:v>
                </c:pt>
                <c:pt idx="231">
                  <c:v>180</c:v>
                </c:pt>
                <c:pt idx="232">
                  <c:v>216</c:v>
                </c:pt>
                <c:pt idx="233">
                  <c:v>204</c:v>
                </c:pt>
                <c:pt idx="234">
                  <c:v>180</c:v>
                </c:pt>
                <c:pt idx="235">
                  <c:v>204</c:v>
                </c:pt>
                <c:pt idx="236">
                  <c:v>192</c:v>
                </c:pt>
                <c:pt idx="237">
                  <c:v>180</c:v>
                </c:pt>
                <c:pt idx="238">
                  <c:v>276</c:v>
                </c:pt>
                <c:pt idx="239">
                  <c:v>240</c:v>
                </c:pt>
                <c:pt idx="240">
                  <c:v>144</c:v>
                </c:pt>
                <c:pt idx="241">
                  <c:v>216</c:v>
                </c:pt>
                <c:pt idx="242">
                  <c:v>204</c:v>
                </c:pt>
                <c:pt idx="243">
                  <c:v>216</c:v>
                </c:pt>
                <c:pt idx="244">
                  <c:v>216</c:v>
                </c:pt>
                <c:pt idx="245">
                  <c:v>216</c:v>
                </c:pt>
                <c:pt idx="246">
                  <c:v>204</c:v>
                </c:pt>
                <c:pt idx="247">
                  <c:v>168</c:v>
                </c:pt>
                <c:pt idx="248">
                  <c:v>144</c:v>
                </c:pt>
                <c:pt idx="249">
                  <c:v>216</c:v>
                </c:pt>
                <c:pt idx="250">
                  <c:v>216</c:v>
                </c:pt>
                <c:pt idx="251">
                  <c:v>240</c:v>
                </c:pt>
                <c:pt idx="252">
                  <c:v>264</c:v>
                </c:pt>
                <c:pt idx="253">
                  <c:v>144</c:v>
                </c:pt>
                <c:pt idx="254">
                  <c:v>192</c:v>
                </c:pt>
                <c:pt idx="255">
                  <c:v>252</c:v>
                </c:pt>
                <c:pt idx="256">
                  <c:v>192</c:v>
                </c:pt>
                <c:pt idx="257">
                  <c:v>180</c:v>
                </c:pt>
                <c:pt idx="258">
                  <c:v>216</c:v>
                </c:pt>
                <c:pt idx="259">
                  <c:v>216</c:v>
                </c:pt>
                <c:pt idx="260">
                  <c:v>180</c:v>
                </c:pt>
                <c:pt idx="261">
                  <c:v>132</c:v>
                </c:pt>
                <c:pt idx="262">
                  <c:v>156</c:v>
                </c:pt>
                <c:pt idx="263">
                  <c:v>144</c:v>
                </c:pt>
                <c:pt idx="264">
                  <c:v>180</c:v>
                </c:pt>
                <c:pt idx="265">
                  <c:v>192</c:v>
                </c:pt>
                <c:pt idx="266">
                  <c:v>192</c:v>
                </c:pt>
                <c:pt idx="267">
                  <c:v>192</c:v>
                </c:pt>
                <c:pt idx="268">
                  <c:v>144</c:v>
                </c:pt>
                <c:pt idx="269">
                  <c:v>204</c:v>
                </c:pt>
                <c:pt idx="270">
                  <c:v>228</c:v>
                </c:pt>
                <c:pt idx="271">
                  <c:v>240</c:v>
                </c:pt>
                <c:pt idx="272">
                  <c:v>192</c:v>
                </c:pt>
                <c:pt idx="273">
                  <c:v>204</c:v>
                </c:pt>
                <c:pt idx="274">
                  <c:v>240</c:v>
                </c:pt>
                <c:pt idx="275">
                  <c:v>228</c:v>
                </c:pt>
                <c:pt idx="276">
                  <c:v>252</c:v>
                </c:pt>
                <c:pt idx="277">
                  <c:v>264</c:v>
                </c:pt>
                <c:pt idx="278">
                  <c:v>204</c:v>
                </c:pt>
                <c:pt idx="279">
                  <c:v>192</c:v>
                </c:pt>
                <c:pt idx="280">
                  <c:v>204</c:v>
                </c:pt>
                <c:pt idx="281">
                  <c:v>132</c:v>
                </c:pt>
                <c:pt idx="282">
                  <c:v>216</c:v>
                </c:pt>
                <c:pt idx="283">
                  <c:v>276</c:v>
                </c:pt>
                <c:pt idx="284">
                  <c:v>240</c:v>
                </c:pt>
                <c:pt idx="285">
                  <c:v>204</c:v>
                </c:pt>
                <c:pt idx="286">
                  <c:v>168</c:v>
                </c:pt>
                <c:pt idx="287">
                  <c:v>180</c:v>
                </c:pt>
                <c:pt idx="288">
                  <c:v>192</c:v>
                </c:pt>
                <c:pt idx="289">
                  <c:v>192</c:v>
                </c:pt>
                <c:pt idx="290">
                  <c:v>228</c:v>
                </c:pt>
                <c:pt idx="291">
                  <c:v>216</c:v>
                </c:pt>
                <c:pt idx="292">
                  <c:v>180</c:v>
                </c:pt>
                <c:pt idx="293">
                  <c:v>180</c:v>
                </c:pt>
                <c:pt idx="294">
                  <c:v>264</c:v>
                </c:pt>
                <c:pt idx="295">
                  <c:v>288</c:v>
                </c:pt>
                <c:pt idx="296">
                  <c:v>276</c:v>
                </c:pt>
                <c:pt idx="297">
                  <c:v>252</c:v>
                </c:pt>
                <c:pt idx="298">
                  <c:v>192</c:v>
                </c:pt>
                <c:pt idx="299">
                  <c:v>204</c:v>
                </c:pt>
              </c:numCache>
            </c:numRef>
          </c:yVal>
          <c:smooth val="0"/>
          <c:extLst>
            <c:ext xmlns:c16="http://schemas.microsoft.com/office/drawing/2014/chart" uri="{C3380CC4-5D6E-409C-BE32-E72D297353CC}">
              <c16:uniqueId val="{00000000-F05D-4CE4-969A-F4FAD03789C5}"/>
            </c:ext>
          </c:extLst>
        </c:ser>
        <c:dLbls>
          <c:showLegendKey val="0"/>
          <c:showVal val="0"/>
          <c:showCatName val="0"/>
          <c:showSerName val="0"/>
          <c:showPercent val="0"/>
          <c:showBubbleSize val="0"/>
        </c:dLbls>
        <c:axId val="1916293616"/>
        <c:axId val="1916337712"/>
      </c:scatterChart>
      <c:valAx>
        <c:axId val="1916293616"/>
        <c:scaling>
          <c:orientation val="minMax"/>
          <c:max val="3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 of sampl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16337712"/>
        <c:crosses val="autoZero"/>
        <c:crossBetween val="midCat"/>
      </c:valAx>
      <c:valAx>
        <c:axId val="1916337712"/>
        <c:scaling>
          <c:orientation val="minMax"/>
          <c:max val="3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Voltage</a:t>
                </a:r>
                <a:r>
                  <a:rPr lang="en-GB" baseline="0"/>
                  <a:t> (mV)</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1629361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Mode 3 EMG Signal</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solidFill>
                <a:schemeClr val="accent1"/>
              </a:solidFill>
              <a:round/>
            </a:ln>
            <a:effectLst/>
          </c:spPr>
          <c:marker>
            <c:symbol val="none"/>
          </c:marker>
          <c:yVal>
            <c:numRef>
              <c:f>Sheet3!$F$1:$F$300</c:f>
              <c:numCache>
                <c:formatCode>General</c:formatCode>
                <c:ptCount val="300"/>
                <c:pt idx="0">
                  <c:v>155</c:v>
                </c:pt>
                <c:pt idx="1">
                  <c:v>161</c:v>
                </c:pt>
                <c:pt idx="2">
                  <c:v>128</c:v>
                </c:pt>
                <c:pt idx="3">
                  <c:v>162</c:v>
                </c:pt>
                <c:pt idx="4">
                  <c:v>161</c:v>
                </c:pt>
                <c:pt idx="5">
                  <c:v>155</c:v>
                </c:pt>
                <c:pt idx="6">
                  <c:v>167</c:v>
                </c:pt>
                <c:pt idx="7">
                  <c:v>164</c:v>
                </c:pt>
                <c:pt idx="8">
                  <c:v>168</c:v>
                </c:pt>
                <c:pt idx="9">
                  <c:v>165</c:v>
                </c:pt>
                <c:pt idx="10">
                  <c:v>173</c:v>
                </c:pt>
                <c:pt idx="11">
                  <c:v>180</c:v>
                </c:pt>
                <c:pt idx="12">
                  <c:v>171</c:v>
                </c:pt>
                <c:pt idx="13">
                  <c:v>207</c:v>
                </c:pt>
                <c:pt idx="14">
                  <c:v>168</c:v>
                </c:pt>
                <c:pt idx="15">
                  <c:v>167</c:v>
                </c:pt>
                <c:pt idx="16">
                  <c:v>152</c:v>
                </c:pt>
                <c:pt idx="17">
                  <c:v>164</c:v>
                </c:pt>
                <c:pt idx="18">
                  <c:v>155</c:v>
                </c:pt>
                <c:pt idx="19">
                  <c:v>156</c:v>
                </c:pt>
                <c:pt idx="20">
                  <c:v>156</c:v>
                </c:pt>
                <c:pt idx="21">
                  <c:v>147</c:v>
                </c:pt>
                <c:pt idx="22">
                  <c:v>138</c:v>
                </c:pt>
                <c:pt idx="23">
                  <c:v>147</c:v>
                </c:pt>
                <c:pt idx="24">
                  <c:v>150</c:v>
                </c:pt>
                <c:pt idx="25">
                  <c:v>149</c:v>
                </c:pt>
                <c:pt idx="26">
                  <c:v>165</c:v>
                </c:pt>
                <c:pt idx="27">
                  <c:v>162</c:v>
                </c:pt>
                <c:pt idx="28">
                  <c:v>149</c:v>
                </c:pt>
                <c:pt idx="29">
                  <c:v>155</c:v>
                </c:pt>
                <c:pt idx="30">
                  <c:v>153</c:v>
                </c:pt>
                <c:pt idx="31">
                  <c:v>171</c:v>
                </c:pt>
                <c:pt idx="32">
                  <c:v>174</c:v>
                </c:pt>
                <c:pt idx="33">
                  <c:v>209</c:v>
                </c:pt>
                <c:pt idx="34">
                  <c:v>179</c:v>
                </c:pt>
                <c:pt idx="35">
                  <c:v>176</c:v>
                </c:pt>
                <c:pt idx="36">
                  <c:v>171</c:v>
                </c:pt>
                <c:pt idx="37">
                  <c:v>195</c:v>
                </c:pt>
                <c:pt idx="38">
                  <c:v>179</c:v>
                </c:pt>
                <c:pt idx="39">
                  <c:v>150</c:v>
                </c:pt>
                <c:pt idx="40">
                  <c:v>161</c:v>
                </c:pt>
                <c:pt idx="41">
                  <c:v>158</c:v>
                </c:pt>
                <c:pt idx="42">
                  <c:v>162</c:v>
                </c:pt>
                <c:pt idx="43">
                  <c:v>161</c:v>
                </c:pt>
                <c:pt idx="44">
                  <c:v>150</c:v>
                </c:pt>
                <c:pt idx="45">
                  <c:v>149</c:v>
                </c:pt>
                <c:pt idx="46">
                  <c:v>140</c:v>
                </c:pt>
                <c:pt idx="47">
                  <c:v>150</c:v>
                </c:pt>
                <c:pt idx="48">
                  <c:v>161</c:v>
                </c:pt>
                <c:pt idx="49">
                  <c:v>161</c:v>
                </c:pt>
                <c:pt idx="50">
                  <c:v>161</c:v>
                </c:pt>
                <c:pt idx="51">
                  <c:v>144</c:v>
                </c:pt>
                <c:pt idx="52">
                  <c:v>155</c:v>
                </c:pt>
                <c:pt idx="53">
                  <c:v>156</c:v>
                </c:pt>
                <c:pt idx="54">
                  <c:v>168</c:v>
                </c:pt>
                <c:pt idx="55">
                  <c:v>168</c:v>
                </c:pt>
                <c:pt idx="56">
                  <c:v>161</c:v>
                </c:pt>
                <c:pt idx="57">
                  <c:v>168</c:v>
                </c:pt>
                <c:pt idx="58">
                  <c:v>168</c:v>
                </c:pt>
                <c:pt idx="59">
                  <c:v>170</c:v>
                </c:pt>
                <c:pt idx="60">
                  <c:v>162</c:v>
                </c:pt>
                <c:pt idx="61">
                  <c:v>179</c:v>
                </c:pt>
                <c:pt idx="62">
                  <c:v>167</c:v>
                </c:pt>
                <c:pt idx="63">
                  <c:v>144</c:v>
                </c:pt>
                <c:pt idx="64">
                  <c:v>158</c:v>
                </c:pt>
                <c:pt idx="65">
                  <c:v>158</c:v>
                </c:pt>
                <c:pt idx="66">
                  <c:v>159</c:v>
                </c:pt>
                <c:pt idx="67">
                  <c:v>159</c:v>
                </c:pt>
                <c:pt idx="68">
                  <c:v>149</c:v>
                </c:pt>
                <c:pt idx="69">
                  <c:v>153</c:v>
                </c:pt>
                <c:pt idx="70">
                  <c:v>143</c:v>
                </c:pt>
                <c:pt idx="71">
                  <c:v>152</c:v>
                </c:pt>
                <c:pt idx="72">
                  <c:v>123</c:v>
                </c:pt>
                <c:pt idx="73">
                  <c:v>186</c:v>
                </c:pt>
                <c:pt idx="74">
                  <c:v>138</c:v>
                </c:pt>
                <c:pt idx="75">
                  <c:v>146</c:v>
                </c:pt>
                <c:pt idx="76">
                  <c:v>155</c:v>
                </c:pt>
                <c:pt idx="77">
                  <c:v>144</c:v>
                </c:pt>
                <c:pt idx="78">
                  <c:v>152</c:v>
                </c:pt>
                <c:pt idx="79">
                  <c:v>155</c:v>
                </c:pt>
                <c:pt idx="80">
                  <c:v>164</c:v>
                </c:pt>
                <c:pt idx="81">
                  <c:v>167</c:v>
                </c:pt>
                <c:pt idx="82">
                  <c:v>165</c:v>
                </c:pt>
                <c:pt idx="83">
                  <c:v>164</c:v>
                </c:pt>
                <c:pt idx="84">
                  <c:v>159</c:v>
                </c:pt>
                <c:pt idx="85">
                  <c:v>180</c:v>
                </c:pt>
                <c:pt idx="86">
                  <c:v>159</c:v>
                </c:pt>
                <c:pt idx="87">
                  <c:v>152</c:v>
                </c:pt>
                <c:pt idx="88">
                  <c:v>155</c:v>
                </c:pt>
                <c:pt idx="89">
                  <c:v>161</c:v>
                </c:pt>
                <c:pt idx="90">
                  <c:v>153</c:v>
                </c:pt>
                <c:pt idx="91">
                  <c:v>156</c:v>
                </c:pt>
                <c:pt idx="92">
                  <c:v>141</c:v>
                </c:pt>
                <c:pt idx="93">
                  <c:v>143</c:v>
                </c:pt>
                <c:pt idx="94">
                  <c:v>138</c:v>
                </c:pt>
                <c:pt idx="95">
                  <c:v>143</c:v>
                </c:pt>
                <c:pt idx="96">
                  <c:v>126</c:v>
                </c:pt>
                <c:pt idx="97">
                  <c:v>159</c:v>
                </c:pt>
                <c:pt idx="98">
                  <c:v>185</c:v>
                </c:pt>
                <c:pt idx="99">
                  <c:v>137</c:v>
                </c:pt>
                <c:pt idx="100">
                  <c:v>147</c:v>
                </c:pt>
                <c:pt idx="101">
                  <c:v>149</c:v>
                </c:pt>
                <c:pt idx="102">
                  <c:v>152</c:v>
                </c:pt>
                <c:pt idx="103">
                  <c:v>159</c:v>
                </c:pt>
                <c:pt idx="104">
                  <c:v>149</c:v>
                </c:pt>
                <c:pt idx="105">
                  <c:v>165</c:v>
                </c:pt>
                <c:pt idx="106">
                  <c:v>156</c:v>
                </c:pt>
                <c:pt idx="107">
                  <c:v>182</c:v>
                </c:pt>
                <c:pt idx="108">
                  <c:v>173</c:v>
                </c:pt>
                <c:pt idx="109">
                  <c:v>177</c:v>
                </c:pt>
                <c:pt idx="110">
                  <c:v>213</c:v>
                </c:pt>
                <c:pt idx="111">
                  <c:v>144</c:v>
                </c:pt>
                <c:pt idx="112">
                  <c:v>161</c:v>
                </c:pt>
                <c:pt idx="113">
                  <c:v>180</c:v>
                </c:pt>
                <c:pt idx="114">
                  <c:v>158</c:v>
                </c:pt>
                <c:pt idx="115">
                  <c:v>167</c:v>
                </c:pt>
                <c:pt idx="116">
                  <c:v>155</c:v>
                </c:pt>
                <c:pt idx="117">
                  <c:v>156</c:v>
                </c:pt>
                <c:pt idx="118">
                  <c:v>131</c:v>
                </c:pt>
                <c:pt idx="119">
                  <c:v>141</c:v>
                </c:pt>
                <c:pt idx="120">
                  <c:v>146</c:v>
                </c:pt>
                <c:pt idx="121">
                  <c:v>150</c:v>
                </c:pt>
                <c:pt idx="122">
                  <c:v>189</c:v>
                </c:pt>
                <c:pt idx="123">
                  <c:v>138</c:v>
                </c:pt>
                <c:pt idx="124">
                  <c:v>146</c:v>
                </c:pt>
                <c:pt idx="125">
                  <c:v>156</c:v>
                </c:pt>
                <c:pt idx="126">
                  <c:v>162</c:v>
                </c:pt>
                <c:pt idx="127">
                  <c:v>159</c:v>
                </c:pt>
                <c:pt idx="128">
                  <c:v>153</c:v>
                </c:pt>
                <c:pt idx="129">
                  <c:v>158</c:v>
                </c:pt>
                <c:pt idx="130">
                  <c:v>165</c:v>
                </c:pt>
                <c:pt idx="131">
                  <c:v>162</c:v>
                </c:pt>
                <c:pt idx="132">
                  <c:v>189</c:v>
                </c:pt>
                <c:pt idx="133">
                  <c:v>179</c:v>
                </c:pt>
                <c:pt idx="134">
                  <c:v>182</c:v>
                </c:pt>
                <c:pt idx="135">
                  <c:v>167</c:v>
                </c:pt>
                <c:pt idx="136">
                  <c:v>155</c:v>
                </c:pt>
                <c:pt idx="137">
                  <c:v>159</c:v>
                </c:pt>
                <c:pt idx="138">
                  <c:v>162</c:v>
                </c:pt>
                <c:pt idx="139">
                  <c:v>155</c:v>
                </c:pt>
                <c:pt idx="140">
                  <c:v>150</c:v>
                </c:pt>
                <c:pt idx="141">
                  <c:v>158</c:v>
                </c:pt>
                <c:pt idx="142">
                  <c:v>146</c:v>
                </c:pt>
                <c:pt idx="143">
                  <c:v>143</c:v>
                </c:pt>
                <c:pt idx="144">
                  <c:v>141</c:v>
                </c:pt>
                <c:pt idx="145">
                  <c:v>144</c:v>
                </c:pt>
                <c:pt idx="146">
                  <c:v>168</c:v>
                </c:pt>
                <c:pt idx="147">
                  <c:v>182</c:v>
                </c:pt>
                <c:pt idx="148">
                  <c:v>146</c:v>
                </c:pt>
                <c:pt idx="149">
                  <c:v>147</c:v>
                </c:pt>
                <c:pt idx="150">
                  <c:v>165</c:v>
                </c:pt>
                <c:pt idx="151">
                  <c:v>153</c:v>
                </c:pt>
                <c:pt idx="152">
                  <c:v>162</c:v>
                </c:pt>
                <c:pt idx="153">
                  <c:v>171</c:v>
                </c:pt>
                <c:pt idx="154">
                  <c:v>156</c:v>
                </c:pt>
                <c:pt idx="155">
                  <c:v>158</c:v>
                </c:pt>
                <c:pt idx="156">
                  <c:v>162</c:v>
                </c:pt>
                <c:pt idx="157">
                  <c:v>156</c:v>
                </c:pt>
                <c:pt idx="158">
                  <c:v>185</c:v>
                </c:pt>
                <c:pt idx="159">
                  <c:v>195</c:v>
                </c:pt>
                <c:pt idx="160">
                  <c:v>140</c:v>
                </c:pt>
                <c:pt idx="161">
                  <c:v>162</c:v>
                </c:pt>
                <c:pt idx="162">
                  <c:v>153</c:v>
                </c:pt>
                <c:pt idx="163">
                  <c:v>147</c:v>
                </c:pt>
                <c:pt idx="164">
                  <c:v>155</c:v>
                </c:pt>
                <c:pt idx="165">
                  <c:v>158</c:v>
                </c:pt>
                <c:pt idx="166">
                  <c:v>150</c:v>
                </c:pt>
                <c:pt idx="167">
                  <c:v>150</c:v>
                </c:pt>
                <c:pt idx="168">
                  <c:v>150</c:v>
                </c:pt>
                <c:pt idx="169">
                  <c:v>162</c:v>
                </c:pt>
                <c:pt idx="170">
                  <c:v>150</c:v>
                </c:pt>
                <c:pt idx="171">
                  <c:v>153</c:v>
                </c:pt>
                <c:pt idx="172">
                  <c:v>135</c:v>
                </c:pt>
                <c:pt idx="173">
                  <c:v>150</c:v>
                </c:pt>
                <c:pt idx="174">
                  <c:v>146</c:v>
                </c:pt>
                <c:pt idx="175">
                  <c:v>150</c:v>
                </c:pt>
                <c:pt idx="176">
                  <c:v>150</c:v>
                </c:pt>
                <c:pt idx="177">
                  <c:v>173</c:v>
                </c:pt>
                <c:pt idx="178">
                  <c:v>177</c:v>
                </c:pt>
                <c:pt idx="179">
                  <c:v>162</c:v>
                </c:pt>
                <c:pt idx="180">
                  <c:v>153</c:v>
                </c:pt>
                <c:pt idx="181">
                  <c:v>173</c:v>
                </c:pt>
                <c:pt idx="182">
                  <c:v>201</c:v>
                </c:pt>
                <c:pt idx="183">
                  <c:v>158</c:v>
                </c:pt>
                <c:pt idx="184">
                  <c:v>159</c:v>
                </c:pt>
                <c:pt idx="185">
                  <c:v>162</c:v>
                </c:pt>
                <c:pt idx="186">
                  <c:v>153</c:v>
                </c:pt>
                <c:pt idx="187">
                  <c:v>164</c:v>
                </c:pt>
                <c:pt idx="188">
                  <c:v>171</c:v>
                </c:pt>
                <c:pt idx="189">
                  <c:v>150</c:v>
                </c:pt>
                <c:pt idx="190">
                  <c:v>153</c:v>
                </c:pt>
                <c:pt idx="191">
                  <c:v>137</c:v>
                </c:pt>
                <c:pt idx="192">
                  <c:v>135</c:v>
                </c:pt>
                <c:pt idx="193">
                  <c:v>144</c:v>
                </c:pt>
                <c:pt idx="194">
                  <c:v>176</c:v>
                </c:pt>
                <c:pt idx="195">
                  <c:v>135</c:v>
                </c:pt>
                <c:pt idx="196">
                  <c:v>141</c:v>
                </c:pt>
                <c:pt idx="197">
                  <c:v>158</c:v>
                </c:pt>
                <c:pt idx="198">
                  <c:v>138</c:v>
                </c:pt>
                <c:pt idx="199">
                  <c:v>150</c:v>
                </c:pt>
                <c:pt idx="200">
                  <c:v>156</c:v>
                </c:pt>
                <c:pt idx="201">
                  <c:v>174</c:v>
                </c:pt>
                <c:pt idx="202">
                  <c:v>159</c:v>
                </c:pt>
                <c:pt idx="203">
                  <c:v>162</c:v>
                </c:pt>
                <c:pt idx="204">
                  <c:v>162</c:v>
                </c:pt>
                <c:pt idx="205">
                  <c:v>174</c:v>
                </c:pt>
                <c:pt idx="206">
                  <c:v>180</c:v>
                </c:pt>
                <c:pt idx="207">
                  <c:v>162</c:v>
                </c:pt>
                <c:pt idx="208">
                  <c:v>155</c:v>
                </c:pt>
                <c:pt idx="209">
                  <c:v>147</c:v>
                </c:pt>
                <c:pt idx="210">
                  <c:v>140</c:v>
                </c:pt>
                <c:pt idx="211">
                  <c:v>150</c:v>
                </c:pt>
                <c:pt idx="212">
                  <c:v>150</c:v>
                </c:pt>
                <c:pt idx="213">
                  <c:v>146</c:v>
                </c:pt>
                <c:pt idx="214">
                  <c:v>155</c:v>
                </c:pt>
                <c:pt idx="215">
                  <c:v>171</c:v>
                </c:pt>
                <c:pt idx="216">
                  <c:v>149</c:v>
                </c:pt>
                <c:pt idx="217">
                  <c:v>159</c:v>
                </c:pt>
                <c:pt idx="218">
                  <c:v>137</c:v>
                </c:pt>
                <c:pt idx="219">
                  <c:v>176</c:v>
                </c:pt>
                <c:pt idx="220">
                  <c:v>126</c:v>
                </c:pt>
                <c:pt idx="221">
                  <c:v>143</c:v>
                </c:pt>
                <c:pt idx="222">
                  <c:v>144</c:v>
                </c:pt>
                <c:pt idx="223">
                  <c:v>149</c:v>
                </c:pt>
                <c:pt idx="224">
                  <c:v>146</c:v>
                </c:pt>
                <c:pt idx="225">
                  <c:v>158</c:v>
                </c:pt>
                <c:pt idx="226">
                  <c:v>176</c:v>
                </c:pt>
                <c:pt idx="227">
                  <c:v>176</c:v>
                </c:pt>
                <c:pt idx="228">
                  <c:v>174</c:v>
                </c:pt>
                <c:pt idx="229">
                  <c:v>173</c:v>
                </c:pt>
                <c:pt idx="230">
                  <c:v>162</c:v>
                </c:pt>
                <c:pt idx="231">
                  <c:v>182</c:v>
                </c:pt>
                <c:pt idx="232">
                  <c:v>203</c:v>
                </c:pt>
                <c:pt idx="233">
                  <c:v>165</c:v>
                </c:pt>
                <c:pt idx="234">
                  <c:v>156</c:v>
                </c:pt>
                <c:pt idx="235">
                  <c:v>159</c:v>
                </c:pt>
                <c:pt idx="236">
                  <c:v>158</c:v>
                </c:pt>
                <c:pt idx="237">
                  <c:v>146</c:v>
                </c:pt>
                <c:pt idx="238">
                  <c:v>150</c:v>
                </c:pt>
                <c:pt idx="239">
                  <c:v>161</c:v>
                </c:pt>
                <c:pt idx="240">
                  <c:v>150</c:v>
                </c:pt>
                <c:pt idx="241">
                  <c:v>150</c:v>
                </c:pt>
                <c:pt idx="242">
                  <c:v>132</c:v>
                </c:pt>
                <c:pt idx="243">
                  <c:v>143</c:v>
                </c:pt>
                <c:pt idx="244">
                  <c:v>182</c:v>
                </c:pt>
                <c:pt idx="245">
                  <c:v>159</c:v>
                </c:pt>
                <c:pt idx="246">
                  <c:v>144</c:v>
                </c:pt>
                <c:pt idx="247">
                  <c:v>143</c:v>
                </c:pt>
                <c:pt idx="248">
                  <c:v>153</c:v>
                </c:pt>
                <c:pt idx="249">
                  <c:v>156</c:v>
                </c:pt>
                <c:pt idx="250">
                  <c:v>179</c:v>
                </c:pt>
                <c:pt idx="251">
                  <c:v>176</c:v>
                </c:pt>
                <c:pt idx="252">
                  <c:v>170</c:v>
                </c:pt>
                <c:pt idx="253">
                  <c:v>180</c:v>
                </c:pt>
                <c:pt idx="254">
                  <c:v>164</c:v>
                </c:pt>
                <c:pt idx="255">
                  <c:v>182</c:v>
                </c:pt>
                <c:pt idx="256">
                  <c:v>204</c:v>
                </c:pt>
                <c:pt idx="257">
                  <c:v>176</c:v>
                </c:pt>
                <c:pt idx="258">
                  <c:v>155</c:v>
                </c:pt>
                <c:pt idx="259">
                  <c:v>152</c:v>
                </c:pt>
                <c:pt idx="260">
                  <c:v>167</c:v>
                </c:pt>
                <c:pt idx="261">
                  <c:v>152</c:v>
                </c:pt>
                <c:pt idx="262">
                  <c:v>153</c:v>
                </c:pt>
                <c:pt idx="263">
                  <c:v>147</c:v>
                </c:pt>
                <c:pt idx="264">
                  <c:v>150</c:v>
                </c:pt>
                <c:pt idx="265">
                  <c:v>158</c:v>
                </c:pt>
                <c:pt idx="266">
                  <c:v>149</c:v>
                </c:pt>
                <c:pt idx="267">
                  <c:v>129</c:v>
                </c:pt>
                <c:pt idx="268">
                  <c:v>164</c:v>
                </c:pt>
                <c:pt idx="269">
                  <c:v>147</c:v>
                </c:pt>
                <c:pt idx="270">
                  <c:v>143</c:v>
                </c:pt>
                <c:pt idx="271">
                  <c:v>156</c:v>
                </c:pt>
                <c:pt idx="272">
                  <c:v>143</c:v>
                </c:pt>
                <c:pt idx="273">
                  <c:v>155</c:v>
                </c:pt>
                <c:pt idx="274">
                  <c:v>164</c:v>
                </c:pt>
                <c:pt idx="275">
                  <c:v>167</c:v>
                </c:pt>
                <c:pt idx="276">
                  <c:v>176</c:v>
                </c:pt>
                <c:pt idx="277">
                  <c:v>162</c:v>
                </c:pt>
                <c:pt idx="278">
                  <c:v>164</c:v>
                </c:pt>
                <c:pt idx="279">
                  <c:v>191</c:v>
                </c:pt>
                <c:pt idx="280">
                  <c:v>197</c:v>
                </c:pt>
                <c:pt idx="281">
                  <c:v>143</c:v>
                </c:pt>
                <c:pt idx="282">
                  <c:v>179</c:v>
                </c:pt>
                <c:pt idx="283">
                  <c:v>161</c:v>
                </c:pt>
                <c:pt idx="284">
                  <c:v>144</c:v>
                </c:pt>
                <c:pt idx="285">
                  <c:v>149</c:v>
                </c:pt>
                <c:pt idx="286">
                  <c:v>150</c:v>
                </c:pt>
                <c:pt idx="287">
                  <c:v>149</c:v>
                </c:pt>
                <c:pt idx="288">
                  <c:v>134</c:v>
                </c:pt>
                <c:pt idx="289">
                  <c:v>149</c:v>
                </c:pt>
                <c:pt idx="290">
                  <c:v>144</c:v>
                </c:pt>
                <c:pt idx="291">
                  <c:v>140</c:v>
                </c:pt>
                <c:pt idx="292">
                  <c:v>152</c:v>
                </c:pt>
                <c:pt idx="293">
                  <c:v>155</c:v>
                </c:pt>
                <c:pt idx="294">
                  <c:v>134</c:v>
                </c:pt>
                <c:pt idx="295">
                  <c:v>143</c:v>
                </c:pt>
                <c:pt idx="296">
                  <c:v>146</c:v>
                </c:pt>
                <c:pt idx="297">
                  <c:v>155</c:v>
                </c:pt>
                <c:pt idx="298">
                  <c:v>147</c:v>
                </c:pt>
                <c:pt idx="299">
                  <c:v>155</c:v>
                </c:pt>
              </c:numCache>
            </c:numRef>
          </c:yVal>
          <c:smooth val="0"/>
          <c:extLst>
            <c:ext xmlns:c16="http://schemas.microsoft.com/office/drawing/2014/chart" uri="{C3380CC4-5D6E-409C-BE32-E72D297353CC}">
              <c16:uniqueId val="{00000000-2FF9-4DC5-B00F-E9BCFC52F18D}"/>
            </c:ext>
          </c:extLst>
        </c:ser>
        <c:dLbls>
          <c:showLegendKey val="0"/>
          <c:showVal val="0"/>
          <c:showCatName val="0"/>
          <c:showSerName val="0"/>
          <c:showPercent val="0"/>
          <c:showBubbleSize val="0"/>
        </c:dLbls>
        <c:axId val="1916321904"/>
        <c:axId val="1916327728"/>
      </c:scatterChart>
      <c:valAx>
        <c:axId val="1916321904"/>
        <c:scaling>
          <c:orientation val="minMax"/>
          <c:max val="3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 of sampl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16327728"/>
        <c:crosses val="autoZero"/>
        <c:crossBetween val="midCat"/>
      </c:valAx>
      <c:valAx>
        <c:axId val="1916327728"/>
        <c:scaling>
          <c:orientation val="minMax"/>
          <c:min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Voltage (m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16321904"/>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400" b="0" i="0" baseline="0">
                <a:effectLst/>
              </a:rPr>
              <a:t>50% Muscle Extraction</a:t>
            </a:r>
            <a:endParaRPr lang="en-GB" sz="140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solidFill>
                <a:schemeClr val="accent1"/>
              </a:solidFill>
              <a:round/>
            </a:ln>
            <a:effectLst/>
          </c:spPr>
          <c:marker>
            <c:symbol val="none"/>
          </c:marker>
          <c:yVal>
            <c:numRef>
              <c:f>Sheet1!$G$1:$G$3000</c:f>
              <c:numCache>
                <c:formatCode>General</c:formatCode>
                <c:ptCount val="3000"/>
                <c:pt idx="0">
                  <c:v>260</c:v>
                </c:pt>
                <c:pt idx="1">
                  <c:v>220</c:v>
                </c:pt>
                <c:pt idx="2">
                  <c:v>225</c:v>
                </c:pt>
                <c:pt idx="3">
                  <c:v>195</c:v>
                </c:pt>
                <c:pt idx="4">
                  <c:v>235</c:v>
                </c:pt>
                <c:pt idx="5">
                  <c:v>225</c:v>
                </c:pt>
                <c:pt idx="6">
                  <c:v>160</c:v>
                </c:pt>
                <c:pt idx="7">
                  <c:v>220</c:v>
                </c:pt>
                <c:pt idx="8">
                  <c:v>195</c:v>
                </c:pt>
                <c:pt idx="9">
                  <c:v>185</c:v>
                </c:pt>
                <c:pt idx="10">
                  <c:v>150</c:v>
                </c:pt>
                <c:pt idx="11">
                  <c:v>215</c:v>
                </c:pt>
                <c:pt idx="12">
                  <c:v>155</c:v>
                </c:pt>
                <c:pt idx="13">
                  <c:v>210</c:v>
                </c:pt>
                <c:pt idx="14">
                  <c:v>200</c:v>
                </c:pt>
                <c:pt idx="15">
                  <c:v>205</c:v>
                </c:pt>
                <c:pt idx="16">
                  <c:v>210</c:v>
                </c:pt>
                <c:pt idx="17">
                  <c:v>235</c:v>
                </c:pt>
                <c:pt idx="18">
                  <c:v>235</c:v>
                </c:pt>
                <c:pt idx="19">
                  <c:v>210</c:v>
                </c:pt>
                <c:pt idx="20">
                  <c:v>320</c:v>
                </c:pt>
                <c:pt idx="21">
                  <c:v>260</c:v>
                </c:pt>
                <c:pt idx="22">
                  <c:v>245</c:v>
                </c:pt>
                <c:pt idx="23">
                  <c:v>295</c:v>
                </c:pt>
                <c:pt idx="24">
                  <c:v>335</c:v>
                </c:pt>
                <c:pt idx="25">
                  <c:v>285</c:v>
                </c:pt>
                <c:pt idx="26">
                  <c:v>305</c:v>
                </c:pt>
                <c:pt idx="27">
                  <c:v>290</c:v>
                </c:pt>
                <c:pt idx="28">
                  <c:v>245</c:v>
                </c:pt>
                <c:pt idx="29">
                  <c:v>240</c:v>
                </c:pt>
                <c:pt idx="30">
                  <c:v>215</c:v>
                </c:pt>
                <c:pt idx="31">
                  <c:v>185</c:v>
                </c:pt>
                <c:pt idx="32">
                  <c:v>165</c:v>
                </c:pt>
                <c:pt idx="33">
                  <c:v>180</c:v>
                </c:pt>
                <c:pt idx="34">
                  <c:v>205</c:v>
                </c:pt>
                <c:pt idx="35">
                  <c:v>195</c:v>
                </c:pt>
                <c:pt idx="36">
                  <c:v>145</c:v>
                </c:pt>
                <c:pt idx="37">
                  <c:v>195</c:v>
                </c:pt>
                <c:pt idx="38">
                  <c:v>205</c:v>
                </c:pt>
                <c:pt idx="39">
                  <c:v>195</c:v>
                </c:pt>
                <c:pt idx="40">
                  <c:v>145</c:v>
                </c:pt>
                <c:pt idx="41">
                  <c:v>160</c:v>
                </c:pt>
                <c:pt idx="42">
                  <c:v>145</c:v>
                </c:pt>
                <c:pt idx="43">
                  <c:v>265</c:v>
                </c:pt>
                <c:pt idx="44">
                  <c:v>245</c:v>
                </c:pt>
                <c:pt idx="45">
                  <c:v>235</c:v>
                </c:pt>
                <c:pt idx="46">
                  <c:v>235</c:v>
                </c:pt>
                <c:pt idx="47">
                  <c:v>250</c:v>
                </c:pt>
                <c:pt idx="48">
                  <c:v>245</c:v>
                </c:pt>
                <c:pt idx="49">
                  <c:v>210</c:v>
                </c:pt>
                <c:pt idx="50">
                  <c:v>270</c:v>
                </c:pt>
                <c:pt idx="51">
                  <c:v>180</c:v>
                </c:pt>
                <c:pt idx="52">
                  <c:v>225</c:v>
                </c:pt>
                <c:pt idx="53">
                  <c:v>230</c:v>
                </c:pt>
                <c:pt idx="54">
                  <c:v>290</c:v>
                </c:pt>
                <c:pt idx="55">
                  <c:v>310</c:v>
                </c:pt>
                <c:pt idx="56">
                  <c:v>225</c:v>
                </c:pt>
                <c:pt idx="57">
                  <c:v>260</c:v>
                </c:pt>
                <c:pt idx="58">
                  <c:v>225</c:v>
                </c:pt>
                <c:pt idx="59">
                  <c:v>250</c:v>
                </c:pt>
                <c:pt idx="60">
                  <c:v>215</c:v>
                </c:pt>
                <c:pt idx="61">
                  <c:v>190</c:v>
                </c:pt>
                <c:pt idx="62">
                  <c:v>230</c:v>
                </c:pt>
                <c:pt idx="63">
                  <c:v>180</c:v>
                </c:pt>
                <c:pt idx="64">
                  <c:v>195</c:v>
                </c:pt>
                <c:pt idx="65">
                  <c:v>150</c:v>
                </c:pt>
                <c:pt idx="66">
                  <c:v>240</c:v>
                </c:pt>
                <c:pt idx="67">
                  <c:v>190</c:v>
                </c:pt>
                <c:pt idx="68">
                  <c:v>165</c:v>
                </c:pt>
                <c:pt idx="69">
                  <c:v>215</c:v>
                </c:pt>
                <c:pt idx="70">
                  <c:v>190</c:v>
                </c:pt>
                <c:pt idx="71">
                  <c:v>245</c:v>
                </c:pt>
                <c:pt idx="72">
                  <c:v>205</c:v>
                </c:pt>
                <c:pt idx="73">
                  <c:v>275</c:v>
                </c:pt>
                <c:pt idx="74">
                  <c:v>270</c:v>
                </c:pt>
                <c:pt idx="75">
                  <c:v>225</c:v>
                </c:pt>
                <c:pt idx="76">
                  <c:v>200</c:v>
                </c:pt>
                <c:pt idx="77">
                  <c:v>285</c:v>
                </c:pt>
                <c:pt idx="78">
                  <c:v>225</c:v>
                </c:pt>
                <c:pt idx="79">
                  <c:v>255</c:v>
                </c:pt>
                <c:pt idx="80">
                  <c:v>250</c:v>
                </c:pt>
                <c:pt idx="81">
                  <c:v>280</c:v>
                </c:pt>
                <c:pt idx="82">
                  <c:v>235</c:v>
                </c:pt>
                <c:pt idx="83">
                  <c:v>195</c:v>
                </c:pt>
                <c:pt idx="84">
                  <c:v>295</c:v>
                </c:pt>
                <c:pt idx="85">
                  <c:v>230</c:v>
                </c:pt>
                <c:pt idx="86">
                  <c:v>230</c:v>
                </c:pt>
                <c:pt idx="87">
                  <c:v>240</c:v>
                </c:pt>
                <c:pt idx="88">
                  <c:v>215</c:v>
                </c:pt>
                <c:pt idx="89">
                  <c:v>180</c:v>
                </c:pt>
                <c:pt idx="90">
                  <c:v>180</c:v>
                </c:pt>
                <c:pt idx="91">
                  <c:v>215</c:v>
                </c:pt>
                <c:pt idx="92">
                  <c:v>185</c:v>
                </c:pt>
                <c:pt idx="93">
                  <c:v>200</c:v>
                </c:pt>
                <c:pt idx="94">
                  <c:v>190</c:v>
                </c:pt>
                <c:pt idx="95">
                  <c:v>165</c:v>
                </c:pt>
                <c:pt idx="96">
                  <c:v>195</c:v>
                </c:pt>
                <c:pt idx="97">
                  <c:v>145</c:v>
                </c:pt>
                <c:pt idx="98">
                  <c:v>260</c:v>
                </c:pt>
                <c:pt idx="99">
                  <c:v>225</c:v>
                </c:pt>
                <c:pt idx="100">
                  <c:v>225</c:v>
                </c:pt>
                <c:pt idx="101">
                  <c:v>210</c:v>
                </c:pt>
                <c:pt idx="102">
                  <c:v>205</c:v>
                </c:pt>
                <c:pt idx="103">
                  <c:v>225</c:v>
                </c:pt>
                <c:pt idx="104">
                  <c:v>230</c:v>
                </c:pt>
                <c:pt idx="105">
                  <c:v>255</c:v>
                </c:pt>
                <c:pt idx="106">
                  <c:v>225</c:v>
                </c:pt>
                <c:pt idx="107">
                  <c:v>220</c:v>
                </c:pt>
                <c:pt idx="108">
                  <c:v>265</c:v>
                </c:pt>
                <c:pt idx="109">
                  <c:v>270</c:v>
                </c:pt>
                <c:pt idx="110">
                  <c:v>260</c:v>
                </c:pt>
                <c:pt idx="111">
                  <c:v>260</c:v>
                </c:pt>
                <c:pt idx="112">
                  <c:v>340</c:v>
                </c:pt>
                <c:pt idx="113">
                  <c:v>290</c:v>
                </c:pt>
                <c:pt idx="114">
                  <c:v>245</c:v>
                </c:pt>
                <c:pt idx="115">
                  <c:v>205</c:v>
                </c:pt>
                <c:pt idx="116">
                  <c:v>200</c:v>
                </c:pt>
                <c:pt idx="117">
                  <c:v>205</c:v>
                </c:pt>
                <c:pt idx="118">
                  <c:v>200</c:v>
                </c:pt>
                <c:pt idx="119">
                  <c:v>195</c:v>
                </c:pt>
                <c:pt idx="120">
                  <c:v>180</c:v>
                </c:pt>
                <c:pt idx="121">
                  <c:v>190</c:v>
                </c:pt>
                <c:pt idx="122">
                  <c:v>260</c:v>
                </c:pt>
                <c:pt idx="123">
                  <c:v>140</c:v>
                </c:pt>
                <c:pt idx="124">
                  <c:v>175</c:v>
                </c:pt>
                <c:pt idx="125">
                  <c:v>230</c:v>
                </c:pt>
                <c:pt idx="126">
                  <c:v>200</c:v>
                </c:pt>
                <c:pt idx="127">
                  <c:v>220</c:v>
                </c:pt>
                <c:pt idx="128">
                  <c:v>245</c:v>
                </c:pt>
                <c:pt idx="129">
                  <c:v>220</c:v>
                </c:pt>
                <c:pt idx="130">
                  <c:v>200</c:v>
                </c:pt>
                <c:pt idx="131">
                  <c:v>235</c:v>
                </c:pt>
                <c:pt idx="132">
                  <c:v>220</c:v>
                </c:pt>
                <c:pt idx="133">
                  <c:v>245</c:v>
                </c:pt>
                <c:pt idx="134">
                  <c:v>205</c:v>
                </c:pt>
                <c:pt idx="135">
                  <c:v>255</c:v>
                </c:pt>
                <c:pt idx="136">
                  <c:v>290</c:v>
                </c:pt>
                <c:pt idx="137">
                  <c:v>210</c:v>
                </c:pt>
                <c:pt idx="138">
                  <c:v>275</c:v>
                </c:pt>
                <c:pt idx="139">
                  <c:v>285</c:v>
                </c:pt>
                <c:pt idx="140">
                  <c:v>255</c:v>
                </c:pt>
                <c:pt idx="141">
                  <c:v>195</c:v>
                </c:pt>
                <c:pt idx="142">
                  <c:v>245</c:v>
                </c:pt>
                <c:pt idx="143">
                  <c:v>225</c:v>
                </c:pt>
                <c:pt idx="144">
                  <c:v>235</c:v>
                </c:pt>
                <c:pt idx="145">
                  <c:v>220</c:v>
                </c:pt>
                <c:pt idx="146">
                  <c:v>200</c:v>
                </c:pt>
                <c:pt idx="147">
                  <c:v>175</c:v>
                </c:pt>
                <c:pt idx="148">
                  <c:v>195</c:v>
                </c:pt>
                <c:pt idx="149">
                  <c:v>265</c:v>
                </c:pt>
                <c:pt idx="150">
                  <c:v>180</c:v>
                </c:pt>
                <c:pt idx="151">
                  <c:v>225</c:v>
                </c:pt>
                <c:pt idx="152">
                  <c:v>185</c:v>
                </c:pt>
                <c:pt idx="153">
                  <c:v>190</c:v>
                </c:pt>
                <c:pt idx="154">
                  <c:v>155</c:v>
                </c:pt>
                <c:pt idx="155">
                  <c:v>245</c:v>
                </c:pt>
                <c:pt idx="156">
                  <c:v>270</c:v>
                </c:pt>
                <c:pt idx="157">
                  <c:v>220</c:v>
                </c:pt>
                <c:pt idx="158">
                  <c:v>190</c:v>
                </c:pt>
                <c:pt idx="159">
                  <c:v>240</c:v>
                </c:pt>
                <c:pt idx="160">
                  <c:v>210</c:v>
                </c:pt>
                <c:pt idx="161">
                  <c:v>220</c:v>
                </c:pt>
                <c:pt idx="162">
                  <c:v>255</c:v>
                </c:pt>
                <c:pt idx="163">
                  <c:v>240</c:v>
                </c:pt>
                <c:pt idx="164">
                  <c:v>260</c:v>
                </c:pt>
                <c:pt idx="165">
                  <c:v>190</c:v>
                </c:pt>
                <c:pt idx="166">
                  <c:v>250</c:v>
                </c:pt>
                <c:pt idx="167">
                  <c:v>285</c:v>
                </c:pt>
                <c:pt idx="168">
                  <c:v>190</c:v>
                </c:pt>
                <c:pt idx="169">
                  <c:v>245</c:v>
                </c:pt>
                <c:pt idx="170">
                  <c:v>240</c:v>
                </c:pt>
                <c:pt idx="171">
                  <c:v>230</c:v>
                </c:pt>
                <c:pt idx="172">
                  <c:v>210</c:v>
                </c:pt>
                <c:pt idx="173">
                  <c:v>240</c:v>
                </c:pt>
                <c:pt idx="174">
                  <c:v>205</c:v>
                </c:pt>
                <c:pt idx="175">
                  <c:v>180</c:v>
                </c:pt>
                <c:pt idx="176">
                  <c:v>205</c:v>
                </c:pt>
                <c:pt idx="177">
                  <c:v>195</c:v>
                </c:pt>
                <c:pt idx="178">
                  <c:v>145</c:v>
                </c:pt>
                <c:pt idx="179">
                  <c:v>225</c:v>
                </c:pt>
                <c:pt idx="180">
                  <c:v>180</c:v>
                </c:pt>
                <c:pt idx="181">
                  <c:v>230</c:v>
                </c:pt>
                <c:pt idx="182">
                  <c:v>135</c:v>
                </c:pt>
                <c:pt idx="183">
                  <c:v>205</c:v>
                </c:pt>
                <c:pt idx="184">
                  <c:v>270</c:v>
                </c:pt>
                <c:pt idx="185">
                  <c:v>230</c:v>
                </c:pt>
                <c:pt idx="186">
                  <c:v>205</c:v>
                </c:pt>
                <c:pt idx="187">
                  <c:v>195</c:v>
                </c:pt>
                <c:pt idx="188">
                  <c:v>225</c:v>
                </c:pt>
                <c:pt idx="189">
                  <c:v>240</c:v>
                </c:pt>
                <c:pt idx="190">
                  <c:v>210</c:v>
                </c:pt>
                <c:pt idx="191">
                  <c:v>195</c:v>
                </c:pt>
                <c:pt idx="192">
                  <c:v>335</c:v>
                </c:pt>
                <c:pt idx="193">
                  <c:v>255</c:v>
                </c:pt>
                <c:pt idx="194">
                  <c:v>295</c:v>
                </c:pt>
                <c:pt idx="195">
                  <c:v>225</c:v>
                </c:pt>
                <c:pt idx="196">
                  <c:v>235</c:v>
                </c:pt>
                <c:pt idx="197">
                  <c:v>195</c:v>
                </c:pt>
                <c:pt idx="198">
                  <c:v>310</c:v>
                </c:pt>
                <c:pt idx="199">
                  <c:v>290</c:v>
                </c:pt>
                <c:pt idx="200">
                  <c:v>265</c:v>
                </c:pt>
                <c:pt idx="201">
                  <c:v>200</c:v>
                </c:pt>
                <c:pt idx="202">
                  <c:v>245</c:v>
                </c:pt>
                <c:pt idx="203">
                  <c:v>215</c:v>
                </c:pt>
                <c:pt idx="204">
                  <c:v>230</c:v>
                </c:pt>
                <c:pt idx="205">
                  <c:v>225</c:v>
                </c:pt>
                <c:pt idx="206">
                  <c:v>200</c:v>
                </c:pt>
                <c:pt idx="207">
                  <c:v>200</c:v>
                </c:pt>
                <c:pt idx="208">
                  <c:v>230</c:v>
                </c:pt>
                <c:pt idx="209">
                  <c:v>210</c:v>
                </c:pt>
                <c:pt idx="210">
                  <c:v>155</c:v>
                </c:pt>
                <c:pt idx="211">
                  <c:v>140</c:v>
                </c:pt>
                <c:pt idx="212">
                  <c:v>205</c:v>
                </c:pt>
                <c:pt idx="213">
                  <c:v>250</c:v>
                </c:pt>
                <c:pt idx="214">
                  <c:v>165</c:v>
                </c:pt>
                <c:pt idx="215">
                  <c:v>240</c:v>
                </c:pt>
                <c:pt idx="216">
                  <c:v>230</c:v>
                </c:pt>
                <c:pt idx="217">
                  <c:v>240</c:v>
                </c:pt>
                <c:pt idx="218">
                  <c:v>205</c:v>
                </c:pt>
                <c:pt idx="219">
                  <c:v>225</c:v>
                </c:pt>
                <c:pt idx="220">
                  <c:v>250</c:v>
                </c:pt>
                <c:pt idx="221">
                  <c:v>225</c:v>
                </c:pt>
                <c:pt idx="222">
                  <c:v>250</c:v>
                </c:pt>
                <c:pt idx="223">
                  <c:v>265</c:v>
                </c:pt>
                <c:pt idx="224">
                  <c:v>255</c:v>
                </c:pt>
                <c:pt idx="225">
                  <c:v>190</c:v>
                </c:pt>
                <c:pt idx="226">
                  <c:v>280</c:v>
                </c:pt>
                <c:pt idx="227">
                  <c:v>315</c:v>
                </c:pt>
                <c:pt idx="228">
                  <c:v>255</c:v>
                </c:pt>
                <c:pt idx="229">
                  <c:v>255</c:v>
                </c:pt>
                <c:pt idx="230">
                  <c:v>225</c:v>
                </c:pt>
                <c:pt idx="231">
                  <c:v>210</c:v>
                </c:pt>
                <c:pt idx="232">
                  <c:v>195</c:v>
                </c:pt>
                <c:pt idx="233">
                  <c:v>225</c:v>
                </c:pt>
                <c:pt idx="234">
                  <c:v>240</c:v>
                </c:pt>
                <c:pt idx="235">
                  <c:v>255</c:v>
                </c:pt>
                <c:pt idx="236">
                  <c:v>200</c:v>
                </c:pt>
                <c:pt idx="237">
                  <c:v>185</c:v>
                </c:pt>
                <c:pt idx="238">
                  <c:v>185</c:v>
                </c:pt>
                <c:pt idx="239">
                  <c:v>185</c:v>
                </c:pt>
                <c:pt idx="240">
                  <c:v>165</c:v>
                </c:pt>
                <c:pt idx="241">
                  <c:v>115</c:v>
                </c:pt>
                <c:pt idx="242">
                  <c:v>170</c:v>
                </c:pt>
                <c:pt idx="243">
                  <c:v>220</c:v>
                </c:pt>
                <c:pt idx="244">
                  <c:v>195</c:v>
                </c:pt>
                <c:pt idx="245">
                  <c:v>190</c:v>
                </c:pt>
                <c:pt idx="246">
                  <c:v>205</c:v>
                </c:pt>
                <c:pt idx="247">
                  <c:v>245</c:v>
                </c:pt>
                <c:pt idx="248">
                  <c:v>245</c:v>
                </c:pt>
                <c:pt idx="249">
                  <c:v>225</c:v>
                </c:pt>
                <c:pt idx="250">
                  <c:v>240</c:v>
                </c:pt>
                <c:pt idx="251">
                  <c:v>275</c:v>
                </c:pt>
                <c:pt idx="252">
                  <c:v>275</c:v>
                </c:pt>
                <c:pt idx="253">
                  <c:v>290</c:v>
                </c:pt>
                <c:pt idx="254">
                  <c:v>280</c:v>
                </c:pt>
                <c:pt idx="255">
                  <c:v>255</c:v>
                </c:pt>
                <c:pt idx="256">
                  <c:v>315</c:v>
                </c:pt>
                <c:pt idx="257">
                  <c:v>215</c:v>
                </c:pt>
                <c:pt idx="258">
                  <c:v>200</c:v>
                </c:pt>
                <c:pt idx="259">
                  <c:v>225</c:v>
                </c:pt>
                <c:pt idx="260">
                  <c:v>190</c:v>
                </c:pt>
                <c:pt idx="261">
                  <c:v>220</c:v>
                </c:pt>
                <c:pt idx="262">
                  <c:v>200</c:v>
                </c:pt>
                <c:pt idx="263">
                  <c:v>220</c:v>
                </c:pt>
                <c:pt idx="264">
                  <c:v>180</c:v>
                </c:pt>
                <c:pt idx="265">
                  <c:v>225</c:v>
                </c:pt>
                <c:pt idx="266">
                  <c:v>160</c:v>
                </c:pt>
                <c:pt idx="267">
                  <c:v>185</c:v>
                </c:pt>
                <c:pt idx="268">
                  <c:v>170</c:v>
                </c:pt>
                <c:pt idx="269">
                  <c:v>180</c:v>
                </c:pt>
                <c:pt idx="270">
                  <c:v>270</c:v>
                </c:pt>
                <c:pt idx="271">
                  <c:v>220</c:v>
                </c:pt>
                <c:pt idx="272">
                  <c:v>210</c:v>
                </c:pt>
                <c:pt idx="273">
                  <c:v>200</c:v>
                </c:pt>
                <c:pt idx="274">
                  <c:v>210</c:v>
                </c:pt>
                <c:pt idx="275">
                  <c:v>215</c:v>
                </c:pt>
                <c:pt idx="276">
                  <c:v>240</c:v>
                </c:pt>
                <c:pt idx="277">
                  <c:v>225</c:v>
                </c:pt>
                <c:pt idx="278">
                  <c:v>300</c:v>
                </c:pt>
                <c:pt idx="279">
                  <c:v>230</c:v>
                </c:pt>
                <c:pt idx="280">
                  <c:v>300</c:v>
                </c:pt>
                <c:pt idx="281">
                  <c:v>195</c:v>
                </c:pt>
                <c:pt idx="282">
                  <c:v>270</c:v>
                </c:pt>
                <c:pt idx="283">
                  <c:v>205</c:v>
                </c:pt>
                <c:pt idx="284">
                  <c:v>255</c:v>
                </c:pt>
                <c:pt idx="285">
                  <c:v>290</c:v>
                </c:pt>
                <c:pt idx="286">
                  <c:v>260</c:v>
                </c:pt>
                <c:pt idx="287">
                  <c:v>260</c:v>
                </c:pt>
                <c:pt idx="288">
                  <c:v>190</c:v>
                </c:pt>
                <c:pt idx="289">
                  <c:v>220</c:v>
                </c:pt>
                <c:pt idx="290">
                  <c:v>220</c:v>
                </c:pt>
                <c:pt idx="291">
                  <c:v>180</c:v>
                </c:pt>
                <c:pt idx="292">
                  <c:v>205</c:v>
                </c:pt>
                <c:pt idx="293">
                  <c:v>220</c:v>
                </c:pt>
                <c:pt idx="294">
                  <c:v>225</c:v>
                </c:pt>
                <c:pt idx="295">
                  <c:v>190</c:v>
                </c:pt>
                <c:pt idx="296">
                  <c:v>205</c:v>
                </c:pt>
                <c:pt idx="297">
                  <c:v>185</c:v>
                </c:pt>
                <c:pt idx="298">
                  <c:v>225</c:v>
                </c:pt>
                <c:pt idx="299">
                  <c:v>240</c:v>
                </c:pt>
                <c:pt idx="300">
                  <c:v>160</c:v>
                </c:pt>
                <c:pt idx="301">
                  <c:v>210</c:v>
                </c:pt>
                <c:pt idx="302">
                  <c:v>235</c:v>
                </c:pt>
                <c:pt idx="303">
                  <c:v>235</c:v>
                </c:pt>
                <c:pt idx="304">
                  <c:v>200</c:v>
                </c:pt>
                <c:pt idx="305">
                  <c:v>255</c:v>
                </c:pt>
                <c:pt idx="306">
                  <c:v>250</c:v>
                </c:pt>
                <c:pt idx="307">
                  <c:v>250</c:v>
                </c:pt>
                <c:pt idx="308">
                  <c:v>230</c:v>
                </c:pt>
                <c:pt idx="309">
                  <c:v>380</c:v>
                </c:pt>
                <c:pt idx="310">
                  <c:v>160</c:v>
                </c:pt>
                <c:pt idx="311">
                  <c:v>250</c:v>
                </c:pt>
                <c:pt idx="312">
                  <c:v>210</c:v>
                </c:pt>
                <c:pt idx="313">
                  <c:v>300</c:v>
                </c:pt>
                <c:pt idx="314">
                  <c:v>300</c:v>
                </c:pt>
                <c:pt idx="315">
                  <c:v>215</c:v>
                </c:pt>
                <c:pt idx="316">
                  <c:v>215</c:v>
                </c:pt>
                <c:pt idx="317">
                  <c:v>165</c:v>
                </c:pt>
                <c:pt idx="318">
                  <c:v>200</c:v>
                </c:pt>
                <c:pt idx="319">
                  <c:v>245</c:v>
                </c:pt>
                <c:pt idx="320">
                  <c:v>210</c:v>
                </c:pt>
                <c:pt idx="321">
                  <c:v>185</c:v>
                </c:pt>
                <c:pt idx="322">
                  <c:v>185</c:v>
                </c:pt>
                <c:pt idx="323">
                  <c:v>235</c:v>
                </c:pt>
                <c:pt idx="324">
                  <c:v>160</c:v>
                </c:pt>
                <c:pt idx="325">
                  <c:v>185</c:v>
                </c:pt>
                <c:pt idx="326">
                  <c:v>200</c:v>
                </c:pt>
                <c:pt idx="327">
                  <c:v>210</c:v>
                </c:pt>
                <c:pt idx="328">
                  <c:v>285</c:v>
                </c:pt>
                <c:pt idx="329">
                  <c:v>195</c:v>
                </c:pt>
                <c:pt idx="330">
                  <c:v>225</c:v>
                </c:pt>
                <c:pt idx="331">
                  <c:v>200</c:v>
                </c:pt>
                <c:pt idx="332">
                  <c:v>240</c:v>
                </c:pt>
                <c:pt idx="333">
                  <c:v>255</c:v>
                </c:pt>
                <c:pt idx="334">
                  <c:v>240</c:v>
                </c:pt>
                <c:pt idx="335">
                  <c:v>230</c:v>
                </c:pt>
                <c:pt idx="336">
                  <c:v>225</c:v>
                </c:pt>
                <c:pt idx="337">
                  <c:v>295</c:v>
                </c:pt>
                <c:pt idx="338">
                  <c:v>295</c:v>
                </c:pt>
                <c:pt idx="339">
                  <c:v>220</c:v>
                </c:pt>
                <c:pt idx="340">
                  <c:v>215</c:v>
                </c:pt>
                <c:pt idx="341">
                  <c:v>225</c:v>
                </c:pt>
                <c:pt idx="342">
                  <c:v>315</c:v>
                </c:pt>
                <c:pt idx="343">
                  <c:v>245</c:v>
                </c:pt>
                <c:pt idx="344">
                  <c:v>225</c:v>
                </c:pt>
                <c:pt idx="345">
                  <c:v>205</c:v>
                </c:pt>
                <c:pt idx="346">
                  <c:v>210</c:v>
                </c:pt>
                <c:pt idx="347">
                  <c:v>200</c:v>
                </c:pt>
                <c:pt idx="348">
                  <c:v>230</c:v>
                </c:pt>
                <c:pt idx="349">
                  <c:v>225</c:v>
                </c:pt>
                <c:pt idx="350">
                  <c:v>185</c:v>
                </c:pt>
                <c:pt idx="351">
                  <c:v>235</c:v>
                </c:pt>
                <c:pt idx="352">
                  <c:v>225</c:v>
                </c:pt>
                <c:pt idx="353">
                  <c:v>180</c:v>
                </c:pt>
                <c:pt idx="354">
                  <c:v>185</c:v>
                </c:pt>
                <c:pt idx="355">
                  <c:v>210</c:v>
                </c:pt>
                <c:pt idx="356">
                  <c:v>160</c:v>
                </c:pt>
                <c:pt idx="357">
                  <c:v>230</c:v>
                </c:pt>
                <c:pt idx="358">
                  <c:v>255</c:v>
                </c:pt>
                <c:pt idx="359">
                  <c:v>200</c:v>
                </c:pt>
                <c:pt idx="360">
                  <c:v>195</c:v>
                </c:pt>
                <c:pt idx="361">
                  <c:v>245</c:v>
                </c:pt>
                <c:pt idx="362">
                  <c:v>245</c:v>
                </c:pt>
                <c:pt idx="363">
                  <c:v>240</c:v>
                </c:pt>
                <c:pt idx="364">
                  <c:v>235</c:v>
                </c:pt>
                <c:pt idx="365">
                  <c:v>240</c:v>
                </c:pt>
                <c:pt idx="366">
                  <c:v>225</c:v>
                </c:pt>
                <c:pt idx="367">
                  <c:v>355</c:v>
                </c:pt>
                <c:pt idx="368">
                  <c:v>225</c:v>
                </c:pt>
                <c:pt idx="369">
                  <c:v>330</c:v>
                </c:pt>
                <c:pt idx="370">
                  <c:v>255</c:v>
                </c:pt>
                <c:pt idx="371">
                  <c:v>320</c:v>
                </c:pt>
                <c:pt idx="372">
                  <c:v>285</c:v>
                </c:pt>
                <c:pt idx="373">
                  <c:v>235</c:v>
                </c:pt>
                <c:pt idx="374">
                  <c:v>200</c:v>
                </c:pt>
                <c:pt idx="375">
                  <c:v>200</c:v>
                </c:pt>
                <c:pt idx="376">
                  <c:v>170</c:v>
                </c:pt>
                <c:pt idx="377">
                  <c:v>210</c:v>
                </c:pt>
                <c:pt idx="378">
                  <c:v>225</c:v>
                </c:pt>
                <c:pt idx="379">
                  <c:v>200</c:v>
                </c:pt>
                <c:pt idx="380">
                  <c:v>180</c:v>
                </c:pt>
                <c:pt idx="381">
                  <c:v>195</c:v>
                </c:pt>
                <c:pt idx="382">
                  <c:v>210</c:v>
                </c:pt>
                <c:pt idx="383">
                  <c:v>215</c:v>
                </c:pt>
                <c:pt idx="384">
                  <c:v>160</c:v>
                </c:pt>
                <c:pt idx="385">
                  <c:v>140</c:v>
                </c:pt>
                <c:pt idx="386">
                  <c:v>220</c:v>
                </c:pt>
                <c:pt idx="387">
                  <c:v>210</c:v>
                </c:pt>
                <c:pt idx="388">
                  <c:v>210</c:v>
                </c:pt>
                <c:pt idx="389">
                  <c:v>190</c:v>
                </c:pt>
                <c:pt idx="390">
                  <c:v>225</c:v>
                </c:pt>
                <c:pt idx="391">
                  <c:v>235</c:v>
                </c:pt>
                <c:pt idx="392">
                  <c:v>230</c:v>
                </c:pt>
                <c:pt idx="393">
                  <c:v>230</c:v>
                </c:pt>
                <c:pt idx="394">
                  <c:v>255</c:v>
                </c:pt>
                <c:pt idx="395">
                  <c:v>235</c:v>
                </c:pt>
                <c:pt idx="396">
                  <c:v>230</c:v>
                </c:pt>
                <c:pt idx="397">
                  <c:v>260</c:v>
                </c:pt>
                <c:pt idx="398">
                  <c:v>270</c:v>
                </c:pt>
                <c:pt idx="399">
                  <c:v>260</c:v>
                </c:pt>
                <c:pt idx="400">
                  <c:v>315</c:v>
                </c:pt>
                <c:pt idx="401">
                  <c:v>250</c:v>
                </c:pt>
                <c:pt idx="402">
                  <c:v>210</c:v>
                </c:pt>
                <c:pt idx="403">
                  <c:v>215</c:v>
                </c:pt>
                <c:pt idx="404">
                  <c:v>215</c:v>
                </c:pt>
                <c:pt idx="405">
                  <c:v>240</c:v>
                </c:pt>
                <c:pt idx="406">
                  <c:v>180</c:v>
                </c:pt>
                <c:pt idx="407">
                  <c:v>185</c:v>
                </c:pt>
                <c:pt idx="408">
                  <c:v>220</c:v>
                </c:pt>
                <c:pt idx="409">
                  <c:v>185</c:v>
                </c:pt>
                <c:pt idx="410">
                  <c:v>165</c:v>
                </c:pt>
                <c:pt idx="411">
                  <c:v>220</c:v>
                </c:pt>
                <c:pt idx="412">
                  <c:v>180</c:v>
                </c:pt>
                <c:pt idx="413">
                  <c:v>150</c:v>
                </c:pt>
                <c:pt idx="414">
                  <c:v>230</c:v>
                </c:pt>
                <c:pt idx="415">
                  <c:v>230</c:v>
                </c:pt>
                <c:pt idx="416">
                  <c:v>190</c:v>
                </c:pt>
                <c:pt idx="417">
                  <c:v>215</c:v>
                </c:pt>
                <c:pt idx="418">
                  <c:v>200</c:v>
                </c:pt>
                <c:pt idx="419">
                  <c:v>255</c:v>
                </c:pt>
                <c:pt idx="420">
                  <c:v>265</c:v>
                </c:pt>
                <c:pt idx="421">
                  <c:v>250</c:v>
                </c:pt>
                <c:pt idx="422">
                  <c:v>250</c:v>
                </c:pt>
                <c:pt idx="423">
                  <c:v>255</c:v>
                </c:pt>
                <c:pt idx="424">
                  <c:v>240</c:v>
                </c:pt>
                <c:pt idx="425">
                  <c:v>260</c:v>
                </c:pt>
                <c:pt idx="426">
                  <c:v>235</c:v>
                </c:pt>
                <c:pt idx="427">
                  <c:v>270</c:v>
                </c:pt>
                <c:pt idx="428">
                  <c:v>255</c:v>
                </c:pt>
                <c:pt idx="429">
                  <c:v>320</c:v>
                </c:pt>
                <c:pt idx="430">
                  <c:v>245</c:v>
                </c:pt>
                <c:pt idx="431">
                  <c:v>215</c:v>
                </c:pt>
                <c:pt idx="432">
                  <c:v>210</c:v>
                </c:pt>
                <c:pt idx="433">
                  <c:v>215</c:v>
                </c:pt>
                <c:pt idx="434">
                  <c:v>210</c:v>
                </c:pt>
                <c:pt idx="435">
                  <c:v>205</c:v>
                </c:pt>
                <c:pt idx="436">
                  <c:v>175</c:v>
                </c:pt>
                <c:pt idx="437">
                  <c:v>195</c:v>
                </c:pt>
                <c:pt idx="438">
                  <c:v>210</c:v>
                </c:pt>
                <c:pt idx="439">
                  <c:v>175</c:v>
                </c:pt>
                <c:pt idx="440">
                  <c:v>230</c:v>
                </c:pt>
                <c:pt idx="441">
                  <c:v>170</c:v>
                </c:pt>
                <c:pt idx="442">
                  <c:v>220</c:v>
                </c:pt>
                <c:pt idx="443">
                  <c:v>340</c:v>
                </c:pt>
                <c:pt idx="444">
                  <c:v>200</c:v>
                </c:pt>
                <c:pt idx="445">
                  <c:v>200</c:v>
                </c:pt>
                <c:pt idx="446">
                  <c:v>195</c:v>
                </c:pt>
                <c:pt idx="447">
                  <c:v>200</c:v>
                </c:pt>
                <c:pt idx="448">
                  <c:v>225</c:v>
                </c:pt>
                <c:pt idx="449">
                  <c:v>220</c:v>
                </c:pt>
                <c:pt idx="450">
                  <c:v>250</c:v>
                </c:pt>
                <c:pt idx="451">
                  <c:v>220</c:v>
                </c:pt>
                <c:pt idx="452">
                  <c:v>200</c:v>
                </c:pt>
                <c:pt idx="453">
                  <c:v>245</c:v>
                </c:pt>
                <c:pt idx="454">
                  <c:v>210</c:v>
                </c:pt>
                <c:pt idx="455">
                  <c:v>230</c:v>
                </c:pt>
                <c:pt idx="456">
                  <c:v>270</c:v>
                </c:pt>
                <c:pt idx="457">
                  <c:v>335</c:v>
                </c:pt>
                <c:pt idx="458">
                  <c:v>300</c:v>
                </c:pt>
                <c:pt idx="459">
                  <c:v>240</c:v>
                </c:pt>
                <c:pt idx="460">
                  <c:v>225</c:v>
                </c:pt>
                <c:pt idx="461">
                  <c:v>170</c:v>
                </c:pt>
                <c:pt idx="462">
                  <c:v>215</c:v>
                </c:pt>
                <c:pt idx="463">
                  <c:v>235</c:v>
                </c:pt>
                <c:pt idx="464">
                  <c:v>215</c:v>
                </c:pt>
                <c:pt idx="465">
                  <c:v>205</c:v>
                </c:pt>
                <c:pt idx="466">
                  <c:v>190</c:v>
                </c:pt>
                <c:pt idx="467">
                  <c:v>200</c:v>
                </c:pt>
                <c:pt idx="468">
                  <c:v>160</c:v>
                </c:pt>
                <c:pt idx="469">
                  <c:v>185</c:v>
                </c:pt>
                <c:pt idx="470">
                  <c:v>235</c:v>
                </c:pt>
                <c:pt idx="471">
                  <c:v>245</c:v>
                </c:pt>
                <c:pt idx="472">
                  <c:v>275</c:v>
                </c:pt>
                <c:pt idx="473">
                  <c:v>180</c:v>
                </c:pt>
                <c:pt idx="474">
                  <c:v>220</c:v>
                </c:pt>
                <c:pt idx="475">
                  <c:v>195</c:v>
                </c:pt>
                <c:pt idx="476">
                  <c:v>230</c:v>
                </c:pt>
                <c:pt idx="477">
                  <c:v>225</c:v>
                </c:pt>
                <c:pt idx="478">
                  <c:v>235</c:v>
                </c:pt>
                <c:pt idx="479">
                  <c:v>235</c:v>
                </c:pt>
                <c:pt idx="480">
                  <c:v>215</c:v>
                </c:pt>
                <c:pt idx="481">
                  <c:v>170</c:v>
                </c:pt>
                <c:pt idx="482">
                  <c:v>240</c:v>
                </c:pt>
                <c:pt idx="483">
                  <c:v>295</c:v>
                </c:pt>
                <c:pt idx="484">
                  <c:v>295</c:v>
                </c:pt>
                <c:pt idx="485">
                  <c:v>240</c:v>
                </c:pt>
                <c:pt idx="486">
                  <c:v>330</c:v>
                </c:pt>
                <c:pt idx="487">
                  <c:v>270</c:v>
                </c:pt>
                <c:pt idx="488">
                  <c:v>275</c:v>
                </c:pt>
                <c:pt idx="489">
                  <c:v>180</c:v>
                </c:pt>
                <c:pt idx="490">
                  <c:v>220</c:v>
                </c:pt>
                <c:pt idx="491">
                  <c:v>225</c:v>
                </c:pt>
                <c:pt idx="492">
                  <c:v>195</c:v>
                </c:pt>
                <c:pt idx="493">
                  <c:v>190</c:v>
                </c:pt>
                <c:pt idx="494">
                  <c:v>180</c:v>
                </c:pt>
                <c:pt idx="495">
                  <c:v>225</c:v>
                </c:pt>
                <c:pt idx="496">
                  <c:v>190</c:v>
                </c:pt>
                <c:pt idx="497">
                  <c:v>190</c:v>
                </c:pt>
                <c:pt idx="498">
                  <c:v>205</c:v>
                </c:pt>
                <c:pt idx="499">
                  <c:v>210</c:v>
                </c:pt>
                <c:pt idx="500">
                  <c:v>230</c:v>
                </c:pt>
                <c:pt idx="501">
                  <c:v>220</c:v>
                </c:pt>
                <c:pt idx="502">
                  <c:v>165</c:v>
                </c:pt>
                <c:pt idx="503">
                  <c:v>260</c:v>
                </c:pt>
                <c:pt idx="504">
                  <c:v>190</c:v>
                </c:pt>
                <c:pt idx="505">
                  <c:v>250</c:v>
                </c:pt>
                <c:pt idx="506">
                  <c:v>225</c:v>
                </c:pt>
                <c:pt idx="507">
                  <c:v>255</c:v>
                </c:pt>
                <c:pt idx="508">
                  <c:v>280</c:v>
                </c:pt>
                <c:pt idx="509">
                  <c:v>295</c:v>
                </c:pt>
                <c:pt idx="510">
                  <c:v>225</c:v>
                </c:pt>
                <c:pt idx="511">
                  <c:v>250</c:v>
                </c:pt>
                <c:pt idx="512">
                  <c:v>305</c:v>
                </c:pt>
                <c:pt idx="513">
                  <c:v>170</c:v>
                </c:pt>
                <c:pt idx="514">
                  <c:v>275</c:v>
                </c:pt>
                <c:pt idx="515">
                  <c:v>300</c:v>
                </c:pt>
                <c:pt idx="516">
                  <c:v>255</c:v>
                </c:pt>
                <c:pt idx="517">
                  <c:v>225</c:v>
                </c:pt>
                <c:pt idx="518">
                  <c:v>215</c:v>
                </c:pt>
                <c:pt idx="519">
                  <c:v>210</c:v>
                </c:pt>
                <c:pt idx="520">
                  <c:v>215</c:v>
                </c:pt>
                <c:pt idx="521">
                  <c:v>215</c:v>
                </c:pt>
                <c:pt idx="522">
                  <c:v>185</c:v>
                </c:pt>
                <c:pt idx="523">
                  <c:v>185</c:v>
                </c:pt>
                <c:pt idx="524">
                  <c:v>190</c:v>
                </c:pt>
                <c:pt idx="525">
                  <c:v>195</c:v>
                </c:pt>
                <c:pt idx="526">
                  <c:v>195</c:v>
                </c:pt>
                <c:pt idx="527">
                  <c:v>210</c:v>
                </c:pt>
                <c:pt idx="528">
                  <c:v>225</c:v>
                </c:pt>
                <c:pt idx="529">
                  <c:v>210</c:v>
                </c:pt>
                <c:pt idx="530">
                  <c:v>160</c:v>
                </c:pt>
                <c:pt idx="531">
                  <c:v>190</c:v>
                </c:pt>
                <c:pt idx="532">
                  <c:v>190</c:v>
                </c:pt>
                <c:pt idx="533">
                  <c:v>225</c:v>
                </c:pt>
                <c:pt idx="534">
                  <c:v>200</c:v>
                </c:pt>
                <c:pt idx="535">
                  <c:v>235</c:v>
                </c:pt>
                <c:pt idx="536">
                  <c:v>215</c:v>
                </c:pt>
                <c:pt idx="537">
                  <c:v>220</c:v>
                </c:pt>
                <c:pt idx="538">
                  <c:v>265</c:v>
                </c:pt>
                <c:pt idx="539">
                  <c:v>295</c:v>
                </c:pt>
                <c:pt idx="540">
                  <c:v>255</c:v>
                </c:pt>
                <c:pt idx="541">
                  <c:v>290</c:v>
                </c:pt>
                <c:pt idx="542">
                  <c:v>285</c:v>
                </c:pt>
                <c:pt idx="543">
                  <c:v>240</c:v>
                </c:pt>
                <c:pt idx="544">
                  <c:v>200</c:v>
                </c:pt>
                <c:pt idx="545">
                  <c:v>180</c:v>
                </c:pt>
                <c:pt idx="546">
                  <c:v>215</c:v>
                </c:pt>
                <c:pt idx="547">
                  <c:v>220</c:v>
                </c:pt>
                <c:pt idx="548">
                  <c:v>190</c:v>
                </c:pt>
                <c:pt idx="549">
                  <c:v>195</c:v>
                </c:pt>
                <c:pt idx="550">
                  <c:v>205</c:v>
                </c:pt>
                <c:pt idx="551">
                  <c:v>210</c:v>
                </c:pt>
                <c:pt idx="552">
                  <c:v>180</c:v>
                </c:pt>
                <c:pt idx="553">
                  <c:v>195</c:v>
                </c:pt>
                <c:pt idx="554">
                  <c:v>185</c:v>
                </c:pt>
                <c:pt idx="555">
                  <c:v>220</c:v>
                </c:pt>
                <c:pt idx="556">
                  <c:v>190</c:v>
                </c:pt>
                <c:pt idx="557">
                  <c:v>130</c:v>
                </c:pt>
                <c:pt idx="558">
                  <c:v>265</c:v>
                </c:pt>
                <c:pt idx="559">
                  <c:v>220</c:v>
                </c:pt>
                <c:pt idx="560">
                  <c:v>260</c:v>
                </c:pt>
                <c:pt idx="561">
                  <c:v>215</c:v>
                </c:pt>
                <c:pt idx="562">
                  <c:v>215</c:v>
                </c:pt>
                <c:pt idx="563">
                  <c:v>225</c:v>
                </c:pt>
                <c:pt idx="564">
                  <c:v>235</c:v>
                </c:pt>
                <c:pt idx="565">
                  <c:v>235</c:v>
                </c:pt>
                <c:pt idx="566">
                  <c:v>190</c:v>
                </c:pt>
                <c:pt idx="567">
                  <c:v>280</c:v>
                </c:pt>
                <c:pt idx="568">
                  <c:v>235</c:v>
                </c:pt>
                <c:pt idx="569">
                  <c:v>330</c:v>
                </c:pt>
                <c:pt idx="570">
                  <c:v>225</c:v>
                </c:pt>
                <c:pt idx="571">
                  <c:v>260</c:v>
                </c:pt>
                <c:pt idx="572">
                  <c:v>260</c:v>
                </c:pt>
                <c:pt idx="573">
                  <c:v>295</c:v>
                </c:pt>
                <c:pt idx="574">
                  <c:v>225</c:v>
                </c:pt>
                <c:pt idx="575">
                  <c:v>220</c:v>
                </c:pt>
                <c:pt idx="576">
                  <c:v>200</c:v>
                </c:pt>
                <c:pt idx="577">
                  <c:v>210</c:v>
                </c:pt>
                <c:pt idx="578">
                  <c:v>205</c:v>
                </c:pt>
                <c:pt idx="579">
                  <c:v>190</c:v>
                </c:pt>
                <c:pt idx="580">
                  <c:v>165</c:v>
                </c:pt>
                <c:pt idx="581">
                  <c:v>260</c:v>
                </c:pt>
                <c:pt idx="582">
                  <c:v>175</c:v>
                </c:pt>
                <c:pt idx="583">
                  <c:v>235</c:v>
                </c:pt>
                <c:pt idx="584">
                  <c:v>245</c:v>
                </c:pt>
                <c:pt idx="585">
                  <c:v>210</c:v>
                </c:pt>
                <c:pt idx="586">
                  <c:v>215</c:v>
                </c:pt>
                <c:pt idx="587">
                  <c:v>220</c:v>
                </c:pt>
                <c:pt idx="588">
                  <c:v>225</c:v>
                </c:pt>
                <c:pt idx="589">
                  <c:v>235</c:v>
                </c:pt>
                <c:pt idx="590">
                  <c:v>275</c:v>
                </c:pt>
                <c:pt idx="591">
                  <c:v>225</c:v>
                </c:pt>
                <c:pt idx="592">
                  <c:v>240</c:v>
                </c:pt>
                <c:pt idx="593">
                  <c:v>205</c:v>
                </c:pt>
                <c:pt idx="594">
                  <c:v>245</c:v>
                </c:pt>
                <c:pt idx="595">
                  <c:v>240</c:v>
                </c:pt>
                <c:pt idx="596">
                  <c:v>255</c:v>
                </c:pt>
                <c:pt idx="597">
                  <c:v>280</c:v>
                </c:pt>
                <c:pt idx="598">
                  <c:v>255</c:v>
                </c:pt>
                <c:pt idx="599">
                  <c:v>240</c:v>
                </c:pt>
                <c:pt idx="600">
                  <c:v>220</c:v>
                </c:pt>
                <c:pt idx="601">
                  <c:v>295</c:v>
                </c:pt>
                <c:pt idx="602">
                  <c:v>195</c:v>
                </c:pt>
                <c:pt idx="603">
                  <c:v>255</c:v>
                </c:pt>
                <c:pt idx="604">
                  <c:v>265</c:v>
                </c:pt>
                <c:pt idx="605">
                  <c:v>255</c:v>
                </c:pt>
                <c:pt idx="606">
                  <c:v>195</c:v>
                </c:pt>
                <c:pt idx="607">
                  <c:v>215</c:v>
                </c:pt>
                <c:pt idx="608">
                  <c:v>220</c:v>
                </c:pt>
                <c:pt idx="609">
                  <c:v>165</c:v>
                </c:pt>
                <c:pt idx="610">
                  <c:v>185</c:v>
                </c:pt>
                <c:pt idx="611">
                  <c:v>220</c:v>
                </c:pt>
                <c:pt idx="612">
                  <c:v>165</c:v>
                </c:pt>
                <c:pt idx="613">
                  <c:v>190</c:v>
                </c:pt>
                <c:pt idx="614">
                  <c:v>210</c:v>
                </c:pt>
                <c:pt idx="615">
                  <c:v>240</c:v>
                </c:pt>
                <c:pt idx="616">
                  <c:v>295</c:v>
                </c:pt>
                <c:pt idx="617">
                  <c:v>185</c:v>
                </c:pt>
                <c:pt idx="618">
                  <c:v>215</c:v>
                </c:pt>
                <c:pt idx="619">
                  <c:v>235</c:v>
                </c:pt>
                <c:pt idx="620">
                  <c:v>235</c:v>
                </c:pt>
                <c:pt idx="621">
                  <c:v>265</c:v>
                </c:pt>
                <c:pt idx="622">
                  <c:v>240</c:v>
                </c:pt>
                <c:pt idx="623">
                  <c:v>290</c:v>
                </c:pt>
                <c:pt idx="624">
                  <c:v>235</c:v>
                </c:pt>
                <c:pt idx="625">
                  <c:v>245</c:v>
                </c:pt>
                <c:pt idx="626">
                  <c:v>220</c:v>
                </c:pt>
                <c:pt idx="627">
                  <c:v>210</c:v>
                </c:pt>
                <c:pt idx="628">
                  <c:v>275</c:v>
                </c:pt>
                <c:pt idx="629">
                  <c:v>210</c:v>
                </c:pt>
                <c:pt idx="630">
                  <c:v>260</c:v>
                </c:pt>
                <c:pt idx="631">
                  <c:v>320</c:v>
                </c:pt>
                <c:pt idx="632">
                  <c:v>250</c:v>
                </c:pt>
                <c:pt idx="633">
                  <c:v>225</c:v>
                </c:pt>
                <c:pt idx="634">
                  <c:v>205</c:v>
                </c:pt>
                <c:pt idx="635">
                  <c:v>195</c:v>
                </c:pt>
                <c:pt idx="636">
                  <c:v>205</c:v>
                </c:pt>
                <c:pt idx="637">
                  <c:v>165</c:v>
                </c:pt>
                <c:pt idx="638">
                  <c:v>195</c:v>
                </c:pt>
                <c:pt idx="639">
                  <c:v>150</c:v>
                </c:pt>
                <c:pt idx="640">
                  <c:v>255</c:v>
                </c:pt>
                <c:pt idx="641">
                  <c:v>185</c:v>
                </c:pt>
                <c:pt idx="642">
                  <c:v>230</c:v>
                </c:pt>
                <c:pt idx="643">
                  <c:v>240</c:v>
                </c:pt>
                <c:pt idx="644">
                  <c:v>275</c:v>
                </c:pt>
                <c:pt idx="645">
                  <c:v>180</c:v>
                </c:pt>
                <c:pt idx="646">
                  <c:v>180</c:v>
                </c:pt>
                <c:pt idx="647">
                  <c:v>230</c:v>
                </c:pt>
                <c:pt idx="648">
                  <c:v>200</c:v>
                </c:pt>
                <c:pt idx="649">
                  <c:v>195</c:v>
                </c:pt>
                <c:pt idx="650">
                  <c:v>220</c:v>
                </c:pt>
                <c:pt idx="651">
                  <c:v>255</c:v>
                </c:pt>
                <c:pt idx="652">
                  <c:v>265</c:v>
                </c:pt>
                <c:pt idx="653">
                  <c:v>235</c:v>
                </c:pt>
                <c:pt idx="654">
                  <c:v>245</c:v>
                </c:pt>
                <c:pt idx="655">
                  <c:v>240</c:v>
                </c:pt>
                <c:pt idx="656">
                  <c:v>240</c:v>
                </c:pt>
                <c:pt idx="657">
                  <c:v>220</c:v>
                </c:pt>
                <c:pt idx="658">
                  <c:v>270</c:v>
                </c:pt>
                <c:pt idx="659">
                  <c:v>320</c:v>
                </c:pt>
                <c:pt idx="660">
                  <c:v>240</c:v>
                </c:pt>
                <c:pt idx="661">
                  <c:v>235</c:v>
                </c:pt>
                <c:pt idx="662">
                  <c:v>225</c:v>
                </c:pt>
                <c:pt idx="663">
                  <c:v>195</c:v>
                </c:pt>
                <c:pt idx="664">
                  <c:v>195</c:v>
                </c:pt>
                <c:pt idx="665">
                  <c:v>255</c:v>
                </c:pt>
                <c:pt idx="666">
                  <c:v>195</c:v>
                </c:pt>
                <c:pt idx="667">
                  <c:v>230</c:v>
                </c:pt>
                <c:pt idx="668">
                  <c:v>210</c:v>
                </c:pt>
                <c:pt idx="669">
                  <c:v>230</c:v>
                </c:pt>
                <c:pt idx="670">
                  <c:v>165</c:v>
                </c:pt>
                <c:pt idx="671">
                  <c:v>185</c:v>
                </c:pt>
                <c:pt idx="672">
                  <c:v>175</c:v>
                </c:pt>
                <c:pt idx="673">
                  <c:v>210</c:v>
                </c:pt>
                <c:pt idx="674">
                  <c:v>150</c:v>
                </c:pt>
                <c:pt idx="675">
                  <c:v>260</c:v>
                </c:pt>
                <c:pt idx="676">
                  <c:v>215</c:v>
                </c:pt>
                <c:pt idx="677">
                  <c:v>280</c:v>
                </c:pt>
                <c:pt idx="678">
                  <c:v>200</c:v>
                </c:pt>
                <c:pt idx="679">
                  <c:v>225</c:v>
                </c:pt>
                <c:pt idx="680">
                  <c:v>215</c:v>
                </c:pt>
                <c:pt idx="681">
                  <c:v>235</c:v>
                </c:pt>
                <c:pt idx="682">
                  <c:v>285</c:v>
                </c:pt>
                <c:pt idx="683">
                  <c:v>210</c:v>
                </c:pt>
                <c:pt idx="684">
                  <c:v>280</c:v>
                </c:pt>
                <c:pt idx="685">
                  <c:v>225</c:v>
                </c:pt>
                <c:pt idx="686">
                  <c:v>215</c:v>
                </c:pt>
                <c:pt idx="687">
                  <c:v>255</c:v>
                </c:pt>
                <c:pt idx="688">
                  <c:v>320</c:v>
                </c:pt>
                <c:pt idx="689">
                  <c:v>225</c:v>
                </c:pt>
                <c:pt idx="690">
                  <c:v>220</c:v>
                </c:pt>
                <c:pt idx="691">
                  <c:v>215</c:v>
                </c:pt>
                <c:pt idx="692">
                  <c:v>215</c:v>
                </c:pt>
                <c:pt idx="693">
                  <c:v>205</c:v>
                </c:pt>
                <c:pt idx="694">
                  <c:v>180</c:v>
                </c:pt>
                <c:pt idx="695">
                  <c:v>195</c:v>
                </c:pt>
                <c:pt idx="696">
                  <c:v>210</c:v>
                </c:pt>
                <c:pt idx="697">
                  <c:v>165</c:v>
                </c:pt>
                <c:pt idx="698">
                  <c:v>240</c:v>
                </c:pt>
                <c:pt idx="699">
                  <c:v>200</c:v>
                </c:pt>
                <c:pt idx="700">
                  <c:v>105</c:v>
                </c:pt>
                <c:pt idx="701">
                  <c:v>205</c:v>
                </c:pt>
                <c:pt idx="702">
                  <c:v>145</c:v>
                </c:pt>
                <c:pt idx="703">
                  <c:v>165</c:v>
                </c:pt>
                <c:pt idx="704">
                  <c:v>240</c:v>
                </c:pt>
                <c:pt idx="705">
                  <c:v>195</c:v>
                </c:pt>
                <c:pt idx="706">
                  <c:v>225</c:v>
                </c:pt>
                <c:pt idx="707">
                  <c:v>240</c:v>
                </c:pt>
                <c:pt idx="708">
                  <c:v>235</c:v>
                </c:pt>
                <c:pt idx="709">
                  <c:v>230</c:v>
                </c:pt>
                <c:pt idx="710">
                  <c:v>220</c:v>
                </c:pt>
                <c:pt idx="711">
                  <c:v>285</c:v>
                </c:pt>
                <c:pt idx="712">
                  <c:v>235</c:v>
                </c:pt>
                <c:pt idx="713">
                  <c:v>220</c:v>
                </c:pt>
                <c:pt idx="714">
                  <c:v>245</c:v>
                </c:pt>
                <c:pt idx="715">
                  <c:v>280</c:v>
                </c:pt>
                <c:pt idx="716">
                  <c:v>305</c:v>
                </c:pt>
                <c:pt idx="717">
                  <c:v>235</c:v>
                </c:pt>
                <c:pt idx="718">
                  <c:v>220</c:v>
                </c:pt>
                <c:pt idx="719">
                  <c:v>265</c:v>
                </c:pt>
                <c:pt idx="720">
                  <c:v>210</c:v>
                </c:pt>
                <c:pt idx="721">
                  <c:v>200</c:v>
                </c:pt>
                <c:pt idx="722">
                  <c:v>225</c:v>
                </c:pt>
                <c:pt idx="723">
                  <c:v>210</c:v>
                </c:pt>
                <c:pt idx="724">
                  <c:v>200</c:v>
                </c:pt>
                <c:pt idx="725">
                  <c:v>195</c:v>
                </c:pt>
                <c:pt idx="726">
                  <c:v>185</c:v>
                </c:pt>
                <c:pt idx="727">
                  <c:v>210</c:v>
                </c:pt>
                <c:pt idx="728">
                  <c:v>170</c:v>
                </c:pt>
                <c:pt idx="729">
                  <c:v>190</c:v>
                </c:pt>
                <c:pt idx="730">
                  <c:v>125</c:v>
                </c:pt>
                <c:pt idx="731">
                  <c:v>215</c:v>
                </c:pt>
                <c:pt idx="732">
                  <c:v>220</c:v>
                </c:pt>
                <c:pt idx="733">
                  <c:v>205</c:v>
                </c:pt>
                <c:pt idx="734">
                  <c:v>210</c:v>
                </c:pt>
                <c:pt idx="735">
                  <c:v>300</c:v>
                </c:pt>
                <c:pt idx="736">
                  <c:v>220</c:v>
                </c:pt>
                <c:pt idx="737">
                  <c:v>215</c:v>
                </c:pt>
                <c:pt idx="738">
                  <c:v>245</c:v>
                </c:pt>
                <c:pt idx="739">
                  <c:v>260</c:v>
                </c:pt>
                <c:pt idx="740">
                  <c:v>240</c:v>
                </c:pt>
                <c:pt idx="741">
                  <c:v>260</c:v>
                </c:pt>
                <c:pt idx="742">
                  <c:v>280</c:v>
                </c:pt>
                <c:pt idx="743">
                  <c:v>265</c:v>
                </c:pt>
                <c:pt idx="744">
                  <c:v>195</c:v>
                </c:pt>
                <c:pt idx="745">
                  <c:v>255</c:v>
                </c:pt>
                <c:pt idx="746">
                  <c:v>250</c:v>
                </c:pt>
                <c:pt idx="747">
                  <c:v>230</c:v>
                </c:pt>
                <c:pt idx="748">
                  <c:v>195</c:v>
                </c:pt>
                <c:pt idx="749">
                  <c:v>205</c:v>
                </c:pt>
                <c:pt idx="750">
                  <c:v>210</c:v>
                </c:pt>
                <c:pt idx="751">
                  <c:v>210</c:v>
                </c:pt>
                <c:pt idx="752">
                  <c:v>180</c:v>
                </c:pt>
                <c:pt idx="753">
                  <c:v>180</c:v>
                </c:pt>
                <c:pt idx="754">
                  <c:v>215</c:v>
                </c:pt>
                <c:pt idx="755">
                  <c:v>200</c:v>
                </c:pt>
                <c:pt idx="756">
                  <c:v>165</c:v>
                </c:pt>
                <c:pt idx="757">
                  <c:v>170</c:v>
                </c:pt>
                <c:pt idx="758">
                  <c:v>225</c:v>
                </c:pt>
                <c:pt idx="759">
                  <c:v>240</c:v>
                </c:pt>
                <c:pt idx="760">
                  <c:v>270</c:v>
                </c:pt>
                <c:pt idx="761">
                  <c:v>190</c:v>
                </c:pt>
                <c:pt idx="762">
                  <c:v>210</c:v>
                </c:pt>
                <c:pt idx="763">
                  <c:v>230</c:v>
                </c:pt>
                <c:pt idx="764">
                  <c:v>230</c:v>
                </c:pt>
                <c:pt idx="765">
                  <c:v>215</c:v>
                </c:pt>
                <c:pt idx="766">
                  <c:v>210</c:v>
                </c:pt>
                <c:pt idx="767">
                  <c:v>225</c:v>
                </c:pt>
                <c:pt idx="768">
                  <c:v>240</c:v>
                </c:pt>
                <c:pt idx="769">
                  <c:v>315</c:v>
                </c:pt>
                <c:pt idx="770">
                  <c:v>275</c:v>
                </c:pt>
                <c:pt idx="771">
                  <c:v>240</c:v>
                </c:pt>
                <c:pt idx="772">
                  <c:v>220</c:v>
                </c:pt>
                <c:pt idx="773">
                  <c:v>275</c:v>
                </c:pt>
                <c:pt idx="774">
                  <c:v>235</c:v>
                </c:pt>
                <c:pt idx="775">
                  <c:v>355</c:v>
                </c:pt>
                <c:pt idx="776">
                  <c:v>255</c:v>
                </c:pt>
                <c:pt idx="777">
                  <c:v>190</c:v>
                </c:pt>
                <c:pt idx="778">
                  <c:v>175</c:v>
                </c:pt>
                <c:pt idx="779">
                  <c:v>180</c:v>
                </c:pt>
                <c:pt idx="780">
                  <c:v>210</c:v>
                </c:pt>
                <c:pt idx="781">
                  <c:v>205</c:v>
                </c:pt>
                <c:pt idx="782">
                  <c:v>215</c:v>
                </c:pt>
                <c:pt idx="783">
                  <c:v>180</c:v>
                </c:pt>
                <c:pt idx="784">
                  <c:v>165</c:v>
                </c:pt>
                <c:pt idx="785">
                  <c:v>185</c:v>
                </c:pt>
                <c:pt idx="786">
                  <c:v>200</c:v>
                </c:pt>
                <c:pt idx="787">
                  <c:v>200</c:v>
                </c:pt>
                <c:pt idx="788">
                  <c:v>290</c:v>
                </c:pt>
                <c:pt idx="789">
                  <c:v>195</c:v>
                </c:pt>
                <c:pt idx="790">
                  <c:v>225</c:v>
                </c:pt>
                <c:pt idx="791">
                  <c:v>245</c:v>
                </c:pt>
                <c:pt idx="792">
                  <c:v>200</c:v>
                </c:pt>
                <c:pt idx="793">
                  <c:v>225</c:v>
                </c:pt>
                <c:pt idx="794">
                  <c:v>230</c:v>
                </c:pt>
                <c:pt idx="795">
                  <c:v>300</c:v>
                </c:pt>
                <c:pt idx="796">
                  <c:v>255</c:v>
                </c:pt>
                <c:pt idx="797">
                  <c:v>260</c:v>
                </c:pt>
                <c:pt idx="798">
                  <c:v>245</c:v>
                </c:pt>
                <c:pt idx="799">
                  <c:v>305</c:v>
                </c:pt>
                <c:pt idx="800">
                  <c:v>255</c:v>
                </c:pt>
                <c:pt idx="801">
                  <c:v>225</c:v>
                </c:pt>
                <c:pt idx="802">
                  <c:v>270</c:v>
                </c:pt>
                <c:pt idx="803">
                  <c:v>285</c:v>
                </c:pt>
                <c:pt idx="804">
                  <c:v>225</c:v>
                </c:pt>
                <c:pt idx="805">
                  <c:v>230</c:v>
                </c:pt>
                <c:pt idx="806">
                  <c:v>210</c:v>
                </c:pt>
                <c:pt idx="807">
                  <c:v>195</c:v>
                </c:pt>
                <c:pt idx="808">
                  <c:v>195</c:v>
                </c:pt>
                <c:pt idx="809">
                  <c:v>190</c:v>
                </c:pt>
                <c:pt idx="810">
                  <c:v>205</c:v>
                </c:pt>
                <c:pt idx="811">
                  <c:v>195</c:v>
                </c:pt>
                <c:pt idx="812">
                  <c:v>215</c:v>
                </c:pt>
                <c:pt idx="813">
                  <c:v>165</c:v>
                </c:pt>
                <c:pt idx="814">
                  <c:v>160</c:v>
                </c:pt>
                <c:pt idx="815">
                  <c:v>205</c:v>
                </c:pt>
                <c:pt idx="816">
                  <c:v>155</c:v>
                </c:pt>
                <c:pt idx="817">
                  <c:v>255</c:v>
                </c:pt>
                <c:pt idx="818">
                  <c:v>240</c:v>
                </c:pt>
                <c:pt idx="819">
                  <c:v>190</c:v>
                </c:pt>
                <c:pt idx="820">
                  <c:v>220</c:v>
                </c:pt>
                <c:pt idx="821">
                  <c:v>245</c:v>
                </c:pt>
                <c:pt idx="822">
                  <c:v>245</c:v>
                </c:pt>
                <c:pt idx="823">
                  <c:v>235</c:v>
                </c:pt>
                <c:pt idx="824">
                  <c:v>315</c:v>
                </c:pt>
                <c:pt idx="825">
                  <c:v>205</c:v>
                </c:pt>
                <c:pt idx="826">
                  <c:v>240</c:v>
                </c:pt>
                <c:pt idx="827">
                  <c:v>260</c:v>
                </c:pt>
                <c:pt idx="828">
                  <c:v>240</c:v>
                </c:pt>
                <c:pt idx="829">
                  <c:v>245</c:v>
                </c:pt>
                <c:pt idx="830">
                  <c:v>240</c:v>
                </c:pt>
                <c:pt idx="831">
                  <c:v>210</c:v>
                </c:pt>
                <c:pt idx="832">
                  <c:v>275</c:v>
                </c:pt>
                <c:pt idx="833">
                  <c:v>220</c:v>
                </c:pt>
                <c:pt idx="834">
                  <c:v>225</c:v>
                </c:pt>
                <c:pt idx="835">
                  <c:v>180</c:v>
                </c:pt>
                <c:pt idx="836">
                  <c:v>215</c:v>
                </c:pt>
                <c:pt idx="837">
                  <c:v>190</c:v>
                </c:pt>
                <c:pt idx="838">
                  <c:v>195</c:v>
                </c:pt>
                <c:pt idx="839">
                  <c:v>210</c:v>
                </c:pt>
                <c:pt idx="840">
                  <c:v>225</c:v>
                </c:pt>
                <c:pt idx="841">
                  <c:v>190</c:v>
                </c:pt>
                <c:pt idx="842">
                  <c:v>210</c:v>
                </c:pt>
                <c:pt idx="843">
                  <c:v>200</c:v>
                </c:pt>
                <c:pt idx="844">
                  <c:v>215</c:v>
                </c:pt>
                <c:pt idx="845">
                  <c:v>235</c:v>
                </c:pt>
                <c:pt idx="846">
                  <c:v>195</c:v>
                </c:pt>
                <c:pt idx="847">
                  <c:v>195</c:v>
                </c:pt>
                <c:pt idx="848">
                  <c:v>225</c:v>
                </c:pt>
                <c:pt idx="849">
                  <c:v>180</c:v>
                </c:pt>
                <c:pt idx="850">
                  <c:v>290</c:v>
                </c:pt>
                <c:pt idx="851">
                  <c:v>210</c:v>
                </c:pt>
                <c:pt idx="852">
                  <c:v>235</c:v>
                </c:pt>
                <c:pt idx="853">
                  <c:v>245</c:v>
                </c:pt>
                <c:pt idx="854">
                  <c:v>230</c:v>
                </c:pt>
                <c:pt idx="855">
                  <c:v>230</c:v>
                </c:pt>
                <c:pt idx="856">
                  <c:v>200</c:v>
                </c:pt>
                <c:pt idx="857">
                  <c:v>255</c:v>
                </c:pt>
                <c:pt idx="858">
                  <c:v>210</c:v>
                </c:pt>
                <c:pt idx="859">
                  <c:v>245</c:v>
                </c:pt>
                <c:pt idx="860">
                  <c:v>285</c:v>
                </c:pt>
                <c:pt idx="861">
                  <c:v>245</c:v>
                </c:pt>
                <c:pt idx="862">
                  <c:v>260</c:v>
                </c:pt>
                <c:pt idx="863">
                  <c:v>195</c:v>
                </c:pt>
                <c:pt idx="864">
                  <c:v>205</c:v>
                </c:pt>
                <c:pt idx="865">
                  <c:v>195</c:v>
                </c:pt>
                <c:pt idx="866">
                  <c:v>215</c:v>
                </c:pt>
                <c:pt idx="867">
                  <c:v>210</c:v>
                </c:pt>
                <c:pt idx="868">
                  <c:v>175</c:v>
                </c:pt>
                <c:pt idx="869">
                  <c:v>210</c:v>
                </c:pt>
                <c:pt idx="870">
                  <c:v>200</c:v>
                </c:pt>
                <c:pt idx="871">
                  <c:v>110</c:v>
                </c:pt>
                <c:pt idx="872">
                  <c:v>175</c:v>
                </c:pt>
                <c:pt idx="873">
                  <c:v>175</c:v>
                </c:pt>
                <c:pt idx="874">
                  <c:v>175</c:v>
                </c:pt>
                <c:pt idx="875">
                  <c:v>230</c:v>
                </c:pt>
                <c:pt idx="876">
                  <c:v>170</c:v>
                </c:pt>
                <c:pt idx="877">
                  <c:v>230</c:v>
                </c:pt>
                <c:pt idx="878">
                  <c:v>225</c:v>
                </c:pt>
                <c:pt idx="879">
                  <c:v>180</c:v>
                </c:pt>
                <c:pt idx="880">
                  <c:v>265</c:v>
                </c:pt>
                <c:pt idx="881">
                  <c:v>235</c:v>
                </c:pt>
                <c:pt idx="882">
                  <c:v>270</c:v>
                </c:pt>
                <c:pt idx="883">
                  <c:v>230</c:v>
                </c:pt>
                <c:pt idx="884">
                  <c:v>235</c:v>
                </c:pt>
                <c:pt idx="885">
                  <c:v>320</c:v>
                </c:pt>
                <c:pt idx="886">
                  <c:v>310</c:v>
                </c:pt>
                <c:pt idx="887">
                  <c:v>295</c:v>
                </c:pt>
                <c:pt idx="888">
                  <c:v>275</c:v>
                </c:pt>
                <c:pt idx="889">
                  <c:v>300</c:v>
                </c:pt>
                <c:pt idx="890">
                  <c:v>235</c:v>
                </c:pt>
                <c:pt idx="891">
                  <c:v>235</c:v>
                </c:pt>
                <c:pt idx="892">
                  <c:v>230</c:v>
                </c:pt>
                <c:pt idx="893">
                  <c:v>215</c:v>
                </c:pt>
                <c:pt idx="894">
                  <c:v>200</c:v>
                </c:pt>
                <c:pt idx="895">
                  <c:v>180</c:v>
                </c:pt>
                <c:pt idx="896">
                  <c:v>205</c:v>
                </c:pt>
                <c:pt idx="897">
                  <c:v>205</c:v>
                </c:pt>
                <c:pt idx="898">
                  <c:v>175</c:v>
                </c:pt>
                <c:pt idx="899">
                  <c:v>200</c:v>
                </c:pt>
                <c:pt idx="900">
                  <c:v>190</c:v>
                </c:pt>
                <c:pt idx="901">
                  <c:v>205</c:v>
                </c:pt>
                <c:pt idx="902">
                  <c:v>150</c:v>
                </c:pt>
                <c:pt idx="903">
                  <c:v>270</c:v>
                </c:pt>
                <c:pt idx="904">
                  <c:v>220</c:v>
                </c:pt>
                <c:pt idx="905">
                  <c:v>210</c:v>
                </c:pt>
                <c:pt idx="906">
                  <c:v>235</c:v>
                </c:pt>
                <c:pt idx="907">
                  <c:v>205</c:v>
                </c:pt>
                <c:pt idx="908">
                  <c:v>230</c:v>
                </c:pt>
                <c:pt idx="909">
                  <c:v>235</c:v>
                </c:pt>
                <c:pt idx="910">
                  <c:v>225</c:v>
                </c:pt>
                <c:pt idx="911">
                  <c:v>210</c:v>
                </c:pt>
                <c:pt idx="912">
                  <c:v>275</c:v>
                </c:pt>
                <c:pt idx="913">
                  <c:v>260</c:v>
                </c:pt>
                <c:pt idx="914">
                  <c:v>220</c:v>
                </c:pt>
                <c:pt idx="915">
                  <c:v>230</c:v>
                </c:pt>
                <c:pt idx="916">
                  <c:v>255</c:v>
                </c:pt>
                <c:pt idx="917">
                  <c:v>255</c:v>
                </c:pt>
                <c:pt idx="918">
                  <c:v>300</c:v>
                </c:pt>
                <c:pt idx="919">
                  <c:v>220</c:v>
                </c:pt>
                <c:pt idx="920">
                  <c:v>215</c:v>
                </c:pt>
                <c:pt idx="921">
                  <c:v>245</c:v>
                </c:pt>
                <c:pt idx="922">
                  <c:v>230</c:v>
                </c:pt>
                <c:pt idx="923">
                  <c:v>195</c:v>
                </c:pt>
                <c:pt idx="924">
                  <c:v>280</c:v>
                </c:pt>
                <c:pt idx="925">
                  <c:v>245</c:v>
                </c:pt>
                <c:pt idx="926">
                  <c:v>200</c:v>
                </c:pt>
                <c:pt idx="927">
                  <c:v>230</c:v>
                </c:pt>
                <c:pt idx="928">
                  <c:v>185</c:v>
                </c:pt>
                <c:pt idx="929">
                  <c:v>170</c:v>
                </c:pt>
                <c:pt idx="930">
                  <c:v>170</c:v>
                </c:pt>
                <c:pt idx="931">
                  <c:v>155</c:v>
                </c:pt>
                <c:pt idx="932">
                  <c:v>265</c:v>
                </c:pt>
                <c:pt idx="933">
                  <c:v>180</c:v>
                </c:pt>
                <c:pt idx="934">
                  <c:v>200</c:v>
                </c:pt>
                <c:pt idx="935">
                  <c:v>200</c:v>
                </c:pt>
                <c:pt idx="936">
                  <c:v>230</c:v>
                </c:pt>
                <c:pt idx="937">
                  <c:v>225</c:v>
                </c:pt>
                <c:pt idx="938">
                  <c:v>220</c:v>
                </c:pt>
                <c:pt idx="939">
                  <c:v>265</c:v>
                </c:pt>
                <c:pt idx="940">
                  <c:v>290</c:v>
                </c:pt>
                <c:pt idx="941">
                  <c:v>270</c:v>
                </c:pt>
                <c:pt idx="942">
                  <c:v>290</c:v>
                </c:pt>
                <c:pt idx="943">
                  <c:v>285</c:v>
                </c:pt>
                <c:pt idx="944">
                  <c:v>240</c:v>
                </c:pt>
                <c:pt idx="945">
                  <c:v>195</c:v>
                </c:pt>
                <c:pt idx="946">
                  <c:v>245</c:v>
                </c:pt>
                <c:pt idx="947">
                  <c:v>270</c:v>
                </c:pt>
                <c:pt idx="948">
                  <c:v>215</c:v>
                </c:pt>
                <c:pt idx="949">
                  <c:v>180</c:v>
                </c:pt>
                <c:pt idx="950">
                  <c:v>190</c:v>
                </c:pt>
                <c:pt idx="951">
                  <c:v>220</c:v>
                </c:pt>
                <c:pt idx="952">
                  <c:v>215</c:v>
                </c:pt>
                <c:pt idx="953">
                  <c:v>210</c:v>
                </c:pt>
                <c:pt idx="954">
                  <c:v>195</c:v>
                </c:pt>
                <c:pt idx="955">
                  <c:v>175</c:v>
                </c:pt>
                <c:pt idx="956">
                  <c:v>135</c:v>
                </c:pt>
                <c:pt idx="957">
                  <c:v>190</c:v>
                </c:pt>
                <c:pt idx="958">
                  <c:v>195</c:v>
                </c:pt>
                <c:pt idx="959">
                  <c:v>115</c:v>
                </c:pt>
                <c:pt idx="960">
                  <c:v>155</c:v>
                </c:pt>
                <c:pt idx="961">
                  <c:v>255</c:v>
                </c:pt>
                <c:pt idx="962">
                  <c:v>240</c:v>
                </c:pt>
                <c:pt idx="963">
                  <c:v>210</c:v>
                </c:pt>
                <c:pt idx="964">
                  <c:v>225</c:v>
                </c:pt>
                <c:pt idx="965">
                  <c:v>225</c:v>
                </c:pt>
                <c:pt idx="966">
                  <c:v>225</c:v>
                </c:pt>
                <c:pt idx="967">
                  <c:v>255</c:v>
                </c:pt>
                <c:pt idx="968">
                  <c:v>265</c:v>
                </c:pt>
                <c:pt idx="969">
                  <c:v>250</c:v>
                </c:pt>
                <c:pt idx="970">
                  <c:v>195</c:v>
                </c:pt>
                <c:pt idx="971">
                  <c:v>260</c:v>
                </c:pt>
                <c:pt idx="972">
                  <c:v>205</c:v>
                </c:pt>
                <c:pt idx="973">
                  <c:v>260</c:v>
                </c:pt>
                <c:pt idx="974">
                  <c:v>255</c:v>
                </c:pt>
                <c:pt idx="975">
                  <c:v>200</c:v>
                </c:pt>
                <c:pt idx="976">
                  <c:v>180</c:v>
                </c:pt>
                <c:pt idx="977">
                  <c:v>240</c:v>
                </c:pt>
                <c:pt idx="978">
                  <c:v>210</c:v>
                </c:pt>
                <c:pt idx="979">
                  <c:v>195</c:v>
                </c:pt>
                <c:pt idx="980">
                  <c:v>220</c:v>
                </c:pt>
                <c:pt idx="981">
                  <c:v>195</c:v>
                </c:pt>
                <c:pt idx="982">
                  <c:v>185</c:v>
                </c:pt>
                <c:pt idx="983">
                  <c:v>205</c:v>
                </c:pt>
                <c:pt idx="984">
                  <c:v>195</c:v>
                </c:pt>
                <c:pt idx="985">
                  <c:v>180</c:v>
                </c:pt>
                <c:pt idx="986">
                  <c:v>190</c:v>
                </c:pt>
                <c:pt idx="987">
                  <c:v>200</c:v>
                </c:pt>
                <c:pt idx="988">
                  <c:v>200</c:v>
                </c:pt>
                <c:pt idx="989">
                  <c:v>165</c:v>
                </c:pt>
                <c:pt idx="990">
                  <c:v>245</c:v>
                </c:pt>
                <c:pt idx="991">
                  <c:v>185</c:v>
                </c:pt>
                <c:pt idx="992">
                  <c:v>155</c:v>
                </c:pt>
                <c:pt idx="993">
                  <c:v>190</c:v>
                </c:pt>
                <c:pt idx="994">
                  <c:v>290</c:v>
                </c:pt>
                <c:pt idx="995">
                  <c:v>220</c:v>
                </c:pt>
                <c:pt idx="996">
                  <c:v>220</c:v>
                </c:pt>
                <c:pt idx="997">
                  <c:v>205</c:v>
                </c:pt>
                <c:pt idx="998">
                  <c:v>265</c:v>
                </c:pt>
                <c:pt idx="999">
                  <c:v>210</c:v>
                </c:pt>
                <c:pt idx="1000">
                  <c:v>245</c:v>
                </c:pt>
                <c:pt idx="1001">
                  <c:v>145</c:v>
                </c:pt>
                <c:pt idx="1002">
                  <c:v>125</c:v>
                </c:pt>
                <c:pt idx="1003">
                  <c:v>205</c:v>
                </c:pt>
                <c:pt idx="1004">
                  <c:v>290</c:v>
                </c:pt>
                <c:pt idx="1005">
                  <c:v>220</c:v>
                </c:pt>
                <c:pt idx="1006">
                  <c:v>240</c:v>
                </c:pt>
                <c:pt idx="1007">
                  <c:v>200</c:v>
                </c:pt>
                <c:pt idx="1008">
                  <c:v>220</c:v>
                </c:pt>
                <c:pt idx="1009">
                  <c:v>210</c:v>
                </c:pt>
                <c:pt idx="1010">
                  <c:v>195</c:v>
                </c:pt>
                <c:pt idx="1011">
                  <c:v>165</c:v>
                </c:pt>
                <c:pt idx="1012">
                  <c:v>200</c:v>
                </c:pt>
                <c:pt idx="1013">
                  <c:v>175</c:v>
                </c:pt>
                <c:pt idx="1014">
                  <c:v>135</c:v>
                </c:pt>
                <c:pt idx="1015">
                  <c:v>180</c:v>
                </c:pt>
                <c:pt idx="1016">
                  <c:v>185</c:v>
                </c:pt>
                <c:pt idx="1017">
                  <c:v>225</c:v>
                </c:pt>
                <c:pt idx="1018">
                  <c:v>240</c:v>
                </c:pt>
                <c:pt idx="1019">
                  <c:v>260</c:v>
                </c:pt>
                <c:pt idx="1020">
                  <c:v>190</c:v>
                </c:pt>
                <c:pt idx="1021">
                  <c:v>225</c:v>
                </c:pt>
                <c:pt idx="1022">
                  <c:v>260</c:v>
                </c:pt>
                <c:pt idx="1023">
                  <c:v>265</c:v>
                </c:pt>
                <c:pt idx="1024">
                  <c:v>235</c:v>
                </c:pt>
                <c:pt idx="1025">
                  <c:v>230</c:v>
                </c:pt>
                <c:pt idx="1026">
                  <c:v>285</c:v>
                </c:pt>
                <c:pt idx="1027">
                  <c:v>210</c:v>
                </c:pt>
                <c:pt idx="1028">
                  <c:v>230</c:v>
                </c:pt>
                <c:pt idx="1029">
                  <c:v>295</c:v>
                </c:pt>
                <c:pt idx="1030">
                  <c:v>255</c:v>
                </c:pt>
                <c:pt idx="1031">
                  <c:v>185</c:v>
                </c:pt>
                <c:pt idx="1032">
                  <c:v>270</c:v>
                </c:pt>
                <c:pt idx="1033">
                  <c:v>300</c:v>
                </c:pt>
                <c:pt idx="1034">
                  <c:v>280</c:v>
                </c:pt>
                <c:pt idx="1035">
                  <c:v>225</c:v>
                </c:pt>
                <c:pt idx="1036">
                  <c:v>240</c:v>
                </c:pt>
                <c:pt idx="1037">
                  <c:v>250</c:v>
                </c:pt>
                <c:pt idx="1038">
                  <c:v>195</c:v>
                </c:pt>
                <c:pt idx="1039">
                  <c:v>225</c:v>
                </c:pt>
                <c:pt idx="1040">
                  <c:v>210</c:v>
                </c:pt>
                <c:pt idx="1041">
                  <c:v>215</c:v>
                </c:pt>
                <c:pt idx="1042">
                  <c:v>220</c:v>
                </c:pt>
                <c:pt idx="1043">
                  <c:v>195</c:v>
                </c:pt>
                <c:pt idx="1044">
                  <c:v>235</c:v>
                </c:pt>
                <c:pt idx="1045">
                  <c:v>185</c:v>
                </c:pt>
                <c:pt idx="1046">
                  <c:v>205</c:v>
                </c:pt>
                <c:pt idx="1047">
                  <c:v>235</c:v>
                </c:pt>
                <c:pt idx="1048">
                  <c:v>155</c:v>
                </c:pt>
                <c:pt idx="1049">
                  <c:v>170</c:v>
                </c:pt>
                <c:pt idx="1050">
                  <c:v>220</c:v>
                </c:pt>
                <c:pt idx="1051">
                  <c:v>225</c:v>
                </c:pt>
                <c:pt idx="1052">
                  <c:v>250</c:v>
                </c:pt>
                <c:pt idx="1053">
                  <c:v>250</c:v>
                </c:pt>
                <c:pt idx="1054">
                  <c:v>205</c:v>
                </c:pt>
                <c:pt idx="1055">
                  <c:v>285</c:v>
                </c:pt>
                <c:pt idx="1056">
                  <c:v>200</c:v>
                </c:pt>
                <c:pt idx="1057">
                  <c:v>215</c:v>
                </c:pt>
                <c:pt idx="1058">
                  <c:v>235</c:v>
                </c:pt>
                <c:pt idx="1059">
                  <c:v>260</c:v>
                </c:pt>
                <c:pt idx="1060">
                  <c:v>170</c:v>
                </c:pt>
                <c:pt idx="1061">
                  <c:v>290</c:v>
                </c:pt>
                <c:pt idx="1062">
                  <c:v>230</c:v>
                </c:pt>
                <c:pt idx="1063">
                  <c:v>240</c:v>
                </c:pt>
                <c:pt idx="1064">
                  <c:v>205</c:v>
                </c:pt>
                <c:pt idx="1065">
                  <c:v>245</c:v>
                </c:pt>
                <c:pt idx="1066">
                  <c:v>200</c:v>
                </c:pt>
                <c:pt idx="1067">
                  <c:v>210</c:v>
                </c:pt>
                <c:pt idx="1068">
                  <c:v>200</c:v>
                </c:pt>
                <c:pt idx="1069">
                  <c:v>185</c:v>
                </c:pt>
                <c:pt idx="1070">
                  <c:v>230</c:v>
                </c:pt>
                <c:pt idx="1071">
                  <c:v>150</c:v>
                </c:pt>
                <c:pt idx="1072">
                  <c:v>190</c:v>
                </c:pt>
                <c:pt idx="1073">
                  <c:v>215</c:v>
                </c:pt>
                <c:pt idx="1074">
                  <c:v>135</c:v>
                </c:pt>
                <c:pt idx="1075">
                  <c:v>190</c:v>
                </c:pt>
                <c:pt idx="1076">
                  <c:v>195</c:v>
                </c:pt>
                <c:pt idx="1077">
                  <c:v>240</c:v>
                </c:pt>
                <c:pt idx="1078">
                  <c:v>250</c:v>
                </c:pt>
                <c:pt idx="1079">
                  <c:v>210</c:v>
                </c:pt>
                <c:pt idx="1080">
                  <c:v>215</c:v>
                </c:pt>
                <c:pt idx="1081">
                  <c:v>240</c:v>
                </c:pt>
                <c:pt idx="1082">
                  <c:v>235</c:v>
                </c:pt>
                <c:pt idx="1083">
                  <c:v>230</c:v>
                </c:pt>
                <c:pt idx="1084">
                  <c:v>240</c:v>
                </c:pt>
                <c:pt idx="1085">
                  <c:v>245</c:v>
                </c:pt>
                <c:pt idx="1086">
                  <c:v>230</c:v>
                </c:pt>
                <c:pt idx="1087">
                  <c:v>220</c:v>
                </c:pt>
                <c:pt idx="1088">
                  <c:v>235</c:v>
                </c:pt>
                <c:pt idx="1089">
                  <c:v>235</c:v>
                </c:pt>
                <c:pt idx="1090">
                  <c:v>315</c:v>
                </c:pt>
                <c:pt idx="1091">
                  <c:v>210</c:v>
                </c:pt>
                <c:pt idx="1092">
                  <c:v>160</c:v>
                </c:pt>
                <c:pt idx="1093">
                  <c:v>210</c:v>
                </c:pt>
                <c:pt idx="1094">
                  <c:v>255</c:v>
                </c:pt>
                <c:pt idx="1095">
                  <c:v>220</c:v>
                </c:pt>
                <c:pt idx="1096">
                  <c:v>205</c:v>
                </c:pt>
                <c:pt idx="1097">
                  <c:v>210</c:v>
                </c:pt>
                <c:pt idx="1098">
                  <c:v>170</c:v>
                </c:pt>
                <c:pt idx="1099">
                  <c:v>190</c:v>
                </c:pt>
                <c:pt idx="1100">
                  <c:v>190</c:v>
                </c:pt>
                <c:pt idx="1101">
                  <c:v>150</c:v>
                </c:pt>
                <c:pt idx="1102">
                  <c:v>225</c:v>
                </c:pt>
                <c:pt idx="1103">
                  <c:v>130</c:v>
                </c:pt>
                <c:pt idx="1104">
                  <c:v>180</c:v>
                </c:pt>
                <c:pt idx="1105">
                  <c:v>275</c:v>
                </c:pt>
                <c:pt idx="1106">
                  <c:v>220</c:v>
                </c:pt>
                <c:pt idx="1107">
                  <c:v>225</c:v>
                </c:pt>
                <c:pt idx="1108">
                  <c:v>225</c:v>
                </c:pt>
                <c:pt idx="1109">
                  <c:v>235</c:v>
                </c:pt>
                <c:pt idx="1110">
                  <c:v>230</c:v>
                </c:pt>
                <c:pt idx="1111">
                  <c:v>225</c:v>
                </c:pt>
                <c:pt idx="1112">
                  <c:v>255</c:v>
                </c:pt>
                <c:pt idx="1113">
                  <c:v>215</c:v>
                </c:pt>
                <c:pt idx="1114">
                  <c:v>285</c:v>
                </c:pt>
                <c:pt idx="1115">
                  <c:v>260</c:v>
                </c:pt>
                <c:pt idx="1116">
                  <c:v>255</c:v>
                </c:pt>
                <c:pt idx="1117">
                  <c:v>225</c:v>
                </c:pt>
                <c:pt idx="1118">
                  <c:v>250</c:v>
                </c:pt>
                <c:pt idx="1119">
                  <c:v>295</c:v>
                </c:pt>
                <c:pt idx="1120">
                  <c:v>205</c:v>
                </c:pt>
                <c:pt idx="1121">
                  <c:v>250</c:v>
                </c:pt>
                <c:pt idx="1122">
                  <c:v>220</c:v>
                </c:pt>
                <c:pt idx="1123">
                  <c:v>195</c:v>
                </c:pt>
                <c:pt idx="1124">
                  <c:v>205</c:v>
                </c:pt>
                <c:pt idx="1125">
                  <c:v>215</c:v>
                </c:pt>
                <c:pt idx="1126">
                  <c:v>165</c:v>
                </c:pt>
                <c:pt idx="1127">
                  <c:v>180</c:v>
                </c:pt>
                <c:pt idx="1128">
                  <c:v>150</c:v>
                </c:pt>
                <c:pt idx="1129">
                  <c:v>190</c:v>
                </c:pt>
                <c:pt idx="1130">
                  <c:v>230</c:v>
                </c:pt>
                <c:pt idx="1131">
                  <c:v>205</c:v>
                </c:pt>
                <c:pt idx="1132">
                  <c:v>220</c:v>
                </c:pt>
                <c:pt idx="1133">
                  <c:v>275</c:v>
                </c:pt>
                <c:pt idx="1134">
                  <c:v>140</c:v>
                </c:pt>
                <c:pt idx="1135">
                  <c:v>195</c:v>
                </c:pt>
                <c:pt idx="1136">
                  <c:v>200</c:v>
                </c:pt>
                <c:pt idx="1137">
                  <c:v>225</c:v>
                </c:pt>
                <c:pt idx="1138">
                  <c:v>265</c:v>
                </c:pt>
                <c:pt idx="1139">
                  <c:v>285</c:v>
                </c:pt>
                <c:pt idx="1140">
                  <c:v>225</c:v>
                </c:pt>
                <c:pt idx="1141">
                  <c:v>270</c:v>
                </c:pt>
                <c:pt idx="1142">
                  <c:v>250</c:v>
                </c:pt>
                <c:pt idx="1143">
                  <c:v>220</c:v>
                </c:pt>
                <c:pt idx="1144">
                  <c:v>240</c:v>
                </c:pt>
                <c:pt idx="1145">
                  <c:v>215</c:v>
                </c:pt>
                <c:pt idx="1146">
                  <c:v>225</c:v>
                </c:pt>
                <c:pt idx="1147">
                  <c:v>310</c:v>
                </c:pt>
                <c:pt idx="1148">
                  <c:v>305</c:v>
                </c:pt>
                <c:pt idx="1149">
                  <c:v>245</c:v>
                </c:pt>
                <c:pt idx="1150">
                  <c:v>230</c:v>
                </c:pt>
                <c:pt idx="1151">
                  <c:v>215</c:v>
                </c:pt>
                <c:pt idx="1152">
                  <c:v>195</c:v>
                </c:pt>
                <c:pt idx="1153">
                  <c:v>190</c:v>
                </c:pt>
                <c:pt idx="1154">
                  <c:v>200</c:v>
                </c:pt>
                <c:pt idx="1155">
                  <c:v>195</c:v>
                </c:pt>
                <c:pt idx="1156">
                  <c:v>175</c:v>
                </c:pt>
                <c:pt idx="1157">
                  <c:v>160</c:v>
                </c:pt>
                <c:pt idx="1158">
                  <c:v>195</c:v>
                </c:pt>
                <c:pt idx="1159">
                  <c:v>195</c:v>
                </c:pt>
                <c:pt idx="1160">
                  <c:v>195</c:v>
                </c:pt>
                <c:pt idx="1161">
                  <c:v>135</c:v>
                </c:pt>
                <c:pt idx="1162">
                  <c:v>220</c:v>
                </c:pt>
                <c:pt idx="1163">
                  <c:v>165</c:v>
                </c:pt>
                <c:pt idx="1164">
                  <c:v>310</c:v>
                </c:pt>
                <c:pt idx="1165">
                  <c:v>240</c:v>
                </c:pt>
                <c:pt idx="1166">
                  <c:v>185</c:v>
                </c:pt>
                <c:pt idx="1167">
                  <c:v>230</c:v>
                </c:pt>
                <c:pt idx="1168">
                  <c:v>240</c:v>
                </c:pt>
                <c:pt idx="1169">
                  <c:v>230</c:v>
                </c:pt>
                <c:pt idx="1170">
                  <c:v>245</c:v>
                </c:pt>
                <c:pt idx="1171">
                  <c:v>255</c:v>
                </c:pt>
                <c:pt idx="1172">
                  <c:v>250</c:v>
                </c:pt>
                <c:pt idx="1173">
                  <c:v>160</c:v>
                </c:pt>
                <c:pt idx="1174">
                  <c:v>255</c:v>
                </c:pt>
                <c:pt idx="1175">
                  <c:v>265</c:v>
                </c:pt>
                <c:pt idx="1176">
                  <c:v>240</c:v>
                </c:pt>
                <c:pt idx="1177">
                  <c:v>205</c:v>
                </c:pt>
                <c:pt idx="1178">
                  <c:v>260</c:v>
                </c:pt>
                <c:pt idx="1179">
                  <c:v>210</c:v>
                </c:pt>
                <c:pt idx="1180">
                  <c:v>240</c:v>
                </c:pt>
                <c:pt idx="1181">
                  <c:v>190</c:v>
                </c:pt>
                <c:pt idx="1182">
                  <c:v>195</c:v>
                </c:pt>
                <c:pt idx="1183">
                  <c:v>225</c:v>
                </c:pt>
                <c:pt idx="1184">
                  <c:v>190</c:v>
                </c:pt>
                <c:pt idx="1185">
                  <c:v>210</c:v>
                </c:pt>
                <c:pt idx="1186">
                  <c:v>195</c:v>
                </c:pt>
                <c:pt idx="1187">
                  <c:v>190</c:v>
                </c:pt>
                <c:pt idx="1188">
                  <c:v>180</c:v>
                </c:pt>
                <c:pt idx="1189">
                  <c:v>165</c:v>
                </c:pt>
                <c:pt idx="1190">
                  <c:v>180</c:v>
                </c:pt>
                <c:pt idx="1191">
                  <c:v>290</c:v>
                </c:pt>
                <c:pt idx="1192">
                  <c:v>185</c:v>
                </c:pt>
                <c:pt idx="1193">
                  <c:v>195</c:v>
                </c:pt>
                <c:pt idx="1194">
                  <c:v>195</c:v>
                </c:pt>
                <c:pt idx="1195">
                  <c:v>255</c:v>
                </c:pt>
                <c:pt idx="1196">
                  <c:v>205</c:v>
                </c:pt>
                <c:pt idx="1197">
                  <c:v>245</c:v>
                </c:pt>
                <c:pt idx="1198">
                  <c:v>210</c:v>
                </c:pt>
                <c:pt idx="1199">
                  <c:v>230</c:v>
                </c:pt>
                <c:pt idx="1200">
                  <c:v>325</c:v>
                </c:pt>
                <c:pt idx="1201">
                  <c:v>270</c:v>
                </c:pt>
                <c:pt idx="1202">
                  <c:v>245</c:v>
                </c:pt>
                <c:pt idx="1203">
                  <c:v>285</c:v>
                </c:pt>
                <c:pt idx="1204">
                  <c:v>245</c:v>
                </c:pt>
                <c:pt idx="1205">
                  <c:v>260</c:v>
                </c:pt>
                <c:pt idx="1206">
                  <c:v>295</c:v>
                </c:pt>
                <c:pt idx="1207">
                  <c:v>250</c:v>
                </c:pt>
                <c:pt idx="1208">
                  <c:v>265</c:v>
                </c:pt>
                <c:pt idx="1209">
                  <c:v>210</c:v>
                </c:pt>
                <c:pt idx="1210">
                  <c:v>215</c:v>
                </c:pt>
                <c:pt idx="1211">
                  <c:v>220</c:v>
                </c:pt>
                <c:pt idx="1212">
                  <c:v>195</c:v>
                </c:pt>
                <c:pt idx="1213">
                  <c:v>180</c:v>
                </c:pt>
                <c:pt idx="1214">
                  <c:v>190</c:v>
                </c:pt>
                <c:pt idx="1215">
                  <c:v>180</c:v>
                </c:pt>
                <c:pt idx="1216">
                  <c:v>185</c:v>
                </c:pt>
                <c:pt idx="1217">
                  <c:v>155</c:v>
                </c:pt>
                <c:pt idx="1218">
                  <c:v>240</c:v>
                </c:pt>
                <c:pt idx="1219">
                  <c:v>175</c:v>
                </c:pt>
                <c:pt idx="1220">
                  <c:v>255</c:v>
                </c:pt>
                <c:pt idx="1221">
                  <c:v>235</c:v>
                </c:pt>
                <c:pt idx="1222">
                  <c:v>220</c:v>
                </c:pt>
                <c:pt idx="1223">
                  <c:v>245</c:v>
                </c:pt>
                <c:pt idx="1224">
                  <c:v>220</c:v>
                </c:pt>
                <c:pt idx="1225">
                  <c:v>225</c:v>
                </c:pt>
                <c:pt idx="1226">
                  <c:v>210</c:v>
                </c:pt>
                <c:pt idx="1227">
                  <c:v>210</c:v>
                </c:pt>
                <c:pt idx="1228">
                  <c:v>235</c:v>
                </c:pt>
                <c:pt idx="1229">
                  <c:v>215</c:v>
                </c:pt>
                <c:pt idx="1230">
                  <c:v>260</c:v>
                </c:pt>
                <c:pt idx="1231">
                  <c:v>260</c:v>
                </c:pt>
                <c:pt idx="1232">
                  <c:v>225</c:v>
                </c:pt>
                <c:pt idx="1233">
                  <c:v>235</c:v>
                </c:pt>
                <c:pt idx="1234">
                  <c:v>245</c:v>
                </c:pt>
                <c:pt idx="1235">
                  <c:v>265</c:v>
                </c:pt>
                <c:pt idx="1236">
                  <c:v>240</c:v>
                </c:pt>
                <c:pt idx="1237">
                  <c:v>245</c:v>
                </c:pt>
                <c:pt idx="1238">
                  <c:v>180</c:v>
                </c:pt>
                <c:pt idx="1239">
                  <c:v>230</c:v>
                </c:pt>
                <c:pt idx="1240">
                  <c:v>235</c:v>
                </c:pt>
                <c:pt idx="1241">
                  <c:v>190</c:v>
                </c:pt>
                <c:pt idx="1242">
                  <c:v>170</c:v>
                </c:pt>
                <c:pt idx="1243">
                  <c:v>205</c:v>
                </c:pt>
                <c:pt idx="1244">
                  <c:v>185</c:v>
                </c:pt>
                <c:pt idx="1245">
                  <c:v>170</c:v>
                </c:pt>
                <c:pt idx="1246">
                  <c:v>205</c:v>
                </c:pt>
                <c:pt idx="1247">
                  <c:v>230</c:v>
                </c:pt>
                <c:pt idx="1248">
                  <c:v>250</c:v>
                </c:pt>
                <c:pt idx="1249">
                  <c:v>275</c:v>
                </c:pt>
                <c:pt idx="1250">
                  <c:v>225</c:v>
                </c:pt>
                <c:pt idx="1251">
                  <c:v>200</c:v>
                </c:pt>
                <c:pt idx="1252">
                  <c:v>220</c:v>
                </c:pt>
                <c:pt idx="1253">
                  <c:v>275</c:v>
                </c:pt>
                <c:pt idx="1254">
                  <c:v>220</c:v>
                </c:pt>
                <c:pt idx="1255">
                  <c:v>240</c:v>
                </c:pt>
                <c:pt idx="1256">
                  <c:v>200</c:v>
                </c:pt>
                <c:pt idx="1257">
                  <c:v>175</c:v>
                </c:pt>
                <c:pt idx="1258">
                  <c:v>230</c:v>
                </c:pt>
                <c:pt idx="1259">
                  <c:v>235</c:v>
                </c:pt>
                <c:pt idx="1260">
                  <c:v>220</c:v>
                </c:pt>
                <c:pt idx="1261">
                  <c:v>335</c:v>
                </c:pt>
                <c:pt idx="1262">
                  <c:v>270</c:v>
                </c:pt>
                <c:pt idx="1263">
                  <c:v>235</c:v>
                </c:pt>
                <c:pt idx="1264">
                  <c:v>255</c:v>
                </c:pt>
                <c:pt idx="1265">
                  <c:v>230</c:v>
                </c:pt>
                <c:pt idx="1266">
                  <c:v>220</c:v>
                </c:pt>
                <c:pt idx="1267">
                  <c:v>210</c:v>
                </c:pt>
                <c:pt idx="1268">
                  <c:v>215</c:v>
                </c:pt>
                <c:pt idx="1269">
                  <c:v>215</c:v>
                </c:pt>
                <c:pt idx="1270">
                  <c:v>235</c:v>
                </c:pt>
                <c:pt idx="1271">
                  <c:v>215</c:v>
                </c:pt>
                <c:pt idx="1272">
                  <c:v>195</c:v>
                </c:pt>
                <c:pt idx="1273">
                  <c:v>180</c:v>
                </c:pt>
                <c:pt idx="1274">
                  <c:v>170</c:v>
                </c:pt>
                <c:pt idx="1275">
                  <c:v>180</c:v>
                </c:pt>
                <c:pt idx="1276">
                  <c:v>220</c:v>
                </c:pt>
                <c:pt idx="1277">
                  <c:v>235</c:v>
                </c:pt>
                <c:pt idx="1278">
                  <c:v>235</c:v>
                </c:pt>
                <c:pt idx="1279">
                  <c:v>165</c:v>
                </c:pt>
                <c:pt idx="1280">
                  <c:v>185</c:v>
                </c:pt>
                <c:pt idx="1281">
                  <c:v>180</c:v>
                </c:pt>
                <c:pt idx="1282">
                  <c:v>230</c:v>
                </c:pt>
                <c:pt idx="1283">
                  <c:v>240</c:v>
                </c:pt>
                <c:pt idx="1284">
                  <c:v>245</c:v>
                </c:pt>
                <c:pt idx="1285">
                  <c:v>265</c:v>
                </c:pt>
                <c:pt idx="1286">
                  <c:v>225</c:v>
                </c:pt>
                <c:pt idx="1287">
                  <c:v>220</c:v>
                </c:pt>
                <c:pt idx="1288">
                  <c:v>275</c:v>
                </c:pt>
                <c:pt idx="1289">
                  <c:v>235</c:v>
                </c:pt>
                <c:pt idx="1290">
                  <c:v>230</c:v>
                </c:pt>
                <c:pt idx="1291">
                  <c:v>310</c:v>
                </c:pt>
                <c:pt idx="1292">
                  <c:v>300</c:v>
                </c:pt>
                <c:pt idx="1293">
                  <c:v>200</c:v>
                </c:pt>
                <c:pt idx="1294">
                  <c:v>220</c:v>
                </c:pt>
                <c:pt idx="1295">
                  <c:v>220</c:v>
                </c:pt>
                <c:pt idx="1296">
                  <c:v>205</c:v>
                </c:pt>
                <c:pt idx="1297">
                  <c:v>195</c:v>
                </c:pt>
                <c:pt idx="1298">
                  <c:v>205</c:v>
                </c:pt>
                <c:pt idx="1299">
                  <c:v>195</c:v>
                </c:pt>
                <c:pt idx="1300">
                  <c:v>195</c:v>
                </c:pt>
                <c:pt idx="1301">
                  <c:v>180</c:v>
                </c:pt>
                <c:pt idx="1302">
                  <c:v>180</c:v>
                </c:pt>
                <c:pt idx="1303">
                  <c:v>170</c:v>
                </c:pt>
                <c:pt idx="1304">
                  <c:v>190</c:v>
                </c:pt>
                <c:pt idx="1305">
                  <c:v>230</c:v>
                </c:pt>
                <c:pt idx="1306">
                  <c:v>280</c:v>
                </c:pt>
                <c:pt idx="1307">
                  <c:v>250</c:v>
                </c:pt>
                <c:pt idx="1308">
                  <c:v>220</c:v>
                </c:pt>
                <c:pt idx="1309">
                  <c:v>205</c:v>
                </c:pt>
                <c:pt idx="1310">
                  <c:v>245</c:v>
                </c:pt>
                <c:pt idx="1311">
                  <c:v>235</c:v>
                </c:pt>
                <c:pt idx="1312">
                  <c:v>245</c:v>
                </c:pt>
                <c:pt idx="1313">
                  <c:v>200</c:v>
                </c:pt>
                <c:pt idx="1314">
                  <c:v>255</c:v>
                </c:pt>
                <c:pt idx="1315">
                  <c:v>210</c:v>
                </c:pt>
                <c:pt idx="1316">
                  <c:v>245</c:v>
                </c:pt>
                <c:pt idx="1317">
                  <c:v>250</c:v>
                </c:pt>
                <c:pt idx="1318">
                  <c:v>250</c:v>
                </c:pt>
                <c:pt idx="1319">
                  <c:v>300</c:v>
                </c:pt>
                <c:pt idx="1320">
                  <c:v>245</c:v>
                </c:pt>
                <c:pt idx="1321">
                  <c:v>220</c:v>
                </c:pt>
                <c:pt idx="1322">
                  <c:v>225</c:v>
                </c:pt>
                <c:pt idx="1323">
                  <c:v>225</c:v>
                </c:pt>
                <c:pt idx="1324">
                  <c:v>225</c:v>
                </c:pt>
                <c:pt idx="1325">
                  <c:v>180</c:v>
                </c:pt>
                <c:pt idx="1326">
                  <c:v>235</c:v>
                </c:pt>
                <c:pt idx="1327">
                  <c:v>205</c:v>
                </c:pt>
                <c:pt idx="1328">
                  <c:v>190</c:v>
                </c:pt>
                <c:pt idx="1329">
                  <c:v>220</c:v>
                </c:pt>
                <c:pt idx="1330">
                  <c:v>170</c:v>
                </c:pt>
                <c:pt idx="1331">
                  <c:v>215</c:v>
                </c:pt>
                <c:pt idx="1332">
                  <c:v>185</c:v>
                </c:pt>
                <c:pt idx="1333">
                  <c:v>225</c:v>
                </c:pt>
                <c:pt idx="1334">
                  <c:v>160</c:v>
                </c:pt>
                <c:pt idx="1335">
                  <c:v>250</c:v>
                </c:pt>
                <c:pt idx="1336">
                  <c:v>230</c:v>
                </c:pt>
                <c:pt idx="1337">
                  <c:v>260</c:v>
                </c:pt>
                <c:pt idx="1338">
                  <c:v>215</c:v>
                </c:pt>
                <c:pt idx="1339">
                  <c:v>255</c:v>
                </c:pt>
                <c:pt idx="1340">
                  <c:v>215</c:v>
                </c:pt>
                <c:pt idx="1341">
                  <c:v>230</c:v>
                </c:pt>
                <c:pt idx="1342">
                  <c:v>230</c:v>
                </c:pt>
                <c:pt idx="1343">
                  <c:v>280</c:v>
                </c:pt>
                <c:pt idx="1344">
                  <c:v>240</c:v>
                </c:pt>
                <c:pt idx="1345">
                  <c:v>270</c:v>
                </c:pt>
                <c:pt idx="1346">
                  <c:v>250</c:v>
                </c:pt>
                <c:pt idx="1347">
                  <c:v>260</c:v>
                </c:pt>
                <c:pt idx="1348">
                  <c:v>300</c:v>
                </c:pt>
                <c:pt idx="1349">
                  <c:v>305</c:v>
                </c:pt>
                <c:pt idx="1350">
                  <c:v>245</c:v>
                </c:pt>
                <c:pt idx="1351">
                  <c:v>200</c:v>
                </c:pt>
                <c:pt idx="1352">
                  <c:v>260</c:v>
                </c:pt>
                <c:pt idx="1353">
                  <c:v>225</c:v>
                </c:pt>
                <c:pt idx="1354">
                  <c:v>210</c:v>
                </c:pt>
                <c:pt idx="1355">
                  <c:v>210</c:v>
                </c:pt>
                <c:pt idx="1356">
                  <c:v>210</c:v>
                </c:pt>
                <c:pt idx="1357">
                  <c:v>220</c:v>
                </c:pt>
                <c:pt idx="1358">
                  <c:v>200</c:v>
                </c:pt>
                <c:pt idx="1359">
                  <c:v>195</c:v>
                </c:pt>
                <c:pt idx="1360">
                  <c:v>185</c:v>
                </c:pt>
                <c:pt idx="1361">
                  <c:v>170</c:v>
                </c:pt>
                <c:pt idx="1362">
                  <c:v>225</c:v>
                </c:pt>
                <c:pt idx="1363">
                  <c:v>260</c:v>
                </c:pt>
                <c:pt idx="1364">
                  <c:v>255</c:v>
                </c:pt>
                <c:pt idx="1365">
                  <c:v>205</c:v>
                </c:pt>
                <c:pt idx="1366">
                  <c:v>215</c:v>
                </c:pt>
                <c:pt idx="1367">
                  <c:v>255</c:v>
                </c:pt>
                <c:pt idx="1368">
                  <c:v>260</c:v>
                </c:pt>
                <c:pt idx="1369">
                  <c:v>240</c:v>
                </c:pt>
                <c:pt idx="1370">
                  <c:v>225</c:v>
                </c:pt>
                <c:pt idx="1371">
                  <c:v>240</c:v>
                </c:pt>
                <c:pt idx="1372">
                  <c:v>250</c:v>
                </c:pt>
                <c:pt idx="1373">
                  <c:v>190</c:v>
                </c:pt>
                <c:pt idx="1374">
                  <c:v>205</c:v>
                </c:pt>
                <c:pt idx="1375">
                  <c:v>290</c:v>
                </c:pt>
                <c:pt idx="1376">
                  <c:v>250</c:v>
                </c:pt>
                <c:pt idx="1377">
                  <c:v>275</c:v>
                </c:pt>
                <c:pt idx="1378">
                  <c:v>210</c:v>
                </c:pt>
                <c:pt idx="1379">
                  <c:v>250</c:v>
                </c:pt>
                <c:pt idx="1380">
                  <c:v>225</c:v>
                </c:pt>
                <c:pt idx="1381">
                  <c:v>220</c:v>
                </c:pt>
                <c:pt idx="1382">
                  <c:v>215</c:v>
                </c:pt>
                <c:pt idx="1383">
                  <c:v>210</c:v>
                </c:pt>
                <c:pt idx="1384">
                  <c:v>225</c:v>
                </c:pt>
                <c:pt idx="1385">
                  <c:v>200</c:v>
                </c:pt>
                <c:pt idx="1386">
                  <c:v>160</c:v>
                </c:pt>
                <c:pt idx="1387">
                  <c:v>170</c:v>
                </c:pt>
                <c:pt idx="1388">
                  <c:v>190</c:v>
                </c:pt>
                <c:pt idx="1389">
                  <c:v>190</c:v>
                </c:pt>
                <c:pt idx="1390">
                  <c:v>190</c:v>
                </c:pt>
                <c:pt idx="1391">
                  <c:v>210</c:v>
                </c:pt>
                <c:pt idx="1392">
                  <c:v>255</c:v>
                </c:pt>
                <c:pt idx="1393">
                  <c:v>135</c:v>
                </c:pt>
                <c:pt idx="1394">
                  <c:v>195</c:v>
                </c:pt>
                <c:pt idx="1395">
                  <c:v>225</c:v>
                </c:pt>
                <c:pt idx="1396">
                  <c:v>240</c:v>
                </c:pt>
                <c:pt idx="1397">
                  <c:v>240</c:v>
                </c:pt>
                <c:pt idx="1398">
                  <c:v>235</c:v>
                </c:pt>
                <c:pt idx="1399">
                  <c:v>230</c:v>
                </c:pt>
                <c:pt idx="1400">
                  <c:v>220</c:v>
                </c:pt>
                <c:pt idx="1401">
                  <c:v>285</c:v>
                </c:pt>
                <c:pt idx="1402">
                  <c:v>250</c:v>
                </c:pt>
                <c:pt idx="1403">
                  <c:v>235</c:v>
                </c:pt>
                <c:pt idx="1404">
                  <c:v>270</c:v>
                </c:pt>
                <c:pt idx="1405">
                  <c:v>210</c:v>
                </c:pt>
                <c:pt idx="1406">
                  <c:v>285</c:v>
                </c:pt>
                <c:pt idx="1407">
                  <c:v>290</c:v>
                </c:pt>
                <c:pt idx="1408">
                  <c:v>270</c:v>
                </c:pt>
                <c:pt idx="1409">
                  <c:v>225</c:v>
                </c:pt>
                <c:pt idx="1410">
                  <c:v>220</c:v>
                </c:pt>
                <c:pt idx="1411">
                  <c:v>215</c:v>
                </c:pt>
                <c:pt idx="1412">
                  <c:v>250</c:v>
                </c:pt>
                <c:pt idx="1413">
                  <c:v>185</c:v>
                </c:pt>
                <c:pt idx="1414">
                  <c:v>215</c:v>
                </c:pt>
                <c:pt idx="1415">
                  <c:v>245</c:v>
                </c:pt>
                <c:pt idx="1416">
                  <c:v>165</c:v>
                </c:pt>
                <c:pt idx="1417">
                  <c:v>220</c:v>
                </c:pt>
                <c:pt idx="1418">
                  <c:v>200</c:v>
                </c:pt>
                <c:pt idx="1419">
                  <c:v>150</c:v>
                </c:pt>
                <c:pt idx="1420">
                  <c:v>225</c:v>
                </c:pt>
                <c:pt idx="1421">
                  <c:v>275</c:v>
                </c:pt>
                <c:pt idx="1422">
                  <c:v>195</c:v>
                </c:pt>
                <c:pt idx="1423">
                  <c:v>185</c:v>
                </c:pt>
                <c:pt idx="1424">
                  <c:v>220</c:v>
                </c:pt>
                <c:pt idx="1425">
                  <c:v>210</c:v>
                </c:pt>
                <c:pt idx="1426">
                  <c:v>230</c:v>
                </c:pt>
                <c:pt idx="1427">
                  <c:v>230</c:v>
                </c:pt>
                <c:pt idx="1428">
                  <c:v>215</c:v>
                </c:pt>
                <c:pt idx="1429">
                  <c:v>200</c:v>
                </c:pt>
                <c:pt idx="1430">
                  <c:v>210</c:v>
                </c:pt>
                <c:pt idx="1431">
                  <c:v>210</c:v>
                </c:pt>
                <c:pt idx="1432">
                  <c:v>245</c:v>
                </c:pt>
                <c:pt idx="1433">
                  <c:v>235</c:v>
                </c:pt>
                <c:pt idx="1434">
                  <c:v>220</c:v>
                </c:pt>
                <c:pt idx="1435">
                  <c:v>325</c:v>
                </c:pt>
                <c:pt idx="1436">
                  <c:v>255</c:v>
                </c:pt>
                <c:pt idx="1437">
                  <c:v>225</c:v>
                </c:pt>
                <c:pt idx="1438">
                  <c:v>260</c:v>
                </c:pt>
                <c:pt idx="1439">
                  <c:v>215</c:v>
                </c:pt>
                <c:pt idx="1440">
                  <c:v>215</c:v>
                </c:pt>
                <c:pt idx="1441">
                  <c:v>195</c:v>
                </c:pt>
                <c:pt idx="1442">
                  <c:v>190</c:v>
                </c:pt>
                <c:pt idx="1443">
                  <c:v>220</c:v>
                </c:pt>
                <c:pt idx="1444">
                  <c:v>185</c:v>
                </c:pt>
                <c:pt idx="1445">
                  <c:v>220</c:v>
                </c:pt>
                <c:pt idx="1446">
                  <c:v>195</c:v>
                </c:pt>
                <c:pt idx="1447">
                  <c:v>205</c:v>
                </c:pt>
                <c:pt idx="1448">
                  <c:v>195</c:v>
                </c:pt>
                <c:pt idx="1449">
                  <c:v>135</c:v>
                </c:pt>
                <c:pt idx="1450">
                  <c:v>225</c:v>
                </c:pt>
                <c:pt idx="1451">
                  <c:v>190</c:v>
                </c:pt>
                <c:pt idx="1452">
                  <c:v>260</c:v>
                </c:pt>
                <c:pt idx="1453">
                  <c:v>240</c:v>
                </c:pt>
                <c:pt idx="1454">
                  <c:v>210</c:v>
                </c:pt>
                <c:pt idx="1455">
                  <c:v>225</c:v>
                </c:pt>
                <c:pt idx="1456">
                  <c:v>240</c:v>
                </c:pt>
                <c:pt idx="1457">
                  <c:v>220</c:v>
                </c:pt>
                <c:pt idx="1458">
                  <c:v>240</c:v>
                </c:pt>
                <c:pt idx="1459">
                  <c:v>250</c:v>
                </c:pt>
                <c:pt idx="1460">
                  <c:v>240</c:v>
                </c:pt>
                <c:pt idx="1461">
                  <c:v>260</c:v>
                </c:pt>
                <c:pt idx="1462">
                  <c:v>220</c:v>
                </c:pt>
                <c:pt idx="1463">
                  <c:v>230</c:v>
                </c:pt>
                <c:pt idx="1464">
                  <c:v>255</c:v>
                </c:pt>
                <c:pt idx="1465">
                  <c:v>230</c:v>
                </c:pt>
                <c:pt idx="1466">
                  <c:v>255</c:v>
                </c:pt>
                <c:pt idx="1467">
                  <c:v>220</c:v>
                </c:pt>
                <c:pt idx="1468">
                  <c:v>225</c:v>
                </c:pt>
                <c:pt idx="1469">
                  <c:v>205</c:v>
                </c:pt>
                <c:pt idx="1470">
                  <c:v>240</c:v>
                </c:pt>
                <c:pt idx="1471">
                  <c:v>195</c:v>
                </c:pt>
                <c:pt idx="1472">
                  <c:v>200</c:v>
                </c:pt>
                <c:pt idx="1473">
                  <c:v>170</c:v>
                </c:pt>
                <c:pt idx="1474">
                  <c:v>145</c:v>
                </c:pt>
                <c:pt idx="1475">
                  <c:v>155</c:v>
                </c:pt>
                <c:pt idx="1476">
                  <c:v>190</c:v>
                </c:pt>
                <c:pt idx="1477">
                  <c:v>150</c:v>
                </c:pt>
                <c:pt idx="1478">
                  <c:v>200</c:v>
                </c:pt>
                <c:pt idx="1479">
                  <c:v>230</c:v>
                </c:pt>
                <c:pt idx="1480">
                  <c:v>200</c:v>
                </c:pt>
                <c:pt idx="1481">
                  <c:v>195</c:v>
                </c:pt>
                <c:pt idx="1482">
                  <c:v>235</c:v>
                </c:pt>
                <c:pt idx="1483">
                  <c:v>200</c:v>
                </c:pt>
                <c:pt idx="1484">
                  <c:v>265</c:v>
                </c:pt>
                <c:pt idx="1485">
                  <c:v>250</c:v>
                </c:pt>
                <c:pt idx="1486">
                  <c:v>270</c:v>
                </c:pt>
                <c:pt idx="1487">
                  <c:v>245</c:v>
                </c:pt>
                <c:pt idx="1488">
                  <c:v>230</c:v>
                </c:pt>
                <c:pt idx="1489">
                  <c:v>260</c:v>
                </c:pt>
                <c:pt idx="1490">
                  <c:v>180</c:v>
                </c:pt>
                <c:pt idx="1491">
                  <c:v>250</c:v>
                </c:pt>
                <c:pt idx="1492">
                  <c:v>270</c:v>
                </c:pt>
                <c:pt idx="1493">
                  <c:v>185</c:v>
                </c:pt>
                <c:pt idx="1494">
                  <c:v>220</c:v>
                </c:pt>
                <c:pt idx="1495">
                  <c:v>220</c:v>
                </c:pt>
                <c:pt idx="1496">
                  <c:v>280</c:v>
                </c:pt>
                <c:pt idx="1497">
                  <c:v>180</c:v>
                </c:pt>
                <c:pt idx="1498">
                  <c:v>195</c:v>
                </c:pt>
                <c:pt idx="1499">
                  <c:v>220</c:v>
                </c:pt>
                <c:pt idx="1500">
                  <c:v>195</c:v>
                </c:pt>
                <c:pt idx="1501">
                  <c:v>190</c:v>
                </c:pt>
                <c:pt idx="1502">
                  <c:v>215</c:v>
                </c:pt>
                <c:pt idx="1503">
                  <c:v>215</c:v>
                </c:pt>
                <c:pt idx="1504">
                  <c:v>185</c:v>
                </c:pt>
                <c:pt idx="1505">
                  <c:v>190</c:v>
                </c:pt>
                <c:pt idx="1506">
                  <c:v>160</c:v>
                </c:pt>
                <c:pt idx="1507">
                  <c:v>260</c:v>
                </c:pt>
                <c:pt idx="1508">
                  <c:v>260</c:v>
                </c:pt>
                <c:pt idx="1509">
                  <c:v>210</c:v>
                </c:pt>
                <c:pt idx="1510">
                  <c:v>215</c:v>
                </c:pt>
                <c:pt idx="1511">
                  <c:v>250</c:v>
                </c:pt>
                <c:pt idx="1512">
                  <c:v>220</c:v>
                </c:pt>
                <c:pt idx="1513">
                  <c:v>220</c:v>
                </c:pt>
                <c:pt idx="1514">
                  <c:v>240</c:v>
                </c:pt>
                <c:pt idx="1515">
                  <c:v>270</c:v>
                </c:pt>
                <c:pt idx="1516">
                  <c:v>250</c:v>
                </c:pt>
                <c:pt idx="1517">
                  <c:v>245</c:v>
                </c:pt>
                <c:pt idx="1518">
                  <c:v>250</c:v>
                </c:pt>
                <c:pt idx="1519">
                  <c:v>270</c:v>
                </c:pt>
                <c:pt idx="1520">
                  <c:v>200</c:v>
                </c:pt>
                <c:pt idx="1521">
                  <c:v>260</c:v>
                </c:pt>
                <c:pt idx="1522">
                  <c:v>300</c:v>
                </c:pt>
                <c:pt idx="1523">
                  <c:v>190</c:v>
                </c:pt>
                <c:pt idx="1524">
                  <c:v>235</c:v>
                </c:pt>
                <c:pt idx="1525">
                  <c:v>210</c:v>
                </c:pt>
                <c:pt idx="1526">
                  <c:v>205</c:v>
                </c:pt>
                <c:pt idx="1527">
                  <c:v>215</c:v>
                </c:pt>
                <c:pt idx="1528">
                  <c:v>195</c:v>
                </c:pt>
                <c:pt idx="1529">
                  <c:v>200</c:v>
                </c:pt>
                <c:pt idx="1530">
                  <c:v>185</c:v>
                </c:pt>
                <c:pt idx="1531">
                  <c:v>205</c:v>
                </c:pt>
                <c:pt idx="1532">
                  <c:v>185</c:v>
                </c:pt>
                <c:pt idx="1533">
                  <c:v>220</c:v>
                </c:pt>
                <c:pt idx="1534">
                  <c:v>160</c:v>
                </c:pt>
                <c:pt idx="1535">
                  <c:v>180</c:v>
                </c:pt>
                <c:pt idx="1536">
                  <c:v>240</c:v>
                </c:pt>
                <c:pt idx="1537">
                  <c:v>245</c:v>
                </c:pt>
                <c:pt idx="1538">
                  <c:v>155</c:v>
                </c:pt>
                <c:pt idx="1539">
                  <c:v>200</c:v>
                </c:pt>
                <c:pt idx="1540">
                  <c:v>255</c:v>
                </c:pt>
                <c:pt idx="1541">
                  <c:v>220</c:v>
                </c:pt>
                <c:pt idx="1542">
                  <c:v>240</c:v>
                </c:pt>
                <c:pt idx="1543">
                  <c:v>225</c:v>
                </c:pt>
                <c:pt idx="1544">
                  <c:v>230</c:v>
                </c:pt>
                <c:pt idx="1545">
                  <c:v>240</c:v>
                </c:pt>
                <c:pt idx="1546">
                  <c:v>285</c:v>
                </c:pt>
                <c:pt idx="1547">
                  <c:v>280</c:v>
                </c:pt>
                <c:pt idx="1548">
                  <c:v>280</c:v>
                </c:pt>
                <c:pt idx="1549">
                  <c:v>190</c:v>
                </c:pt>
                <c:pt idx="1550">
                  <c:v>325</c:v>
                </c:pt>
                <c:pt idx="1551">
                  <c:v>225</c:v>
                </c:pt>
                <c:pt idx="1552">
                  <c:v>230</c:v>
                </c:pt>
                <c:pt idx="1553">
                  <c:v>270</c:v>
                </c:pt>
                <c:pt idx="1554">
                  <c:v>260</c:v>
                </c:pt>
                <c:pt idx="1555">
                  <c:v>190</c:v>
                </c:pt>
                <c:pt idx="1556">
                  <c:v>190</c:v>
                </c:pt>
                <c:pt idx="1557">
                  <c:v>180</c:v>
                </c:pt>
                <c:pt idx="1558">
                  <c:v>195</c:v>
                </c:pt>
                <c:pt idx="1559">
                  <c:v>210</c:v>
                </c:pt>
                <c:pt idx="1560">
                  <c:v>210</c:v>
                </c:pt>
                <c:pt idx="1561">
                  <c:v>220</c:v>
                </c:pt>
                <c:pt idx="1562">
                  <c:v>230</c:v>
                </c:pt>
                <c:pt idx="1563">
                  <c:v>110</c:v>
                </c:pt>
                <c:pt idx="1564">
                  <c:v>230</c:v>
                </c:pt>
                <c:pt idx="1565">
                  <c:v>315</c:v>
                </c:pt>
                <c:pt idx="1566">
                  <c:v>225</c:v>
                </c:pt>
                <c:pt idx="1567">
                  <c:v>225</c:v>
                </c:pt>
                <c:pt idx="1568">
                  <c:v>215</c:v>
                </c:pt>
                <c:pt idx="1569">
                  <c:v>225</c:v>
                </c:pt>
                <c:pt idx="1570">
                  <c:v>215</c:v>
                </c:pt>
                <c:pt idx="1571">
                  <c:v>220</c:v>
                </c:pt>
                <c:pt idx="1572">
                  <c:v>240</c:v>
                </c:pt>
                <c:pt idx="1573">
                  <c:v>220</c:v>
                </c:pt>
                <c:pt idx="1574">
                  <c:v>250</c:v>
                </c:pt>
                <c:pt idx="1575">
                  <c:v>225</c:v>
                </c:pt>
                <c:pt idx="1576">
                  <c:v>255</c:v>
                </c:pt>
                <c:pt idx="1577">
                  <c:v>235</c:v>
                </c:pt>
                <c:pt idx="1578">
                  <c:v>230</c:v>
                </c:pt>
                <c:pt idx="1579">
                  <c:v>220</c:v>
                </c:pt>
                <c:pt idx="1580">
                  <c:v>175</c:v>
                </c:pt>
                <c:pt idx="1581">
                  <c:v>320</c:v>
                </c:pt>
                <c:pt idx="1582">
                  <c:v>230</c:v>
                </c:pt>
                <c:pt idx="1583">
                  <c:v>175</c:v>
                </c:pt>
                <c:pt idx="1584">
                  <c:v>215</c:v>
                </c:pt>
                <c:pt idx="1585">
                  <c:v>180</c:v>
                </c:pt>
                <c:pt idx="1586">
                  <c:v>205</c:v>
                </c:pt>
                <c:pt idx="1587">
                  <c:v>190</c:v>
                </c:pt>
                <c:pt idx="1588">
                  <c:v>255</c:v>
                </c:pt>
                <c:pt idx="1589">
                  <c:v>195</c:v>
                </c:pt>
                <c:pt idx="1590">
                  <c:v>190</c:v>
                </c:pt>
                <c:pt idx="1591">
                  <c:v>190</c:v>
                </c:pt>
                <c:pt idx="1592">
                  <c:v>155</c:v>
                </c:pt>
                <c:pt idx="1593">
                  <c:v>190</c:v>
                </c:pt>
                <c:pt idx="1594">
                  <c:v>260</c:v>
                </c:pt>
                <c:pt idx="1595">
                  <c:v>235</c:v>
                </c:pt>
                <c:pt idx="1596">
                  <c:v>215</c:v>
                </c:pt>
                <c:pt idx="1597">
                  <c:v>255</c:v>
                </c:pt>
                <c:pt idx="1598">
                  <c:v>215</c:v>
                </c:pt>
                <c:pt idx="1599">
                  <c:v>245</c:v>
                </c:pt>
                <c:pt idx="1600">
                  <c:v>245</c:v>
                </c:pt>
                <c:pt idx="1601">
                  <c:v>240</c:v>
                </c:pt>
                <c:pt idx="1602">
                  <c:v>285</c:v>
                </c:pt>
                <c:pt idx="1603">
                  <c:v>275</c:v>
                </c:pt>
                <c:pt idx="1604">
                  <c:v>230</c:v>
                </c:pt>
                <c:pt idx="1605">
                  <c:v>220</c:v>
                </c:pt>
                <c:pt idx="1606">
                  <c:v>210</c:v>
                </c:pt>
                <c:pt idx="1607">
                  <c:v>320</c:v>
                </c:pt>
                <c:pt idx="1608">
                  <c:v>170</c:v>
                </c:pt>
                <c:pt idx="1609">
                  <c:v>205</c:v>
                </c:pt>
                <c:pt idx="1610">
                  <c:v>255</c:v>
                </c:pt>
                <c:pt idx="1611">
                  <c:v>235</c:v>
                </c:pt>
                <c:pt idx="1612">
                  <c:v>220</c:v>
                </c:pt>
                <c:pt idx="1613">
                  <c:v>205</c:v>
                </c:pt>
                <c:pt idx="1614">
                  <c:v>185</c:v>
                </c:pt>
                <c:pt idx="1615">
                  <c:v>205</c:v>
                </c:pt>
                <c:pt idx="1616">
                  <c:v>200</c:v>
                </c:pt>
                <c:pt idx="1617">
                  <c:v>205</c:v>
                </c:pt>
                <c:pt idx="1618">
                  <c:v>205</c:v>
                </c:pt>
                <c:pt idx="1619">
                  <c:v>170</c:v>
                </c:pt>
                <c:pt idx="1620">
                  <c:v>160</c:v>
                </c:pt>
                <c:pt idx="1621">
                  <c:v>145</c:v>
                </c:pt>
                <c:pt idx="1622">
                  <c:v>235</c:v>
                </c:pt>
                <c:pt idx="1623">
                  <c:v>195</c:v>
                </c:pt>
                <c:pt idx="1624">
                  <c:v>215</c:v>
                </c:pt>
                <c:pt idx="1625">
                  <c:v>205</c:v>
                </c:pt>
                <c:pt idx="1626">
                  <c:v>240</c:v>
                </c:pt>
                <c:pt idx="1627">
                  <c:v>200</c:v>
                </c:pt>
                <c:pt idx="1628">
                  <c:v>240</c:v>
                </c:pt>
                <c:pt idx="1629">
                  <c:v>245</c:v>
                </c:pt>
                <c:pt idx="1630">
                  <c:v>225</c:v>
                </c:pt>
                <c:pt idx="1631">
                  <c:v>265</c:v>
                </c:pt>
                <c:pt idx="1632">
                  <c:v>305</c:v>
                </c:pt>
                <c:pt idx="1633">
                  <c:v>195</c:v>
                </c:pt>
                <c:pt idx="1634">
                  <c:v>295</c:v>
                </c:pt>
                <c:pt idx="1635">
                  <c:v>330</c:v>
                </c:pt>
                <c:pt idx="1636">
                  <c:v>225</c:v>
                </c:pt>
                <c:pt idx="1637">
                  <c:v>295</c:v>
                </c:pt>
                <c:pt idx="1638">
                  <c:v>200</c:v>
                </c:pt>
                <c:pt idx="1639">
                  <c:v>195</c:v>
                </c:pt>
                <c:pt idx="1640">
                  <c:v>200</c:v>
                </c:pt>
                <c:pt idx="1641">
                  <c:v>180</c:v>
                </c:pt>
                <c:pt idx="1642">
                  <c:v>200</c:v>
                </c:pt>
                <c:pt idx="1643">
                  <c:v>200</c:v>
                </c:pt>
                <c:pt idx="1644">
                  <c:v>185</c:v>
                </c:pt>
                <c:pt idx="1645">
                  <c:v>215</c:v>
                </c:pt>
                <c:pt idx="1646">
                  <c:v>225</c:v>
                </c:pt>
                <c:pt idx="1647">
                  <c:v>215</c:v>
                </c:pt>
                <c:pt idx="1648">
                  <c:v>210</c:v>
                </c:pt>
                <c:pt idx="1649">
                  <c:v>220</c:v>
                </c:pt>
                <c:pt idx="1650">
                  <c:v>205</c:v>
                </c:pt>
                <c:pt idx="1651">
                  <c:v>240</c:v>
                </c:pt>
                <c:pt idx="1652">
                  <c:v>140</c:v>
                </c:pt>
                <c:pt idx="1653">
                  <c:v>195</c:v>
                </c:pt>
                <c:pt idx="1654">
                  <c:v>160</c:v>
                </c:pt>
                <c:pt idx="1655">
                  <c:v>265</c:v>
                </c:pt>
                <c:pt idx="1656">
                  <c:v>240</c:v>
                </c:pt>
                <c:pt idx="1657">
                  <c:v>230</c:v>
                </c:pt>
                <c:pt idx="1658">
                  <c:v>225</c:v>
                </c:pt>
                <c:pt idx="1659">
                  <c:v>280</c:v>
                </c:pt>
                <c:pt idx="1660">
                  <c:v>230</c:v>
                </c:pt>
                <c:pt idx="1661">
                  <c:v>295</c:v>
                </c:pt>
                <c:pt idx="1662">
                  <c:v>245</c:v>
                </c:pt>
                <c:pt idx="1663">
                  <c:v>235</c:v>
                </c:pt>
                <c:pt idx="1664">
                  <c:v>305</c:v>
                </c:pt>
                <c:pt idx="1665">
                  <c:v>315</c:v>
                </c:pt>
                <c:pt idx="1666">
                  <c:v>305</c:v>
                </c:pt>
                <c:pt idx="1667">
                  <c:v>240</c:v>
                </c:pt>
                <c:pt idx="1668">
                  <c:v>250</c:v>
                </c:pt>
                <c:pt idx="1669">
                  <c:v>270</c:v>
                </c:pt>
                <c:pt idx="1670">
                  <c:v>195</c:v>
                </c:pt>
                <c:pt idx="1671">
                  <c:v>195</c:v>
                </c:pt>
                <c:pt idx="1672">
                  <c:v>205</c:v>
                </c:pt>
                <c:pt idx="1673">
                  <c:v>235</c:v>
                </c:pt>
                <c:pt idx="1674">
                  <c:v>180</c:v>
                </c:pt>
                <c:pt idx="1675">
                  <c:v>190</c:v>
                </c:pt>
                <c:pt idx="1676">
                  <c:v>175</c:v>
                </c:pt>
                <c:pt idx="1677">
                  <c:v>175</c:v>
                </c:pt>
                <c:pt idx="1678">
                  <c:v>280</c:v>
                </c:pt>
                <c:pt idx="1679">
                  <c:v>175</c:v>
                </c:pt>
                <c:pt idx="1680">
                  <c:v>245</c:v>
                </c:pt>
                <c:pt idx="1681">
                  <c:v>255</c:v>
                </c:pt>
                <c:pt idx="1682">
                  <c:v>220</c:v>
                </c:pt>
                <c:pt idx="1683">
                  <c:v>225</c:v>
                </c:pt>
                <c:pt idx="1684">
                  <c:v>210</c:v>
                </c:pt>
                <c:pt idx="1685">
                  <c:v>255</c:v>
                </c:pt>
                <c:pt idx="1686">
                  <c:v>250</c:v>
                </c:pt>
                <c:pt idx="1687">
                  <c:v>240</c:v>
                </c:pt>
                <c:pt idx="1688">
                  <c:v>210</c:v>
                </c:pt>
                <c:pt idx="1689">
                  <c:v>235</c:v>
                </c:pt>
                <c:pt idx="1690">
                  <c:v>225</c:v>
                </c:pt>
                <c:pt idx="1691">
                  <c:v>235</c:v>
                </c:pt>
                <c:pt idx="1692">
                  <c:v>285</c:v>
                </c:pt>
                <c:pt idx="1693">
                  <c:v>260</c:v>
                </c:pt>
                <c:pt idx="1694">
                  <c:v>320</c:v>
                </c:pt>
                <c:pt idx="1695">
                  <c:v>270</c:v>
                </c:pt>
                <c:pt idx="1696">
                  <c:v>255</c:v>
                </c:pt>
                <c:pt idx="1697">
                  <c:v>230</c:v>
                </c:pt>
                <c:pt idx="1698">
                  <c:v>240</c:v>
                </c:pt>
                <c:pt idx="1699">
                  <c:v>225</c:v>
                </c:pt>
                <c:pt idx="1700">
                  <c:v>195</c:v>
                </c:pt>
                <c:pt idx="1701">
                  <c:v>230</c:v>
                </c:pt>
                <c:pt idx="1702">
                  <c:v>200</c:v>
                </c:pt>
                <c:pt idx="1703">
                  <c:v>170</c:v>
                </c:pt>
                <c:pt idx="1704">
                  <c:v>165</c:v>
                </c:pt>
                <c:pt idx="1705">
                  <c:v>195</c:v>
                </c:pt>
                <c:pt idx="1706">
                  <c:v>165</c:v>
                </c:pt>
                <c:pt idx="1707">
                  <c:v>225</c:v>
                </c:pt>
                <c:pt idx="1708">
                  <c:v>180</c:v>
                </c:pt>
                <c:pt idx="1709">
                  <c:v>180</c:v>
                </c:pt>
                <c:pt idx="1710">
                  <c:v>180</c:v>
                </c:pt>
                <c:pt idx="1711">
                  <c:v>185</c:v>
                </c:pt>
                <c:pt idx="1712">
                  <c:v>255</c:v>
                </c:pt>
                <c:pt idx="1713">
                  <c:v>220</c:v>
                </c:pt>
                <c:pt idx="1714">
                  <c:v>275</c:v>
                </c:pt>
                <c:pt idx="1715">
                  <c:v>285</c:v>
                </c:pt>
                <c:pt idx="1716">
                  <c:v>215</c:v>
                </c:pt>
                <c:pt idx="1717">
                  <c:v>285</c:v>
                </c:pt>
                <c:pt idx="1718">
                  <c:v>260</c:v>
                </c:pt>
                <c:pt idx="1719">
                  <c:v>285</c:v>
                </c:pt>
                <c:pt idx="1720">
                  <c:v>260</c:v>
                </c:pt>
                <c:pt idx="1721">
                  <c:v>235</c:v>
                </c:pt>
                <c:pt idx="1722">
                  <c:v>255</c:v>
                </c:pt>
                <c:pt idx="1723">
                  <c:v>270</c:v>
                </c:pt>
                <c:pt idx="1724">
                  <c:v>255</c:v>
                </c:pt>
                <c:pt idx="1725">
                  <c:v>235</c:v>
                </c:pt>
                <c:pt idx="1726">
                  <c:v>220</c:v>
                </c:pt>
                <c:pt idx="1727">
                  <c:v>255</c:v>
                </c:pt>
                <c:pt idx="1728">
                  <c:v>175</c:v>
                </c:pt>
                <c:pt idx="1729">
                  <c:v>190</c:v>
                </c:pt>
                <c:pt idx="1730">
                  <c:v>175</c:v>
                </c:pt>
                <c:pt idx="1731">
                  <c:v>205</c:v>
                </c:pt>
                <c:pt idx="1732">
                  <c:v>185</c:v>
                </c:pt>
                <c:pt idx="1733">
                  <c:v>185</c:v>
                </c:pt>
                <c:pt idx="1734">
                  <c:v>200</c:v>
                </c:pt>
                <c:pt idx="1735">
                  <c:v>170</c:v>
                </c:pt>
                <c:pt idx="1736">
                  <c:v>165</c:v>
                </c:pt>
                <c:pt idx="1737">
                  <c:v>235</c:v>
                </c:pt>
                <c:pt idx="1738">
                  <c:v>265</c:v>
                </c:pt>
                <c:pt idx="1739">
                  <c:v>205</c:v>
                </c:pt>
                <c:pt idx="1740">
                  <c:v>185</c:v>
                </c:pt>
                <c:pt idx="1741">
                  <c:v>235</c:v>
                </c:pt>
                <c:pt idx="1742">
                  <c:v>205</c:v>
                </c:pt>
                <c:pt idx="1743">
                  <c:v>235</c:v>
                </c:pt>
                <c:pt idx="1744">
                  <c:v>255</c:v>
                </c:pt>
                <c:pt idx="1745">
                  <c:v>270</c:v>
                </c:pt>
                <c:pt idx="1746">
                  <c:v>250</c:v>
                </c:pt>
                <c:pt idx="1747">
                  <c:v>280</c:v>
                </c:pt>
                <c:pt idx="1748">
                  <c:v>240</c:v>
                </c:pt>
                <c:pt idx="1749">
                  <c:v>270</c:v>
                </c:pt>
                <c:pt idx="1750">
                  <c:v>350</c:v>
                </c:pt>
                <c:pt idx="1751">
                  <c:v>210</c:v>
                </c:pt>
                <c:pt idx="1752">
                  <c:v>310</c:v>
                </c:pt>
                <c:pt idx="1753">
                  <c:v>220</c:v>
                </c:pt>
                <c:pt idx="1754">
                  <c:v>215</c:v>
                </c:pt>
                <c:pt idx="1755">
                  <c:v>190</c:v>
                </c:pt>
                <c:pt idx="1756">
                  <c:v>225</c:v>
                </c:pt>
                <c:pt idx="1757">
                  <c:v>190</c:v>
                </c:pt>
                <c:pt idx="1758">
                  <c:v>185</c:v>
                </c:pt>
                <c:pt idx="1759">
                  <c:v>160</c:v>
                </c:pt>
                <c:pt idx="1760">
                  <c:v>155</c:v>
                </c:pt>
                <c:pt idx="1761">
                  <c:v>185</c:v>
                </c:pt>
                <c:pt idx="1762">
                  <c:v>165</c:v>
                </c:pt>
                <c:pt idx="1763">
                  <c:v>185</c:v>
                </c:pt>
                <c:pt idx="1764">
                  <c:v>195</c:v>
                </c:pt>
                <c:pt idx="1765">
                  <c:v>165</c:v>
                </c:pt>
                <c:pt idx="1766">
                  <c:v>270</c:v>
                </c:pt>
                <c:pt idx="1767">
                  <c:v>230</c:v>
                </c:pt>
                <c:pt idx="1768">
                  <c:v>180</c:v>
                </c:pt>
                <c:pt idx="1769">
                  <c:v>195</c:v>
                </c:pt>
                <c:pt idx="1770">
                  <c:v>220</c:v>
                </c:pt>
                <c:pt idx="1771">
                  <c:v>245</c:v>
                </c:pt>
                <c:pt idx="1772">
                  <c:v>205</c:v>
                </c:pt>
                <c:pt idx="1773">
                  <c:v>285</c:v>
                </c:pt>
                <c:pt idx="1774">
                  <c:v>290</c:v>
                </c:pt>
                <c:pt idx="1775">
                  <c:v>275</c:v>
                </c:pt>
                <c:pt idx="1776">
                  <c:v>235</c:v>
                </c:pt>
                <c:pt idx="1777">
                  <c:v>235</c:v>
                </c:pt>
                <c:pt idx="1778">
                  <c:v>225</c:v>
                </c:pt>
                <c:pt idx="1779">
                  <c:v>270</c:v>
                </c:pt>
                <c:pt idx="1780">
                  <c:v>270</c:v>
                </c:pt>
                <c:pt idx="1781">
                  <c:v>280</c:v>
                </c:pt>
                <c:pt idx="1782">
                  <c:v>225</c:v>
                </c:pt>
                <c:pt idx="1783">
                  <c:v>195</c:v>
                </c:pt>
                <c:pt idx="1784">
                  <c:v>240</c:v>
                </c:pt>
                <c:pt idx="1785">
                  <c:v>210</c:v>
                </c:pt>
                <c:pt idx="1786">
                  <c:v>205</c:v>
                </c:pt>
                <c:pt idx="1787">
                  <c:v>220</c:v>
                </c:pt>
                <c:pt idx="1788">
                  <c:v>170</c:v>
                </c:pt>
                <c:pt idx="1789">
                  <c:v>205</c:v>
                </c:pt>
                <c:pt idx="1790">
                  <c:v>210</c:v>
                </c:pt>
                <c:pt idx="1791">
                  <c:v>170</c:v>
                </c:pt>
                <c:pt idx="1792">
                  <c:v>160</c:v>
                </c:pt>
                <c:pt idx="1793">
                  <c:v>200</c:v>
                </c:pt>
                <c:pt idx="1794">
                  <c:v>155</c:v>
                </c:pt>
                <c:pt idx="1795">
                  <c:v>175</c:v>
                </c:pt>
                <c:pt idx="1796">
                  <c:v>210</c:v>
                </c:pt>
                <c:pt idx="1797">
                  <c:v>215</c:v>
                </c:pt>
                <c:pt idx="1798">
                  <c:v>240</c:v>
                </c:pt>
                <c:pt idx="1799">
                  <c:v>270</c:v>
                </c:pt>
                <c:pt idx="1800">
                  <c:v>235</c:v>
                </c:pt>
                <c:pt idx="1801">
                  <c:v>225</c:v>
                </c:pt>
                <c:pt idx="1802">
                  <c:v>260</c:v>
                </c:pt>
                <c:pt idx="1803">
                  <c:v>230</c:v>
                </c:pt>
                <c:pt idx="1804">
                  <c:v>235</c:v>
                </c:pt>
                <c:pt idx="1805">
                  <c:v>310</c:v>
                </c:pt>
                <c:pt idx="1806">
                  <c:v>285</c:v>
                </c:pt>
                <c:pt idx="1807">
                  <c:v>285</c:v>
                </c:pt>
                <c:pt idx="1808">
                  <c:v>255</c:v>
                </c:pt>
                <c:pt idx="1809">
                  <c:v>300</c:v>
                </c:pt>
                <c:pt idx="1810">
                  <c:v>270</c:v>
                </c:pt>
                <c:pt idx="1811">
                  <c:v>215</c:v>
                </c:pt>
                <c:pt idx="1812">
                  <c:v>265</c:v>
                </c:pt>
                <c:pt idx="1813">
                  <c:v>240</c:v>
                </c:pt>
                <c:pt idx="1814">
                  <c:v>200</c:v>
                </c:pt>
                <c:pt idx="1815">
                  <c:v>205</c:v>
                </c:pt>
                <c:pt idx="1816">
                  <c:v>220</c:v>
                </c:pt>
                <c:pt idx="1817">
                  <c:v>200</c:v>
                </c:pt>
                <c:pt idx="1818">
                  <c:v>220</c:v>
                </c:pt>
                <c:pt idx="1819">
                  <c:v>165</c:v>
                </c:pt>
                <c:pt idx="1820">
                  <c:v>135</c:v>
                </c:pt>
                <c:pt idx="1821">
                  <c:v>165</c:v>
                </c:pt>
                <c:pt idx="1822">
                  <c:v>270</c:v>
                </c:pt>
                <c:pt idx="1823">
                  <c:v>110</c:v>
                </c:pt>
                <c:pt idx="1824">
                  <c:v>220</c:v>
                </c:pt>
                <c:pt idx="1825">
                  <c:v>245</c:v>
                </c:pt>
                <c:pt idx="1826">
                  <c:v>230</c:v>
                </c:pt>
                <c:pt idx="1827">
                  <c:v>185</c:v>
                </c:pt>
                <c:pt idx="1828">
                  <c:v>220</c:v>
                </c:pt>
                <c:pt idx="1829">
                  <c:v>225</c:v>
                </c:pt>
                <c:pt idx="1830">
                  <c:v>210</c:v>
                </c:pt>
                <c:pt idx="1831">
                  <c:v>215</c:v>
                </c:pt>
                <c:pt idx="1832">
                  <c:v>200</c:v>
                </c:pt>
                <c:pt idx="1833">
                  <c:v>265</c:v>
                </c:pt>
                <c:pt idx="1834">
                  <c:v>210</c:v>
                </c:pt>
                <c:pt idx="1835">
                  <c:v>235</c:v>
                </c:pt>
                <c:pt idx="1836">
                  <c:v>265</c:v>
                </c:pt>
                <c:pt idx="1837">
                  <c:v>230</c:v>
                </c:pt>
                <c:pt idx="1838">
                  <c:v>325</c:v>
                </c:pt>
                <c:pt idx="1839">
                  <c:v>245</c:v>
                </c:pt>
                <c:pt idx="1840">
                  <c:v>280</c:v>
                </c:pt>
                <c:pt idx="1841">
                  <c:v>220</c:v>
                </c:pt>
                <c:pt idx="1842">
                  <c:v>215</c:v>
                </c:pt>
                <c:pt idx="1843">
                  <c:v>220</c:v>
                </c:pt>
                <c:pt idx="1844">
                  <c:v>195</c:v>
                </c:pt>
                <c:pt idx="1845">
                  <c:v>200</c:v>
                </c:pt>
                <c:pt idx="1846">
                  <c:v>210</c:v>
                </c:pt>
                <c:pt idx="1847">
                  <c:v>145</c:v>
                </c:pt>
                <c:pt idx="1848">
                  <c:v>175</c:v>
                </c:pt>
                <c:pt idx="1849">
                  <c:v>210</c:v>
                </c:pt>
                <c:pt idx="1850">
                  <c:v>170</c:v>
                </c:pt>
                <c:pt idx="1851">
                  <c:v>170</c:v>
                </c:pt>
                <c:pt idx="1852">
                  <c:v>150</c:v>
                </c:pt>
                <c:pt idx="1853">
                  <c:v>225</c:v>
                </c:pt>
                <c:pt idx="1854">
                  <c:v>205</c:v>
                </c:pt>
                <c:pt idx="1855">
                  <c:v>235</c:v>
                </c:pt>
                <c:pt idx="1856">
                  <c:v>235</c:v>
                </c:pt>
                <c:pt idx="1857">
                  <c:v>185</c:v>
                </c:pt>
                <c:pt idx="1858">
                  <c:v>260</c:v>
                </c:pt>
                <c:pt idx="1859">
                  <c:v>250</c:v>
                </c:pt>
                <c:pt idx="1860">
                  <c:v>285</c:v>
                </c:pt>
                <c:pt idx="1861">
                  <c:v>210</c:v>
                </c:pt>
                <c:pt idx="1862">
                  <c:v>315</c:v>
                </c:pt>
                <c:pt idx="1863">
                  <c:v>290</c:v>
                </c:pt>
                <c:pt idx="1864">
                  <c:v>285</c:v>
                </c:pt>
                <c:pt idx="1865">
                  <c:v>180</c:v>
                </c:pt>
                <c:pt idx="1866">
                  <c:v>305</c:v>
                </c:pt>
                <c:pt idx="1867">
                  <c:v>290</c:v>
                </c:pt>
                <c:pt idx="1868">
                  <c:v>205</c:v>
                </c:pt>
                <c:pt idx="1869">
                  <c:v>245</c:v>
                </c:pt>
                <c:pt idx="1870">
                  <c:v>210</c:v>
                </c:pt>
                <c:pt idx="1871">
                  <c:v>210</c:v>
                </c:pt>
                <c:pt idx="1872">
                  <c:v>215</c:v>
                </c:pt>
                <c:pt idx="1873">
                  <c:v>190</c:v>
                </c:pt>
                <c:pt idx="1874">
                  <c:v>185</c:v>
                </c:pt>
                <c:pt idx="1875">
                  <c:v>195</c:v>
                </c:pt>
                <c:pt idx="1876">
                  <c:v>205</c:v>
                </c:pt>
                <c:pt idx="1877">
                  <c:v>185</c:v>
                </c:pt>
                <c:pt idx="1878">
                  <c:v>240</c:v>
                </c:pt>
                <c:pt idx="1879">
                  <c:v>215</c:v>
                </c:pt>
                <c:pt idx="1880">
                  <c:v>235</c:v>
                </c:pt>
                <c:pt idx="1881">
                  <c:v>175</c:v>
                </c:pt>
                <c:pt idx="1882">
                  <c:v>180</c:v>
                </c:pt>
                <c:pt idx="1883">
                  <c:v>170</c:v>
                </c:pt>
                <c:pt idx="1884">
                  <c:v>200</c:v>
                </c:pt>
                <c:pt idx="1885">
                  <c:v>220</c:v>
                </c:pt>
                <c:pt idx="1886">
                  <c:v>300</c:v>
                </c:pt>
                <c:pt idx="1887">
                  <c:v>250</c:v>
                </c:pt>
                <c:pt idx="1888">
                  <c:v>240</c:v>
                </c:pt>
                <c:pt idx="1889">
                  <c:v>255</c:v>
                </c:pt>
                <c:pt idx="1890">
                  <c:v>215</c:v>
                </c:pt>
                <c:pt idx="1891">
                  <c:v>265</c:v>
                </c:pt>
                <c:pt idx="1892">
                  <c:v>250</c:v>
                </c:pt>
                <c:pt idx="1893">
                  <c:v>250</c:v>
                </c:pt>
                <c:pt idx="1894">
                  <c:v>245</c:v>
                </c:pt>
                <c:pt idx="1895">
                  <c:v>245</c:v>
                </c:pt>
                <c:pt idx="1896">
                  <c:v>325</c:v>
                </c:pt>
                <c:pt idx="1897">
                  <c:v>260</c:v>
                </c:pt>
                <c:pt idx="1898">
                  <c:v>215</c:v>
                </c:pt>
                <c:pt idx="1899">
                  <c:v>205</c:v>
                </c:pt>
                <c:pt idx="1900">
                  <c:v>215</c:v>
                </c:pt>
                <c:pt idx="1901">
                  <c:v>195</c:v>
                </c:pt>
                <c:pt idx="1902">
                  <c:v>205</c:v>
                </c:pt>
                <c:pt idx="1903">
                  <c:v>185</c:v>
                </c:pt>
                <c:pt idx="1904">
                  <c:v>195</c:v>
                </c:pt>
                <c:pt idx="1905">
                  <c:v>165</c:v>
                </c:pt>
                <c:pt idx="1906">
                  <c:v>140</c:v>
                </c:pt>
                <c:pt idx="1907">
                  <c:v>180</c:v>
                </c:pt>
                <c:pt idx="1908">
                  <c:v>185</c:v>
                </c:pt>
                <c:pt idx="1909">
                  <c:v>175</c:v>
                </c:pt>
                <c:pt idx="1910">
                  <c:v>210</c:v>
                </c:pt>
                <c:pt idx="1911">
                  <c:v>225</c:v>
                </c:pt>
                <c:pt idx="1912">
                  <c:v>210</c:v>
                </c:pt>
                <c:pt idx="1913">
                  <c:v>200</c:v>
                </c:pt>
                <c:pt idx="1914">
                  <c:v>215</c:v>
                </c:pt>
                <c:pt idx="1915">
                  <c:v>260</c:v>
                </c:pt>
                <c:pt idx="1916">
                  <c:v>230</c:v>
                </c:pt>
                <c:pt idx="1917">
                  <c:v>220</c:v>
                </c:pt>
                <c:pt idx="1918">
                  <c:v>245</c:v>
                </c:pt>
                <c:pt idx="1919">
                  <c:v>295</c:v>
                </c:pt>
                <c:pt idx="1920">
                  <c:v>200</c:v>
                </c:pt>
                <c:pt idx="1921">
                  <c:v>185</c:v>
                </c:pt>
                <c:pt idx="1922">
                  <c:v>250</c:v>
                </c:pt>
                <c:pt idx="1923">
                  <c:v>265</c:v>
                </c:pt>
                <c:pt idx="1924">
                  <c:v>160</c:v>
                </c:pt>
                <c:pt idx="1925">
                  <c:v>295</c:v>
                </c:pt>
                <c:pt idx="1926">
                  <c:v>240</c:v>
                </c:pt>
                <c:pt idx="1927">
                  <c:v>210</c:v>
                </c:pt>
                <c:pt idx="1928">
                  <c:v>230</c:v>
                </c:pt>
                <c:pt idx="1929">
                  <c:v>180</c:v>
                </c:pt>
                <c:pt idx="1930">
                  <c:v>190</c:v>
                </c:pt>
                <c:pt idx="1931">
                  <c:v>180</c:v>
                </c:pt>
                <c:pt idx="1932">
                  <c:v>195</c:v>
                </c:pt>
                <c:pt idx="1933">
                  <c:v>205</c:v>
                </c:pt>
                <c:pt idx="1934">
                  <c:v>215</c:v>
                </c:pt>
                <c:pt idx="1935">
                  <c:v>205</c:v>
                </c:pt>
                <c:pt idx="1936">
                  <c:v>195</c:v>
                </c:pt>
                <c:pt idx="1937">
                  <c:v>205</c:v>
                </c:pt>
                <c:pt idx="1938">
                  <c:v>165</c:v>
                </c:pt>
                <c:pt idx="1939">
                  <c:v>170</c:v>
                </c:pt>
                <c:pt idx="1940">
                  <c:v>150</c:v>
                </c:pt>
                <c:pt idx="1941">
                  <c:v>195</c:v>
                </c:pt>
                <c:pt idx="1942">
                  <c:v>225</c:v>
                </c:pt>
                <c:pt idx="1943">
                  <c:v>220</c:v>
                </c:pt>
                <c:pt idx="1944">
                  <c:v>240</c:v>
                </c:pt>
                <c:pt idx="1945">
                  <c:v>235</c:v>
                </c:pt>
                <c:pt idx="1946">
                  <c:v>215</c:v>
                </c:pt>
                <c:pt idx="1947">
                  <c:v>240</c:v>
                </c:pt>
                <c:pt idx="1948">
                  <c:v>200</c:v>
                </c:pt>
                <c:pt idx="1949">
                  <c:v>205</c:v>
                </c:pt>
                <c:pt idx="1950">
                  <c:v>285</c:v>
                </c:pt>
                <c:pt idx="1951">
                  <c:v>250</c:v>
                </c:pt>
                <c:pt idx="1952">
                  <c:v>240</c:v>
                </c:pt>
                <c:pt idx="1953">
                  <c:v>305</c:v>
                </c:pt>
                <c:pt idx="1954">
                  <c:v>280</c:v>
                </c:pt>
                <c:pt idx="1955">
                  <c:v>225</c:v>
                </c:pt>
                <c:pt idx="1956">
                  <c:v>185</c:v>
                </c:pt>
                <c:pt idx="1957">
                  <c:v>220</c:v>
                </c:pt>
                <c:pt idx="1958">
                  <c:v>185</c:v>
                </c:pt>
                <c:pt idx="1959">
                  <c:v>220</c:v>
                </c:pt>
                <c:pt idx="1960">
                  <c:v>210</c:v>
                </c:pt>
                <c:pt idx="1961">
                  <c:v>190</c:v>
                </c:pt>
                <c:pt idx="1962">
                  <c:v>170</c:v>
                </c:pt>
                <c:pt idx="1963">
                  <c:v>200</c:v>
                </c:pt>
                <c:pt idx="1964">
                  <c:v>190</c:v>
                </c:pt>
                <c:pt idx="1965">
                  <c:v>165</c:v>
                </c:pt>
                <c:pt idx="1966">
                  <c:v>210</c:v>
                </c:pt>
                <c:pt idx="1967">
                  <c:v>220</c:v>
                </c:pt>
                <c:pt idx="1968">
                  <c:v>220</c:v>
                </c:pt>
                <c:pt idx="1969">
                  <c:v>150</c:v>
                </c:pt>
                <c:pt idx="1970">
                  <c:v>205</c:v>
                </c:pt>
                <c:pt idx="1971">
                  <c:v>240</c:v>
                </c:pt>
                <c:pt idx="1972">
                  <c:v>255</c:v>
                </c:pt>
                <c:pt idx="1973">
                  <c:v>260</c:v>
                </c:pt>
                <c:pt idx="1974">
                  <c:v>260</c:v>
                </c:pt>
                <c:pt idx="1975">
                  <c:v>255</c:v>
                </c:pt>
                <c:pt idx="1976">
                  <c:v>285</c:v>
                </c:pt>
                <c:pt idx="1977">
                  <c:v>265</c:v>
                </c:pt>
                <c:pt idx="1978">
                  <c:v>260</c:v>
                </c:pt>
                <c:pt idx="1979">
                  <c:v>265</c:v>
                </c:pt>
                <c:pt idx="1980">
                  <c:v>335</c:v>
                </c:pt>
                <c:pt idx="1981">
                  <c:v>230</c:v>
                </c:pt>
                <c:pt idx="1982">
                  <c:v>225</c:v>
                </c:pt>
                <c:pt idx="1983">
                  <c:v>165</c:v>
                </c:pt>
                <c:pt idx="1984">
                  <c:v>230</c:v>
                </c:pt>
                <c:pt idx="1985">
                  <c:v>240</c:v>
                </c:pt>
                <c:pt idx="1986">
                  <c:v>190</c:v>
                </c:pt>
                <c:pt idx="1987">
                  <c:v>225</c:v>
                </c:pt>
                <c:pt idx="1988">
                  <c:v>180</c:v>
                </c:pt>
                <c:pt idx="1989">
                  <c:v>240</c:v>
                </c:pt>
                <c:pt idx="1990">
                  <c:v>160</c:v>
                </c:pt>
                <c:pt idx="1991">
                  <c:v>220</c:v>
                </c:pt>
                <c:pt idx="1992">
                  <c:v>205</c:v>
                </c:pt>
                <c:pt idx="1993">
                  <c:v>200</c:v>
                </c:pt>
                <c:pt idx="1994">
                  <c:v>200</c:v>
                </c:pt>
                <c:pt idx="1995">
                  <c:v>170</c:v>
                </c:pt>
                <c:pt idx="1996">
                  <c:v>210</c:v>
                </c:pt>
                <c:pt idx="1997">
                  <c:v>250</c:v>
                </c:pt>
                <c:pt idx="1998">
                  <c:v>165</c:v>
                </c:pt>
                <c:pt idx="1999">
                  <c:v>195</c:v>
                </c:pt>
                <c:pt idx="2000">
                  <c:v>185</c:v>
                </c:pt>
                <c:pt idx="2001">
                  <c:v>230</c:v>
                </c:pt>
                <c:pt idx="2002">
                  <c:v>245</c:v>
                </c:pt>
                <c:pt idx="2003">
                  <c:v>235</c:v>
                </c:pt>
                <c:pt idx="2004">
                  <c:v>310</c:v>
                </c:pt>
                <c:pt idx="2005">
                  <c:v>220</c:v>
                </c:pt>
                <c:pt idx="2006">
                  <c:v>180</c:v>
                </c:pt>
                <c:pt idx="2007">
                  <c:v>245</c:v>
                </c:pt>
                <c:pt idx="2008">
                  <c:v>275</c:v>
                </c:pt>
                <c:pt idx="2009">
                  <c:v>270</c:v>
                </c:pt>
                <c:pt idx="2010">
                  <c:v>200</c:v>
                </c:pt>
                <c:pt idx="2011">
                  <c:v>205</c:v>
                </c:pt>
                <c:pt idx="2012">
                  <c:v>300</c:v>
                </c:pt>
                <c:pt idx="2013">
                  <c:v>240</c:v>
                </c:pt>
                <c:pt idx="2014">
                  <c:v>215</c:v>
                </c:pt>
                <c:pt idx="2015">
                  <c:v>200</c:v>
                </c:pt>
                <c:pt idx="2016">
                  <c:v>200</c:v>
                </c:pt>
                <c:pt idx="2017">
                  <c:v>225</c:v>
                </c:pt>
                <c:pt idx="2018">
                  <c:v>180</c:v>
                </c:pt>
                <c:pt idx="2019">
                  <c:v>200</c:v>
                </c:pt>
                <c:pt idx="2020">
                  <c:v>215</c:v>
                </c:pt>
                <c:pt idx="2021">
                  <c:v>185</c:v>
                </c:pt>
                <c:pt idx="2022">
                  <c:v>180</c:v>
                </c:pt>
                <c:pt idx="2023">
                  <c:v>185</c:v>
                </c:pt>
                <c:pt idx="2024">
                  <c:v>105</c:v>
                </c:pt>
                <c:pt idx="2025">
                  <c:v>210</c:v>
                </c:pt>
                <c:pt idx="2026">
                  <c:v>240</c:v>
                </c:pt>
                <c:pt idx="2027">
                  <c:v>270</c:v>
                </c:pt>
                <c:pt idx="2028">
                  <c:v>210</c:v>
                </c:pt>
                <c:pt idx="2029">
                  <c:v>235</c:v>
                </c:pt>
                <c:pt idx="2030">
                  <c:v>235</c:v>
                </c:pt>
                <c:pt idx="2031">
                  <c:v>225</c:v>
                </c:pt>
                <c:pt idx="2032">
                  <c:v>255</c:v>
                </c:pt>
                <c:pt idx="2033">
                  <c:v>255</c:v>
                </c:pt>
                <c:pt idx="2034">
                  <c:v>210</c:v>
                </c:pt>
                <c:pt idx="2035">
                  <c:v>225</c:v>
                </c:pt>
                <c:pt idx="2036">
                  <c:v>275</c:v>
                </c:pt>
                <c:pt idx="2037">
                  <c:v>230</c:v>
                </c:pt>
                <c:pt idx="2038">
                  <c:v>255</c:v>
                </c:pt>
                <c:pt idx="2039">
                  <c:v>255</c:v>
                </c:pt>
                <c:pt idx="2040">
                  <c:v>190</c:v>
                </c:pt>
                <c:pt idx="2041">
                  <c:v>240</c:v>
                </c:pt>
                <c:pt idx="2042">
                  <c:v>210</c:v>
                </c:pt>
                <c:pt idx="2043">
                  <c:v>205</c:v>
                </c:pt>
                <c:pt idx="2044">
                  <c:v>220</c:v>
                </c:pt>
                <c:pt idx="2045">
                  <c:v>205</c:v>
                </c:pt>
                <c:pt idx="2046">
                  <c:v>220</c:v>
                </c:pt>
                <c:pt idx="2047">
                  <c:v>165</c:v>
                </c:pt>
                <c:pt idx="2048">
                  <c:v>165</c:v>
                </c:pt>
                <c:pt idx="2049">
                  <c:v>175</c:v>
                </c:pt>
                <c:pt idx="2050">
                  <c:v>190</c:v>
                </c:pt>
                <c:pt idx="2051">
                  <c:v>205</c:v>
                </c:pt>
                <c:pt idx="2052">
                  <c:v>175</c:v>
                </c:pt>
                <c:pt idx="2053">
                  <c:v>230</c:v>
                </c:pt>
                <c:pt idx="2054">
                  <c:v>290</c:v>
                </c:pt>
                <c:pt idx="2055">
                  <c:v>155</c:v>
                </c:pt>
                <c:pt idx="2056">
                  <c:v>175</c:v>
                </c:pt>
                <c:pt idx="2057">
                  <c:v>210</c:v>
                </c:pt>
                <c:pt idx="2058">
                  <c:v>230</c:v>
                </c:pt>
                <c:pt idx="2059">
                  <c:v>220</c:v>
                </c:pt>
                <c:pt idx="2060">
                  <c:v>205</c:v>
                </c:pt>
                <c:pt idx="2061">
                  <c:v>275</c:v>
                </c:pt>
                <c:pt idx="2062">
                  <c:v>210</c:v>
                </c:pt>
                <c:pt idx="2063">
                  <c:v>250</c:v>
                </c:pt>
                <c:pt idx="2064">
                  <c:v>235</c:v>
                </c:pt>
                <c:pt idx="2065">
                  <c:v>260</c:v>
                </c:pt>
                <c:pt idx="2066">
                  <c:v>280</c:v>
                </c:pt>
                <c:pt idx="2067">
                  <c:v>240</c:v>
                </c:pt>
                <c:pt idx="2068">
                  <c:v>240</c:v>
                </c:pt>
                <c:pt idx="2069">
                  <c:v>205</c:v>
                </c:pt>
                <c:pt idx="2070">
                  <c:v>215</c:v>
                </c:pt>
                <c:pt idx="2071">
                  <c:v>235</c:v>
                </c:pt>
                <c:pt idx="2072">
                  <c:v>185</c:v>
                </c:pt>
                <c:pt idx="2073">
                  <c:v>235</c:v>
                </c:pt>
                <c:pt idx="2074">
                  <c:v>185</c:v>
                </c:pt>
                <c:pt idx="2075">
                  <c:v>195</c:v>
                </c:pt>
                <c:pt idx="2076">
                  <c:v>185</c:v>
                </c:pt>
                <c:pt idx="2077">
                  <c:v>210</c:v>
                </c:pt>
                <c:pt idx="2078">
                  <c:v>220</c:v>
                </c:pt>
                <c:pt idx="2079">
                  <c:v>175</c:v>
                </c:pt>
                <c:pt idx="2080">
                  <c:v>180</c:v>
                </c:pt>
                <c:pt idx="2081">
                  <c:v>145</c:v>
                </c:pt>
                <c:pt idx="2082">
                  <c:v>215</c:v>
                </c:pt>
                <c:pt idx="2083">
                  <c:v>160</c:v>
                </c:pt>
                <c:pt idx="2084">
                  <c:v>185</c:v>
                </c:pt>
                <c:pt idx="2085">
                  <c:v>180</c:v>
                </c:pt>
                <c:pt idx="2086">
                  <c:v>250</c:v>
                </c:pt>
                <c:pt idx="2087">
                  <c:v>220</c:v>
                </c:pt>
                <c:pt idx="2088">
                  <c:v>240</c:v>
                </c:pt>
                <c:pt idx="2089">
                  <c:v>220</c:v>
                </c:pt>
                <c:pt idx="2090">
                  <c:v>230</c:v>
                </c:pt>
                <c:pt idx="2091">
                  <c:v>225</c:v>
                </c:pt>
                <c:pt idx="2092">
                  <c:v>260</c:v>
                </c:pt>
                <c:pt idx="2093">
                  <c:v>310</c:v>
                </c:pt>
                <c:pt idx="2094">
                  <c:v>250</c:v>
                </c:pt>
                <c:pt idx="2095">
                  <c:v>300</c:v>
                </c:pt>
                <c:pt idx="2096">
                  <c:v>225</c:v>
                </c:pt>
                <c:pt idx="2097">
                  <c:v>165</c:v>
                </c:pt>
                <c:pt idx="2098">
                  <c:v>210</c:v>
                </c:pt>
                <c:pt idx="2099">
                  <c:v>230</c:v>
                </c:pt>
                <c:pt idx="2100">
                  <c:v>220</c:v>
                </c:pt>
                <c:pt idx="2101">
                  <c:v>210</c:v>
                </c:pt>
                <c:pt idx="2102">
                  <c:v>225</c:v>
                </c:pt>
                <c:pt idx="2103">
                  <c:v>195</c:v>
                </c:pt>
                <c:pt idx="2104">
                  <c:v>185</c:v>
                </c:pt>
                <c:pt idx="2105">
                  <c:v>170</c:v>
                </c:pt>
                <c:pt idx="2106">
                  <c:v>170</c:v>
                </c:pt>
                <c:pt idx="2107">
                  <c:v>210</c:v>
                </c:pt>
                <c:pt idx="2108">
                  <c:v>165</c:v>
                </c:pt>
                <c:pt idx="2109">
                  <c:v>160</c:v>
                </c:pt>
                <c:pt idx="2110">
                  <c:v>170</c:v>
                </c:pt>
                <c:pt idx="2111">
                  <c:v>205</c:v>
                </c:pt>
                <c:pt idx="2112">
                  <c:v>205</c:v>
                </c:pt>
                <c:pt idx="2113">
                  <c:v>210</c:v>
                </c:pt>
                <c:pt idx="2114">
                  <c:v>220</c:v>
                </c:pt>
                <c:pt idx="2115">
                  <c:v>220</c:v>
                </c:pt>
                <c:pt idx="2116">
                  <c:v>205</c:v>
                </c:pt>
                <c:pt idx="2117">
                  <c:v>240</c:v>
                </c:pt>
                <c:pt idx="2118">
                  <c:v>225</c:v>
                </c:pt>
                <c:pt idx="2119">
                  <c:v>230</c:v>
                </c:pt>
                <c:pt idx="2120">
                  <c:v>250</c:v>
                </c:pt>
                <c:pt idx="2121">
                  <c:v>315</c:v>
                </c:pt>
                <c:pt idx="2122">
                  <c:v>200</c:v>
                </c:pt>
                <c:pt idx="2123">
                  <c:v>315</c:v>
                </c:pt>
                <c:pt idx="2124">
                  <c:v>270</c:v>
                </c:pt>
                <c:pt idx="2125">
                  <c:v>275</c:v>
                </c:pt>
                <c:pt idx="2126">
                  <c:v>315</c:v>
                </c:pt>
                <c:pt idx="2127">
                  <c:v>295</c:v>
                </c:pt>
                <c:pt idx="2128">
                  <c:v>275</c:v>
                </c:pt>
                <c:pt idx="2129">
                  <c:v>245</c:v>
                </c:pt>
                <c:pt idx="2130">
                  <c:v>245</c:v>
                </c:pt>
                <c:pt idx="2131">
                  <c:v>245</c:v>
                </c:pt>
                <c:pt idx="2132">
                  <c:v>180</c:v>
                </c:pt>
                <c:pt idx="2133">
                  <c:v>220</c:v>
                </c:pt>
                <c:pt idx="2134">
                  <c:v>205</c:v>
                </c:pt>
                <c:pt idx="2135">
                  <c:v>180</c:v>
                </c:pt>
                <c:pt idx="2136">
                  <c:v>160</c:v>
                </c:pt>
                <c:pt idx="2137">
                  <c:v>160</c:v>
                </c:pt>
                <c:pt idx="2138">
                  <c:v>165</c:v>
                </c:pt>
                <c:pt idx="2139">
                  <c:v>115</c:v>
                </c:pt>
                <c:pt idx="2140">
                  <c:v>215</c:v>
                </c:pt>
                <c:pt idx="2141">
                  <c:v>240</c:v>
                </c:pt>
                <c:pt idx="2142">
                  <c:v>165</c:v>
                </c:pt>
                <c:pt idx="2143">
                  <c:v>200</c:v>
                </c:pt>
                <c:pt idx="2144">
                  <c:v>215</c:v>
                </c:pt>
                <c:pt idx="2145">
                  <c:v>220</c:v>
                </c:pt>
                <c:pt idx="2146">
                  <c:v>245</c:v>
                </c:pt>
                <c:pt idx="2147">
                  <c:v>265</c:v>
                </c:pt>
                <c:pt idx="2148">
                  <c:v>230</c:v>
                </c:pt>
                <c:pt idx="2149">
                  <c:v>245</c:v>
                </c:pt>
                <c:pt idx="2150">
                  <c:v>245</c:v>
                </c:pt>
                <c:pt idx="2151">
                  <c:v>240</c:v>
                </c:pt>
                <c:pt idx="2152">
                  <c:v>260</c:v>
                </c:pt>
                <c:pt idx="2153">
                  <c:v>305</c:v>
                </c:pt>
                <c:pt idx="2154">
                  <c:v>295</c:v>
                </c:pt>
                <c:pt idx="2155">
                  <c:v>295</c:v>
                </c:pt>
                <c:pt idx="2156">
                  <c:v>240</c:v>
                </c:pt>
                <c:pt idx="2157">
                  <c:v>255</c:v>
                </c:pt>
                <c:pt idx="2158">
                  <c:v>235</c:v>
                </c:pt>
                <c:pt idx="2159">
                  <c:v>195</c:v>
                </c:pt>
                <c:pt idx="2160">
                  <c:v>260</c:v>
                </c:pt>
                <c:pt idx="2161">
                  <c:v>195</c:v>
                </c:pt>
                <c:pt idx="2162">
                  <c:v>190</c:v>
                </c:pt>
                <c:pt idx="2163">
                  <c:v>185</c:v>
                </c:pt>
                <c:pt idx="2164">
                  <c:v>190</c:v>
                </c:pt>
                <c:pt idx="2165">
                  <c:v>165</c:v>
                </c:pt>
                <c:pt idx="2166">
                  <c:v>180</c:v>
                </c:pt>
                <c:pt idx="2167">
                  <c:v>215</c:v>
                </c:pt>
                <c:pt idx="2168">
                  <c:v>155</c:v>
                </c:pt>
                <c:pt idx="2169">
                  <c:v>190</c:v>
                </c:pt>
                <c:pt idx="2170">
                  <c:v>230</c:v>
                </c:pt>
                <c:pt idx="2171">
                  <c:v>175</c:v>
                </c:pt>
                <c:pt idx="2172">
                  <c:v>210</c:v>
                </c:pt>
                <c:pt idx="2173">
                  <c:v>205</c:v>
                </c:pt>
                <c:pt idx="2174">
                  <c:v>235</c:v>
                </c:pt>
                <c:pt idx="2175">
                  <c:v>210</c:v>
                </c:pt>
                <c:pt idx="2176">
                  <c:v>255</c:v>
                </c:pt>
                <c:pt idx="2177">
                  <c:v>260</c:v>
                </c:pt>
                <c:pt idx="2178">
                  <c:v>260</c:v>
                </c:pt>
                <c:pt idx="2179">
                  <c:v>270</c:v>
                </c:pt>
                <c:pt idx="2180">
                  <c:v>230</c:v>
                </c:pt>
                <c:pt idx="2181">
                  <c:v>255</c:v>
                </c:pt>
                <c:pt idx="2182">
                  <c:v>275</c:v>
                </c:pt>
                <c:pt idx="2183">
                  <c:v>290</c:v>
                </c:pt>
                <c:pt idx="2184">
                  <c:v>280</c:v>
                </c:pt>
                <c:pt idx="2185">
                  <c:v>225</c:v>
                </c:pt>
                <c:pt idx="2186">
                  <c:v>235</c:v>
                </c:pt>
                <c:pt idx="2187">
                  <c:v>225</c:v>
                </c:pt>
                <c:pt idx="2188">
                  <c:v>200</c:v>
                </c:pt>
                <c:pt idx="2189">
                  <c:v>205</c:v>
                </c:pt>
                <c:pt idx="2190">
                  <c:v>255</c:v>
                </c:pt>
                <c:pt idx="2191">
                  <c:v>180</c:v>
                </c:pt>
                <c:pt idx="2192">
                  <c:v>200</c:v>
                </c:pt>
                <c:pt idx="2193">
                  <c:v>155</c:v>
                </c:pt>
                <c:pt idx="2194">
                  <c:v>205</c:v>
                </c:pt>
                <c:pt idx="2195">
                  <c:v>125</c:v>
                </c:pt>
                <c:pt idx="2196">
                  <c:v>170</c:v>
                </c:pt>
                <c:pt idx="2197">
                  <c:v>245</c:v>
                </c:pt>
                <c:pt idx="2198">
                  <c:v>270</c:v>
                </c:pt>
                <c:pt idx="2199">
                  <c:v>185</c:v>
                </c:pt>
                <c:pt idx="2200">
                  <c:v>230</c:v>
                </c:pt>
                <c:pt idx="2201">
                  <c:v>175</c:v>
                </c:pt>
                <c:pt idx="2202">
                  <c:v>215</c:v>
                </c:pt>
                <c:pt idx="2203">
                  <c:v>225</c:v>
                </c:pt>
                <c:pt idx="2204">
                  <c:v>220</c:v>
                </c:pt>
                <c:pt idx="2205">
                  <c:v>250</c:v>
                </c:pt>
                <c:pt idx="2206">
                  <c:v>215</c:v>
                </c:pt>
                <c:pt idx="2207">
                  <c:v>235</c:v>
                </c:pt>
                <c:pt idx="2208">
                  <c:v>295</c:v>
                </c:pt>
                <c:pt idx="2209">
                  <c:v>260</c:v>
                </c:pt>
                <c:pt idx="2210">
                  <c:v>275</c:v>
                </c:pt>
                <c:pt idx="2211">
                  <c:v>240</c:v>
                </c:pt>
                <c:pt idx="2212">
                  <c:v>325</c:v>
                </c:pt>
                <c:pt idx="2213">
                  <c:v>250</c:v>
                </c:pt>
                <c:pt idx="2214">
                  <c:v>210</c:v>
                </c:pt>
                <c:pt idx="2215">
                  <c:v>230</c:v>
                </c:pt>
                <c:pt idx="2216">
                  <c:v>245</c:v>
                </c:pt>
                <c:pt idx="2217">
                  <c:v>210</c:v>
                </c:pt>
                <c:pt idx="2218">
                  <c:v>165</c:v>
                </c:pt>
                <c:pt idx="2219">
                  <c:v>195</c:v>
                </c:pt>
                <c:pt idx="2220">
                  <c:v>210</c:v>
                </c:pt>
                <c:pt idx="2221">
                  <c:v>200</c:v>
                </c:pt>
                <c:pt idx="2222">
                  <c:v>185</c:v>
                </c:pt>
                <c:pt idx="2223">
                  <c:v>135</c:v>
                </c:pt>
                <c:pt idx="2224">
                  <c:v>175</c:v>
                </c:pt>
                <c:pt idx="2225">
                  <c:v>165</c:v>
                </c:pt>
                <c:pt idx="2226">
                  <c:v>225</c:v>
                </c:pt>
                <c:pt idx="2227">
                  <c:v>240</c:v>
                </c:pt>
                <c:pt idx="2228">
                  <c:v>245</c:v>
                </c:pt>
                <c:pt idx="2229">
                  <c:v>230</c:v>
                </c:pt>
                <c:pt idx="2230">
                  <c:v>220</c:v>
                </c:pt>
                <c:pt idx="2231">
                  <c:v>245</c:v>
                </c:pt>
                <c:pt idx="2232">
                  <c:v>215</c:v>
                </c:pt>
                <c:pt idx="2233">
                  <c:v>245</c:v>
                </c:pt>
                <c:pt idx="2234">
                  <c:v>250</c:v>
                </c:pt>
                <c:pt idx="2235">
                  <c:v>275</c:v>
                </c:pt>
                <c:pt idx="2236">
                  <c:v>245</c:v>
                </c:pt>
                <c:pt idx="2237">
                  <c:v>235</c:v>
                </c:pt>
                <c:pt idx="2238">
                  <c:v>260</c:v>
                </c:pt>
                <c:pt idx="2239">
                  <c:v>295</c:v>
                </c:pt>
                <c:pt idx="2240">
                  <c:v>260</c:v>
                </c:pt>
                <c:pt idx="2241">
                  <c:v>300</c:v>
                </c:pt>
                <c:pt idx="2242">
                  <c:v>285</c:v>
                </c:pt>
                <c:pt idx="2243">
                  <c:v>240</c:v>
                </c:pt>
                <c:pt idx="2244">
                  <c:v>195</c:v>
                </c:pt>
                <c:pt idx="2245">
                  <c:v>220</c:v>
                </c:pt>
                <c:pt idx="2246">
                  <c:v>195</c:v>
                </c:pt>
                <c:pt idx="2247">
                  <c:v>190</c:v>
                </c:pt>
                <c:pt idx="2248">
                  <c:v>205</c:v>
                </c:pt>
                <c:pt idx="2249">
                  <c:v>200</c:v>
                </c:pt>
                <c:pt idx="2250">
                  <c:v>175</c:v>
                </c:pt>
                <c:pt idx="2251">
                  <c:v>170</c:v>
                </c:pt>
                <c:pt idx="2252">
                  <c:v>185</c:v>
                </c:pt>
                <c:pt idx="2253">
                  <c:v>170</c:v>
                </c:pt>
                <c:pt idx="2254">
                  <c:v>210</c:v>
                </c:pt>
                <c:pt idx="2255">
                  <c:v>200</c:v>
                </c:pt>
                <c:pt idx="2256">
                  <c:v>220</c:v>
                </c:pt>
                <c:pt idx="2257">
                  <c:v>225</c:v>
                </c:pt>
                <c:pt idx="2258">
                  <c:v>175</c:v>
                </c:pt>
                <c:pt idx="2259">
                  <c:v>225</c:v>
                </c:pt>
                <c:pt idx="2260">
                  <c:v>220</c:v>
                </c:pt>
                <c:pt idx="2261">
                  <c:v>245</c:v>
                </c:pt>
                <c:pt idx="2262">
                  <c:v>250</c:v>
                </c:pt>
                <c:pt idx="2263">
                  <c:v>285</c:v>
                </c:pt>
                <c:pt idx="2264">
                  <c:v>230</c:v>
                </c:pt>
                <c:pt idx="2265">
                  <c:v>320</c:v>
                </c:pt>
                <c:pt idx="2266">
                  <c:v>200</c:v>
                </c:pt>
                <c:pt idx="2267">
                  <c:v>260</c:v>
                </c:pt>
                <c:pt idx="2268">
                  <c:v>240</c:v>
                </c:pt>
                <c:pt idx="2269">
                  <c:v>205</c:v>
                </c:pt>
                <c:pt idx="2270">
                  <c:v>310</c:v>
                </c:pt>
                <c:pt idx="2271">
                  <c:v>250</c:v>
                </c:pt>
                <c:pt idx="2272">
                  <c:v>210</c:v>
                </c:pt>
                <c:pt idx="2273">
                  <c:v>200</c:v>
                </c:pt>
                <c:pt idx="2274">
                  <c:v>200</c:v>
                </c:pt>
                <c:pt idx="2275">
                  <c:v>220</c:v>
                </c:pt>
                <c:pt idx="2276">
                  <c:v>210</c:v>
                </c:pt>
                <c:pt idx="2277">
                  <c:v>200</c:v>
                </c:pt>
                <c:pt idx="2278">
                  <c:v>205</c:v>
                </c:pt>
                <c:pt idx="2279">
                  <c:v>195</c:v>
                </c:pt>
                <c:pt idx="2280">
                  <c:v>170</c:v>
                </c:pt>
                <c:pt idx="2281">
                  <c:v>130</c:v>
                </c:pt>
                <c:pt idx="2282">
                  <c:v>220</c:v>
                </c:pt>
                <c:pt idx="2283">
                  <c:v>130</c:v>
                </c:pt>
                <c:pt idx="2284">
                  <c:v>180</c:v>
                </c:pt>
                <c:pt idx="2285">
                  <c:v>175</c:v>
                </c:pt>
                <c:pt idx="2286">
                  <c:v>205</c:v>
                </c:pt>
                <c:pt idx="2287">
                  <c:v>230</c:v>
                </c:pt>
                <c:pt idx="2288">
                  <c:v>245</c:v>
                </c:pt>
                <c:pt idx="2289">
                  <c:v>250</c:v>
                </c:pt>
                <c:pt idx="2290">
                  <c:v>245</c:v>
                </c:pt>
                <c:pt idx="2291">
                  <c:v>255</c:v>
                </c:pt>
                <c:pt idx="2292">
                  <c:v>235</c:v>
                </c:pt>
                <c:pt idx="2293">
                  <c:v>265</c:v>
                </c:pt>
                <c:pt idx="2294">
                  <c:v>265</c:v>
                </c:pt>
                <c:pt idx="2295">
                  <c:v>300</c:v>
                </c:pt>
                <c:pt idx="2296">
                  <c:v>225</c:v>
                </c:pt>
                <c:pt idx="2297">
                  <c:v>265</c:v>
                </c:pt>
                <c:pt idx="2298">
                  <c:v>315</c:v>
                </c:pt>
                <c:pt idx="2299">
                  <c:v>315</c:v>
                </c:pt>
                <c:pt idx="2300">
                  <c:v>240</c:v>
                </c:pt>
                <c:pt idx="2301">
                  <c:v>230</c:v>
                </c:pt>
                <c:pt idx="2302">
                  <c:v>210</c:v>
                </c:pt>
                <c:pt idx="2303">
                  <c:v>210</c:v>
                </c:pt>
                <c:pt idx="2304">
                  <c:v>210</c:v>
                </c:pt>
                <c:pt idx="2305">
                  <c:v>195</c:v>
                </c:pt>
                <c:pt idx="2306">
                  <c:v>210</c:v>
                </c:pt>
                <c:pt idx="2307">
                  <c:v>180</c:v>
                </c:pt>
                <c:pt idx="2308">
                  <c:v>180</c:v>
                </c:pt>
                <c:pt idx="2309">
                  <c:v>135</c:v>
                </c:pt>
                <c:pt idx="2310">
                  <c:v>195</c:v>
                </c:pt>
                <c:pt idx="2311">
                  <c:v>205</c:v>
                </c:pt>
                <c:pt idx="2312">
                  <c:v>255</c:v>
                </c:pt>
                <c:pt idx="2313">
                  <c:v>265</c:v>
                </c:pt>
                <c:pt idx="2314">
                  <c:v>155</c:v>
                </c:pt>
                <c:pt idx="2315">
                  <c:v>200</c:v>
                </c:pt>
                <c:pt idx="2316">
                  <c:v>195</c:v>
                </c:pt>
                <c:pt idx="2317">
                  <c:v>215</c:v>
                </c:pt>
                <c:pt idx="2318">
                  <c:v>235</c:v>
                </c:pt>
                <c:pt idx="2319">
                  <c:v>210</c:v>
                </c:pt>
                <c:pt idx="2320">
                  <c:v>220</c:v>
                </c:pt>
                <c:pt idx="2321">
                  <c:v>240</c:v>
                </c:pt>
                <c:pt idx="2322">
                  <c:v>210</c:v>
                </c:pt>
                <c:pt idx="2323">
                  <c:v>205</c:v>
                </c:pt>
                <c:pt idx="2324">
                  <c:v>235</c:v>
                </c:pt>
                <c:pt idx="2325">
                  <c:v>270</c:v>
                </c:pt>
                <c:pt idx="2326">
                  <c:v>250</c:v>
                </c:pt>
                <c:pt idx="2327">
                  <c:v>195</c:v>
                </c:pt>
                <c:pt idx="2328">
                  <c:v>280</c:v>
                </c:pt>
                <c:pt idx="2329">
                  <c:v>265</c:v>
                </c:pt>
                <c:pt idx="2330">
                  <c:v>225</c:v>
                </c:pt>
                <c:pt idx="2331">
                  <c:v>270</c:v>
                </c:pt>
                <c:pt idx="2332">
                  <c:v>205</c:v>
                </c:pt>
                <c:pt idx="2333">
                  <c:v>200</c:v>
                </c:pt>
                <c:pt idx="2334">
                  <c:v>185</c:v>
                </c:pt>
                <c:pt idx="2335">
                  <c:v>205</c:v>
                </c:pt>
                <c:pt idx="2336">
                  <c:v>190</c:v>
                </c:pt>
                <c:pt idx="2337">
                  <c:v>195</c:v>
                </c:pt>
                <c:pt idx="2338">
                  <c:v>255</c:v>
                </c:pt>
                <c:pt idx="2339">
                  <c:v>190</c:v>
                </c:pt>
                <c:pt idx="2340">
                  <c:v>200</c:v>
                </c:pt>
                <c:pt idx="2341">
                  <c:v>240</c:v>
                </c:pt>
                <c:pt idx="2342">
                  <c:v>175</c:v>
                </c:pt>
                <c:pt idx="2343">
                  <c:v>145</c:v>
                </c:pt>
                <c:pt idx="2344">
                  <c:v>215</c:v>
                </c:pt>
                <c:pt idx="2345">
                  <c:v>225</c:v>
                </c:pt>
                <c:pt idx="2346">
                  <c:v>210</c:v>
                </c:pt>
                <c:pt idx="2347">
                  <c:v>215</c:v>
                </c:pt>
                <c:pt idx="2348">
                  <c:v>230</c:v>
                </c:pt>
                <c:pt idx="2349">
                  <c:v>240</c:v>
                </c:pt>
                <c:pt idx="2350">
                  <c:v>255</c:v>
                </c:pt>
                <c:pt idx="2351">
                  <c:v>255</c:v>
                </c:pt>
                <c:pt idx="2352">
                  <c:v>275</c:v>
                </c:pt>
                <c:pt idx="2353">
                  <c:v>295</c:v>
                </c:pt>
                <c:pt idx="2354">
                  <c:v>255</c:v>
                </c:pt>
                <c:pt idx="2355">
                  <c:v>245</c:v>
                </c:pt>
                <c:pt idx="2356">
                  <c:v>280</c:v>
                </c:pt>
                <c:pt idx="2357">
                  <c:v>260</c:v>
                </c:pt>
                <c:pt idx="2358">
                  <c:v>230</c:v>
                </c:pt>
                <c:pt idx="2359">
                  <c:v>225</c:v>
                </c:pt>
                <c:pt idx="2360">
                  <c:v>210</c:v>
                </c:pt>
                <c:pt idx="2361">
                  <c:v>205</c:v>
                </c:pt>
                <c:pt idx="2362">
                  <c:v>210</c:v>
                </c:pt>
                <c:pt idx="2363">
                  <c:v>215</c:v>
                </c:pt>
                <c:pt idx="2364">
                  <c:v>200</c:v>
                </c:pt>
                <c:pt idx="2365">
                  <c:v>160</c:v>
                </c:pt>
                <c:pt idx="2366">
                  <c:v>210</c:v>
                </c:pt>
                <c:pt idx="2367">
                  <c:v>190</c:v>
                </c:pt>
                <c:pt idx="2368">
                  <c:v>165</c:v>
                </c:pt>
                <c:pt idx="2369">
                  <c:v>175</c:v>
                </c:pt>
                <c:pt idx="2370">
                  <c:v>255</c:v>
                </c:pt>
                <c:pt idx="2371">
                  <c:v>200</c:v>
                </c:pt>
                <c:pt idx="2372">
                  <c:v>170</c:v>
                </c:pt>
                <c:pt idx="2373">
                  <c:v>260</c:v>
                </c:pt>
                <c:pt idx="2374">
                  <c:v>200</c:v>
                </c:pt>
                <c:pt idx="2375">
                  <c:v>205</c:v>
                </c:pt>
                <c:pt idx="2376">
                  <c:v>235</c:v>
                </c:pt>
                <c:pt idx="2377">
                  <c:v>240</c:v>
                </c:pt>
                <c:pt idx="2378">
                  <c:v>260</c:v>
                </c:pt>
                <c:pt idx="2379">
                  <c:v>250</c:v>
                </c:pt>
                <c:pt idx="2380">
                  <c:v>240</c:v>
                </c:pt>
                <c:pt idx="2381">
                  <c:v>240</c:v>
                </c:pt>
                <c:pt idx="2382">
                  <c:v>230</c:v>
                </c:pt>
                <c:pt idx="2383">
                  <c:v>310</c:v>
                </c:pt>
                <c:pt idx="2384">
                  <c:v>305</c:v>
                </c:pt>
                <c:pt idx="2385">
                  <c:v>190</c:v>
                </c:pt>
                <c:pt idx="2386">
                  <c:v>195</c:v>
                </c:pt>
                <c:pt idx="2387">
                  <c:v>225</c:v>
                </c:pt>
                <c:pt idx="2388">
                  <c:v>180</c:v>
                </c:pt>
                <c:pt idx="2389">
                  <c:v>180</c:v>
                </c:pt>
                <c:pt idx="2390">
                  <c:v>235</c:v>
                </c:pt>
                <c:pt idx="2391">
                  <c:v>190</c:v>
                </c:pt>
                <c:pt idx="2392">
                  <c:v>225</c:v>
                </c:pt>
                <c:pt idx="2393">
                  <c:v>190</c:v>
                </c:pt>
                <c:pt idx="2394">
                  <c:v>165</c:v>
                </c:pt>
                <c:pt idx="2395">
                  <c:v>180</c:v>
                </c:pt>
                <c:pt idx="2396">
                  <c:v>190</c:v>
                </c:pt>
                <c:pt idx="2397">
                  <c:v>195</c:v>
                </c:pt>
                <c:pt idx="2398">
                  <c:v>200</c:v>
                </c:pt>
                <c:pt idx="2399">
                  <c:v>230</c:v>
                </c:pt>
                <c:pt idx="2400">
                  <c:v>160</c:v>
                </c:pt>
                <c:pt idx="2401">
                  <c:v>195</c:v>
                </c:pt>
                <c:pt idx="2402">
                  <c:v>225</c:v>
                </c:pt>
                <c:pt idx="2403">
                  <c:v>195</c:v>
                </c:pt>
                <c:pt idx="2404">
                  <c:v>220</c:v>
                </c:pt>
                <c:pt idx="2405">
                  <c:v>230</c:v>
                </c:pt>
                <c:pt idx="2406">
                  <c:v>255</c:v>
                </c:pt>
                <c:pt idx="2407">
                  <c:v>235</c:v>
                </c:pt>
                <c:pt idx="2408">
                  <c:v>230</c:v>
                </c:pt>
                <c:pt idx="2409">
                  <c:v>270</c:v>
                </c:pt>
                <c:pt idx="2410">
                  <c:v>300</c:v>
                </c:pt>
                <c:pt idx="2411">
                  <c:v>285</c:v>
                </c:pt>
                <c:pt idx="2412">
                  <c:v>250</c:v>
                </c:pt>
                <c:pt idx="2413">
                  <c:v>240</c:v>
                </c:pt>
                <c:pt idx="2414">
                  <c:v>205</c:v>
                </c:pt>
                <c:pt idx="2415">
                  <c:v>225</c:v>
                </c:pt>
                <c:pt idx="2416">
                  <c:v>220</c:v>
                </c:pt>
                <c:pt idx="2417">
                  <c:v>230</c:v>
                </c:pt>
                <c:pt idx="2418">
                  <c:v>190</c:v>
                </c:pt>
                <c:pt idx="2419">
                  <c:v>210</c:v>
                </c:pt>
                <c:pt idx="2420">
                  <c:v>185</c:v>
                </c:pt>
                <c:pt idx="2421">
                  <c:v>175</c:v>
                </c:pt>
                <c:pt idx="2422">
                  <c:v>170</c:v>
                </c:pt>
                <c:pt idx="2423">
                  <c:v>195</c:v>
                </c:pt>
                <c:pt idx="2424">
                  <c:v>130</c:v>
                </c:pt>
                <c:pt idx="2425">
                  <c:v>215</c:v>
                </c:pt>
                <c:pt idx="2426">
                  <c:v>155</c:v>
                </c:pt>
                <c:pt idx="2427">
                  <c:v>125</c:v>
                </c:pt>
                <c:pt idx="2428">
                  <c:v>210</c:v>
                </c:pt>
                <c:pt idx="2429">
                  <c:v>160</c:v>
                </c:pt>
                <c:pt idx="2430">
                  <c:v>170</c:v>
                </c:pt>
                <c:pt idx="2431">
                  <c:v>210</c:v>
                </c:pt>
                <c:pt idx="2432">
                  <c:v>230</c:v>
                </c:pt>
                <c:pt idx="2433">
                  <c:v>230</c:v>
                </c:pt>
                <c:pt idx="2434">
                  <c:v>240</c:v>
                </c:pt>
                <c:pt idx="2435">
                  <c:v>255</c:v>
                </c:pt>
                <c:pt idx="2436">
                  <c:v>255</c:v>
                </c:pt>
                <c:pt idx="2437">
                  <c:v>240</c:v>
                </c:pt>
                <c:pt idx="2438">
                  <c:v>300</c:v>
                </c:pt>
                <c:pt idx="2439">
                  <c:v>225</c:v>
                </c:pt>
                <c:pt idx="2440">
                  <c:v>230</c:v>
                </c:pt>
                <c:pt idx="2441">
                  <c:v>280</c:v>
                </c:pt>
                <c:pt idx="2442">
                  <c:v>310</c:v>
                </c:pt>
                <c:pt idx="2443">
                  <c:v>260</c:v>
                </c:pt>
                <c:pt idx="2444">
                  <c:v>255</c:v>
                </c:pt>
                <c:pt idx="2445">
                  <c:v>260</c:v>
                </c:pt>
                <c:pt idx="2446">
                  <c:v>240</c:v>
                </c:pt>
                <c:pt idx="2447">
                  <c:v>190</c:v>
                </c:pt>
                <c:pt idx="2448">
                  <c:v>240</c:v>
                </c:pt>
                <c:pt idx="2449">
                  <c:v>160</c:v>
                </c:pt>
                <c:pt idx="2450">
                  <c:v>150</c:v>
                </c:pt>
                <c:pt idx="2451">
                  <c:v>220</c:v>
                </c:pt>
                <c:pt idx="2452">
                  <c:v>190</c:v>
                </c:pt>
                <c:pt idx="2453">
                  <c:v>155</c:v>
                </c:pt>
                <c:pt idx="2454">
                  <c:v>190</c:v>
                </c:pt>
                <c:pt idx="2455">
                  <c:v>220</c:v>
                </c:pt>
                <c:pt idx="2456">
                  <c:v>190</c:v>
                </c:pt>
                <c:pt idx="2457">
                  <c:v>200</c:v>
                </c:pt>
                <c:pt idx="2458">
                  <c:v>180</c:v>
                </c:pt>
                <c:pt idx="2459">
                  <c:v>215</c:v>
                </c:pt>
                <c:pt idx="2460">
                  <c:v>235</c:v>
                </c:pt>
                <c:pt idx="2461">
                  <c:v>245</c:v>
                </c:pt>
                <c:pt idx="2462">
                  <c:v>260</c:v>
                </c:pt>
                <c:pt idx="2463">
                  <c:v>245</c:v>
                </c:pt>
                <c:pt idx="2464">
                  <c:v>255</c:v>
                </c:pt>
                <c:pt idx="2465">
                  <c:v>285</c:v>
                </c:pt>
                <c:pt idx="2466">
                  <c:v>275</c:v>
                </c:pt>
                <c:pt idx="2467">
                  <c:v>250</c:v>
                </c:pt>
                <c:pt idx="2468">
                  <c:v>255</c:v>
                </c:pt>
                <c:pt idx="2469">
                  <c:v>230</c:v>
                </c:pt>
                <c:pt idx="2470">
                  <c:v>315</c:v>
                </c:pt>
                <c:pt idx="2471">
                  <c:v>305</c:v>
                </c:pt>
                <c:pt idx="2472">
                  <c:v>240</c:v>
                </c:pt>
                <c:pt idx="2473">
                  <c:v>205</c:v>
                </c:pt>
                <c:pt idx="2474">
                  <c:v>225</c:v>
                </c:pt>
                <c:pt idx="2475">
                  <c:v>225</c:v>
                </c:pt>
                <c:pt idx="2476">
                  <c:v>210</c:v>
                </c:pt>
                <c:pt idx="2477">
                  <c:v>215</c:v>
                </c:pt>
                <c:pt idx="2478">
                  <c:v>160</c:v>
                </c:pt>
                <c:pt idx="2479">
                  <c:v>185</c:v>
                </c:pt>
                <c:pt idx="2480">
                  <c:v>160</c:v>
                </c:pt>
                <c:pt idx="2481">
                  <c:v>195</c:v>
                </c:pt>
                <c:pt idx="2482">
                  <c:v>190</c:v>
                </c:pt>
                <c:pt idx="2483">
                  <c:v>195</c:v>
                </c:pt>
                <c:pt idx="2484">
                  <c:v>160</c:v>
                </c:pt>
                <c:pt idx="2485">
                  <c:v>190</c:v>
                </c:pt>
                <c:pt idx="2486">
                  <c:v>260</c:v>
                </c:pt>
                <c:pt idx="2487">
                  <c:v>190</c:v>
                </c:pt>
                <c:pt idx="2488">
                  <c:v>180</c:v>
                </c:pt>
                <c:pt idx="2489">
                  <c:v>180</c:v>
                </c:pt>
                <c:pt idx="2490">
                  <c:v>270</c:v>
                </c:pt>
                <c:pt idx="2491">
                  <c:v>240</c:v>
                </c:pt>
                <c:pt idx="2492">
                  <c:v>275</c:v>
                </c:pt>
                <c:pt idx="2493">
                  <c:v>305</c:v>
                </c:pt>
                <c:pt idx="2494">
                  <c:v>245</c:v>
                </c:pt>
                <c:pt idx="2495">
                  <c:v>220</c:v>
                </c:pt>
                <c:pt idx="2496">
                  <c:v>245</c:v>
                </c:pt>
                <c:pt idx="2497">
                  <c:v>200</c:v>
                </c:pt>
                <c:pt idx="2498">
                  <c:v>280</c:v>
                </c:pt>
                <c:pt idx="2499">
                  <c:v>270</c:v>
                </c:pt>
                <c:pt idx="2500">
                  <c:v>295</c:v>
                </c:pt>
                <c:pt idx="2501">
                  <c:v>275</c:v>
                </c:pt>
                <c:pt idx="2502">
                  <c:v>245</c:v>
                </c:pt>
                <c:pt idx="2503">
                  <c:v>190</c:v>
                </c:pt>
                <c:pt idx="2504">
                  <c:v>200</c:v>
                </c:pt>
                <c:pt idx="2505">
                  <c:v>210</c:v>
                </c:pt>
                <c:pt idx="2506">
                  <c:v>200</c:v>
                </c:pt>
                <c:pt idx="2507">
                  <c:v>215</c:v>
                </c:pt>
                <c:pt idx="2508">
                  <c:v>200</c:v>
                </c:pt>
                <c:pt idx="2509">
                  <c:v>155</c:v>
                </c:pt>
                <c:pt idx="2510">
                  <c:v>220</c:v>
                </c:pt>
                <c:pt idx="2511">
                  <c:v>190</c:v>
                </c:pt>
                <c:pt idx="2512">
                  <c:v>210</c:v>
                </c:pt>
                <c:pt idx="2513">
                  <c:v>200</c:v>
                </c:pt>
                <c:pt idx="2514">
                  <c:v>210</c:v>
                </c:pt>
                <c:pt idx="2515">
                  <c:v>200</c:v>
                </c:pt>
                <c:pt idx="2516">
                  <c:v>230</c:v>
                </c:pt>
                <c:pt idx="2517">
                  <c:v>195</c:v>
                </c:pt>
                <c:pt idx="2518">
                  <c:v>180</c:v>
                </c:pt>
                <c:pt idx="2519">
                  <c:v>240</c:v>
                </c:pt>
                <c:pt idx="2520">
                  <c:v>220</c:v>
                </c:pt>
                <c:pt idx="2521">
                  <c:v>285</c:v>
                </c:pt>
                <c:pt idx="2522">
                  <c:v>240</c:v>
                </c:pt>
                <c:pt idx="2523">
                  <c:v>210</c:v>
                </c:pt>
                <c:pt idx="2524">
                  <c:v>250</c:v>
                </c:pt>
                <c:pt idx="2525">
                  <c:v>245</c:v>
                </c:pt>
                <c:pt idx="2526">
                  <c:v>235</c:v>
                </c:pt>
                <c:pt idx="2527">
                  <c:v>315</c:v>
                </c:pt>
                <c:pt idx="2528">
                  <c:v>250</c:v>
                </c:pt>
                <c:pt idx="2529">
                  <c:v>185</c:v>
                </c:pt>
                <c:pt idx="2530">
                  <c:v>210</c:v>
                </c:pt>
                <c:pt idx="2531">
                  <c:v>245</c:v>
                </c:pt>
                <c:pt idx="2532">
                  <c:v>175</c:v>
                </c:pt>
                <c:pt idx="2533">
                  <c:v>205</c:v>
                </c:pt>
                <c:pt idx="2534">
                  <c:v>190</c:v>
                </c:pt>
                <c:pt idx="2535">
                  <c:v>200</c:v>
                </c:pt>
                <c:pt idx="2536">
                  <c:v>220</c:v>
                </c:pt>
                <c:pt idx="2537">
                  <c:v>170</c:v>
                </c:pt>
                <c:pt idx="2538">
                  <c:v>170</c:v>
                </c:pt>
                <c:pt idx="2539">
                  <c:v>200</c:v>
                </c:pt>
                <c:pt idx="2540">
                  <c:v>230</c:v>
                </c:pt>
                <c:pt idx="2541">
                  <c:v>190</c:v>
                </c:pt>
                <c:pt idx="2542">
                  <c:v>145</c:v>
                </c:pt>
                <c:pt idx="2543">
                  <c:v>165</c:v>
                </c:pt>
                <c:pt idx="2544">
                  <c:v>190</c:v>
                </c:pt>
                <c:pt idx="2545">
                  <c:v>180</c:v>
                </c:pt>
                <c:pt idx="2546">
                  <c:v>265</c:v>
                </c:pt>
                <c:pt idx="2547">
                  <c:v>215</c:v>
                </c:pt>
                <c:pt idx="2548">
                  <c:v>235</c:v>
                </c:pt>
                <c:pt idx="2549">
                  <c:v>220</c:v>
                </c:pt>
                <c:pt idx="2550">
                  <c:v>205</c:v>
                </c:pt>
                <c:pt idx="2551">
                  <c:v>285</c:v>
                </c:pt>
                <c:pt idx="2552">
                  <c:v>270</c:v>
                </c:pt>
                <c:pt idx="2553">
                  <c:v>225</c:v>
                </c:pt>
                <c:pt idx="2554">
                  <c:v>280</c:v>
                </c:pt>
                <c:pt idx="2555">
                  <c:v>230</c:v>
                </c:pt>
                <c:pt idx="2556">
                  <c:v>270</c:v>
                </c:pt>
                <c:pt idx="2557">
                  <c:v>325</c:v>
                </c:pt>
                <c:pt idx="2558">
                  <c:v>195</c:v>
                </c:pt>
                <c:pt idx="2559">
                  <c:v>195</c:v>
                </c:pt>
                <c:pt idx="2560">
                  <c:v>220</c:v>
                </c:pt>
                <c:pt idx="2561">
                  <c:v>165</c:v>
                </c:pt>
                <c:pt idx="2562">
                  <c:v>185</c:v>
                </c:pt>
                <c:pt idx="2563">
                  <c:v>230</c:v>
                </c:pt>
                <c:pt idx="2564">
                  <c:v>185</c:v>
                </c:pt>
                <c:pt idx="2565">
                  <c:v>205</c:v>
                </c:pt>
                <c:pt idx="2566">
                  <c:v>195</c:v>
                </c:pt>
                <c:pt idx="2567">
                  <c:v>200</c:v>
                </c:pt>
                <c:pt idx="2568">
                  <c:v>180</c:v>
                </c:pt>
                <c:pt idx="2569">
                  <c:v>165</c:v>
                </c:pt>
                <c:pt idx="2570">
                  <c:v>255</c:v>
                </c:pt>
                <c:pt idx="2571">
                  <c:v>135</c:v>
                </c:pt>
                <c:pt idx="2572">
                  <c:v>180</c:v>
                </c:pt>
                <c:pt idx="2573">
                  <c:v>300</c:v>
                </c:pt>
                <c:pt idx="2574">
                  <c:v>210</c:v>
                </c:pt>
                <c:pt idx="2575">
                  <c:v>245</c:v>
                </c:pt>
                <c:pt idx="2576">
                  <c:v>260</c:v>
                </c:pt>
                <c:pt idx="2577">
                  <c:v>215</c:v>
                </c:pt>
                <c:pt idx="2578">
                  <c:v>305</c:v>
                </c:pt>
                <c:pt idx="2579">
                  <c:v>235</c:v>
                </c:pt>
                <c:pt idx="2580">
                  <c:v>240</c:v>
                </c:pt>
                <c:pt idx="2581">
                  <c:v>230</c:v>
                </c:pt>
                <c:pt idx="2582">
                  <c:v>235</c:v>
                </c:pt>
                <c:pt idx="2583">
                  <c:v>280</c:v>
                </c:pt>
                <c:pt idx="2584">
                  <c:v>300</c:v>
                </c:pt>
                <c:pt idx="2585">
                  <c:v>255</c:v>
                </c:pt>
                <c:pt idx="2586">
                  <c:v>345</c:v>
                </c:pt>
                <c:pt idx="2587">
                  <c:v>260</c:v>
                </c:pt>
                <c:pt idx="2588">
                  <c:v>260</c:v>
                </c:pt>
                <c:pt idx="2589">
                  <c:v>180</c:v>
                </c:pt>
                <c:pt idx="2590">
                  <c:v>210</c:v>
                </c:pt>
                <c:pt idx="2591">
                  <c:v>190</c:v>
                </c:pt>
                <c:pt idx="2592">
                  <c:v>200</c:v>
                </c:pt>
                <c:pt idx="2593">
                  <c:v>205</c:v>
                </c:pt>
                <c:pt idx="2594">
                  <c:v>170</c:v>
                </c:pt>
                <c:pt idx="2595">
                  <c:v>155</c:v>
                </c:pt>
                <c:pt idx="2596">
                  <c:v>230</c:v>
                </c:pt>
                <c:pt idx="2597">
                  <c:v>215</c:v>
                </c:pt>
                <c:pt idx="2598">
                  <c:v>190</c:v>
                </c:pt>
                <c:pt idx="2599">
                  <c:v>175</c:v>
                </c:pt>
                <c:pt idx="2600">
                  <c:v>125</c:v>
                </c:pt>
                <c:pt idx="2601">
                  <c:v>215</c:v>
                </c:pt>
                <c:pt idx="2602">
                  <c:v>195</c:v>
                </c:pt>
                <c:pt idx="2603">
                  <c:v>195</c:v>
                </c:pt>
                <c:pt idx="2604">
                  <c:v>225</c:v>
                </c:pt>
                <c:pt idx="2605">
                  <c:v>225</c:v>
                </c:pt>
                <c:pt idx="2606">
                  <c:v>240</c:v>
                </c:pt>
                <c:pt idx="2607">
                  <c:v>235</c:v>
                </c:pt>
                <c:pt idx="2608">
                  <c:v>230</c:v>
                </c:pt>
                <c:pt idx="2609">
                  <c:v>285</c:v>
                </c:pt>
                <c:pt idx="2610">
                  <c:v>300</c:v>
                </c:pt>
                <c:pt idx="2611">
                  <c:v>250</c:v>
                </c:pt>
                <c:pt idx="2612">
                  <c:v>225</c:v>
                </c:pt>
                <c:pt idx="2613">
                  <c:v>265</c:v>
                </c:pt>
                <c:pt idx="2614">
                  <c:v>270</c:v>
                </c:pt>
                <c:pt idx="2615">
                  <c:v>280</c:v>
                </c:pt>
                <c:pt idx="2616">
                  <c:v>165</c:v>
                </c:pt>
                <c:pt idx="2617">
                  <c:v>235</c:v>
                </c:pt>
                <c:pt idx="2618">
                  <c:v>225</c:v>
                </c:pt>
                <c:pt idx="2619">
                  <c:v>165</c:v>
                </c:pt>
                <c:pt idx="2620">
                  <c:v>190</c:v>
                </c:pt>
                <c:pt idx="2621">
                  <c:v>195</c:v>
                </c:pt>
                <c:pt idx="2622">
                  <c:v>200</c:v>
                </c:pt>
                <c:pt idx="2623">
                  <c:v>205</c:v>
                </c:pt>
                <c:pt idx="2624">
                  <c:v>165</c:v>
                </c:pt>
                <c:pt idx="2625">
                  <c:v>190</c:v>
                </c:pt>
                <c:pt idx="2626">
                  <c:v>195</c:v>
                </c:pt>
                <c:pt idx="2627">
                  <c:v>200</c:v>
                </c:pt>
                <c:pt idx="2628">
                  <c:v>190</c:v>
                </c:pt>
                <c:pt idx="2629">
                  <c:v>265</c:v>
                </c:pt>
                <c:pt idx="2630">
                  <c:v>195</c:v>
                </c:pt>
                <c:pt idx="2631">
                  <c:v>220</c:v>
                </c:pt>
                <c:pt idx="2632">
                  <c:v>250</c:v>
                </c:pt>
                <c:pt idx="2633">
                  <c:v>240</c:v>
                </c:pt>
                <c:pt idx="2634">
                  <c:v>220</c:v>
                </c:pt>
                <c:pt idx="2635">
                  <c:v>235</c:v>
                </c:pt>
                <c:pt idx="2636">
                  <c:v>300</c:v>
                </c:pt>
                <c:pt idx="2637">
                  <c:v>240</c:v>
                </c:pt>
                <c:pt idx="2638">
                  <c:v>225</c:v>
                </c:pt>
                <c:pt idx="2639">
                  <c:v>220</c:v>
                </c:pt>
                <c:pt idx="2640">
                  <c:v>220</c:v>
                </c:pt>
                <c:pt idx="2641">
                  <c:v>255</c:v>
                </c:pt>
                <c:pt idx="2642">
                  <c:v>295</c:v>
                </c:pt>
                <c:pt idx="2643">
                  <c:v>175</c:v>
                </c:pt>
                <c:pt idx="2644">
                  <c:v>210</c:v>
                </c:pt>
                <c:pt idx="2645">
                  <c:v>215</c:v>
                </c:pt>
                <c:pt idx="2646">
                  <c:v>235</c:v>
                </c:pt>
                <c:pt idx="2647">
                  <c:v>210</c:v>
                </c:pt>
                <c:pt idx="2648">
                  <c:v>240</c:v>
                </c:pt>
                <c:pt idx="2649">
                  <c:v>220</c:v>
                </c:pt>
                <c:pt idx="2650">
                  <c:v>180</c:v>
                </c:pt>
                <c:pt idx="2651">
                  <c:v>195</c:v>
                </c:pt>
                <c:pt idx="2652">
                  <c:v>205</c:v>
                </c:pt>
                <c:pt idx="2653">
                  <c:v>165</c:v>
                </c:pt>
                <c:pt idx="2654">
                  <c:v>220</c:v>
                </c:pt>
                <c:pt idx="2655">
                  <c:v>135</c:v>
                </c:pt>
                <c:pt idx="2656">
                  <c:v>120</c:v>
                </c:pt>
                <c:pt idx="2657">
                  <c:v>175</c:v>
                </c:pt>
                <c:pt idx="2658">
                  <c:v>270</c:v>
                </c:pt>
                <c:pt idx="2659">
                  <c:v>250</c:v>
                </c:pt>
                <c:pt idx="2660">
                  <c:v>180</c:v>
                </c:pt>
                <c:pt idx="2661">
                  <c:v>195</c:v>
                </c:pt>
                <c:pt idx="2662">
                  <c:v>220</c:v>
                </c:pt>
                <c:pt idx="2663">
                  <c:v>195</c:v>
                </c:pt>
                <c:pt idx="2664">
                  <c:v>210</c:v>
                </c:pt>
                <c:pt idx="2665">
                  <c:v>230</c:v>
                </c:pt>
                <c:pt idx="2666">
                  <c:v>245</c:v>
                </c:pt>
                <c:pt idx="2667">
                  <c:v>215</c:v>
                </c:pt>
                <c:pt idx="2668">
                  <c:v>235</c:v>
                </c:pt>
                <c:pt idx="2669">
                  <c:v>305</c:v>
                </c:pt>
                <c:pt idx="2670">
                  <c:v>240</c:v>
                </c:pt>
                <c:pt idx="2671">
                  <c:v>280</c:v>
                </c:pt>
                <c:pt idx="2672">
                  <c:v>310</c:v>
                </c:pt>
                <c:pt idx="2673">
                  <c:v>185</c:v>
                </c:pt>
                <c:pt idx="2674">
                  <c:v>250</c:v>
                </c:pt>
                <c:pt idx="2675">
                  <c:v>265</c:v>
                </c:pt>
                <c:pt idx="2676">
                  <c:v>175</c:v>
                </c:pt>
                <c:pt idx="2677">
                  <c:v>210</c:v>
                </c:pt>
                <c:pt idx="2678">
                  <c:v>200</c:v>
                </c:pt>
                <c:pt idx="2679">
                  <c:v>220</c:v>
                </c:pt>
                <c:pt idx="2680">
                  <c:v>230</c:v>
                </c:pt>
                <c:pt idx="2681">
                  <c:v>205</c:v>
                </c:pt>
                <c:pt idx="2682">
                  <c:v>245</c:v>
                </c:pt>
                <c:pt idx="2683">
                  <c:v>190</c:v>
                </c:pt>
                <c:pt idx="2684">
                  <c:v>160</c:v>
                </c:pt>
                <c:pt idx="2685">
                  <c:v>255</c:v>
                </c:pt>
                <c:pt idx="2686">
                  <c:v>235</c:v>
                </c:pt>
                <c:pt idx="2687">
                  <c:v>255</c:v>
                </c:pt>
                <c:pt idx="2688">
                  <c:v>130</c:v>
                </c:pt>
                <c:pt idx="2689">
                  <c:v>165</c:v>
                </c:pt>
                <c:pt idx="2690">
                  <c:v>175</c:v>
                </c:pt>
                <c:pt idx="2691">
                  <c:v>235</c:v>
                </c:pt>
                <c:pt idx="2692">
                  <c:v>235</c:v>
                </c:pt>
                <c:pt idx="2693">
                  <c:v>265</c:v>
                </c:pt>
                <c:pt idx="2694">
                  <c:v>265</c:v>
                </c:pt>
                <c:pt idx="2695">
                  <c:v>280</c:v>
                </c:pt>
                <c:pt idx="2696">
                  <c:v>230</c:v>
                </c:pt>
                <c:pt idx="2697">
                  <c:v>245</c:v>
                </c:pt>
                <c:pt idx="2698">
                  <c:v>285</c:v>
                </c:pt>
                <c:pt idx="2699">
                  <c:v>235</c:v>
                </c:pt>
                <c:pt idx="2700">
                  <c:v>280</c:v>
                </c:pt>
                <c:pt idx="2701">
                  <c:v>320</c:v>
                </c:pt>
                <c:pt idx="2702">
                  <c:v>255</c:v>
                </c:pt>
                <c:pt idx="2703">
                  <c:v>215</c:v>
                </c:pt>
                <c:pt idx="2704">
                  <c:v>235</c:v>
                </c:pt>
                <c:pt idx="2705">
                  <c:v>235</c:v>
                </c:pt>
                <c:pt idx="2706">
                  <c:v>190</c:v>
                </c:pt>
                <c:pt idx="2707">
                  <c:v>225</c:v>
                </c:pt>
                <c:pt idx="2708">
                  <c:v>205</c:v>
                </c:pt>
                <c:pt idx="2709">
                  <c:v>175</c:v>
                </c:pt>
                <c:pt idx="2710">
                  <c:v>230</c:v>
                </c:pt>
                <c:pt idx="2711">
                  <c:v>245</c:v>
                </c:pt>
                <c:pt idx="2712">
                  <c:v>195</c:v>
                </c:pt>
                <c:pt idx="2713">
                  <c:v>205</c:v>
                </c:pt>
                <c:pt idx="2714">
                  <c:v>160</c:v>
                </c:pt>
                <c:pt idx="2715">
                  <c:v>215</c:v>
                </c:pt>
                <c:pt idx="2716">
                  <c:v>250</c:v>
                </c:pt>
                <c:pt idx="2717">
                  <c:v>200</c:v>
                </c:pt>
                <c:pt idx="2718">
                  <c:v>200</c:v>
                </c:pt>
                <c:pt idx="2719">
                  <c:v>210</c:v>
                </c:pt>
                <c:pt idx="2720">
                  <c:v>240</c:v>
                </c:pt>
                <c:pt idx="2721">
                  <c:v>245</c:v>
                </c:pt>
                <c:pt idx="2722">
                  <c:v>225</c:v>
                </c:pt>
                <c:pt idx="2723">
                  <c:v>225</c:v>
                </c:pt>
                <c:pt idx="2724">
                  <c:v>275</c:v>
                </c:pt>
                <c:pt idx="2725">
                  <c:v>270</c:v>
                </c:pt>
                <c:pt idx="2726">
                  <c:v>235</c:v>
                </c:pt>
                <c:pt idx="2727">
                  <c:v>210</c:v>
                </c:pt>
                <c:pt idx="2728">
                  <c:v>260</c:v>
                </c:pt>
                <c:pt idx="2729">
                  <c:v>265</c:v>
                </c:pt>
                <c:pt idx="2730">
                  <c:v>285</c:v>
                </c:pt>
                <c:pt idx="2731">
                  <c:v>250</c:v>
                </c:pt>
                <c:pt idx="2732">
                  <c:v>200</c:v>
                </c:pt>
                <c:pt idx="2733">
                  <c:v>200</c:v>
                </c:pt>
                <c:pt idx="2734">
                  <c:v>215</c:v>
                </c:pt>
                <c:pt idx="2735">
                  <c:v>185</c:v>
                </c:pt>
                <c:pt idx="2736">
                  <c:v>210</c:v>
                </c:pt>
                <c:pt idx="2737">
                  <c:v>185</c:v>
                </c:pt>
                <c:pt idx="2738">
                  <c:v>180</c:v>
                </c:pt>
                <c:pt idx="2739">
                  <c:v>140</c:v>
                </c:pt>
                <c:pt idx="2740">
                  <c:v>200</c:v>
                </c:pt>
                <c:pt idx="2741">
                  <c:v>165</c:v>
                </c:pt>
                <c:pt idx="2742">
                  <c:v>180</c:v>
                </c:pt>
                <c:pt idx="2743">
                  <c:v>180</c:v>
                </c:pt>
                <c:pt idx="2744">
                  <c:v>280</c:v>
                </c:pt>
                <c:pt idx="2745">
                  <c:v>130</c:v>
                </c:pt>
                <c:pt idx="2746">
                  <c:v>195</c:v>
                </c:pt>
                <c:pt idx="2747">
                  <c:v>255</c:v>
                </c:pt>
                <c:pt idx="2748">
                  <c:v>215</c:v>
                </c:pt>
                <c:pt idx="2749">
                  <c:v>240</c:v>
                </c:pt>
                <c:pt idx="2750">
                  <c:v>260</c:v>
                </c:pt>
                <c:pt idx="2751">
                  <c:v>245</c:v>
                </c:pt>
                <c:pt idx="2752">
                  <c:v>235</c:v>
                </c:pt>
                <c:pt idx="2753">
                  <c:v>240</c:v>
                </c:pt>
                <c:pt idx="2754">
                  <c:v>290</c:v>
                </c:pt>
                <c:pt idx="2755">
                  <c:v>260</c:v>
                </c:pt>
                <c:pt idx="2756">
                  <c:v>240</c:v>
                </c:pt>
                <c:pt idx="2757">
                  <c:v>185</c:v>
                </c:pt>
                <c:pt idx="2758">
                  <c:v>275</c:v>
                </c:pt>
                <c:pt idx="2759">
                  <c:v>190</c:v>
                </c:pt>
                <c:pt idx="2760">
                  <c:v>255</c:v>
                </c:pt>
                <c:pt idx="2761">
                  <c:v>245</c:v>
                </c:pt>
                <c:pt idx="2762">
                  <c:v>250</c:v>
                </c:pt>
                <c:pt idx="2763">
                  <c:v>220</c:v>
                </c:pt>
                <c:pt idx="2764">
                  <c:v>200</c:v>
                </c:pt>
                <c:pt idx="2765">
                  <c:v>220</c:v>
                </c:pt>
                <c:pt idx="2766">
                  <c:v>175</c:v>
                </c:pt>
                <c:pt idx="2767">
                  <c:v>195</c:v>
                </c:pt>
                <c:pt idx="2768">
                  <c:v>190</c:v>
                </c:pt>
                <c:pt idx="2769">
                  <c:v>175</c:v>
                </c:pt>
                <c:pt idx="2770">
                  <c:v>145</c:v>
                </c:pt>
                <c:pt idx="2771">
                  <c:v>190</c:v>
                </c:pt>
                <c:pt idx="2772">
                  <c:v>180</c:v>
                </c:pt>
                <c:pt idx="2773">
                  <c:v>245</c:v>
                </c:pt>
                <c:pt idx="2774">
                  <c:v>245</c:v>
                </c:pt>
                <c:pt idx="2775">
                  <c:v>200</c:v>
                </c:pt>
                <c:pt idx="2776">
                  <c:v>230</c:v>
                </c:pt>
                <c:pt idx="2777">
                  <c:v>230</c:v>
                </c:pt>
                <c:pt idx="2778">
                  <c:v>215</c:v>
                </c:pt>
                <c:pt idx="2779">
                  <c:v>230</c:v>
                </c:pt>
                <c:pt idx="2780">
                  <c:v>265</c:v>
                </c:pt>
                <c:pt idx="2781">
                  <c:v>225</c:v>
                </c:pt>
                <c:pt idx="2782">
                  <c:v>240</c:v>
                </c:pt>
                <c:pt idx="2783">
                  <c:v>250</c:v>
                </c:pt>
                <c:pt idx="2784">
                  <c:v>255</c:v>
                </c:pt>
                <c:pt idx="2785">
                  <c:v>260</c:v>
                </c:pt>
                <c:pt idx="2786">
                  <c:v>170</c:v>
                </c:pt>
                <c:pt idx="2787">
                  <c:v>300</c:v>
                </c:pt>
                <c:pt idx="2788">
                  <c:v>320</c:v>
                </c:pt>
                <c:pt idx="2789">
                  <c:v>255</c:v>
                </c:pt>
                <c:pt idx="2790">
                  <c:v>200</c:v>
                </c:pt>
                <c:pt idx="2791">
                  <c:v>260</c:v>
                </c:pt>
                <c:pt idx="2792">
                  <c:v>235</c:v>
                </c:pt>
                <c:pt idx="2793">
                  <c:v>205</c:v>
                </c:pt>
                <c:pt idx="2794">
                  <c:v>170</c:v>
                </c:pt>
                <c:pt idx="2795">
                  <c:v>210</c:v>
                </c:pt>
                <c:pt idx="2796">
                  <c:v>170</c:v>
                </c:pt>
                <c:pt idx="2797">
                  <c:v>125</c:v>
                </c:pt>
                <c:pt idx="2798">
                  <c:v>195</c:v>
                </c:pt>
                <c:pt idx="2799">
                  <c:v>205</c:v>
                </c:pt>
                <c:pt idx="2800">
                  <c:v>135</c:v>
                </c:pt>
                <c:pt idx="2801">
                  <c:v>190</c:v>
                </c:pt>
                <c:pt idx="2802">
                  <c:v>175</c:v>
                </c:pt>
                <c:pt idx="2803">
                  <c:v>145</c:v>
                </c:pt>
                <c:pt idx="2804">
                  <c:v>205</c:v>
                </c:pt>
                <c:pt idx="2805">
                  <c:v>270</c:v>
                </c:pt>
                <c:pt idx="2806">
                  <c:v>220</c:v>
                </c:pt>
                <c:pt idx="2807">
                  <c:v>210</c:v>
                </c:pt>
                <c:pt idx="2808">
                  <c:v>245</c:v>
                </c:pt>
                <c:pt idx="2809">
                  <c:v>210</c:v>
                </c:pt>
                <c:pt idx="2810">
                  <c:v>270</c:v>
                </c:pt>
                <c:pt idx="2811">
                  <c:v>220</c:v>
                </c:pt>
                <c:pt idx="2812">
                  <c:v>245</c:v>
                </c:pt>
                <c:pt idx="2813">
                  <c:v>260</c:v>
                </c:pt>
                <c:pt idx="2814">
                  <c:v>280</c:v>
                </c:pt>
                <c:pt idx="2815">
                  <c:v>250</c:v>
                </c:pt>
                <c:pt idx="2816">
                  <c:v>180</c:v>
                </c:pt>
                <c:pt idx="2817">
                  <c:v>225</c:v>
                </c:pt>
                <c:pt idx="2818">
                  <c:v>220</c:v>
                </c:pt>
                <c:pt idx="2819">
                  <c:v>225</c:v>
                </c:pt>
                <c:pt idx="2820">
                  <c:v>205</c:v>
                </c:pt>
                <c:pt idx="2821">
                  <c:v>210</c:v>
                </c:pt>
                <c:pt idx="2822">
                  <c:v>205</c:v>
                </c:pt>
                <c:pt idx="2823">
                  <c:v>200</c:v>
                </c:pt>
                <c:pt idx="2824">
                  <c:v>180</c:v>
                </c:pt>
                <c:pt idx="2825">
                  <c:v>215</c:v>
                </c:pt>
                <c:pt idx="2826">
                  <c:v>150</c:v>
                </c:pt>
                <c:pt idx="2827">
                  <c:v>165</c:v>
                </c:pt>
                <c:pt idx="2828">
                  <c:v>180</c:v>
                </c:pt>
                <c:pt idx="2829">
                  <c:v>215</c:v>
                </c:pt>
                <c:pt idx="2830">
                  <c:v>190</c:v>
                </c:pt>
                <c:pt idx="2831">
                  <c:v>255</c:v>
                </c:pt>
                <c:pt idx="2832">
                  <c:v>205</c:v>
                </c:pt>
                <c:pt idx="2833">
                  <c:v>245</c:v>
                </c:pt>
                <c:pt idx="2834">
                  <c:v>230</c:v>
                </c:pt>
                <c:pt idx="2835">
                  <c:v>220</c:v>
                </c:pt>
                <c:pt idx="2836">
                  <c:v>225</c:v>
                </c:pt>
                <c:pt idx="2837">
                  <c:v>235</c:v>
                </c:pt>
                <c:pt idx="2838">
                  <c:v>255</c:v>
                </c:pt>
                <c:pt idx="2839">
                  <c:v>225</c:v>
                </c:pt>
                <c:pt idx="2840">
                  <c:v>305</c:v>
                </c:pt>
                <c:pt idx="2841">
                  <c:v>265</c:v>
                </c:pt>
                <c:pt idx="2842">
                  <c:v>235</c:v>
                </c:pt>
                <c:pt idx="2843">
                  <c:v>260</c:v>
                </c:pt>
                <c:pt idx="2844">
                  <c:v>230</c:v>
                </c:pt>
                <c:pt idx="2845">
                  <c:v>255</c:v>
                </c:pt>
                <c:pt idx="2846">
                  <c:v>245</c:v>
                </c:pt>
                <c:pt idx="2847">
                  <c:v>240</c:v>
                </c:pt>
                <c:pt idx="2848">
                  <c:v>205</c:v>
                </c:pt>
                <c:pt idx="2849">
                  <c:v>210</c:v>
                </c:pt>
                <c:pt idx="2850">
                  <c:v>205</c:v>
                </c:pt>
                <c:pt idx="2851">
                  <c:v>230</c:v>
                </c:pt>
                <c:pt idx="2852">
                  <c:v>190</c:v>
                </c:pt>
                <c:pt idx="2853">
                  <c:v>175</c:v>
                </c:pt>
                <c:pt idx="2854">
                  <c:v>165</c:v>
                </c:pt>
                <c:pt idx="2855">
                  <c:v>210</c:v>
                </c:pt>
                <c:pt idx="2856">
                  <c:v>190</c:v>
                </c:pt>
                <c:pt idx="2857">
                  <c:v>170</c:v>
                </c:pt>
                <c:pt idx="2858">
                  <c:v>175</c:v>
                </c:pt>
                <c:pt idx="2859">
                  <c:v>235</c:v>
                </c:pt>
                <c:pt idx="2860">
                  <c:v>150</c:v>
                </c:pt>
                <c:pt idx="2861">
                  <c:v>180</c:v>
                </c:pt>
                <c:pt idx="2862">
                  <c:v>225</c:v>
                </c:pt>
                <c:pt idx="2863">
                  <c:v>230</c:v>
                </c:pt>
                <c:pt idx="2864">
                  <c:v>220</c:v>
                </c:pt>
                <c:pt idx="2865">
                  <c:v>225</c:v>
                </c:pt>
                <c:pt idx="2866">
                  <c:v>215</c:v>
                </c:pt>
                <c:pt idx="2867">
                  <c:v>240</c:v>
                </c:pt>
                <c:pt idx="2868">
                  <c:v>215</c:v>
                </c:pt>
                <c:pt idx="2869">
                  <c:v>255</c:v>
                </c:pt>
                <c:pt idx="2870">
                  <c:v>195</c:v>
                </c:pt>
                <c:pt idx="2871">
                  <c:v>245</c:v>
                </c:pt>
                <c:pt idx="2872">
                  <c:v>265</c:v>
                </c:pt>
                <c:pt idx="2873">
                  <c:v>250</c:v>
                </c:pt>
                <c:pt idx="2874">
                  <c:v>315</c:v>
                </c:pt>
                <c:pt idx="2875">
                  <c:v>245</c:v>
                </c:pt>
                <c:pt idx="2876">
                  <c:v>285</c:v>
                </c:pt>
                <c:pt idx="2877">
                  <c:v>230</c:v>
                </c:pt>
                <c:pt idx="2878">
                  <c:v>230</c:v>
                </c:pt>
                <c:pt idx="2879">
                  <c:v>185</c:v>
                </c:pt>
                <c:pt idx="2880">
                  <c:v>210</c:v>
                </c:pt>
                <c:pt idx="2881">
                  <c:v>195</c:v>
                </c:pt>
                <c:pt idx="2882">
                  <c:v>195</c:v>
                </c:pt>
                <c:pt idx="2883">
                  <c:v>195</c:v>
                </c:pt>
                <c:pt idx="2884">
                  <c:v>180</c:v>
                </c:pt>
                <c:pt idx="2885">
                  <c:v>185</c:v>
                </c:pt>
                <c:pt idx="2886">
                  <c:v>140</c:v>
                </c:pt>
                <c:pt idx="2887">
                  <c:v>240</c:v>
                </c:pt>
                <c:pt idx="2888">
                  <c:v>250</c:v>
                </c:pt>
                <c:pt idx="2889">
                  <c:v>125</c:v>
                </c:pt>
                <c:pt idx="2890">
                  <c:v>170</c:v>
                </c:pt>
                <c:pt idx="2891">
                  <c:v>220</c:v>
                </c:pt>
                <c:pt idx="2892">
                  <c:v>210</c:v>
                </c:pt>
                <c:pt idx="2893">
                  <c:v>225</c:v>
                </c:pt>
                <c:pt idx="2894">
                  <c:v>210</c:v>
                </c:pt>
                <c:pt idx="2895">
                  <c:v>245</c:v>
                </c:pt>
                <c:pt idx="2896">
                  <c:v>295</c:v>
                </c:pt>
                <c:pt idx="2897">
                  <c:v>230</c:v>
                </c:pt>
                <c:pt idx="2898">
                  <c:v>250</c:v>
                </c:pt>
                <c:pt idx="2899">
                  <c:v>330</c:v>
                </c:pt>
                <c:pt idx="2900">
                  <c:v>250</c:v>
                </c:pt>
                <c:pt idx="2901">
                  <c:v>250</c:v>
                </c:pt>
                <c:pt idx="2902">
                  <c:v>275</c:v>
                </c:pt>
                <c:pt idx="2903">
                  <c:v>300</c:v>
                </c:pt>
                <c:pt idx="2904">
                  <c:v>215</c:v>
                </c:pt>
                <c:pt idx="2905">
                  <c:v>250</c:v>
                </c:pt>
                <c:pt idx="2906">
                  <c:v>220</c:v>
                </c:pt>
                <c:pt idx="2907">
                  <c:v>240</c:v>
                </c:pt>
                <c:pt idx="2908">
                  <c:v>200</c:v>
                </c:pt>
                <c:pt idx="2909">
                  <c:v>225</c:v>
                </c:pt>
                <c:pt idx="2910">
                  <c:v>180</c:v>
                </c:pt>
                <c:pt idx="2911">
                  <c:v>210</c:v>
                </c:pt>
                <c:pt idx="2912">
                  <c:v>145</c:v>
                </c:pt>
                <c:pt idx="2913">
                  <c:v>245</c:v>
                </c:pt>
                <c:pt idx="2914">
                  <c:v>135</c:v>
                </c:pt>
                <c:pt idx="2915">
                  <c:v>160</c:v>
                </c:pt>
                <c:pt idx="2916">
                  <c:v>150</c:v>
                </c:pt>
                <c:pt idx="2917">
                  <c:v>230</c:v>
                </c:pt>
                <c:pt idx="2918">
                  <c:v>180</c:v>
                </c:pt>
                <c:pt idx="2919">
                  <c:v>165</c:v>
                </c:pt>
                <c:pt idx="2920">
                  <c:v>220</c:v>
                </c:pt>
                <c:pt idx="2921">
                  <c:v>205</c:v>
                </c:pt>
                <c:pt idx="2922">
                  <c:v>230</c:v>
                </c:pt>
                <c:pt idx="2923">
                  <c:v>210</c:v>
                </c:pt>
                <c:pt idx="2924">
                  <c:v>240</c:v>
                </c:pt>
                <c:pt idx="2925">
                  <c:v>275</c:v>
                </c:pt>
                <c:pt idx="2926">
                  <c:v>240</c:v>
                </c:pt>
                <c:pt idx="2927">
                  <c:v>240</c:v>
                </c:pt>
                <c:pt idx="2928">
                  <c:v>300</c:v>
                </c:pt>
                <c:pt idx="2929">
                  <c:v>250</c:v>
                </c:pt>
                <c:pt idx="2930">
                  <c:v>255</c:v>
                </c:pt>
                <c:pt idx="2931">
                  <c:v>310</c:v>
                </c:pt>
                <c:pt idx="2932">
                  <c:v>270</c:v>
                </c:pt>
                <c:pt idx="2933">
                  <c:v>215</c:v>
                </c:pt>
                <c:pt idx="2934">
                  <c:v>220</c:v>
                </c:pt>
                <c:pt idx="2935">
                  <c:v>230</c:v>
                </c:pt>
                <c:pt idx="2936">
                  <c:v>195</c:v>
                </c:pt>
                <c:pt idx="2937">
                  <c:v>245</c:v>
                </c:pt>
                <c:pt idx="2938">
                  <c:v>195</c:v>
                </c:pt>
                <c:pt idx="2939">
                  <c:v>195</c:v>
                </c:pt>
                <c:pt idx="2940">
                  <c:v>170</c:v>
                </c:pt>
                <c:pt idx="2941">
                  <c:v>165</c:v>
                </c:pt>
                <c:pt idx="2942">
                  <c:v>175</c:v>
                </c:pt>
                <c:pt idx="2943">
                  <c:v>160</c:v>
                </c:pt>
                <c:pt idx="2944">
                  <c:v>160</c:v>
                </c:pt>
                <c:pt idx="2945">
                  <c:v>230</c:v>
                </c:pt>
                <c:pt idx="2946">
                  <c:v>230</c:v>
                </c:pt>
                <c:pt idx="2947">
                  <c:v>190</c:v>
                </c:pt>
                <c:pt idx="2948">
                  <c:v>205</c:v>
                </c:pt>
                <c:pt idx="2949">
                  <c:v>225</c:v>
                </c:pt>
                <c:pt idx="2950">
                  <c:v>240</c:v>
                </c:pt>
                <c:pt idx="2951">
                  <c:v>215</c:v>
                </c:pt>
                <c:pt idx="2952">
                  <c:v>245</c:v>
                </c:pt>
                <c:pt idx="2953">
                  <c:v>255</c:v>
                </c:pt>
                <c:pt idx="2954">
                  <c:v>280</c:v>
                </c:pt>
                <c:pt idx="2955">
                  <c:v>230</c:v>
                </c:pt>
                <c:pt idx="2956">
                  <c:v>270</c:v>
                </c:pt>
                <c:pt idx="2957">
                  <c:v>255</c:v>
                </c:pt>
                <c:pt idx="2958">
                  <c:v>275</c:v>
                </c:pt>
                <c:pt idx="2959">
                  <c:v>280</c:v>
                </c:pt>
                <c:pt idx="2960">
                  <c:v>325</c:v>
                </c:pt>
                <c:pt idx="2961">
                  <c:v>220</c:v>
                </c:pt>
                <c:pt idx="2962">
                  <c:v>240</c:v>
                </c:pt>
                <c:pt idx="2963">
                  <c:v>260</c:v>
                </c:pt>
                <c:pt idx="2964">
                  <c:v>210</c:v>
                </c:pt>
                <c:pt idx="2965">
                  <c:v>200</c:v>
                </c:pt>
                <c:pt idx="2966">
                  <c:v>220</c:v>
                </c:pt>
                <c:pt idx="2967">
                  <c:v>185</c:v>
                </c:pt>
                <c:pt idx="2968">
                  <c:v>200</c:v>
                </c:pt>
                <c:pt idx="2969">
                  <c:v>160</c:v>
                </c:pt>
                <c:pt idx="2970">
                  <c:v>210</c:v>
                </c:pt>
                <c:pt idx="2971">
                  <c:v>150</c:v>
                </c:pt>
                <c:pt idx="2972">
                  <c:v>170</c:v>
                </c:pt>
                <c:pt idx="2973">
                  <c:v>205</c:v>
                </c:pt>
                <c:pt idx="2974">
                  <c:v>215</c:v>
                </c:pt>
                <c:pt idx="2975">
                  <c:v>230</c:v>
                </c:pt>
                <c:pt idx="2976">
                  <c:v>185</c:v>
                </c:pt>
                <c:pt idx="2977">
                  <c:v>195</c:v>
                </c:pt>
                <c:pt idx="2978">
                  <c:v>190</c:v>
                </c:pt>
                <c:pt idx="2979">
                  <c:v>200</c:v>
                </c:pt>
                <c:pt idx="2980">
                  <c:v>220</c:v>
                </c:pt>
                <c:pt idx="2981">
                  <c:v>235</c:v>
                </c:pt>
                <c:pt idx="2982">
                  <c:v>220</c:v>
                </c:pt>
                <c:pt idx="2983">
                  <c:v>245</c:v>
                </c:pt>
                <c:pt idx="2984">
                  <c:v>260</c:v>
                </c:pt>
                <c:pt idx="2985">
                  <c:v>250</c:v>
                </c:pt>
                <c:pt idx="2986">
                  <c:v>245</c:v>
                </c:pt>
                <c:pt idx="2987">
                  <c:v>285</c:v>
                </c:pt>
                <c:pt idx="2988">
                  <c:v>285</c:v>
                </c:pt>
                <c:pt idx="2989">
                  <c:v>235</c:v>
                </c:pt>
                <c:pt idx="2990">
                  <c:v>210</c:v>
                </c:pt>
                <c:pt idx="2991">
                  <c:v>250</c:v>
                </c:pt>
                <c:pt idx="2992">
                  <c:v>265</c:v>
                </c:pt>
                <c:pt idx="2993">
                  <c:v>240</c:v>
                </c:pt>
                <c:pt idx="2994">
                  <c:v>190</c:v>
                </c:pt>
                <c:pt idx="2995">
                  <c:v>215</c:v>
                </c:pt>
                <c:pt idx="2996">
                  <c:v>190</c:v>
                </c:pt>
                <c:pt idx="2997">
                  <c:v>175</c:v>
                </c:pt>
                <c:pt idx="2998">
                  <c:v>155</c:v>
                </c:pt>
                <c:pt idx="2999">
                  <c:v>165</c:v>
                </c:pt>
              </c:numCache>
            </c:numRef>
          </c:yVal>
          <c:smooth val="0"/>
          <c:extLst>
            <c:ext xmlns:c16="http://schemas.microsoft.com/office/drawing/2014/chart" uri="{C3380CC4-5D6E-409C-BE32-E72D297353CC}">
              <c16:uniqueId val="{00000000-9409-4369-9BAB-B592CAB40E63}"/>
            </c:ext>
          </c:extLst>
        </c:ser>
        <c:dLbls>
          <c:showLegendKey val="0"/>
          <c:showVal val="0"/>
          <c:showCatName val="0"/>
          <c:showSerName val="0"/>
          <c:showPercent val="0"/>
          <c:showBubbleSize val="0"/>
        </c:dLbls>
        <c:axId val="555063071"/>
        <c:axId val="555060159"/>
      </c:scatterChart>
      <c:valAx>
        <c:axId val="555063071"/>
        <c:scaling>
          <c:orientation val="minMax"/>
          <c:max val="3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a:t>
                </a:r>
                <a:r>
                  <a:rPr lang="en-GB" baseline="0"/>
                  <a:t> of samples</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5060159"/>
        <c:crosses val="autoZero"/>
        <c:crossBetween val="midCat"/>
      </c:valAx>
      <c:valAx>
        <c:axId val="555060159"/>
        <c:scaling>
          <c:orientation val="minMax"/>
          <c:max val="5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Voltage (m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5063071"/>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400" b="0" i="0" baseline="0">
                <a:effectLst/>
              </a:rPr>
              <a:t>100% Muscle Extraction</a:t>
            </a:r>
            <a:endParaRPr lang="en-GB" sz="1400">
              <a:effectLst/>
            </a:endParaRPr>
          </a:p>
        </c:rich>
      </c:tx>
      <c:layout>
        <c:manualLayout>
          <c:xMode val="edge"/>
          <c:yMode val="edge"/>
          <c:x val="0.40551530050545143"/>
          <c:y val="3.2125324648555054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solidFill>
                <a:schemeClr val="accent1"/>
              </a:solidFill>
              <a:round/>
            </a:ln>
            <a:effectLst/>
          </c:spPr>
          <c:marker>
            <c:symbol val="none"/>
          </c:marker>
          <c:yVal>
            <c:numRef>
              <c:f>Sheet1!$O$1:$O$3000</c:f>
              <c:numCache>
                <c:formatCode>General</c:formatCode>
                <c:ptCount val="3000"/>
                <c:pt idx="0">
                  <c:v>265</c:v>
                </c:pt>
                <c:pt idx="1">
                  <c:v>270</c:v>
                </c:pt>
                <c:pt idx="2">
                  <c:v>285</c:v>
                </c:pt>
                <c:pt idx="3">
                  <c:v>280</c:v>
                </c:pt>
                <c:pt idx="4">
                  <c:v>310</c:v>
                </c:pt>
                <c:pt idx="5">
                  <c:v>390</c:v>
                </c:pt>
                <c:pt idx="6">
                  <c:v>335</c:v>
                </c:pt>
                <c:pt idx="7">
                  <c:v>345</c:v>
                </c:pt>
                <c:pt idx="8">
                  <c:v>405</c:v>
                </c:pt>
                <c:pt idx="9">
                  <c:v>375</c:v>
                </c:pt>
                <c:pt idx="10">
                  <c:v>355</c:v>
                </c:pt>
                <c:pt idx="11">
                  <c:v>380</c:v>
                </c:pt>
                <c:pt idx="12">
                  <c:v>420</c:v>
                </c:pt>
                <c:pt idx="13">
                  <c:v>320</c:v>
                </c:pt>
                <c:pt idx="14">
                  <c:v>320</c:v>
                </c:pt>
                <c:pt idx="15">
                  <c:v>305</c:v>
                </c:pt>
                <c:pt idx="16">
                  <c:v>300</c:v>
                </c:pt>
                <c:pt idx="17">
                  <c:v>280</c:v>
                </c:pt>
                <c:pt idx="18">
                  <c:v>285</c:v>
                </c:pt>
                <c:pt idx="19">
                  <c:v>240</c:v>
                </c:pt>
                <c:pt idx="20">
                  <c:v>260</c:v>
                </c:pt>
                <c:pt idx="21">
                  <c:v>260</c:v>
                </c:pt>
                <c:pt idx="22">
                  <c:v>225</c:v>
                </c:pt>
                <c:pt idx="23">
                  <c:v>205</c:v>
                </c:pt>
                <c:pt idx="24">
                  <c:v>195</c:v>
                </c:pt>
                <c:pt idx="25">
                  <c:v>240</c:v>
                </c:pt>
                <c:pt idx="26">
                  <c:v>210</c:v>
                </c:pt>
                <c:pt idx="27">
                  <c:v>305</c:v>
                </c:pt>
                <c:pt idx="28">
                  <c:v>210</c:v>
                </c:pt>
                <c:pt idx="29">
                  <c:v>250</c:v>
                </c:pt>
                <c:pt idx="30">
                  <c:v>275</c:v>
                </c:pt>
                <c:pt idx="31">
                  <c:v>295</c:v>
                </c:pt>
                <c:pt idx="32">
                  <c:v>290</c:v>
                </c:pt>
                <c:pt idx="33">
                  <c:v>335</c:v>
                </c:pt>
                <c:pt idx="34">
                  <c:v>355</c:v>
                </c:pt>
                <c:pt idx="35">
                  <c:v>375</c:v>
                </c:pt>
                <c:pt idx="36">
                  <c:v>375</c:v>
                </c:pt>
                <c:pt idx="37">
                  <c:v>345</c:v>
                </c:pt>
                <c:pt idx="38">
                  <c:v>390</c:v>
                </c:pt>
                <c:pt idx="39">
                  <c:v>355</c:v>
                </c:pt>
                <c:pt idx="40">
                  <c:v>330</c:v>
                </c:pt>
                <c:pt idx="41">
                  <c:v>385</c:v>
                </c:pt>
                <c:pt idx="42">
                  <c:v>365</c:v>
                </c:pt>
                <c:pt idx="43">
                  <c:v>330</c:v>
                </c:pt>
                <c:pt idx="44">
                  <c:v>350</c:v>
                </c:pt>
                <c:pt idx="45">
                  <c:v>295</c:v>
                </c:pt>
                <c:pt idx="46">
                  <c:v>260</c:v>
                </c:pt>
                <c:pt idx="47">
                  <c:v>285</c:v>
                </c:pt>
                <c:pt idx="48">
                  <c:v>270</c:v>
                </c:pt>
                <c:pt idx="49">
                  <c:v>255</c:v>
                </c:pt>
                <c:pt idx="50">
                  <c:v>205</c:v>
                </c:pt>
                <c:pt idx="51">
                  <c:v>230</c:v>
                </c:pt>
                <c:pt idx="52">
                  <c:v>210</c:v>
                </c:pt>
                <c:pt idx="53">
                  <c:v>215</c:v>
                </c:pt>
                <c:pt idx="54">
                  <c:v>235</c:v>
                </c:pt>
                <c:pt idx="55">
                  <c:v>255</c:v>
                </c:pt>
                <c:pt idx="56">
                  <c:v>210</c:v>
                </c:pt>
                <c:pt idx="57">
                  <c:v>220</c:v>
                </c:pt>
                <c:pt idx="58">
                  <c:v>280</c:v>
                </c:pt>
                <c:pt idx="59">
                  <c:v>255</c:v>
                </c:pt>
                <c:pt idx="60">
                  <c:v>245</c:v>
                </c:pt>
                <c:pt idx="61">
                  <c:v>280</c:v>
                </c:pt>
                <c:pt idx="62">
                  <c:v>310</c:v>
                </c:pt>
                <c:pt idx="63">
                  <c:v>345</c:v>
                </c:pt>
                <c:pt idx="64">
                  <c:v>335</c:v>
                </c:pt>
                <c:pt idx="65">
                  <c:v>315</c:v>
                </c:pt>
                <c:pt idx="66">
                  <c:v>365</c:v>
                </c:pt>
                <c:pt idx="67">
                  <c:v>355</c:v>
                </c:pt>
                <c:pt idx="68">
                  <c:v>370</c:v>
                </c:pt>
                <c:pt idx="69">
                  <c:v>430</c:v>
                </c:pt>
                <c:pt idx="70">
                  <c:v>420</c:v>
                </c:pt>
                <c:pt idx="71">
                  <c:v>345</c:v>
                </c:pt>
                <c:pt idx="72">
                  <c:v>315</c:v>
                </c:pt>
                <c:pt idx="73">
                  <c:v>285</c:v>
                </c:pt>
                <c:pt idx="74">
                  <c:v>300</c:v>
                </c:pt>
                <c:pt idx="75">
                  <c:v>255</c:v>
                </c:pt>
                <c:pt idx="76">
                  <c:v>270</c:v>
                </c:pt>
                <c:pt idx="77">
                  <c:v>250</c:v>
                </c:pt>
                <c:pt idx="78">
                  <c:v>230</c:v>
                </c:pt>
                <c:pt idx="79">
                  <c:v>190</c:v>
                </c:pt>
                <c:pt idx="80">
                  <c:v>225</c:v>
                </c:pt>
                <c:pt idx="81">
                  <c:v>240</c:v>
                </c:pt>
                <c:pt idx="82">
                  <c:v>225</c:v>
                </c:pt>
                <c:pt idx="83">
                  <c:v>245</c:v>
                </c:pt>
                <c:pt idx="84">
                  <c:v>300</c:v>
                </c:pt>
                <c:pt idx="85">
                  <c:v>245</c:v>
                </c:pt>
                <c:pt idx="86">
                  <c:v>280</c:v>
                </c:pt>
                <c:pt idx="87">
                  <c:v>295</c:v>
                </c:pt>
                <c:pt idx="88">
                  <c:v>255</c:v>
                </c:pt>
                <c:pt idx="89">
                  <c:v>280</c:v>
                </c:pt>
                <c:pt idx="90">
                  <c:v>360</c:v>
                </c:pt>
                <c:pt idx="91">
                  <c:v>325</c:v>
                </c:pt>
                <c:pt idx="92">
                  <c:v>375</c:v>
                </c:pt>
                <c:pt idx="93">
                  <c:v>300</c:v>
                </c:pt>
                <c:pt idx="94">
                  <c:v>380</c:v>
                </c:pt>
                <c:pt idx="95">
                  <c:v>355</c:v>
                </c:pt>
                <c:pt idx="96">
                  <c:v>365</c:v>
                </c:pt>
                <c:pt idx="97">
                  <c:v>325</c:v>
                </c:pt>
                <c:pt idx="98">
                  <c:v>300</c:v>
                </c:pt>
                <c:pt idx="99">
                  <c:v>405</c:v>
                </c:pt>
                <c:pt idx="100">
                  <c:v>270</c:v>
                </c:pt>
                <c:pt idx="101">
                  <c:v>320</c:v>
                </c:pt>
                <c:pt idx="102">
                  <c:v>300</c:v>
                </c:pt>
                <c:pt idx="103">
                  <c:v>275</c:v>
                </c:pt>
                <c:pt idx="104">
                  <c:v>275</c:v>
                </c:pt>
                <c:pt idx="105">
                  <c:v>255</c:v>
                </c:pt>
                <c:pt idx="106">
                  <c:v>230</c:v>
                </c:pt>
                <c:pt idx="107">
                  <c:v>260</c:v>
                </c:pt>
                <c:pt idx="108">
                  <c:v>265</c:v>
                </c:pt>
                <c:pt idx="109">
                  <c:v>255</c:v>
                </c:pt>
                <c:pt idx="110">
                  <c:v>225</c:v>
                </c:pt>
                <c:pt idx="111">
                  <c:v>210</c:v>
                </c:pt>
                <c:pt idx="112">
                  <c:v>270</c:v>
                </c:pt>
                <c:pt idx="113">
                  <c:v>300</c:v>
                </c:pt>
                <c:pt idx="114">
                  <c:v>265</c:v>
                </c:pt>
                <c:pt idx="115">
                  <c:v>225</c:v>
                </c:pt>
                <c:pt idx="116">
                  <c:v>305</c:v>
                </c:pt>
                <c:pt idx="117">
                  <c:v>305</c:v>
                </c:pt>
                <c:pt idx="118">
                  <c:v>310</c:v>
                </c:pt>
                <c:pt idx="119">
                  <c:v>340</c:v>
                </c:pt>
                <c:pt idx="120">
                  <c:v>325</c:v>
                </c:pt>
                <c:pt idx="121">
                  <c:v>320</c:v>
                </c:pt>
                <c:pt idx="122">
                  <c:v>375</c:v>
                </c:pt>
                <c:pt idx="123">
                  <c:v>330</c:v>
                </c:pt>
                <c:pt idx="124">
                  <c:v>345</c:v>
                </c:pt>
                <c:pt idx="125">
                  <c:v>345</c:v>
                </c:pt>
                <c:pt idx="126">
                  <c:v>335</c:v>
                </c:pt>
                <c:pt idx="127">
                  <c:v>350</c:v>
                </c:pt>
                <c:pt idx="128">
                  <c:v>275</c:v>
                </c:pt>
                <c:pt idx="129">
                  <c:v>310</c:v>
                </c:pt>
                <c:pt idx="130">
                  <c:v>290</c:v>
                </c:pt>
                <c:pt idx="131">
                  <c:v>310</c:v>
                </c:pt>
                <c:pt idx="132">
                  <c:v>350</c:v>
                </c:pt>
                <c:pt idx="133">
                  <c:v>265</c:v>
                </c:pt>
                <c:pt idx="134">
                  <c:v>275</c:v>
                </c:pt>
                <c:pt idx="135">
                  <c:v>270</c:v>
                </c:pt>
                <c:pt idx="136">
                  <c:v>220</c:v>
                </c:pt>
                <c:pt idx="137">
                  <c:v>220</c:v>
                </c:pt>
                <c:pt idx="138">
                  <c:v>230</c:v>
                </c:pt>
                <c:pt idx="139">
                  <c:v>210</c:v>
                </c:pt>
                <c:pt idx="140">
                  <c:v>200</c:v>
                </c:pt>
                <c:pt idx="141">
                  <c:v>225</c:v>
                </c:pt>
                <c:pt idx="142">
                  <c:v>300</c:v>
                </c:pt>
                <c:pt idx="143">
                  <c:v>250</c:v>
                </c:pt>
                <c:pt idx="144">
                  <c:v>270</c:v>
                </c:pt>
                <c:pt idx="145">
                  <c:v>260</c:v>
                </c:pt>
                <c:pt idx="146">
                  <c:v>270</c:v>
                </c:pt>
                <c:pt idx="147">
                  <c:v>290</c:v>
                </c:pt>
                <c:pt idx="148">
                  <c:v>305</c:v>
                </c:pt>
                <c:pt idx="149">
                  <c:v>315</c:v>
                </c:pt>
                <c:pt idx="150">
                  <c:v>375</c:v>
                </c:pt>
                <c:pt idx="151">
                  <c:v>315</c:v>
                </c:pt>
                <c:pt idx="152">
                  <c:v>340</c:v>
                </c:pt>
                <c:pt idx="153">
                  <c:v>365</c:v>
                </c:pt>
                <c:pt idx="154">
                  <c:v>345</c:v>
                </c:pt>
                <c:pt idx="155">
                  <c:v>310</c:v>
                </c:pt>
                <c:pt idx="156">
                  <c:v>320</c:v>
                </c:pt>
                <c:pt idx="157">
                  <c:v>385</c:v>
                </c:pt>
                <c:pt idx="158">
                  <c:v>290</c:v>
                </c:pt>
                <c:pt idx="159">
                  <c:v>285</c:v>
                </c:pt>
                <c:pt idx="160">
                  <c:v>285</c:v>
                </c:pt>
                <c:pt idx="161">
                  <c:v>265</c:v>
                </c:pt>
                <c:pt idx="162">
                  <c:v>265</c:v>
                </c:pt>
                <c:pt idx="163">
                  <c:v>260</c:v>
                </c:pt>
                <c:pt idx="164">
                  <c:v>235</c:v>
                </c:pt>
                <c:pt idx="165">
                  <c:v>230</c:v>
                </c:pt>
                <c:pt idx="166">
                  <c:v>230</c:v>
                </c:pt>
                <c:pt idx="167">
                  <c:v>215</c:v>
                </c:pt>
                <c:pt idx="168">
                  <c:v>230</c:v>
                </c:pt>
                <c:pt idx="169">
                  <c:v>245</c:v>
                </c:pt>
                <c:pt idx="170">
                  <c:v>285</c:v>
                </c:pt>
                <c:pt idx="171">
                  <c:v>310</c:v>
                </c:pt>
                <c:pt idx="172">
                  <c:v>250</c:v>
                </c:pt>
                <c:pt idx="173">
                  <c:v>260</c:v>
                </c:pt>
                <c:pt idx="174">
                  <c:v>245</c:v>
                </c:pt>
                <c:pt idx="175">
                  <c:v>310</c:v>
                </c:pt>
                <c:pt idx="176">
                  <c:v>275</c:v>
                </c:pt>
                <c:pt idx="177">
                  <c:v>315</c:v>
                </c:pt>
                <c:pt idx="178">
                  <c:v>365</c:v>
                </c:pt>
                <c:pt idx="179">
                  <c:v>385</c:v>
                </c:pt>
                <c:pt idx="180">
                  <c:v>335</c:v>
                </c:pt>
                <c:pt idx="181">
                  <c:v>355</c:v>
                </c:pt>
                <c:pt idx="182">
                  <c:v>365</c:v>
                </c:pt>
                <c:pt idx="183">
                  <c:v>315</c:v>
                </c:pt>
                <c:pt idx="184">
                  <c:v>360</c:v>
                </c:pt>
                <c:pt idx="185">
                  <c:v>405</c:v>
                </c:pt>
                <c:pt idx="186">
                  <c:v>335</c:v>
                </c:pt>
                <c:pt idx="187">
                  <c:v>300</c:v>
                </c:pt>
                <c:pt idx="188">
                  <c:v>315</c:v>
                </c:pt>
                <c:pt idx="189">
                  <c:v>290</c:v>
                </c:pt>
                <c:pt idx="190">
                  <c:v>285</c:v>
                </c:pt>
                <c:pt idx="191">
                  <c:v>255</c:v>
                </c:pt>
                <c:pt idx="192">
                  <c:v>265</c:v>
                </c:pt>
                <c:pt idx="193">
                  <c:v>245</c:v>
                </c:pt>
                <c:pt idx="194">
                  <c:v>245</c:v>
                </c:pt>
                <c:pt idx="195">
                  <c:v>265</c:v>
                </c:pt>
                <c:pt idx="196">
                  <c:v>210</c:v>
                </c:pt>
                <c:pt idx="197">
                  <c:v>220</c:v>
                </c:pt>
                <c:pt idx="198">
                  <c:v>170</c:v>
                </c:pt>
                <c:pt idx="199">
                  <c:v>255</c:v>
                </c:pt>
                <c:pt idx="200">
                  <c:v>240</c:v>
                </c:pt>
                <c:pt idx="201">
                  <c:v>270</c:v>
                </c:pt>
                <c:pt idx="202">
                  <c:v>270</c:v>
                </c:pt>
                <c:pt idx="203">
                  <c:v>265</c:v>
                </c:pt>
                <c:pt idx="204">
                  <c:v>295</c:v>
                </c:pt>
                <c:pt idx="205">
                  <c:v>315</c:v>
                </c:pt>
                <c:pt idx="206">
                  <c:v>330</c:v>
                </c:pt>
                <c:pt idx="207">
                  <c:v>330</c:v>
                </c:pt>
                <c:pt idx="208">
                  <c:v>345</c:v>
                </c:pt>
                <c:pt idx="209">
                  <c:v>310</c:v>
                </c:pt>
                <c:pt idx="210">
                  <c:v>310</c:v>
                </c:pt>
                <c:pt idx="211">
                  <c:v>365</c:v>
                </c:pt>
                <c:pt idx="212">
                  <c:v>375</c:v>
                </c:pt>
                <c:pt idx="213">
                  <c:v>380</c:v>
                </c:pt>
                <c:pt idx="214">
                  <c:v>415</c:v>
                </c:pt>
                <c:pt idx="215">
                  <c:v>290</c:v>
                </c:pt>
                <c:pt idx="216">
                  <c:v>310</c:v>
                </c:pt>
                <c:pt idx="217">
                  <c:v>350</c:v>
                </c:pt>
                <c:pt idx="218">
                  <c:v>310</c:v>
                </c:pt>
                <c:pt idx="219">
                  <c:v>255</c:v>
                </c:pt>
                <c:pt idx="220">
                  <c:v>330</c:v>
                </c:pt>
                <c:pt idx="221">
                  <c:v>255</c:v>
                </c:pt>
                <c:pt idx="222">
                  <c:v>295</c:v>
                </c:pt>
                <c:pt idx="223">
                  <c:v>260</c:v>
                </c:pt>
                <c:pt idx="224">
                  <c:v>245</c:v>
                </c:pt>
                <c:pt idx="225">
                  <c:v>225</c:v>
                </c:pt>
                <c:pt idx="226">
                  <c:v>220</c:v>
                </c:pt>
                <c:pt idx="227">
                  <c:v>240</c:v>
                </c:pt>
                <c:pt idx="228">
                  <c:v>290</c:v>
                </c:pt>
                <c:pt idx="229">
                  <c:v>235</c:v>
                </c:pt>
                <c:pt idx="230">
                  <c:v>260</c:v>
                </c:pt>
                <c:pt idx="231">
                  <c:v>260</c:v>
                </c:pt>
                <c:pt idx="232">
                  <c:v>280</c:v>
                </c:pt>
                <c:pt idx="233">
                  <c:v>295</c:v>
                </c:pt>
                <c:pt idx="234">
                  <c:v>300</c:v>
                </c:pt>
                <c:pt idx="235">
                  <c:v>355</c:v>
                </c:pt>
                <c:pt idx="236">
                  <c:v>315</c:v>
                </c:pt>
                <c:pt idx="237">
                  <c:v>305</c:v>
                </c:pt>
                <c:pt idx="238">
                  <c:v>335</c:v>
                </c:pt>
                <c:pt idx="239">
                  <c:v>345</c:v>
                </c:pt>
                <c:pt idx="240">
                  <c:v>350</c:v>
                </c:pt>
                <c:pt idx="241">
                  <c:v>370</c:v>
                </c:pt>
                <c:pt idx="242">
                  <c:v>305</c:v>
                </c:pt>
                <c:pt idx="243">
                  <c:v>420</c:v>
                </c:pt>
                <c:pt idx="244">
                  <c:v>395</c:v>
                </c:pt>
                <c:pt idx="245">
                  <c:v>290</c:v>
                </c:pt>
                <c:pt idx="246">
                  <c:v>340</c:v>
                </c:pt>
                <c:pt idx="247">
                  <c:v>270</c:v>
                </c:pt>
                <c:pt idx="248">
                  <c:v>255</c:v>
                </c:pt>
                <c:pt idx="249">
                  <c:v>285</c:v>
                </c:pt>
                <c:pt idx="250">
                  <c:v>265</c:v>
                </c:pt>
                <c:pt idx="251">
                  <c:v>235</c:v>
                </c:pt>
                <c:pt idx="252">
                  <c:v>265</c:v>
                </c:pt>
                <c:pt idx="253">
                  <c:v>225</c:v>
                </c:pt>
                <c:pt idx="254">
                  <c:v>220</c:v>
                </c:pt>
                <c:pt idx="255">
                  <c:v>230</c:v>
                </c:pt>
                <c:pt idx="256">
                  <c:v>230</c:v>
                </c:pt>
                <c:pt idx="257">
                  <c:v>225</c:v>
                </c:pt>
                <c:pt idx="258">
                  <c:v>275</c:v>
                </c:pt>
                <c:pt idx="259">
                  <c:v>245</c:v>
                </c:pt>
                <c:pt idx="260">
                  <c:v>260</c:v>
                </c:pt>
                <c:pt idx="261">
                  <c:v>290</c:v>
                </c:pt>
                <c:pt idx="262">
                  <c:v>285</c:v>
                </c:pt>
                <c:pt idx="263">
                  <c:v>290</c:v>
                </c:pt>
                <c:pt idx="264">
                  <c:v>315</c:v>
                </c:pt>
                <c:pt idx="265">
                  <c:v>370</c:v>
                </c:pt>
                <c:pt idx="266">
                  <c:v>330</c:v>
                </c:pt>
                <c:pt idx="267">
                  <c:v>365</c:v>
                </c:pt>
                <c:pt idx="268">
                  <c:v>320</c:v>
                </c:pt>
                <c:pt idx="269">
                  <c:v>370</c:v>
                </c:pt>
                <c:pt idx="270">
                  <c:v>345</c:v>
                </c:pt>
                <c:pt idx="271">
                  <c:v>375</c:v>
                </c:pt>
                <c:pt idx="272">
                  <c:v>425</c:v>
                </c:pt>
                <c:pt idx="273">
                  <c:v>350</c:v>
                </c:pt>
                <c:pt idx="274">
                  <c:v>345</c:v>
                </c:pt>
                <c:pt idx="275">
                  <c:v>315</c:v>
                </c:pt>
                <c:pt idx="276">
                  <c:v>290</c:v>
                </c:pt>
                <c:pt idx="277">
                  <c:v>295</c:v>
                </c:pt>
                <c:pt idx="278">
                  <c:v>255</c:v>
                </c:pt>
                <c:pt idx="279">
                  <c:v>250</c:v>
                </c:pt>
                <c:pt idx="280">
                  <c:v>255</c:v>
                </c:pt>
                <c:pt idx="281">
                  <c:v>195</c:v>
                </c:pt>
                <c:pt idx="282">
                  <c:v>230</c:v>
                </c:pt>
                <c:pt idx="283">
                  <c:v>295</c:v>
                </c:pt>
                <c:pt idx="284">
                  <c:v>210</c:v>
                </c:pt>
                <c:pt idx="285">
                  <c:v>270</c:v>
                </c:pt>
                <c:pt idx="286">
                  <c:v>285</c:v>
                </c:pt>
                <c:pt idx="287">
                  <c:v>190</c:v>
                </c:pt>
                <c:pt idx="288">
                  <c:v>260</c:v>
                </c:pt>
                <c:pt idx="289">
                  <c:v>340</c:v>
                </c:pt>
                <c:pt idx="290">
                  <c:v>305</c:v>
                </c:pt>
                <c:pt idx="291">
                  <c:v>290</c:v>
                </c:pt>
                <c:pt idx="292">
                  <c:v>300</c:v>
                </c:pt>
                <c:pt idx="293">
                  <c:v>375</c:v>
                </c:pt>
                <c:pt idx="294">
                  <c:v>300</c:v>
                </c:pt>
                <c:pt idx="295">
                  <c:v>335</c:v>
                </c:pt>
                <c:pt idx="296">
                  <c:v>315</c:v>
                </c:pt>
                <c:pt idx="297">
                  <c:v>375</c:v>
                </c:pt>
                <c:pt idx="298">
                  <c:v>330</c:v>
                </c:pt>
                <c:pt idx="299">
                  <c:v>375</c:v>
                </c:pt>
                <c:pt idx="300">
                  <c:v>435</c:v>
                </c:pt>
                <c:pt idx="301">
                  <c:v>385</c:v>
                </c:pt>
                <c:pt idx="302">
                  <c:v>325</c:v>
                </c:pt>
                <c:pt idx="303">
                  <c:v>325</c:v>
                </c:pt>
                <c:pt idx="304">
                  <c:v>275</c:v>
                </c:pt>
                <c:pt idx="305">
                  <c:v>255</c:v>
                </c:pt>
                <c:pt idx="306">
                  <c:v>255</c:v>
                </c:pt>
                <c:pt idx="307">
                  <c:v>335</c:v>
                </c:pt>
                <c:pt idx="308">
                  <c:v>225</c:v>
                </c:pt>
                <c:pt idx="309">
                  <c:v>235</c:v>
                </c:pt>
                <c:pt idx="310">
                  <c:v>240</c:v>
                </c:pt>
                <c:pt idx="311">
                  <c:v>225</c:v>
                </c:pt>
                <c:pt idx="312">
                  <c:v>240</c:v>
                </c:pt>
                <c:pt idx="313">
                  <c:v>260</c:v>
                </c:pt>
                <c:pt idx="314">
                  <c:v>295</c:v>
                </c:pt>
                <c:pt idx="315">
                  <c:v>195</c:v>
                </c:pt>
                <c:pt idx="316">
                  <c:v>255</c:v>
                </c:pt>
                <c:pt idx="317">
                  <c:v>215</c:v>
                </c:pt>
                <c:pt idx="318">
                  <c:v>240</c:v>
                </c:pt>
                <c:pt idx="319">
                  <c:v>275</c:v>
                </c:pt>
                <c:pt idx="320">
                  <c:v>285</c:v>
                </c:pt>
                <c:pt idx="321">
                  <c:v>355</c:v>
                </c:pt>
                <c:pt idx="322">
                  <c:v>335</c:v>
                </c:pt>
                <c:pt idx="323">
                  <c:v>405</c:v>
                </c:pt>
                <c:pt idx="324">
                  <c:v>295</c:v>
                </c:pt>
                <c:pt idx="325">
                  <c:v>375</c:v>
                </c:pt>
                <c:pt idx="326">
                  <c:v>335</c:v>
                </c:pt>
                <c:pt idx="327">
                  <c:v>315</c:v>
                </c:pt>
                <c:pt idx="328">
                  <c:v>335</c:v>
                </c:pt>
                <c:pt idx="329">
                  <c:v>365</c:v>
                </c:pt>
                <c:pt idx="330">
                  <c:v>385</c:v>
                </c:pt>
                <c:pt idx="331">
                  <c:v>390</c:v>
                </c:pt>
                <c:pt idx="332">
                  <c:v>295</c:v>
                </c:pt>
                <c:pt idx="333">
                  <c:v>310</c:v>
                </c:pt>
                <c:pt idx="334">
                  <c:v>320</c:v>
                </c:pt>
                <c:pt idx="335">
                  <c:v>270</c:v>
                </c:pt>
                <c:pt idx="336">
                  <c:v>280</c:v>
                </c:pt>
                <c:pt idx="337">
                  <c:v>230</c:v>
                </c:pt>
                <c:pt idx="338">
                  <c:v>245</c:v>
                </c:pt>
                <c:pt idx="339">
                  <c:v>210</c:v>
                </c:pt>
                <c:pt idx="340">
                  <c:v>185</c:v>
                </c:pt>
                <c:pt idx="341">
                  <c:v>220</c:v>
                </c:pt>
                <c:pt idx="342">
                  <c:v>220</c:v>
                </c:pt>
                <c:pt idx="343">
                  <c:v>245</c:v>
                </c:pt>
                <c:pt idx="344">
                  <c:v>305</c:v>
                </c:pt>
                <c:pt idx="345">
                  <c:v>225</c:v>
                </c:pt>
                <c:pt idx="346">
                  <c:v>225</c:v>
                </c:pt>
                <c:pt idx="347">
                  <c:v>270</c:v>
                </c:pt>
                <c:pt idx="348">
                  <c:v>270</c:v>
                </c:pt>
                <c:pt idx="349">
                  <c:v>315</c:v>
                </c:pt>
                <c:pt idx="350">
                  <c:v>305</c:v>
                </c:pt>
                <c:pt idx="351">
                  <c:v>355</c:v>
                </c:pt>
                <c:pt idx="352">
                  <c:v>295</c:v>
                </c:pt>
                <c:pt idx="353">
                  <c:v>355</c:v>
                </c:pt>
                <c:pt idx="354">
                  <c:v>375</c:v>
                </c:pt>
                <c:pt idx="355">
                  <c:v>330</c:v>
                </c:pt>
                <c:pt idx="356">
                  <c:v>320</c:v>
                </c:pt>
                <c:pt idx="357">
                  <c:v>390</c:v>
                </c:pt>
                <c:pt idx="358">
                  <c:v>435</c:v>
                </c:pt>
                <c:pt idx="359">
                  <c:v>335</c:v>
                </c:pt>
                <c:pt idx="360">
                  <c:v>305</c:v>
                </c:pt>
                <c:pt idx="361">
                  <c:v>260</c:v>
                </c:pt>
                <c:pt idx="362">
                  <c:v>290</c:v>
                </c:pt>
                <c:pt idx="363">
                  <c:v>285</c:v>
                </c:pt>
                <c:pt idx="364">
                  <c:v>285</c:v>
                </c:pt>
                <c:pt idx="365">
                  <c:v>250</c:v>
                </c:pt>
                <c:pt idx="366">
                  <c:v>200</c:v>
                </c:pt>
                <c:pt idx="367">
                  <c:v>225</c:v>
                </c:pt>
                <c:pt idx="368">
                  <c:v>265</c:v>
                </c:pt>
                <c:pt idx="369">
                  <c:v>225</c:v>
                </c:pt>
                <c:pt idx="370">
                  <c:v>225</c:v>
                </c:pt>
                <c:pt idx="371">
                  <c:v>195</c:v>
                </c:pt>
                <c:pt idx="372">
                  <c:v>285</c:v>
                </c:pt>
                <c:pt idx="373">
                  <c:v>165</c:v>
                </c:pt>
                <c:pt idx="374">
                  <c:v>255</c:v>
                </c:pt>
                <c:pt idx="375">
                  <c:v>295</c:v>
                </c:pt>
                <c:pt idx="376">
                  <c:v>250</c:v>
                </c:pt>
                <c:pt idx="377">
                  <c:v>315</c:v>
                </c:pt>
                <c:pt idx="378">
                  <c:v>295</c:v>
                </c:pt>
                <c:pt idx="379">
                  <c:v>315</c:v>
                </c:pt>
                <c:pt idx="380">
                  <c:v>335</c:v>
                </c:pt>
                <c:pt idx="381">
                  <c:v>330</c:v>
                </c:pt>
                <c:pt idx="382">
                  <c:v>355</c:v>
                </c:pt>
                <c:pt idx="383">
                  <c:v>430</c:v>
                </c:pt>
                <c:pt idx="384">
                  <c:v>340</c:v>
                </c:pt>
                <c:pt idx="385">
                  <c:v>315</c:v>
                </c:pt>
                <c:pt idx="386">
                  <c:v>370</c:v>
                </c:pt>
                <c:pt idx="387">
                  <c:v>355</c:v>
                </c:pt>
                <c:pt idx="388">
                  <c:v>300</c:v>
                </c:pt>
                <c:pt idx="389">
                  <c:v>305</c:v>
                </c:pt>
                <c:pt idx="390">
                  <c:v>310</c:v>
                </c:pt>
                <c:pt idx="391">
                  <c:v>285</c:v>
                </c:pt>
                <c:pt idx="392">
                  <c:v>260</c:v>
                </c:pt>
                <c:pt idx="393">
                  <c:v>275</c:v>
                </c:pt>
                <c:pt idx="394">
                  <c:v>270</c:v>
                </c:pt>
                <c:pt idx="395">
                  <c:v>230</c:v>
                </c:pt>
                <c:pt idx="396">
                  <c:v>220</c:v>
                </c:pt>
                <c:pt idx="397">
                  <c:v>215</c:v>
                </c:pt>
                <c:pt idx="398">
                  <c:v>215</c:v>
                </c:pt>
                <c:pt idx="399">
                  <c:v>205</c:v>
                </c:pt>
                <c:pt idx="400">
                  <c:v>225</c:v>
                </c:pt>
                <c:pt idx="401">
                  <c:v>205</c:v>
                </c:pt>
                <c:pt idx="402">
                  <c:v>275</c:v>
                </c:pt>
                <c:pt idx="403">
                  <c:v>255</c:v>
                </c:pt>
                <c:pt idx="404">
                  <c:v>245</c:v>
                </c:pt>
                <c:pt idx="405">
                  <c:v>330</c:v>
                </c:pt>
                <c:pt idx="406">
                  <c:v>300</c:v>
                </c:pt>
                <c:pt idx="407">
                  <c:v>315</c:v>
                </c:pt>
                <c:pt idx="408">
                  <c:v>335</c:v>
                </c:pt>
                <c:pt idx="409">
                  <c:v>325</c:v>
                </c:pt>
                <c:pt idx="410">
                  <c:v>345</c:v>
                </c:pt>
                <c:pt idx="411">
                  <c:v>370</c:v>
                </c:pt>
                <c:pt idx="412">
                  <c:v>340</c:v>
                </c:pt>
                <c:pt idx="413">
                  <c:v>380</c:v>
                </c:pt>
                <c:pt idx="414">
                  <c:v>355</c:v>
                </c:pt>
                <c:pt idx="415">
                  <c:v>390</c:v>
                </c:pt>
                <c:pt idx="416">
                  <c:v>340</c:v>
                </c:pt>
                <c:pt idx="417">
                  <c:v>315</c:v>
                </c:pt>
                <c:pt idx="418">
                  <c:v>270</c:v>
                </c:pt>
                <c:pt idx="419">
                  <c:v>295</c:v>
                </c:pt>
                <c:pt idx="420">
                  <c:v>285</c:v>
                </c:pt>
                <c:pt idx="421">
                  <c:v>275</c:v>
                </c:pt>
                <c:pt idx="422">
                  <c:v>245</c:v>
                </c:pt>
                <c:pt idx="423">
                  <c:v>225</c:v>
                </c:pt>
                <c:pt idx="424">
                  <c:v>235</c:v>
                </c:pt>
                <c:pt idx="425">
                  <c:v>190</c:v>
                </c:pt>
                <c:pt idx="426">
                  <c:v>240</c:v>
                </c:pt>
                <c:pt idx="427">
                  <c:v>150</c:v>
                </c:pt>
                <c:pt idx="428">
                  <c:v>190</c:v>
                </c:pt>
                <c:pt idx="429">
                  <c:v>195</c:v>
                </c:pt>
                <c:pt idx="430">
                  <c:v>310</c:v>
                </c:pt>
                <c:pt idx="431">
                  <c:v>265</c:v>
                </c:pt>
                <c:pt idx="432">
                  <c:v>245</c:v>
                </c:pt>
                <c:pt idx="433">
                  <c:v>250</c:v>
                </c:pt>
                <c:pt idx="434">
                  <c:v>270</c:v>
                </c:pt>
                <c:pt idx="435">
                  <c:v>305</c:v>
                </c:pt>
                <c:pt idx="436">
                  <c:v>395</c:v>
                </c:pt>
                <c:pt idx="437">
                  <c:v>355</c:v>
                </c:pt>
                <c:pt idx="438">
                  <c:v>390</c:v>
                </c:pt>
                <c:pt idx="439">
                  <c:v>325</c:v>
                </c:pt>
                <c:pt idx="440">
                  <c:v>375</c:v>
                </c:pt>
                <c:pt idx="441">
                  <c:v>330</c:v>
                </c:pt>
                <c:pt idx="442">
                  <c:v>325</c:v>
                </c:pt>
                <c:pt idx="443">
                  <c:v>315</c:v>
                </c:pt>
                <c:pt idx="444">
                  <c:v>300</c:v>
                </c:pt>
                <c:pt idx="445">
                  <c:v>355</c:v>
                </c:pt>
                <c:pt idx="446">
                  <c:v>345</c:v>
                </c:pt>
                <c:pt idx="447">
                  <c:v>320</c:v>
                </c:pt>
                <c:pt idx="448">
                  <c:v>315</c:v>
                </c:pt>
                <c:pt idx="449">
                  <c:v>285</c:v>
                </c:pt>
                <c:pt idx="450">
                  <c:v>295</c:v>
                </c:pt>
                <c:pt idx="451">
                  <c:v>260</c:v>
                </c:pt>
                <c:pt idx="452">
                  <c:v>260</c:v>
                </c:pt>
                <c:pt idx="453">
                  <c:v>225</c:v>
                </c:pt>
                <c:pt idx="454">
                  <c:v>255</c:v>
                </c:pt>
                <c:pt idx="455">
                  <c:v>205</c:v>
                </c:pt>
                <c:pt idx="456">
                  <c:v>230</c:v>
                </c:pt>
                <c:pt idx="457">
                  <c:v>250</c:v>
                </c:pt>
                <c:pt idx="458">
                  <c:v>245</c:v>
                </c:pt>
                <c:pt idx="459">
                  <c:v>220</c:v>
                </c:pt>
                <c:pt idx="460">
                  <c:v>255</c:v>
                </c:pt>
                <c:pt idx="461">
                  <c:v>245</c:v>
                </c:pt>
                <c:pt idx="462">
                  <c:v>265</c:v>
                </c:pt>
                <c:pt idx="463">
                  <c:v>265</c:v>
                </c:pt>
                <c:pt idx="464">
                  <c:v>285</c:v>
                </c:pt>
                <c:pt idx="465">
                  <c:v>320</c:v>
                </c:pt>
                <c:pt idx="466">
                  <c:v>350</c:v>
                </c:pt>
                <c:pt idx="467">
                  <c:v>345</c:v>
                </c:pt>
                <c:pt idx="468">
                  <c:v>310</c:v>
                </c:pt>
                <c:pt idx="469">
                  <c:v>395</c:v>
                </c:pt>
                <c:pt idx="470">
                  <c:v>405</c:v>
                </c:pt>
                <c:pt idx="471">
                  <c:v>340</c:v>
                </c:pt>
                <c:pt idx="472">
                  <c:v>365</c:v>
                </c:pt>
                <c:pt idx="473">
                  <c:v>350</c:v>
                </c:pt>
                <c:pt idx="474">
                  <c:v>275</c:v>
                </c:pt>
                <c:pt idx="475">
                  <c:v>345</c:v>
                </c:pt>
                <c:pt idx="476">
                  <c:v>305</c:v>
                </c:pt>
                <c:pt idx="477">
                  <c:v>275</c:v>
                </c:pt>
                <c:pt idx="478">
                  <c:v>265</c:v>
                </c:pt>
                <c:pt idx="479">
                  <c:v>245</c:v>
                </c:pt>
                <c:pt idx="480">
                  <c:v>300</c:v>
                </c:pt>
                <c:pt idx="481">
                  <c:v>240</c:v>
                </c:pt>
                <c:pt idx="482">
                  <c:v>210</c:v>
                </c:pt>
                <c:pt idx="483">
                  <c:v>245</c:v>
                </c:pt>
                <c:pt idx="484">
                  <c:v>175</c:v>
                </c:pt>
                <c:pt idx="485">
                  <c:v>210</c:v>
                </c:pt>
                <c:pt idx="486">
                  <c:v>190</c:v>
                </c:pt>
                <c:pt idx="487">
                  <c:v>270</c:v>
                </c:pt>
                <c:pt idx="488">
                  <c:v>250</c:v>
                </c:pt>
                <c:pt idx="489">
                  <c:v>280</c:v>
                </c:pt>
                <c:pt idx="490">
                  <c:v>270</c:v>
                </c:pt>
                <c:pt idx="491">
                  <c:v>280</c:v>
                </c:pt>
                <c:pt idx="492">
                  <c:v>325</c:v>
                </c:pt>
                <c:pt idx="493">
                  <c:v>320</c:v>
                </c:pt>
                <c:pt idx="494">
                  <c:v>290</c:v>
                </c:pt>
                <c:pt idx="495">
                  <c:v>325</c:v>
                </c:pt>
                <c:pt idx="496">
                  <c:v>305</c:v>
                </c:pt>
                <c:pt idx="497">
                  <c:v>335</c:v>
                </c:pt>
                <c:pt idx="498">
                  <c:v>445</c:v>
                </c:pt>
                <c:pt idx="499">
                  <c:v>435</c:v>
                </c:pt>
                <c:pt idx="500">
                  <c:v>285</c:v>
                </c:pt>
                <c:pt idx="501">
                  <c:v>305</c:v>
                </c:pt>
                <c:pt idx="502">
                  <c:v>405</c:v>
                </c:pt>
                <c:pt idx="503">
                  <c:v>365</c:v>
                </c:pt>
                <c:pt idx="504">
                  <c:v>355</c:v>
                </c:pt>
                <c:pt idx="505">
                  <c:v>285</c:v>
                </c:pt>
                <c:pt idx="506">
                  <c:v>330</c:v>
                </c:pt>
                <c:pt idx="507">
                  <c:v>305</c:v>
                </c:pt>
                <c:pt idx="508">
                  <c:v>290</c:v>
                </c:pt>
                <c:pt idx="509">
                  <c:v>255</c:v>
                </c:pt>
                <c:pt idx="510">
                  <c:v>250</c:v>
                </c:pt>
                <c:pt idx="511">
                  <c:v>230</c:v>
                </c:pt>
                <c:pt idx="512">
                  <c:v>255</c:v>
                </c:pt>
                <c:pt idx="513">
                  <c:v>215</c:v>
                </c:pt>
                <c:pt idx="514">
                  <c:v>240</c:v>
                </c:pt>
                <c:pt idx="515">
                  <c:v>190</c:v>
                </c:pt>
                <c:pt idx="516">
                  <c:v>310</c:v>
                </c:pt>
                <c:pt idx="517">
                  <c:v>195</c:v>
                </c:pt>
                <c:pt idx="518">
                  <c:v>250</c:v>
                </c:pt>
                <c:pt idx="519">
                  <c:v>320</c:v>
                </c:pt>
                <c:pt idx="520">
                  <c:v>270</c:v>
                </c:pt>
                <c:pt idx="521">
                  <c:v>290</c:v>
                </c:pt>
                <c:pt idx="522">
                  <c:v>335</c:v>
                </c:pt>
                <c:pt idx="523">
                  <c:v>320</c:v>
                </c:pt>
                <c:pt idx="524">
                  <c:v>315</c:v>
                </c:pt>
                <c:pt idx="525">
                  <c:v>320</c:v>
                </c:pt>
                <c:pt idx="526">
                  <c:v>320</c:v>
                </c:pt>
                <c:pt idx="527">
                  <c:v>345</c:v>
                </c:pt>
                <c:pt idx="528">
                  <c:v>340</c:v>
                </c:pt>
                <c:pt idx="529">
                  <c:v>435</c:v>
                </c:pt>
                <c:pt idx="530">
                  <c:v>360</c:v>
                </c:pt>
                <c:pt idx="531">
                  <c:v>365</c:v>
                </c:pt>
                <c:pt idx="532">
                  <c:v>280</c:v>
                </c:pt>
                <c:pt idx="533">
                  <c:v>325</c:v>
                </c:pt>
                <c:pt idx="534">
                  <c:v>270</c:v>
                </c:pt>
                <c:pt idx="535">
                  <c:v>290</c:v>
                </c:pt>
                <c:pt idx="536">
                  <c:v>265</c:v>
                </c:pt>
                <c:pt idx="537">
                  <c:v>255</c:v>
                </c:pt>
                <c:pt idx="538">
                  <c:v>240</c:v>
                </c:pt>
                <c:pt idx="539">
                  <c:v>230</c:v>
                </c:pt>
                <c:pt idx="540">
                  <c:v>215</c:v>
                </c:pt>
                <c:pt idx="541">
                  <c:v>180</c:v>
                </c:pt>
                <c:pt idx="542">
                  <c:v>220</c:v>
                </c:pt>
                <c:pt idx="543">
                  <c:v>270</c:v>
                </c:pt>
                <c:pt idx="544">
                  <c:v>235</c:v>
                </c:pt>
                <c:pt idx="545">
                  <c:v>240</c:v>
                </c:pt>
                <c:pt idx="546">
                  <c:v>275</c:v>
                </c:pt>
                <c:pt idx="547">
                  <c:v>245</c:v>
                </c:pt>
                <c:pt idx="548">
                  <c:v>230</c:v>
                </c:pt>
                <c:pt idx="549">
                  <c:v>245</c:v>
                </c:pt>
                <c:pt idx="550">
                  <c:v>315</c:v>
                </c:pt>
                <c:pt idx="551">
                  <c:v>315</c:v>
                </c:pt>
                <c:pt idx="552">
                  <c:v>330</c:v>
                </c:pt>
                <c:pt idx="553">
                  <c:v>295</c:v>
                </c:pt>
                <c:pt idx="554">
                  <c:v>355</c:v>
                </c:pt>
                <c:pt idx="555">
                  <c:v>305</c:v>
                </c:pt>
                <c:pt idx="556">
                  <c:v>390</c:v>
                </c:pt>
                <c:pt idx="557">
                  <c:v>350</c:v>
                </c:pt>
                <c:pt idx="558">
                  <c:v>360</c:v>
                </c:pt>
                <c:pt idx="559">
                  <c:v>320</c:v>
                </c:pt>
                <c:pt idx="560">
                  <c:v>400</c:v>
                </c:pt>
                <c:pt idx="561">
                  <c:v>315</c:v>
                </c:pt>
                <c:pt idx="562">
                  <c:v>310</c:v>
                </c:pt>
                <c:pt idx="563">
                  <c:v>325</c:v>
                </c:pt>
                <c:pt idx="564">
                  <c:v>245</c:v>
                </c:pt>
                <c:pt idx="565">
                  <c:v>270</c:v>
                </c:pt>
                <c:pt idx="566">
                  <c:v>240</c:v>
                </c:pt>
                <c:pt idx="567">
                  <c:v>260</c:v>
                </c:pt>
                <c:pt idx="568">
                  <c:v>250</c:v>
                </c:pt>
                <c:pt idx="569">
                  <c:v>285</c:v>
                </c:pt>
                <c:pt idx="570">
                  <c:v>270</c:v>
                </c:pt>
                <c:pt idx="571">
                  <c:v>190</c:v>
                </c:pt>
                <c:pt idx="572">
                  <c:v>200</c:v>
                </c:pt>
                <c:pt idx="573">
                  <c:v>255</c:v>
                </c:pt>
                <c:pt idx="574">
                  <c:v>275</c:v>
                </c:pt>
                <c:pt idx="575">
                  <c:v>190</c:v>
                </c:pt>
                <c:pt idx="576">
                  <c:v>250</c:v>
                </c:pt>
                <c:pt idx="577">
                  <c:v>300</c:v>
                </c:pt>
                <c:pt idx="578">
                  <c:v>245</c:v>
                </c:pt>
                <c:pt idx="579">
                  <c:v>310</c:v>
                </c:pt>
                <c:pt idx="580">
                  <c:v>305</c:v>
                </c:pt>
                <c:pt idx="581">
                  <c:v>330</c:v>
                </c:pt>
                <c:pt idx="582">
                  <c:v>385</c:v>
                </c:pt>
                <c:pt idx="583">
                  <c:v>350</c:v>
                </c:pt>
                <c:pt idx="584">
                  <c:v>345</c:v>
                </c:pt>
                <c:pt idx="585">
                  <c:v>380</c:v>
                </c:pt>
                <c:pt idx="586">
                  <c:v>340</c:v>
                </c:pt>
                <c:pt idx="587">
                  <c:v>335</c:v>
                </c:pt>
                <c:pt idx="588">
                  <c:v>300</c:v>
                </c:pt>
                <c:pt idx="589">
                  <c:v>345</c:v>
                </c:pt>
                <c:pt idx="590">
                  <c:v>315</c:v>
                </c:pt>
                <c:pt idx="591">
                  <c:v>310</c:v>
                </c:pt>
                <c:pt idx="592">
                  <c:v>355</c:v>
                </c:pt>
                <c:pt idx="593">
                  <c:v>290</c:v>
                </c:pt>
                <c:pt idx="594">
                  <c:v>295</c:v>
                </c:pt>
                <c:pt idx="595">
                  <c:v>255</c:v>
                </c:pt>
                <c:pt idx="596">
                  <c:v>215</c:v>
                </c:pt>
                <c:pt idx="597">
                  <c:v>205</c:v>
                </c:pt>
                <c:pt idx="598">
                  <c:v>205</c:v>
                </c:pt>
                <c:pt idx="599">
                  <c:v>225</c:v>
                </c:pt>
                <c:pt idx="600">
                  <c:v>205</c:v>
                </c:pt>
                <c:pt idx="601">
                  <c:v>275</c:v>
                </c:pt>
                <c:pt idx="602">
                  <c:v>150</c:v>
                </c:pt>
                <c:pt idx="603">
                  <c:v>275</c:v>
                </c:pt>
                <c:pt idx="604">
                  <c:v>245</c:v>
                </c:pt>
                <c:pt idx="605">
                  <c:v>250</c:v>
                </c:pt>
                <c:pt idx="606">
                  <c:v>255</c:v>
                </c:pt>
                <c:pt idx="607">
                  <c:v>275</c:v>
                </c:pt>
                <c:pt idx="608">
                  <c:v>290</c:v>
                </c:pt>
                <c:pt idx="609">
                  <c:v>295</c:v>
                </c:pt>
                <c:pt idx="610">
                  <c:v>300</c:v>
                </c:pt>
                <c:pt idx="611">
                  <c:v>365</c:v>
                </c:pt>
                <c:pt idx="612">
                  <c:v>325</c:v>
                </c:pt>
                <c:pt idx="613">
                  <c:v>345</c:v>
                </c:pt>
                <c:pt idx="614">
                  <c:v>360</c:v>
                </c:pt>
                <c:pt idx="615">
                  <c:v>395</c:v>
                </c:pt>
                <c:pt idx="616">
                  <c:v>340</c:v>
                </c:pt>
                <c:pt idx="617">
                  <c:v>350</c:v>
                </c:pt>
                <c:pt idx="618">
                  <c:v>315</c:v>
                </c:pt>
                <c:pt idx="619">
                  <c:v>305</c:v>
                </c:pt>
                <c:pt idx="620">
                  <c:v>325</c:v>
                </c:pt>
                <c:pt idx="621">
                  <c:v>335</c:v>
                </c:pt>
                <c:pt idx="622">
                  <c:v>300</c:v>
                </c:pt>
                <c:pt idx="623">
                  <c:v>280</c:v>
                </c:pt>
                <c:pt idx="624">
                  <c:v>235</c:v>
                </c:pt>
                <c:pt idx="625">
                  <c:v>225</c:v>
                </c:pt>
                <c:pt idx="626">
                  <c:v>210</c:v>
                </c:pt>
                <c:pt idx="627">
                  <c:v>185</c:v>
                </c:pt>
                <c:pt idx="628">
                  <c:v>180</c:v>
                </c:pt>
                <c:pt idx="629">
                  <c:v>215</c:v>
                </c:pt>
                <c:pt idx="630">
                  <c:v>230</c:v>
                </c:pt>
                <c:pt idx="631">
                  <c:v>295</c:v>
                </c:pt>
                <c:pt idx="632">
                  <c:v>255</c:v>
                </c:pt>
                <c:pt idx="633">
                  <c:v>215</c:v>
                </c:pt>
                <c:pt idx="634">
                  <c:v>250</c:v>
                </c:pt>
                <c:pt idx="635">
                  <c:v>255</c:v>
                </c:pt>
                <c:pt idx="636">
                  <c:v>280</c:v>
                </c:pt>
                <c:pt idx="637">
                  <c:v>320</c:v>
                </c:pt>
                <c:pt idx="638">
                  <c:v>300</c:v>
                </c:pt>
                <c:pt idx="639">
                  <c:v>345</c:v>
                </c:pt>
                <c:pt idx="640">
                  <c:v>310</c:v>
                </c:pt>
                <c:pt idx="641">
                  <c:v>335</c:v>
                </c:pt>
                <c:pt idx="642">
                  <c:v>350</c:v>
                </c:pt>
                <c:pt idx="643">
                  <c:v>370</c:v>
                </c:pt>
                <c:pt idx="644">
                  <c:v>285</c:v>
                </c:pt>
                <c:pt idx="645">
                  <c:v>305</c:v>
                </c:pt>
                <c:pt idx="646">
                  <c:v>385</c:v>
                </c:pt>
                <c:pt idx="647">
                  <c:v>355</c:v>
                </c:pt>
                <c:pt idx="648">
                  <c:v>320</c:v>
                </c:pt>
                <c:pt idx="649">
                  <c:v>315</c:v>
                </c:pt>
                <c:pt idx="650">
                  <c:v>310</c:v>
                </c:pt>
                <c:pt idx="651">
                  <c:v>270</c:v>
                </c:pt>
                <c:pt idx="652">
                  <c:v>265</c:v>
                </c:pt>
                <c:pt idx="653">
                  <c:v>260</c:v>
                </c:pt>
                <c:pt idx="654">
                  <c:v>260</c:v>
                </c:pt>
                <c:pt idx="655">
                  <c:v>220</c:v>
                </c:pt>
                <c:pt idx="656">
                  <c:v>245</c:v>
                </c:pt>
                <c:pt idx="657">
                  <c:v>220</c:v>
                </c:pt>
                <c:pt idx="658">
                  <c:v>200</c:v>
                </c:pt>
                <c:pt idx="659">
                  <c:v>180</c:v>
                </c:pt>
                <c:pt idx="660">
                  <c:v>295</c:v>
                </c:pt>
                <c:pt idx="661">
                  <c:v>175</c:v>
                </c:pt>
                <c:pt idx="662">
                  <c:v>260</c:v>
                </c:pt>
                <c:pt idx="663">
                  <c:v>265</c:v>
                </c:pt>
                <c:pt idx="664">
                  <c:v>305</c:v>
                </c:pt>
                <c:pt idx="665">
                  <c:v>280</c:v>
                </c:pt>
                <c:pt idx="666">
                  <c:v>300</c:v>
                </c:pt>
                <c:pt idx="667">
                  <c:v>360</c:v>
                </c:pt>
                <c:pt idx="668">
                  <c:v>330</c:v>
                </c:pt>
                <c:pt idx="669">
                  <c:v>330</c:v>
                </c:pt>
                <c:pt idx="670">
                  <c:v>365</c:v>
                </c:pt>
                <c:pt idx="671">
                  <c:v>345</c:v>
                </c:pt>
                <c:pt idx="672">
                  <c:v>390</c:v>
                </c:pt>
                <c:pt idx="673">
                  <c:v>370</c:v>
                </c:pt>
                <c:pt idx="674">
                  <c:v>290</c:v>
                </c:pt>
                <c:pt idx="675">
                  <c:v>375</c:v>
                </c:pt>
                <c:pt idx="676">
                  <c:v>320</c:v>
                </c:pt>
                <c:pt idx="677">
                  <c:v>315</c:v>
                </c:pt>
                <c:pt idx="678">
                  <c:v>310</c:v>
                </c:pt>
                <c:pt idx="679">
                  <c:v>245</c:v>
                </c:pt>
                <c:pt idx="680">
                  <c:v>260</c:v>
                </c:pt>
                <c:pt idx="681">
                  <c:v>230</c:v>
                </c:pt>
                <c:pt idx="682">
                  <c:v>260</c:v>
                </c:pt>
                <c:pt idx="683">
                  <c:v>255</c:v>
                </c:pt>
                <c:pt idx="684">
                  <c:v>215</c:v>
                </c:pt>
                <c:pt idx="685">
                  <c:v>240</c:v>
                </c:pt>
                <c:pt idx="686">
                  <c:v>215</c:v>
                </c:pt>
                <c:pt idx="687">
                  <c:v>205</c:v>
                </c:pt>
                <c:pt idx="688">
                  <c:v>260</c:v>
                </c:pt>
                <c:pt idx="689">
                  <c:v>300</c:v>
                </c:pt>
                <c:pt idx="690">
                  <c:v>180</c:v>
                </c:pt>
                <c:pt idx="691">
                  <c:v>270</c:v>
                </c:pt>
                <c:pt idx="692">
                  <c:v>285</c:v>
                </c:pt>
                <c:pt idx="693">
                  <c:v>280</c:v>
                </c:pt>
                <c:pt idx="694">
                  <c:v>280</c:v>
                </c:pt>
                <c:pt idx="695">
                  <c:v>310</c:v>
                </c:pt>
                <c:pt idx="696">
                  <c:v>335</c:v>
                </c:pt>
                <c:pt idx="697">
                  <c:v>325</c:v>
                </c:pt>
                <c:pt idx="698">
                  <c:v>345</c:v>
                </c:pt>
                <c:pt idx="699">
                  <c:v>330</c:v>
                </c:pt>
                <c:pt idx="700">
                  <c:v>360</c:v>
                </c:pt>
                <c:pt idx="701">
                  <c:v>335</c:v>
                </c:pt>
                <c:pt idx="702">
                  <c:v>395</c:v>
                </c:pt>
                <c:pt idx="703">
                  <c:v>410</c:v>
                </c:pt>
                <c:pt idx="704">
                  <c:v>340</c:v>
                </c:pt>
                <c:pt idx="705">
                  <c:v>310</c:v>
                </c:pt>
                <c:pt idx="706">
                  <c:v>290</c:v>
                </c:pt>
                <c:pt idx="707">
                  <c:v>300</c:v>
                </c:pt>
                <c:pt idx="708">
                  <c:v>265</c:v>
                </c:pt>
                <c:pt idx="709">
                  <c:v>310</c:v>
                </c:pt>
                <c:pt idx="710">
                  <c:v>240</c:v>
                </c:pt>
                <c:pt idx="711">
                  <c:v>235</c:v>
                </c:pt>
                <c:pt idx="712">
                  <c:v>230</c:v>
                </c:pt>
                <c:pt idx="713">
                  <c:v>205</c:v>
                </c:pt>
                <c:pt idx="714">
                  <c:v>220</c:v>
                </c:pt>
                <c:pt idx="715">
                  <c:v>230</c:v>
                </c:pt>
                <c:pt idx="716">
                  <c:v>215</c:v>
                </c:pt>
                <c:pt idx="717">
                  <c:v>180</c:v>
                </c:pt>
                <c:pt idx="718">
                  <c:v>285</c:v>
                </c:pt>
                <c:pt idx="719">
                  <c:v>310</c:v>
                </c:pt>
                <c:pt idx="720">
                  <c:v>215</c:v>
                </c:pt>
                <c:pt idx="721">
                  <c:v>290</c:v>
                </c:pt>
                <c:pt idx="722">
                  <c:v>275</c:v>
                </c:pt>
                <c:pt idx="723">
                  <c:v>340</c:v>
                </c:pt>
                <c:pt idx="724">
                  <c:v>305</c:v>
                </c:pt>
                <c:pt idx="725">
                  <c:v>345</c:v>
                </c:pt>
                <c:pt idx="726">
                  <c:v>315</c:v>
                </c:pt>
                <c:pt idx="727">
                  <c:v>300</c:v>
                </c:pt>
                <c:pt idx="728">
                  <c:v>375</c:v>
                </c:pt>
                <c:pt idx="729">
                  <c:v>360</c:v>
                </c:pt>
                <c:pt idx="730">
                  <c:v>345</c:v>
                </c:pt>
                <c:pt idx="731">
                  <c:v>335</c:v>
                </c:pt>
                <c:pt idx="732">
                  <c:v>370</c:v>
                </c:pt>
                <c:pt idx="733">
                  <c:v>315</c:v>
                </c:pt>
                <c:pt idx="734">
                  <c:v>315</c:v>
                </c:pt>
                <c:pt idx="735">
                  <c:v>320</c:v>
                </c:pt>
                <c:pt idx="736">
                  <c:v>295</c:v>
                </c:pt>
                <c:pt idx="737">
                  <c:v>275</c:v>
                </c:pt>
                <c:pt idx="738">
                  <c:v>255</c:v>
                </c:pt>
                <c:pt idx="739">
                  <c:v>315</c:v>
                </c:pt>
                <c:pt idx="740">
                  <c:v>210</c:v>
                </c:pt>
                <c:pt idx="741">
                  <c:v>260</c:v>
                </c:pt>
                <c:pt idx="742">
                  <c:v>210</c:v>
                </c:pt>
                <c:pt idx="743">
                  <c:v>210</c:v>
                </c:pt>
                <c:pt idx="744">
                  <c:v>245</c:v>
                </c:pt>
                <c:pt idx="745">
                  <c:v>230</c:v>
                </c:pt>
                <c:pt idx="746">
                  <c:v>265</c:v>
                </c:pt>
                <c:pt idx="747">
                  <c:v>215</c:v>
                </c:pt>
                <c:pt idx="748">
                  <c:v>250</c:v>
                </c:pt>
                <c:pt idx="749">
                  <c:v>255</c:v>
                </c:pt>
                <c:pt idx="750">
                  <c:v>240</c:v>
                </c:pt>
                <c:pt idx="751">
                  <c:v>350</c:v>
                </c:pt>
                <c:pt idx="752">
                  <c:v>280</c:v>
                </c:pt>
                <c:pt idx="753">
                  <c:v>300</c:v>
                </c:pt>
                <c:pt idx="754">
                  <c:v>340</c:v>
                </c:pt>
                <c:pt idx="755">
                  <c:v>320</c:v>
                </c:pt>
                <c:pt idx="756">
                  <c:v>320</c:v>
                </c:pt>
                <c:pt idx="757">
                  <c:v>340</c:v>
                </c:pt>
                <c:pt idx="758">
                  <c:v>385</c:v>
                </c:pt>
                <c:pt idx="759">
                  <c:v>305</c:v>
                </c:pt>
                <c:pt idx="760">
                  <c:v>375</c:v>
                </c:pt>
                <c:pt idx="761">
                  <c:v>345</c:v>
                </c:pt>
                <c:pt idx="762">
                  <c:v>270</c:v>
                </c:pt>
                <c:pt idx="763">
                  <c:v>335</c:v>
                </c:pt>
                <c:pt idx="764">
                  <c:v>325</c:v>
                </c:pt>
                <c:pt idx="765">
                  <c:v>320</c:v>
                </c:pt>
                <c:pt idx="766">
                  <c:v>260</c:v>
                </c:pt>
                <c:pt idx="767">
                  <c:v>265</c:v>
                </c:pt>
                <c:pt idx="768">
                  <c:v>255</c:v>
                </c:pt>
                <c:pt idx="769">
                  <c:v>235</c:v>
                </c:pt>
                <c:pt idx="770">
                  <c:v>250</c:v>
                </c:pt>
                <c:pt idx="771">
                  <c:v>255</c:v>
                </c:pt>
                <c:pt idx="772">
                  <c:v>225</c:v>
                </c:pt>
                <c:pt idx="773">
                  <c:v>215</c:v>
                </c:pt>
                <c:pt idx="774">
                  <c:v>255</c:v>
                </c:pt>
                <c:pt idx="775">
                  <c:v>290</c:v>
                </c:pt>
                <c:pt idx="776">
                  <c:v>275</c:v>
                </c:pt>
                <c:pt idx="777">
                  <c:v>285</c:v>
                </c:pt>
                <c:pt idx="778">
                  <c:v>240</c:v>
                </c:pt>
                <c:pt idx="779">
                  <c:v>290</c:v>
                </c:pt>
                <c:pt idx="780">
                  <c:v>275</c:v>
                </c:pt>
                <c:pt idx="781">
                  <c:v>305</c:v>
                </c:pt>
                <c:pt idx="782">
                  <c:v>300</c:v>
                </c:pt>
                <c:pt idx="783">
                  <c:v>320</c:v>
                </c:pt>
                <c:pt idx="784">
                  <c:v>365</c:v>
                </c:pt>
                <c:pt idx="785">
                  <c:v>345</c:v>
                </c:pt>
                <c:pt idx="786">
                  <c:v>300</c:v>
                </c:pt>
                <c:pt idx="787">
                  <c:v>365</c:v>
                </c:pt>
                <c:pt idx="788">
                  <c:v>310</c:v>
                </c:pt>
                <c:pt idx="789">
                  <c:v>330</c:v>
                </c:pt>
                <c:pt idx="790">
                  <c:v>405</c:v>
                </c:pt>
                <c:pt idx="791">
                  <c:v>350</c:v>
                </c:pt>
                <c:pt idx="792">
                  <c:v>285</c:v>
                </c:pt>
                <c:pt idx="793">
                  <c:v>315</c:v>
                </c:pt>
                <c:pt idx="794">
                  <c:v>275</c:v>
                </c:pt>
                <c:pt idx="795">
                  <c:v>270</c:v>
                </c:pt>
                <c:pt idx="796">
                  <c:v>240</c:v>
                </c:pt>
                <c:pt idx="797">
                  <c:v>260</c:v>
                </c:pt>
                <c:pt idx="798">
                  <c:v>280</c:v>
                </c:pt>
                <c:pt idx="799">
                  <c:v>230</c:v>
                </c:pt>
                <c:pt idx="800">
                  <c:v>260</c:v>
                </c:pt>
                <c:pt idx="801">
                  <c:v>230</c:v>
                </c:pt>
                <c:pt idx="802">
                  <c:v>190</c:v>
                </c:pt>
                <c:pt idx="803">
                  <c:v>210</c:v>
                </c:pt>
                <c:pt idx="804">
                  <c:v>270</c:v>
                </c:pt>
                <c:pt idx="805">
                  <c:v>245</c:v>
                </c:pt>
                <c:pt idx="806">
                  <c:v>270</c:v>
                </c:pt>
                <c:pt idx="807">
                  <c:v>260</c:v>
                </c:pt>
                <c:pt idx="808">
                  <c:v>300</c:v>
                </c:pt>
                <c:pt idx="809">
                  <c:v>270</c:v>
                </c:pt>
                <c:pt idx="810">
                  <c:v>325</c:v>
                </c:pt>
                <c:pt idx="811">
                  <c:v>320</c:v>
                </c:pt>
                <c:pt idx="812">
                  <c:v>300</c:v>
                </c:pt>
                <c:pt idx="813">
                  <c:v>375</c:v>
                </c:pt>
                <c:pt idx="814">
                  <c:v>330</c:v>
                </c:pt>
                <c:pt idx="815">
                  <c:v>310</c:v>
                </c:pt>
                <c:pt idx="816">
                  <c:v>390</c:v>
                </c:pt>
                <c:pt idx="817">
                  <c:v>360</c:v>
                </c:pt>
                <c:pt idx="818">
                  <c:v>335</c:v>
                </c:pt>
                <c:pt idx="819">
                  <c:v>420</c:v>
                </c:pt>
                <c:pt idx="820">
                  <c:v>315</c:v>
                </c:pt>
                <c:pt idx="821">
                  <c:v>310</c:v>
                </c:pt>
                <c:pt idx="822">
                  <c:v>295</c:v>
                </c:pt>
                <c:pt idx="823">
                  <c:v>330</c:v>
                </c:pt>
                <c:pt idx="824">
                  <c:v>310</c:v>
                </c:pt>
                <c:pt idx="825">
                  <c:v>240</c:v>
                </c:pt>
                <c:pt idx="826">
                  <c:v>215</c:v>
                </c:pt>
                <c:pt idx="827">
                  <c:v>205</c:v>
                </c:pt>
                <c:pt idx="828">
                  <c:v>220</c:v>
                </c:pt>
                <c:pt idx="829">
                  <c:v>225</c:v>
                </c:pt>
                <c:pt idx="830">
                  <c:v>185</c:v>
                </c:pt>
                <c:pt idx="831">
                  <c:v>235</c:v>
                </c:pt>
                <c:pt idx="832">
                  <c:v>250</c:v>
                </c:pt>
                <c:pt idx="833">
                  <c:v>270</c:v>
                </c:pt>
                <c:pt idx="834">
                  <c:v>275</c:v>
                </c:pt>
                <c:pt idx="835">
                  <c:v>250</c:v>
                </c:pt>
                <c:pt idx="836">
                  <c:v>275</c:v>
                </c:pt>
                <c:pt idx="837">
                  <c:v>235</c:v>
                </c:pt>
                <c:pt idx="838">
                  <c:v>280</c:v>
                </c:pt>
                <c:pt idx="839">
                  <c:v>295</c:v>
                </c:pt>
                <c:pt idx="840">
                  <c:v>295</c:v>
                </c:pt>
                <c:pt idx="841">
                  <c:v>335</c:v>
                </c:pt>
                <c:pt idx="842">
                  <c:v>300</c:v>
                </c:pt>
                <c:pt idx="843">
                  <c:v>385</c:v>
                </c:pt>
                <c:pt idx="844">
                  <c:v>350</c:v>
                </c:pt>
                <c:pt idx="845">
                  <c:v>365</c:v>
                </c:pt>
                <c:pt idx="846">
                  <c:v>390</c:v>
                </c:pt>
                <c:pt idx="847">
                  <c:v>390</c:v>
                </c:pt>
                <c:pt idx="848">
                  <c:v>390</c:v>
                </c:pt>
                <c:pt idx="849">
                  <c:v>285</c:v>
                </c:pt>
                <c:pt idx="850">
                  <c:v>325</c:v>
                </c:pt>
                <c:pt idx="851">
                  <c:v>265</c:v>
                </c:pt>
                <c:pt idx="852">
                  <c:v>280</c:v>
                </c:pt>
                <c:pt idx="853">
                  <c:v>280</c:v>
                </c:pt>
                <c:pt idx="854">
                  <c:v>250</c:v>
                </c:pt>
                <c:pt idx="855">
                  <c:v>260</c:v>
                </c:pt>
                <c:pt idx="856">
                  <c:v>200</c:v>
                </c:pt>
                <c:pt idx="857">
                  <c:v>235</c:v>
                </c:pt>
                <c:pt idx="858">
                  <c:v>180</c:v>
                </c:pt>
                <c:pt idx="859">
                  <c:v>215</c:v>
                </c:pt>
                <c:pt idx="860">
                  <c:v>215</c:v>
                </c:pt>
                <c:pt idx="861">
                  <c:v>225</c:v>
                </c:pt>
                <c:pt idx="862">
                  <c:v>270</c:v>
                </c:pt>
                <c:pt idx="863">
                  <c:v>195</c:v>
                </c:pt>
                <c:pt idx="864">
                  <c:v>245</c:v>
                </c:pt>
                <c:pt idx="865">
                  <c:v>265</c:v>
                </c:pt>
                <c:pt idx="866">
                  <c:v>280</c:v>
                </c:pt>
                <c:pt idx="867">
                  <c:v>285</c:v>
                </c:pt>
                <c:pt idx="868">
                  <c:v>300</c:v>
                </c:pt>
                <c:pt idx="869">
                  <c:v>330</c:v>
                </c:pt>
                <c:pt idx="870">
                  <c:v>345</c:v>
                </c:pt>
                <c:pt idx="871">
                  <c:v>325</c:v>
                </c:pt>
                <c:pt idx="872">
                  <c:v>340</c:v>
                </c:pt>
                <c:pt idx="873">
                  <c:v>410</c:v>
                </c:pt>
                <c:pt idx="874">
                  <c:v>300</c:v>
                </c:pt>
                <c:pt idx="875">
                  <c:v>390</c:v>
                </c:pt>
                <c:pt idx="876">
                  <c:v>320</c:v>
                </c:pt>
                <c:pt idx="877">
                  <c:v>335</c:v>
                </c:pt>
                <c:pt idx="878">
                  <c:v>380</c:v>
                </c:pt>
                <c:pt idx="879">
                  <c:v>280</c:v>
                </c:pt>
                <c:pt idx="880">
                  <c:v>275</c:v>
                </c:pt>
                <c:pt idx="881">
                  <c:v>270</c:v>
                </c:pt>
                <c:pt idx="882">
                  <c:v>245</c:v>
                </c:pt>
                <c:pt idx="883">
                  <c:v>270</c:v>
                </c:pt>
                <c:pt idx="884">
                  <c:v>235</c:v>
                </c:pt>
                <c:pt idx="885">
                  <c:v>180</c:v>
                </c:pt>
                <c:pt idx="886">
                  <c:v>230</c:v>
                </c:pt>
                <c:pt idx="887">
                  <c:v>190</c:v>
                </c:pt>
                <c:pt idx="888">
                  <c:v>220</c:v>
                </c:pt>
                <c:pt idx="889">
                  <c:v>225</c:v>
                </c:pt>
                <c:pt idx="890">
                  <c:v>295</c:v>
                </c:pt>
                <c:pt idx="891">
                  <c:v>285</c:v>
                </c:pt>
                <c:pt idx="892">
                  <c:v>275</c:v>
                </c:pt>
                <c:pt idx="893">
                  <c:v>205</c:v>
                </c:pt>
                <c:pt idx="894">
                  <c:v>265</c:v>
                </c:pt>
                <c:pt idx="895">
                  <c:v>290</c:v>
                </c:pt>
                <c:pt idx="896">
                  <c:v>315</c:v>
                </c:pt>
                <c:pt idx="897">
                  <c:v>315</c:v>
                </c:pt>
                <c:pt idx="898">
                  <c:v>340</c:v>
                </c:pt>
                <c:pt idx="899">
                  <c:v>305</c:v>
                </c:pt>
                <c:pt idx="900">
                  <c:v>325</c:v>
                </c:pt>
                <c:pt idx="901">
                  <c:v>360</c:v>
                </c:pt>
                <c:pt idx="902">
                  <c:v>320</c:v>
                </c:pt>
                <c:pt idx="903">
                  <c:v>390</c:v>
                </c:pt>
                <c:pt idx="904">
                  <c:v>310</c:v>
                </c:pt>
                <c:pt idx="905">
                  <c:v>405</c:v>
                </c:pt>
                <c:pt idx="906">
                  <c:v>320</c:v>
                </c:pt>
                <c:pt idx="907">
                  <c:v>300</c:v>
                </c:pt>
                <c:pt idx="908">
                  <c:v>275</c:v>
                </c:pt>
                <c:pt idx="909">
                  <c:v>270</c:v>
                </c:pt>
                <c:pt idx="910">
                  <c:v>275</c:v>
                </c:pt>
                <c:pt idx="911">
                  <c:v>240</c:v>
                </c:pt>
                <c:pt idx="912">
                  <c:v>240</c:v>
                </c:pt>
                <c:pt idx="913">
                  <c:v>260</c:v>
                </c:pt>
                <c:pt idx="914">
                  <c:v>190</c:v>
                </c:pt>
                <c:pt idx="915">
                  <c:v>220</c:v>
                </c:pt>
                <c:pt idx="916">
                  <c:v>225</c:v>
                </c:pt>
                <c:pt idx="917">
                  <c:v>215</c:v>
                </c:pt>
                <c:pt idx="918">
                  <c:v>210</c:v>
                </c:pt>
                <c:pt idx="919">
                  <c:v>270</c:v>
                </c:pt>
                <c:pt idx="920">
                  <c:v>245</c:v>
                </c:pt>
                <c:pt idx="921">
                  <c:v>275</c:v>
                </c:pt>
                <c:pt idx="922">
                  <c:v>260</c:v>
                </c:pt>
                <c:pt idx="923">
                  <c:v>275</c:v>
                </c:pt>
                <c:pt idx="924">
                  <c:v>255</c:v>
                </c:pt>
                <c:pt idx="925">
                  <c:v>280</c:v>
                </c:pt>
                <c:pt idx="926">
                  <c:v>300</c:v>
                </c:pt>
                <c:pt idx="927">
                  <c:v>320</c:v>
                </c:pt>
                <c:pt idx="928">
                  <c:v>395</c:v>
                </c:pt>
                <c:pt idx="929">
                  <c:v>345</c:v>
                </c:pt>
                <c:pt idx="930">
                  <c:v>400</c:v>
                </c:pt>
                <c:pt idx="931">
                  <c:v>345</c:v>
                </c:pt>
                <c:pt idx="932">
                  <c:v>365</c:v>
                </c:pt>
                <c:pt idx="933">
                  <c:v>390</c:v>
                </c:pt>
                <c:pt idx="934">
                  <c:v>270</c:v>
                </c:pt>
                <c:pt idx="935">
                  <c:v>235</c:v>
                </c:pt>
                <c:pt idx="936">
                  <c:v>345</c:v>
                </c:pt>
                <c:pt idx="937">
                  <c:v>290</c:v>
                </c:pt>
                <c:pt idx="938">
                  <c:v>315</c:v>
                </c:pt>
                <c:pt idx="939">
                  <c:v>230</c:v>
                </c:pt>
                <c:pt idx="940">
                  <c:v>250</c:v>
                </c:pt>
                <c:pt idx="941">
                  <c:v>255</c:v>
                </c:pt>
                <c:pt idx="942">
                  <c:v>210</c:v>
                </c:pt>
                <c:pt idx="943">
                  <c:v>195</c:v>
                </c:pt>
                <c:pt idx="944">
                  <c:v>210</c:v>
                </c:pt>
                <c:pt idx="945">
                  <c:v>195</c:v>
                </c:pt>
                <c:pt idx="946">
                  <c:v>195</c:v>
                </c:pt>
                <c:pt idx="947">
                  <c:v>245</c:v>
                </c:pt>
                <c:pt idx="948">
                  <c:v>210</c:v>
                </c:pt>
                <c:pt idx="949">
                  <c:v>185</c:v>
                </c:pt>
                <c:pt idx="950">
                  <c:v>240</c:v>
                </c:pt>
                <c:pt idx="951">
                  <c:v>230</c:v>
                </c:pt>
                <c:pt idx="952">
                  <c:v>320</c:v>
                </c:pt>
                <c:pt idx="953">
                  <c:v>270</c:v>
                </c:pt>
                <c:pt idx="954">
                  <c:v>310</c:v>
                </c:pt>
                <c:pt idx="955">
                  <c:v>315</c:v>
                </c:pt>
                <c:pt idx="956">
                  <c:v>360</c:v>
                </c:pt>
                <c:pt idx="957">
                  <c:v>350</c:v>
                </c:pt>
                <c:pt idx="958">
                  <c:v>340</c:v>
                </c:pt>
                <c:pt idx="959">
                  <c:v>300</c:v>
                </c:pt>
                <c:pt idx="960">
                  <c:v>365</c:v>
                </c:pt>
                <c:pt idx="961">
                  <c:v>320</c:v>
                </c:pt>
                <c:pt idx="962">
                  <c:v>350</c:v>
                </c:pt>
                <c:pt idx="963">
                  <c:v>390</c:v>
                </c:pt>
                <c:pt idx="964">
                  <c:v>325</c:v>
                </c:pt>
                <c:pt idx="965">
                  <c:v>325</c:v>
                </c:pt>
                <c:pt idx="966">
                  <c:v>290</c:v>
                </c:pt>
                <c:pt idx="967">
                  <c:v>340</c:v>
                </c:pt>
                <c:pt idx="968">
                  <c:v>290</c:v>
                </c:pt>
                <c:pt idx="969">
                  <c:v>225</c:v>
                </c:pt>
                <c:pt idx="970">
                  <c:v>270</c:v>
                </c:pt>
                <c:pt idx="971">
                  <c:v>235</c:v>
                </c:pt>
                <c:pt idx="972">
                  <c:v>210</c:v>
                </c:pt>
                <c:pt idx="973">
                  <c:v>240</c:v>
                </c:pt>
                <c:pt idx="974">
                  <c:v>140</c:v>
                </c:pt>
                <c:pt idx="975">
                  <c:v>265</c:v>
                </c:pt>
                <c:pt idx="976">
                  <c:v>245</c:v>
                </c:pt>
                <c:pt idx="977">
                  <c:v>320</c:v>
                </c:pt>
                <c:pt idx="978">
                  <c:v>180</c:v>
                </c:pt>
                <c:pt idx="979">
                  <c:v>210</c:v>
                </c:pt>
                <c:pt idx="980">
                  <c:v>310</c:v>
                </c:pt>
                <c:pt idx="981">
                  <c:v>290</c:v>
                </c:pt>
                <c:pt idx="982">
                  <c:v>295</c:v>
                </c:pt>
                <c:pt idx="983">
                  <c:v>280</c:v>
                </c:pt>
                <c:pt idx="984">
                  <c:v>375</c:v>
                </c:pt>
                <c:pt idx="985">
                  <c:v>310</c:v>
                </c:pt>
                <c:pt idx="986">
                  <c:v>350</c:v>
                </c:pt>
                <c:pt idx="987">
                  <c:v>365</c:v>
                </c:pt>
                <c:pt idx="988">
                  <c:v>365</c:v>
                </c:pt>
                <c:pt idx="989">
                  <c:v>355</c:v>
                </c:pt>
                <c:pt idx="990">
                  <c:v>365</c:v>
                </c:pt>
                <c:pt idx="991">
                  <c:v>350</c:v>
                </c:pt>
                <c:pt idx="992">
                  <c:v>320</c:v>
                </c:pt>
                <c:pt idx="993">
                  <c:v>280</c:v>
                </c:pt>
                <c:pt idx="994">
                  <c:v>280</c:v>
                </c:pt>
                <c:pt idx="995">
                  <c:v>275</c:v>
                </c:pt>
                <c:pt idx="996">
                  <c:v>275</c:v>
                </c:pt>
                <c:pt idx="997">
                  <c:v>240</c:v>
                </c:pt>
                <c:pt idx="998">
                  <c:v>230</c:v>
                </c:pt>
                <c:pt idx="999">
                  <c:v>255</c:v>
                </c:pt>
                <c:pt idx="1000">
                  <c:v>245</c:v>
                </c:pt>
                <c:pt idx="1001">
                  <c:v>200</c:v>
                </c:pt>
                <c:pt idx="1002">
                  <c:v>215</c:v>
                </c:pt>
                <c:pt idx="1003">
                  <c:v>220</c:v>
                </c:pt>
                <c:pt idx="1004">
                  <c:v>240</c:v>
                </c:pt>
                <c:pt idx="1005">
                  <c:v>185</c:v>
                </c:pt>
                <c:pt idx="1006">
                  <c:v>280</c:v>
                </c:pt>
                <c:pt idx="1007">
                  <c:v>245</c:v>
                </c:pt>
                <c:pt idx="1008">
                  <c:v>235</c:v>
                </c:pt>
                <c:pt idx="1009">
                  <c:v>280</c:v>
                </c:pt>
                <c:pt idx="1010">
                  <c:v>270</c:v>
                </c:pt>
                <c:pt idx="1011">
                  <c:v>295</c:v>
                </c:pt>
                <c:pt idx="1012">
                  <c:v>340</c:v>
                </c:pt>
                <c:pt idx="1013">
                  <c:v>425</c:v>
                </c:pt>
                <c:pt idx="1014">
                  <c:v>310</c:v>
                </c:pt>
                <c:pt idx="1015">
                  <c:v>350</c:v>
                </c:pt>
                <c:pt idx="1016">
                  <c:v>335</c:v>
                </c:pt>
                <c:pt idx="1017">
                  <c:v>370</c:v>
                </c:pt>
                <c:pt idx="1018">
                  <c:v>295</c:v>
                </c:pt>
                <c:pt idx="1019">
                  <c:v>390</c:v>
                </c:pt>
                <c:pt idx="1020">
                  <c:v>355</c:v>
                </c:pt>
                <c:pt idx="1021">
                  <c:v>265</c:v>
                </c:pt>
                <c:pt idx="1022">
                  <c:v>285</c:v>
                </c:pt>
                <c:pt idx="1023">
                  <c:v>295</c:v>
                </c:pt>
                <c:pt idx="1024">
                  <c:v>315</c:v>
                </c:pt>
                <c:pt idx="1025">
                  <c:v>280</c:v>
                </c:pt>
                <c:pt idx="1026">
                  <c:v>285</c:v>
                </c:pt>
                <c:pt idx="1027">
                  <c:v>240</c:v>
                </c:pt>
                <c:pt idx="1028">
                  <c:v>250</c:v>
                </c:pt>
                <c:pt idx="1029">
                  <c:v>240</c:v>
                </c:pt>
                <c:pt idx="1030">
                  <c:v>230</c:v>
                </c:pt>
                <c:pt idx="1031">
                  <c:v>210</c:v>
                </c:pt>
                <c:pt idx="1032">
                  <c:v>210</c:v>
                </c:pt>
                <c:pt idx="1033">
                  <c:v>255</c:v>
                </c:pt>
                <c:pt idx="1034">
                  <c:v>245</c:v>
                </c:pt>
                <c:pt idx="1035">
                  <c:v>280</c:v>
                </c:pt>
                <c:pt idx="1036">
                  <c:v>220</c:v>
                </c:pt>
                <c:pt idx="1037">
                  <c:v>235</c:v>
                </c:pt>
                <c:pt idx="1038">
                  <c:v>255</c:v>
                </c:pt>
                <c:pt idx="1039">
                  <c:v>280</c:v>
                </c:pt>
                <c:pt idx="1040">
                  <c:v>310</c:v>
                </c:pt>
                <c:pt idx="1041">
                  <c:v>295</c:v>
                </c:pt>
                <c:pt idx="1042">
                  <c:v>330</c:v>
                </c:pt>
                <c:pt idx="1043">
                  <c:v>325</c:v>
                </c:pt>
                <c:pt idx="1044">
                  <c:v>385</c:v>
                </c:pt>
                <c:pt idx="1045">
                  <c:v>340</c:v>
                </c:pt>
                <c:pt idx="1046">
                  <c:v>370</c:v>
                </c:pt>
                <c:pt idx="1047">
                  <c:v>390</c:v>
                </c:pt>
                <c:pt idx="1048">
                  <c:v>280</c:v>
                </c:pt>
                <c:pt idx="1049">
                  <c:v>400</c:v>
                </c:pt>
                <c:pt idx="1050">
                  <c:v>280</c:v>
                </c:pt>
                <c:pt idx="1051">
                  <c:v>350</c:v>
                </c:pt>
                <c:pt idx="1052">
                  <c:v>335</c:v>
                </c:pt>
                <c:pt idx="1053">
                  <c:v>285</c:v>
                </c:pt>
                <c:pt idx="1054">
                  <c:v>265</c:v>
                </c:pt>
                <c:pt idx="1055">
                  <c:v>260</c:v>
                </c:pt>
                <c:pt idx="1056">
                  <c:v>245</c:v>
                </c:pt>
                <c:pt idx="1057">
                  <c:v>205</c:v>
                </c:pt>
                <c:pt idx="1058">
                  <c:v>225</c:v>
                </c:pt>
                <c:pt idx="1059">
                  <c:v>255</c:v>
                </c:pt>
                <c:pt idx="1060">
                  <c:v>235</c:v>
                </c:pt>
                <c:pt idx="1061">
                  <c:v>205</c:v>
                </c:pt>
                <c:pt idx="1062">
                  <c:v>195</c:v>
                </c:pt>
                <c:pt idx="1063">
                  <c:v>285</c:v>
                </c:pt>
                <c:pt idx="1064">
                  <c:v>250</c:v>
                </c:pt>
                <c:pt idx="1065">
                  <c:v>210</c:v>
                </c:pt>
                <c:pt idx="1066">
                  <c:v>255</c:v>
                </c:pt>
                <c:pt idx="1067">
                  <c:v>255</c:v>
                </c:pt>
                <c:pt idx="1068">
                  <c:v>255</c:v>
                </c:pt>
                <c:pt idx="1069">
                  <c:v>295</c:v>
                </c:pt>
                <c:pt idx="1070">
                  <c:v>320</c:v>
                </c:pt>
                <c:pt idx="1071">
                  <c:v>340</c:v>
                </c:pt>
                <c:pt idx="1072">
                  <c:v>345</c:v>
                </c:pt>
                <c:pt idx="1073">
                  <c:v>355</c:v>
                </c:pt>
                <c:pt idx="1074">
                  <c:v>330</c:v>
                </c:pt>
                <c:pt idx="1075">
                  <c:v>355</c:v>
                </c:pt>
                <c:pt idx="1076">
                  <c:v>380</c:v>
                </c:pt>
                <c:pt idx="1077">
                  <c:v>410</c:v>
                </c:pt>
                <c:pt idx="1078">
                  <c:v>280</c:v>
                </c:pt>
                <c:pt idx="1079">
                  <c:v>325</c:v>
                </c:pt>
                <c:pt idx="1080">
                  <c:v>275</c:v>
                </c:pt>
                <c:pt idx="1081">
                  <c:v>305</c:v>
                </c:pt>
                <c:pt idx="1082">
                  <c:v>270</c:v>
                </c:pt>
                <c:pt idx="1083">
                  <c:v>285</c:v>
                </c:pt>
                <c:pt idx="1084">
                  <c:v>240</c:v>
                </c:pt>
                <c:pt idx="1085">
                  <c:v>260</c:v>
                </c:pt>
                <c:pt idx="1086">
                  <c:v>215</c:v>
                </c:pt>
                <c:pt idx="1087">
                  <c:v>190</c:v>
                </c:pt>
                <c:pt idx="1088">
                  <c:v>205</c:v>
                </c:pt>
                <c:pt idx="1089">
                  <c:v>255</c:v>
                </c:pt>
                <c:pt idx="1090">
                  <c:v>255</c:v>
                </c:pt>
                <c:pt idx="1091">
                  <c:v>260</c:v>
                </c:pt>
                <c:pt idx="1092">
                  <c:v>225</c:v>
                </c:pt>
                <c:pt idx="1093">
                  <c:v>270</c:v>
                </c:pt>
                <c:pt idx="1094">
                  <c:v>235</c:v>
                </c:pt>
                <c:pt idx="1095">
                  <c:v>270</c:v>
                </c:pt>
                <c:pt idx="1096">
                  <c:v>265</c:v>
                </c:pt>
                <c:pt idx="1097">
                  <c:v>295</c:v>
                </c:pt>
                <c:pt idx="1098">
                  <c:v>295</c:v>
                </c:pt>
                <c:pt idx="1099">
                  <c:v>310</c:v>
                </c:pt>
                <c:pt idx="1100">
                  <c:v>320</c:v>
                </c:pt>
                <c:pt idx="1101">
                  <c:v>330</c:v>
                </c:pt>
                <c:pt idx="1102">
                  <c:v>350</c:v>
                </c:pt>
                <c:pt idx="1103">
                  <c:v>310</c:v>
                </c:pt>
                <c:pt idx="1104">
                  <c:v>350</c:v>
                </c:pt>
                <c:pt idx="1105">
                  <c:v>360</c:v>
                </c:pt>
                <c:pt idx="1106">
                  <c:v>420</c:v>
                </c:pt>
                <c:pt idx="1107">
                  <c:v>345</c:v>
                </c:pt>
                <c:pt idx="1108">
                  <c:v>320</c:v>
                </c:pt>
                <c:pt idx="1109">
                  <c:v>315</c:v>
                </c:pt>
                <c:pt idx="1110">
                  <c:v>280</c:v>
                </c:pt>
                <c:pt idx="1111">
                  <c:v>255</c:v>
                </c:pt>
                <c:pt idx="1112">
                  <c:v>280</c:v>
                </c:pt>
                <c:pt idx="1113">
                  <c:v>250</c:v>
                </c:pt>
                <c:pt idx="1114">
                  <c:v>250</c:v>
                </c:pt>
                <c:pt idx="1115">
                  <c:v>235</c:v>
                </c:pt>
                <c:pt idx="1116">
                  <c:v>195</c:v>
                </c:pt>
                <c:pt idx="1117">
                  <c:v>205</c:v>
                </c:pt>
                <c:pt idx="1118">
                  <c:v>260</c:v>
                </c:pt>
                <c:pt idx="1119">
                  <c:v>300</c:v>
                </c:pt>
                <c:pt idx="1120">
                  <c:v>270</c:v>
                </c:pt>
                <c:pt idx="1121">
                  <c:v>205</c:v>
                </c:pt>
                <c:pt idx="1122">
                  <c:v>280</c:v>
                </c:pt>
                <c:pt idx="1123">
                  <c:v>245</c:v>
                </c:pt>
                <c:pt idx="1124">
                  <c:v>295</c:v>
                </c:pt>
                <c:pt idx="1125">
                  <c:v>310</c:v>
                </c:pt>
                <c:pt idx="1126">
                  <c:v>280</c:v>
                </c:pt>
                <c:pt idx="1127">
                  <c:v>290</c:v>
                </c:pt>
                <c:pt idx="1128">
                  <c:v>320</c:v>
                </c:pt>
                <c:pt idx="1129">
                  <c:v>285</c:v>
                </c:pt>
                <c:pt idx="1130">
                  <c:v>365</c:v>
                </c:pt>
                <c:pt idx="1131">
                  <c:v>365</c:v>
                </c:pt>
                <c:pt idx="1132">
                  <c:v>360</c:v>
                </c:pt>
                <c:pt idx="1133">
                  <c:v>345</c:v>
                </c:pt>
                <c:pt idx="1134">
                  <c:v>350</c:v>
                </c:pt>
                <c:pt idx="1135">
                  <c:v>405</c:v>
                </c:pt>
                <c:pt idx="1136">
                  <c:v>330</c:v>
                </c:pt>
                <c:pt idx="1137">
                  <c:v>340</c:v>
                </c:pt>
                <c:pt idx="1138">
                  <c:v>300</c:v>
                </c:pt>
                <c:pt idx="1139">
                  <c:v>305</c:v>
                </c:pt>
                <c:pt idx="1140">
                  <c:v>265</c:v>
                </c:pt>
                <c:pt idx="1141">
                  <c:v>265</c:v>
                </c:pt>
                <c:pt idx="1142">
                  <c:v>245</c:v>
                </c:pt>
                <c:pt idx="1143">
                  <c:v>230</c:v>
                </c:pt>
                <c:pt idx="1144">
                  <c:v>210</c:v>
                </c:pt>
                <c:pt idx="1145">
                  <c:v>235</c:v>
                </c:pt>
                <c:pt idx="1146">
                  <c:v>150</c:v>
                </c:pt>
                <c:pt idx="1147">
                  <c:v>230</c:v>
                </c:pt>
                <c:pt idx="1148">
                  <c:v>235</c:v>
                </c:pt>
                <c:pt idx="1149">
                  <c:v>210</c:v>
                </c:pt>
                <c:pt idx="1150">
                  <c:v>240</c:v>
                </c:pt>
                <c:pt idx="1151">
                  <c:v>230</c:v>
                </c:pt>
                <c:pt idx="1152">
                  <c:v>270</c:v>
                </c:pt>
                <c:pt idx="1153">
                  <c:v>245</c:v>
                </c:pt>
                <c:pt idx="1154">
                  <c:v>275</c:v>
                </c:pt>
                <c:pt idx="1155">
                  <c:v>295</c:v>
                </c:pt>
                <c:pt idx="1156">
                  <c:v>310</c:v>
                </c:pt>
                <c:pt idx="1157">
                  <c:v>340</c:v>
                </c:pt>
                <c:pt idx="1158">
                  <c:v>330</c:v>
                </c:pt>
                <c:pt idx="1159">
                  <c:v>335</c:v>
                </c:pt>
                <c:pt idx="1160">
                  <c:v>370</c:v>
                </c:pt>
                <c:pt idx="1161">
                  <c:v>340</c:v>
                </c:pt>
                <c:pt idx="1162">
                  <c:v>290</c:v>
                </c:pt>
                <c:pt idx="1163">
                  <c:v>285</c:v>
                </c:pt>
                <c:pt idx="1164">
                  <c:v>425</c:v>
                </c:pt>
                <c:pt idx="1165">
                  <c:v>350</c:v>
                </c:pt>
                <c:pt idx="1166">
                  <c:v>300</c:v>
                </c:pt>
                <c:pt idx="1167">
                  <c:v>285</c:v>
                </c:pt>
                <c:pt idx="1168">
                  <c:v>275</c:v>
                </c:pt>
                <c:pt idx="1169">
                  <c:v>270</c:v>
                </c:pt>
                <c:pt idx="1170">
                  <c:v>245</c:v>
                </c:pt>
                <c:pt idx="1171">
                  <c:v>245</c:v>
                </c:pt>
                <c:pt idx="1172">
                  <c:v>220</c:v>
                </c:pt>
                <c:pt idx="1173">
                  <c:v>235</c:v>
                </c:pt>
                <c:pt idx="1174">
                  <c:v>265</c:v>
                </c:pt>
                <c:pt idx="1175">
                  <c:v>185</c:v>
                </c:pt>
                <c:pt idx="1176">
                  <c:v>210</c:v>
                </c:pt>
                <c:pt idx="1177">
                  <c:v>200</c:v>
                </c:pt>
                <c:pt idx="1178">
                  <c:v>305</c:v>
                </c:pt>
                <c:pt idx="1179">
                  <c:v>225</c:v>
                </c:pt>
                <c:pt idx="1180">
                  <c:v>255</c:v>
                </c:pt>
                <c:pt idx="1181">
                  <c:v>240</c:v>
                </c:pt>
                <c:pt idx="1182">
                  <c:v>270</c:v>
                </c:pt>
                <c:pt idx="1183">
                  <c:v>290</c:v>
                </c:pt>
                <c:pt idx="1184">
                  <c:v>285</c:v>
                </c:pt>
                <c:pt idx="1185">
                  <c:v>320</c:v>
                </c:pt>
                <c:pt idx="1186">
                  <c:v>330</c:v>
                </c:pt>
                <c:pt idx="1187">
                  <c:v>350</c:v>
                </c:pt>
                <c:pt idx="1188">
                  <c:v>390</c:v>
                </c:pt>
                <c:pt idx="1189">
                  <c:v>360</c:v>
                </c:pt>
                <c:pt idx="1190">
                  <c:v>345</c:v>
                </c:pt>
                <c:pt idx="1191">
                  <c:v>375</c:v>
                </c:pt>
                <c:pt idx="1192">
                  <c:v>350</c:v>
                </c:pt>
                <c:pt idx="1193">
                  <c:v>410</c:v>
                </c:pt>
                <c:pt idx="1194">
                  <c:v>275</c:v>
                </c:pt>
                <c:pt idx="1195">
                  <c:v>310</c:v>
                </c:pt>
                <c:pt idx="1196">
                  <c:v>285</c:v>
                </c:pt>
                <c:pt idx="1197">
                  <c:v>310</c:v>
                </c:pt>
                <c:pt idx="1198">
                  <c:v>245</c:v>
                </c:pt>
                <c:pt idx="1199">
                  <c:v>255</c:v>
                </c:pt>
                <c:pt idx="1200">
                  <c:v>230</c:v>
                </c:pt>
                <c:pt idx="1201">
                  <c:v>225</c:v>
                </c:pt>
                <c:pt idx="1202">
                  <c:v>230</c:v>
                </c:pt>
                <c:pt idx="1203">
                  <c:v>180</c:v>
                </c:pt>
                <c:pt idx="1204">
                  <c:v>240</c:v>
                </c:pt>
                <c:pt idx="1205">
                  <c:v>215</c:v>
                </c:pt>
                <c:pt idx="1206">
                  <c:v>225</c:v>
                </c:pt>
                <c:pt idx="1207">
                  <c:v>235</c:v>
                </c:pt>
                <c:pt idx="1208">
                  <c:v>250</c:v>
                </c:pt>
                <c:pt idx="1209">
                  <c:v>250</c:v>
                </c:pt>
                <c:pt idx="1210">
                  <c:v>255</c:v>
                </c:pt>
                <c:pt idx="1211">
                  <c:v>215</c:v>
                </c:pt>
                <c:pt idx="1212">
                  <c:v>340</c:v>
                </c:pt>
                <c:pt idx="1213">
                  <c:v>285</c:v>
                </c:pt>
                <c:pt idx="1214">
                  <c:v>325</c:v>
                </c:pt>
                <c:pt idx="1215">
                  <c:v>345</c:v>
                </c:pt>
                <c:pt idx="1216">
                  <c:v>380</c:v>
                </c:pt>
                <c:pt idx="1217">
                  <c:v>370</c:v>
                </c:pt>
                <c:pt idx="1218">
                  <c:v>370</c:v>
                </c:pt>
                <c:pt idx="1219">
                  <c:v>335</c:v>
                </c:pt>
                <c:pt idx="1220">
                  <c:v>360</c:v>
                </c:pt>
                <c:pt idx="1221">
                  <c:v>305</c:v>
                </c:pt>
                <c:pt idx="1222">
                  <c:v>385</c:v>
                </c:pt>
                <c:pt idx="1223">
                  <c:v>310</c:v>
                </c:pt>
                <c:pt idx="1224">
                  <c:v>315</c:v>
                </c:pt>
                <c:pt idx="1225">
                  <c:v>250</c:v>
                </c:pt>
                <c:pt idx="1226">
                  <c:v>275</c:v>
                </c:pt>
                <c:pt idx="1227">
                  <c:v>250</c:v>
                </c:pt>
                <c:pt idx="1228">
                  <c:v>240</c:v>
                </c:pt>
                <c:pt idx="1229">
                  <c:v>250</c:v>
                </c:pt>
                <c:pt idx="1230">
                  <c:v>235</c:v>
                </c:pt>
                <c:pt idx="1231">
                  <c:v>220</c:v>
                </c:pt>
                <c:pt idx="1232">
                  <c:v>225</c:v>
                </c:pt>
                <c:pt idx="1233">
                  <c:v>235</c:v>
                </c:pt>
                <c:pt idx="1234">
                  <c:v>135</c:v>
                </c:pt>
                <c:pt idx="1235">
                  <c:v>225</c:v>
                </c:pt>
                <c:pt idx="1236">
                  <c:v>235</c:v>
                </c:pt>
                <c:pt idx="1237">
                  <c:v>235</c:v>
                </c:pt>
                <c:pt idx="1238">
                  <c:v>255</c:v>
                </c:pt>
                <c:pt idx="1239">
                  <c:v>285</c:v>
                </c:pt>
                <c:pt idx="1240">
                  <c:v>275</c:v>
                </c:pt>
                <c:pt idx="1241">
                  <c:v>270</c:v>
                </c:pt>
                <c:pt idx="1242">
                  <c:v>330</c:v>
                </c:pt>
                <c:pt idx="1243">
                  <c:v>315</c:v>
                </c:pt>
                <c:pt idx="1244">
                  <c:v>325</c:v>
                </c:pt>
                <c:pt idx="1245">
                  <c:v>380</c:v>
                </c:pt>
                <c:pt idx="1246">
                  <c:v>300</c:v>
                </c:pt>
                <c:pt idx="1247">
                  <c:v>350</c:v>
                </c:pt>
                <c:pt idx="1248">
                  <c:v>345</c:v>
                </c:pt>
                <c:pt idx="1249">
                  <c:v>335</c:v>
                </c:pt>
                <c:pt idx="1250">
                  <c:v>395</c:v>
                </c:pt>
                <c:pt idx="1251">
                  <c:v>315</c:v>
                </c:pt>
                <c:pt idx="1252">
                  <c:v>315</c:v>
                </c:pt>
                <c:pt idx="1253">
                  <c:v>280</c:v>
                </c:pt>
                <c:pt idx="1254">
                  <c:v>270</c:v>
                </c:pt>
                <c:pt idx="1255">
                  <c:v>290</c:v>
                </c:pt>
                <c:pt idx="1256">
                  <c:v>255</c:v>
                </c:pt>
                <c:pt idx="1257">
                  <c:v>260</c:v>
                </c:pt>
                <c:pt idx="1258">
                  <c:v>225</c:v>
                </c:pt>
                <c:pt idx="1259">
                  <c:v>210</c:v>
                </c:pt>
                <c:pt idx="1260">
                  <c:v>265</c:v>
                </c:pt>
                <c:pt idx="1261">
                  <c:v>205</c:v>
                </c:pt>
                <c:pt idx="1262">
                  <c:v>195</c:v>
                </c:pt>
                <c:pt idx="1263">
                  <c:v>200</c:v>
                </c:pt>
                <c:pt idx="1264">
                  <c:v>225</c:v>
                </c:pt>
                <c:pt idx="1265">
                  <c:v>290</c:v>
                </c:pt>
                <c:pt idx="1266">
                  <c:v>230</c:v>
                </c:pt>
                <c:pt idx="1267">
                  <c:v>245</c:v>
                </c:pt>
                <c:pt idx="1268">
                  <c:v>280</c:v>
                </c:pt>
                <c:pt idx="1269">
                  <c:v>255</c:v>
                </c:pt>
                <c:pt idx="1270">
                  <c:v>270</c:v>
                </c:pt>
                <c:pt idx="1271">
                  <c:v>275</c:v>
                </c:pt>
                <c:pt idx="1272">
                  <c:v>350</c:v>
                </c:pt>
                <c:pt idx="1273">
                  <c:v>310</c:v>
                </c:pt>
                <c:pt idx="1274">
                  <c:v>335</c:v>
                </c:pt>
                <c:pt idx="1275">
                  <c:v>280</c:v>
                </c:pt>
                <c:pt idx="1276">
                  <c:v>330</c:v>
                </c:pt>
                <c:pt idx="1277">
                  <c:v>430</c:v>
                </c:pt>
                <c:pt idx="1278">
                  <c:v>290</c:v>
                </c:pt>
                <c:pt idx="1279">
                  <c:v>295</c:v>
                </c:pt>
                <c:pt idx="1280">
                  <c:v>300</c:v>
                </c:pt>
                <c:pt idx="1281">
                  <c:v>300</c:v>
                </c:pt>
                <c:pt idx="1282">
                  <c:v>270</c:v>
                </c:pt>
                <c:pt idx="1283">
                  <c:v>325</c:v>
                </c:pt>
                <c:pt idx="1284">
                  <c:v>270</c:v>
                </c:pt>
                <c:pt idx="1285">
                  <c:v>270</c:v>
                </c:pt>
                <c:pt idx="1286">
                  <c:v>230</c:v>
                </c:pt>
                <c:pt idx="1287">
                  <c:v>245</c:v>
                </c:pt>
                <c:pt idx="1288">
                  <c:v>220</c:v>
                </c:pt>
                <c:pt idx="1289">
                  <c:v>175</c:v>
                </c:pt>
                <c:pt idx="1290">
                  <c:v>200</c:v>
                </c:pt>
                <c:pt idx="1291">
                  <c:v>235</c:v>
                </c:pt>
                <c:pt idx="1292">
                  <c:v>185</c:v>
                </c:pt>
                <c:pt idx="1293">
                  <c:v>195</c:v>
                </c:pt>
                <c:pt idx="1294">
                  <c:v>290</c:v>
                </c:pt>
                <c:pt idx="1295">
                  <c:v>235</c:v>
                </c:pt>
                <c:pt idx="1296">
                  <c:v>220</c:v>
                </c:pt>
                <c:pt idx="1297">
                  <c:v>280</c:v>
                </c:pt>
                <c:pt idx="1298">
                  <c:v>280</c:v>
                </c:pt>
                <c:pt idx="1299">
                  <c:v>300</c:v>
                </c:pt>
                <c:pt idx="1300">
                  <c:v>285</c:v>
                </c:pt>
                <c:pt idx="1301">
                  <c:v>320</c:v>
                </c:pt>
                <c:pt idx="1302">
                  <c:v>365</c:v>
                </c:pt>
                <c:pt idx="1303">
                  <c:v>360</c:v>
                </c:pt>
                <c:pt idx="1304">
                  <c:v>350</c:v>
                </c:pt>
                <c:pt idx="1305">
                  <c:v>390</c:v>
                </c:pt>
                <c:pt idx="1306">
                  <c:v>480</c:v>
                </c:pt>
                <c:pt idx="1307">
                  <c:v>360</c:v>
                </c:pt>
                <c:pt idx="1308">
                  <c:v>305</c:v>
                </c:pt>
                <c:pt idx="1309">
                  <c:v>325</c:v>
                </c:pt>
                <c:pt idx="1310">
                  <c:v>305</c:v>
                </c:pt>
                <c:pt idx="1311">
                  <c:v>295</c:v>
                </c:pt>
                <c:pt idx="1312">
                  <c:v>285</c:v>
                </c:pt>
                <c:pt idx="1313">
                  <c:v>280</c:v>
                </c:pt>
                <c:pt idx="1314">
                  <c:v>240</c:v>
                </c:pt>
                <c:pt idx="1315">
                  <c:v>235</c:v>
                </c:pt>
                <c:pt idx="1316">
                  <c:v>240</c:v>
                </c:pt>
                <c:pt idx="1317">
                  <c:v>255</c:v>
                </c:pt>
                <c:pt idx="1318">
                  <c:v>200</c:v>
                </c:pt>
                <c:pt idx="1319">
                  <c:v>210</c:v>
                </c:pt>
                <c:pt idx="1320">
                  <c:v>215</c:v>
                </c:pt>
                <c:pt idx="1321">
                  <c:v>205</c:v>
                </c:pt>
                <c:pt idx="1322">
                  <c:v>290</c:v>
                </c:pt>
                <c:pt idx="1323">
                  <c:v>195</c:v>
                </c:pt>
                <c:pt idx="1324">
                  <c:v>270</c:v>
                </c:pt>
                <c:pt idx="1325">
                  <c:v>215</c:v>
                </c:pt>
                <c:pt idx="1326">
                  <c:v>255</c:v>
                </c:pt>
                <c:pt idx="1327">
                  <c:v>285</c:v>
                </c:pt>
                <c:pt idx="1328">
                  <c:v>300</c:v>
                </c:pt>
                <c:pt idx="1329">
                  <c:v>305</c:v>
                </c:pt>
                <c:pt idx="1330">
                  <c:v>325</c:v>
                </c:pt>
                <c:pt idx="1331">
                  <c:v>340</c:v>
                </c:pt>
                <c:pt idx="1332">
                  <c:v>345</c:v>
                </c:pt>
                <c:pt idx="1333">
                  <c:v>370</c:v>
                </c:pt>
                <c:pt idx="1334">
                  <c:v>345</c:v>
                </c:pt>
                <c:pt idx="1335">
                  <c:v>290</c:v>
                </c:pt>
                <c:pt idx="1336">
                  <c:v>400</c:v>
                </c:pt>
                <c:pt idx="1337">
                  <c:v>305</c:v>
                </c:pt>
                <c:pt idx="1338">
                  <c:v>285</c:v>
                </c:pt>
                <c:pt idx="1339">
                  <c:v>300</c:v>
                </c:pt>
                <c:pt idx="1340">
                  <c:v>335</c:v>
                </c:pt>
                <c:pt idx="1341">
                  <c:v>290</c:v>
                </c:pt>
                <c:pt idx="1342">
                  <c:v>260</c:v>
                </c:pt>
                <c:pt idx="1343">
                  <c:v>250</c:v>
                </c:pt>
                <c:pt idx="1344">
                  <c:v>260</c:v>
                </c:pt>
                <c:pt idx="1345">
                  <c:v>210</c:v>
                </c:pt>
                <c:pt idx="1346">
                  <c:v>240</c:v>
                </c:pt>
                <c:pt idx="1347">
                  <c:v>215</c:v>
                </c:pt>
                <c:pt idx="1348">
                  <c:v>235</c:v>
                </c:pt>
                <c:pt idx="1349">
                  <c:v>185</c:v>
                </c:pt>
                <c:pt idx="1350">
                  <c:v>210</c:v>
                </c:pt>
                <c:pt idx="1351">
                  <c:v>305</c:v>
                </c:pt>
                <c:pt idx="1352">
                  <c:v>185</c:v>
                </c:pt>
                <c:pt idx="1353">
                  <c:v>220</c:v>
                </c:pt>
                <c:pt idx="1354">
                  <c:v>240</c:v>
                </c:pt>
                <c:pt idx="1355">
                  <c:v>270</c:v>
                </c:pt>
                <c:pt idx="1356">
                  <c:v>300</c:v>
                </c:pt>
                <c:pt idx="1357">
                  <c:v>270</c:v>
                </c:pt>
                <c:pt idx="1358">
                  <c:v>315</c:v>
                </c:pt>
                <c:pt idx="1359">
                  <c:v>315</c:v>
                </c:pt>
                <c:pt idx="1360">
                  <c:v>335</c:v>
                </c:pt>
                <c:pt idx="1361">
                  <c:v>300</c:v>
                </c:pt>
                <c:pt idx="1362">
                  <c:v>380</c:v>
                </c:pt>
                <c:pt idx="1363">
                  <c:v>375</c:v>
                </c:pt>
                <c:pt idx="1364">
                  <c:v>340</c:v>
                </c:pt>
                <c:pt idx="1365">
                  <c:v>390</c:v>
                </c:pt>
                <c:pt idx="1366">
                  <c:v>385</c:v>
                </c:pt>
                <c:pt idx="1367">
                  <c:v>340</c:v>
                </c:pt>
                <c:pt idx="1368">
                  <c:v>320</c:v>
                </c:pt>
                <c:pt idx="1369">
                  <c:v>280</c:v>
                </c:pt>
                <c:pt idx="1370">
                  <c:v>305</c:v>
                </c:pt>
                <c:pt idx="1371">
                  <c:v>265</c:v>
                </c:pt>
                <c:pt idx="1372">
                  <c:v>230</c:v>
                </c:pt>
                <c:pt idx="1373">
                  <c:v>250</c:v>
                </c:pt>
                <c:pt idx="1374">
                  <c:v>215</c:v>
                </c:pt>
                <c:pt idx="1375">
                  <c:v>225</c:v>
                </c:pt>
                <c:pt idx="1376">
                  <c:v>185</c:v>
                </c:pt>
                <c:pt idx="1377">
                  <c:v>215</c:v>
                </c:pt>
                <c:pt idx="1378">
                  <c:v>185</c:v>
                </c:pt>
                <c:pt idx="1379">
                  <c:v>190</c:v>
                </c:pt>
                <c:pt idx="1380">
                  <c:v>290</c:v>
                </c:pt>
                <c:pt idx="1381">
                  <c:v>180</c:v>
                </c:pt>
                <c:pt idx="1382">
                  <c:v>245</c:v>
                </c:pt>
                <c:pt idx="1383">
                  <c:v>270</c:v>
                </c:pt>
                <c:pt idx="1384">
                  <c:v>275</c:v>
                </c:pt>
                <c:pt idx="1385">
                  <c:v>275</c:v>
                </c:pt>
                <c:pt idx="1386">
                  <c:v>275</c:v>
                </c:pt>
                <c:pt idx="1387">
                  <c:v>350</c:v>
                </c:pt>
                <c:pt idx="1388">
                  <c:v>315</c:v>
                </c:pt>
                <c:pt idx="1389">
                  <c:v>275</c:v>
                </c:pt>
                <c:pt idx="1390">
                  <c:v>330</c:v>
                </c:pt>
                <c:pt idx="1391">
                  <c:v>315</c:v>
                </c:pt>
                <c:pt idx="1392">
                  <c:v>310</c:v>
                </c:pt>
                <c:pt idx="1393">
                  <c:v>310</c:v>
                </c:pt>
                <c:pt idx="1394">
                  <c:v>375</c:v>
                </c:pt>
                <c:pt idx="1395">
                  <c:v>320</c:v>
                </c:pt>
                <c:pt idx="1396">
                  <c:v>255</c:v>
                </c:pt>
                <c:pt idx="1397">
                  <c:v>280</c:v>
                </c:pt>
                <c:pt idx="1398">
                  <c:v>290</c:v>
                </c:pt>
                <c:pt idx="1399">
                  <c:v>255</c:v>
                </c:pt>
                <c:pt idx="1400">
                  <c:v>260</c:v>
                </c:pt>
                <c:pt idx="1401">
                  <c:v>290</c:v>
                </c:pt>
                <c:pt idx="1402">
                  <c:v>230</c:v>
                </c:pt>
                <c:pt idx="1403">
                  <c:v>230</c:v>
                </c:pt>
                <c:pt idx="1404">
                  <c:v>185</c:v>
                </c:pt>
                <c:pt idx="1405">
                  <c:v>220</c:v>
                </c:pt>
                <c:pt idx="1406">
                  <c:v>200</c:v>
                </c:pt>
                <c:pt idx="1407">
                  <c:v>255</c:v>
                </c:pt>
                <c:pt idx="1408">
                  <c:v>235</c:v>
                </c:pt>
                <c:pt idx="1409">
                  <c:v>260</c:v>
                </c:pt>
                <c:pt idx="1410">
                  <c:v>250</c:v>
                </c:pt>
                <c:pt idx="1411">
                  <c:v>255</c:v>
                </c:pt>
                <c:pt idx="1412">
                  <c:v>255</c:v>
                </c:pt>
                <c:pt idx="1413">
                  <c:v>270</c:v>
                </c:pt>
                <c:pt idx="1414">
                  <c:v>305</c:v>
                </c:pt>
                <c:pt idx="1415">
                  <c:v>310</c:v>
                </c:pt>
                <c:pt idx="1416">
                  <c:v>360</c:v>
                </c:pt>
                <c:pt idx="1417">
                  <c:v>390</c:v>
                </c:pt>
                <c:pt idx="1418">
                  <c:v>360</c:v>
                </c:pt>
                <c:pt idx="1419">
                  <c:v>370</c:v>
                </c:pt>
                <c:pt idx="1420">
                  <c:v>345</c:v>
                </c:pt>
                <c:pt idx="1421">
                  <c:v>375</c:v>
                </c:pt>
                <c:pt idx="1422">
                  <c:v>360</c:v>
                </c:pt>
                <c:pt idx="1423">
                  <c:v>410</c:v>
                </c:pt>
                <c:pt idx="1424">
                  <c:v>310</c:v>
                </c:pt>
                <c:pt idx="1425">
                  <c:v>295</c:v>
                </c:pt>
                <c:pt idx="1426">
                  <c:v>300</c:v>
                </c:pt>
                <c:pt idx="1427">
                  <c:v>280</c:v>
                </c:pt>
                <c:pt idx="1428">
                  <c:v>255</c:v>
                </c:pt>
                <c:pt idx="1429">
                  <c:v>275</c:v>
                </c:pt>
                <c:pt idx="1430">
                  <c:v>270</c:v>
                </c:pt>
                <c:pt idx="1431">
                  <c:v>230</c:v>
                </c:pt>
                <c:pt idx="1432">
                  <c:v>255</c:v>
                </c:pt>
                <c:pt idx="1433">
                  <c:v>265</c:v>
                </c:pt>
                <c:pt idx="1434">
                  <c:v>220</c:v>
                </c:pt>
                <c:pt idx="1435">
                  <c:v>225</c:v>
                </c:pt>
                <c:pt idx="1436">
                  <c:v>225</c:v>
                </c:pt>
                <c:pt idx="1437">
                  <c:v>290</c:v>
                </c:pt>
                <c:pt idx="1438">
                  <c:v>230</c:v>
                </c:pt>
                <c:pt idx="1439">
                  <c:v>230</c:v>
                </c:pt>
                <c:pt idx="1440">
                  <c:v>270</c:v>
                </c:pt>
                <c:pt idx="1441">
                  <c:v>235</c:v>
                </c:pt>
                <c:pt idx="1442">
                  <c:v>285</c:v>
                </c:pt>
                <c:pt idx="1443">
                  <c:v>275</c:v>
                </c:pt>
                <c:pt idx="1444">
                  <c:v>285</c:v>
                </c:pt>
                <c:pt idx="1445">
                  <c:v>375</c:v>
                </c:pt>
                <c:pt idx="1446">
                  <c:v>365</c:v>
                </c:pt>
                <c:pt idx="1447">
                  <c:v>365</c:v>
                </c:pt>
                <c:pt idx="1448">
                  <c:v>315</c:v>
                </c:pt>
                <c:pt idx="1449">
                  <c:v>350</c:v>
                </c:pt>
                <c:pt idx="1450">
                  <c:v>395</c:v>
                </c:pt>
                <c:pt idx="1451">
                  <c:v>360</c:v>
                </c:pt>
                <c:pt idx="1452">
                  <c:v>310</c:v>
                </c:pt>
                <c:pt idx="1453">
                  <c:v>285</c:v>
                </c:pt>
                <c:pt idx="1454">
                  <c:v>345</c:v>
                </c:pt>
                <c:pt idx="1455">
                  <c:v>300</c:v>
                </c:pt>
                <c:pt idx="1456">
                  <c:v>320</c:v>
                </c:pt>
                <c:pt idx="1457">
                  <c:v>255</c:v>
                </c:pt>
                <c:pt idx="1458">
                  <c:v>255</c:v>
                </c:pt>
                <c:pt idx="1459">
                  <c:v>310</c:v>
                </c:pt>
                <c:pt idx="1460">
                  <c:v>245</c:v>
                </c:pt>
                <c:pt idx="1461">
                  <c:v>205</c:v>
                </c:pt>
                <c:pt idx="1462">
                  <c:v>240</c:v>
                </c:pt>
                <c:pt idx="1463">
                  <c:v>220</c:v>
                </c:pt>
                <c:pt idx="1464">
                  <c:v>195</c:v>
                </c:pt>
                <c:pt idx="1465">
                  <c:v>255</c:v>
                </c:pt>
                <c:pt idx="1466">
                  <c:v>285</c:v>
                </c:pt>
                <c:pt idx="1467">
                  <c:v>240</c:v>
                </c:pt>
                <c:pt idx="1468">
                  <c:v>275</c:v>
                </c:pt>
                <c:pt idx="1469">
                  <c:v>250</c:v>
                </c:pt>
                <c:pt idx="1470">
                  <c:v>255</c:v>
                </c:pt>
                <c:pt idx="1471">
                  <c:v>290</c:v>
                </c:pt>
                <c:pt idx="1472">
                  <c:v>305</c:v>
                </c:pt>
                <c:pt idx="1473">
                  <c:v>340</c:v>
                </c:pt>
                <c:pt idx="1474">
                  <c:v>335</c:v>
                </c:pt>
                <c:pt idx="1475">
                  <c:v>340</c:v>
                </c:pt>
                <c:pt idx="1476">
                  <c:v>420</c:v>
                </c:pt>
                <c:pt idx="1477">
                  <c:v>335</c:v>
                </c:pt>
                <c:pt idx="1478">
                  <c:v>375</c:v>
                </c:pt>
                <c:pt idx="1479">
                  <c:v>355</c:v>
                </c:pt>
                <c:pt idx="1480">
                  <c:v>305</c:v>
                </c:pt>
                <c:pt idx="1481">
                  <c:v>420</c:v>
                </c:pt>
                <c:pt idx="1482">
                  <c:v>315</c:v>
                </c:pt>
                <c:pt idx="1483">
                  <c:v>295</c:v>
                </c:pt>
                <c:pt idx="1484">
                  <c:v>270</c:v>
                </c:pt>
                <c:pt idx="1485">
                  <c:v>295</c:v>
                </c:pt>
                <c:pt idx="1486">
                  <c:v>285</c:v>
                </c:pt>
                <c:pt idx="1487">
                  <c:v>250</c:v>
                </c:pt>
                <c:pt idx="1488">
                  <c:v>275</c:v>
                </c:pt>
                <c:pt idx="1489">
                  <c:v>240</c:v>
                </c:pt>
                <c:pt idx="1490">
                  <c:v>185</c:v>
                </c:pt>
                <c:pt idx="1491">
                  <c:v>255</c:v>
                </c:pt>
                <c:pt idx="1492">
                  <c:v>175</c:v>
                </c:pt>
                <c:pt idx="1493">
                  <c:v>240</c:v>
                </c:pt>
                <c:pt idx="1494">
                  <c:v>195</c:v>
                </c:pt>
                <c:pt idx="1495">
                  <c:v>290</c:v>
                </c:pt>
                <c:pt idx="1496">
                  <c:v>240</c:v>
                </c:pt>
                <c:pt idx="1497">
                  <c:v>240</c:v>
                </c:pt>
                <c:pt idx="1498">
                  <c:v>285</c:v>
                </c:pt>
                <c:pt idx="1499">
                  <c:v>270</c:v>
                </c:pt>
                <c:pt idx="1500">
                  <c:v>280</c:v>
                </c:pt>
                <c:pt idx="1501">
                  <c:v>285</c:v>
                </c:pt>
                <c:pt idx="1502">
                  <c:v>325</c:v>
                </c:pt>
                <c:pt idx="1503">
                  <c:v>320</c:v>
                </c:pt>
                <c:pt idx="1504">
                  <c:v>400</c:v>
                </c:pt>
                <c:pt idx="1505">
                  <c:v>375</c:v>
                </c:pt>
                <c:pt idx="1506">
                  <c:v>350</c:v>
                </c:pt>
                <c:pt idx="1507">
                  <c:v>320</c:v>
                </c:pt>
                <c:pt idx="1508">
                  <c:v>305</c:v>
                </c:pt>
                <c:pt idx="1509">
                  <c:v>410</c:v>
                </c:pt>
                <c:pt idx="1510">
                  <c:v>360</c:v>
                </c:pt>
                <c:pt idx="1511">
                  <c:v>325</c:v>
                </c:pt>
                <c:pt idx="1512">
                  <c:v>320</c:v>
                </c:pt>
                <c:pt idx="1513">
                  <c:v>345</c:v>
                </c:pt>
                <c:pt idx="1514">
                  <c:v>255</c:v>
                </c:pt>
                <c:pt idx="1515">
                  <c:v>250</c:v>
                </c:pt>
                <c:pt idx="1516">
                  <c:v>245</c:v>
                </c:pt>
                <c:pt idx="1517">
                  <c:v>240</c:v>
                </c:pt>
                <c:pt idx="1518">
                  <c:v>275</c:v>
                </c:pt>
                <c:pt idx="1519">
                  <c:v>210</c:v>
                </c:pt>
                <c:pt idx="1520">
                  <c:v>175</c:v>
                </c:pt>
                <c:pt idx="1521">
                  <c:v>205</c:v>
                </c:pt>
                <c:pt idx="1522">
                  <c:v>190</c:v>
                </c:pt>
                <c:pt idx="1523">
                  <c:v>250</c:v>
                </c:pt>
                <c:pt idx="1524">
                  <c:v>205</c:v>
                </c:pt>
                <c:pt idx="1525">
                  <c:v>205</c:v>
                </c:pt>
                <c:pt idx="1526">
                  <c:v>250</c:v>
                </c:pt>
                <c:pt idx="1527">
                  <c:v>255</c:v>
                </c:pt>
                <c:pt idx="1528">
                  <c:v>265</c:v>
                </c:pt>
                <c:pt idx="1529">
                  <c:v>275</c:v>
                </c:pt>
                <c:pt idx="1530">
                  <c:v>325</c:v>
                </c:pt>
                <c:pt idx="1531">
                  <c:v>325</c:v>
                </c:pt>
                <c:pt idx="1532">
                  <c:v>330</c:v>
                </c:pt>
                <c:pt idx="1533">
                  <c:v>340</c:v>
                </c:pt>
                <c:pt idx="1534">
                  <c:v>350</c:v>
                </c:pt>
                <c:pt idx="1535">
                  <c:v>340</c:v>
                </c:pt>
                <c:pt idx="1536">
                  <c:v>335</c:v>
                </c:pt>
                <c:pt idx="1537">
                  <c:v>355</c:v>
                </c:pt>
                <c:pt idx="1538">
                  <c:v>350</c:v>
                </c:pt>
                <c:pt idx="1539">
                  <c:v>340</c:v>
                </c:pt>
                <c:pt idx="1540">
                  <c:v>370</c:v>
                </c:pt>
                <c:pt idx="1541">
                  <c:v>315</c:v>
                </c:pt>
                <c:pt idx="1542">
                  <c:v>280</c:v>
                </c:pt>
                <c:pt idx="1543">
                  <c:v>280</c:v>
                </c:pt>
                <c:pt idx="1544">
                  <c:v>250</c:v>
                </c:pt>
                <c:pt idx="1545">
                  <c:v>235</c:v>
                </c:pt>
                <c:pt idx="1546">
                  <c:v>260</c:v>
                </c:pt>
                <c:pt idx="1547">
                  <c:v>215</c:v>
                </c:pt>
                <c:pt idx="1548">
                  <c:v>215</c:v>
                </c:pt>
                <c:pt idx="1549">
                  <c:v>195</c:v>
                </c:pt>
                <c:pt idx="1550">
                  <c:v>220</c:v>
                </c:pt>
                <c:pt idx="1551">
                  <c:v>200</c:v>
                </c:pt>
                <c:pt idx="1552">
                  <c:v>215</c:v>
                </c:pt>
                <c:pt idx="1553">
                  <c:v>280</c:v>
                </c:pt>
                <c:pt idx="1554">
                  <c:v>235</c:v>
                </c:pt>
                <c:pt idx="1555">
                  <c:v>275</c:v>
                </c:pt>
                <c:pt idx="1556">
                  <c:v>315</c:v>
                </c:pt>
                <c:pt idx="1557">
                  <c:v>285</c:v>
                </c:pt>
                <c:pt idx="1558">
                  <c:v>315</c:v>
                </c:pt>
                <c:pt idx="1559">
                  <c:v>325</c:v>
                </c:pt>
                <c:pt idx="1560">
                  <c:v>310</c:v>
                </c:pt>
                <c:pt idx="1561">
                  <c:v>350</c:v>
                </c:pt>
                <c:pt idx="1562">
                  <c:v>370</c:v>
                </c:pt>
                <c:pt idx="1563">
                  <c:v>335</c:v>
                </c:pt>
                <c:pt idx="1564">
                  <c:v>305</c:v>
                </c:pt>
                <c:pt idx="1565">
                  <c:v>375</c:v>
                </c:pt>
                <c:pt idx="1566">
                  <c:v>355</c:v>
                </c:pt>
                <c:pt idx="1567">
                  <c:v>360</c:v>
                </c:pt>
                <c:pt idx="1568">
                  <c:v>330</c:v>
                </c:pt>
                <c:pt idx="1569">
                  <c:v>280</c:v>
                </c:pt>
                <c:pt idx="1570">
                  <c:v>290</c:v>
                </c:pt>
                <c:pt idx="1571">
                  <c:v>285</c:v>
                </c:pt>
                <c:pt idx="1572">
                  <c:v>280</c:v>
                </c:pt>
                <c:pt idx="1573">
                  <c:v>265</c:v>
                </c:pt>
                <c:pt idx="1574">
                  <c:v>250</c:v>
                </c:pt>
                <c:pt idx="1575">
                  <c:v>235</c:v>
                </c:pt>
                <c:pt idx="1576">
                  <c:v>245</c:v>
                </c:pt>
                <c:pt idx="1577">
                  <c:v>260</c:v>
                </c:pt>
                <c:pt idx="1578">
                  <c:v>220</c:v>
                </c:pt>
                <c:pt idx="1579">
                  <c:v>230</c:v>
                </c:pt>
                <c:pt idx="1580">
                  <c:v>195</c:v>
                </c:pt>
                <c:pt idx="1581">
                  <c:v>305</c:v>
                </c:pt>
                <c:pt idx="1582">
                  <c:v>225</c:v>
                </c:pt>
                <c:pt idx="1583">
                  <c:v>260</c:v>
                </c:pt>
                <c:pt idx="1584">
                  <c:v>255</c:v>
                </c:pt>
                <c:pt idx="1585">
                  <c:v>240</c:v>
                </c:pt>
                <c:pt idx="1586">
                  <c:v>325</c:v>
                </c:pt>
                <c:pt idx="1587">
                  <c:v>295</c:v>
                </c:pt>
                <c:pt idx="1588">
                  <c:v>300</c:v>
                </c:pt>
                <c:pt idx="1589">
                  <c:v>325</c:v>
                </c:pt>
                <c:pt idx="1590">
                  <c:v>320</c:v>
                </c:pt>
                <c:pt idx="1591">
                  <c:v>400</c:v>
                </c:pt>
                <c:pt idx="1592">
                  <c:v>330</c:v>
                </c:pt>
                <c:pt idx="1593">
                  <c:v>355</c:v>
                </c:pt>
                <c:pt idx="1594">
                  <c:v>360</c:v>
                </c:pt>
                <c:pt idx="1595">
                  <c:v>395</c:v>
                </c:pt>
                <c:pt idx="1596">
                  <c:v>260</c:v>
                </c:pt>
                <c:pt idx="1597">
                  <c:v>340</c:v>
                </c:pt>
                <c:pt idx="1598">
                  <c:v>310</c:v>
                </c:pt>
                <c:pt idx="1599">
                  <c:v>280</c:v>
                </c:pt>
                <c:pt idx="1600">
                  <c:v>255</c:v>
                </c:pt>
                <c:pt idx="1601">
                  <c:v>265</c:v>
                </c:pt>
                <c:pt idx="1602">
                  <c:v>245</c:v>
                </c:pt>
                <c:pt idx="1603">
                  <c:v>250</c:v>
                </c:pt>
                <c:pt idx="1604">
                  <c:v>215</c:v>
                </c:pt>
                <c:pt idx="1605">
                  <c:v>225</c:v>
                </c:pt>
                <c:pt idx="1606">
                  <c:v>215</c:v>
                </c:pt>
                <c:pt idx="1607">
                  <c:v>195</c:v>
                </c:pt>
                <c:pt idx="1608">
                  <c:v>240</c:v>
                </c:pt>
                <c:pt idx="1609">
                  <c:v>190</c:v>
                </c:pt>
                <c:pt idx="1610">
                  <c:v>265</c:v>
                </c:pt>
                <c:pt idx="1611">
                  <c:v>255</c:v>
                </c:pt>
                <c:pt idx="1612">
                  <c:v>250</c:v>
                </c:pt>
                <c:pt idx="1613">
                  <c:v>255</c:v>
                </c:pt>
                <c:pt idx="1614">
                  <c:v>270</c:v>
                </c:pt>
                <c:pt idx="1615">
                  <c:v>320</c:v>
                </c:pt>
                <c:pt idx="1616">
                  <c:v>315</c:v>
                </c:pt>
                <c:pt idx="1617">
                  <c:v>325</c:v>
                </c:pt>
                <c:pt idx="1618">
                  <c:v>300</c:v>
                </c:pt>
                <c:pt idx="1619">
                  <c:v>355</c:v>
                </c:pt>
                <c:pt idx="1620">
                  <c:v>285</c:v>
                </c:pt>
                <c:pt idx="1621">
                  <c:v>315</c:v>
                </c:pt>
                <c:pt idx="1622">
                  <c:v>340</c:v>
                </c:pt>
                <c:pt idx="1623">
                  <c:v>330</c:v>
                </c:pt>
                <c:pt idx="1624">
                  <c:v>420</c:v>
                </c:pt>
                <c:pt idx="1625">
                  <c:v>365</c:v>
                </c:pt>
                <c:pt idx="1626">
                  <c:v>355</c:v>
                </c:pt>
                <c:pt idx="1627">
                  <c:v>305</c:v>
                </c:pt>
                <c:pt idx="1628">
                  <c:v>300</c:v>
                </c:pt>
                <c:pt idx="1629">
                  <c:v>285</c:v>
                </c:pt>
                <c:pt idx="1630">
                  <c:v>265</c:v>
                </c:pt>
                <c:pt idx="1631">
                  <c:v>275</c:v>
                </c:pt>
                <c:pt idx="1632">
                  <c:v>225</c:v>
                </c:pt>
                <c:pt idx="1633">
                  <c:v>230</c:v>
                </c:pt>
                <c:pt idx="1634">
                  <c:v>220</c:v>
                </c:pt>
                <c:pt idx="1635">
                  <c:v>185</c:v>
                </c:pt>
                <c:pt idx="1636">
                  <c:v>245</c:v>
                </c:pt>
                <c:pt idx="1637">
                  <c:v>225</c:v>
                </c:pt>
                <c:pt idx="1638">
                  <c:v>280</c:v>
                </c:pt>
                <c:pt idx="1639">
                  <c:v>225</c:v>
                </c:pt>
                <c:pt idx="1640">
                  <c:v>210</c:v>
                </c:pt>
                <c:pt idx="1641">
                  <c:v>280</c:v>
                </c:pt>
                <c:pt idx="1642">
                  <c:v>270</c:v>
                </c:pt>
                <c:pt idx="1643">
                  <c:v>285</c:v>
                </c:pt>
                <c:pt idx="1644">
                  <c:v>280</c:v>
                </c:pt>
                <c:pt idx="1645">
                  <c:v>320</c:v>
                </c:pt>
                <c:pt idx="1646">
                  <c:v>300</c:v>
                </c:pt>
                <c:pt idx="1647">
                  <c:v>325</c:v>
                </c:pt>
                <c:pt idx="1648">
                  <c:v>320</c:v>
                </c:pt>
                <c:pt idx="1649">
                  <c:v>355</c:v>
                </c:pt>
                <c:pt idx="1650">
                  <c:v>345</c:v>
                </c:pt>
                <c:pt idx="1651">
                  <c:v>360</c:v>
                </c:pt>
                <c:pt idx="1652">
                  <c:v>355</c:v>
                </c:pt>
                <c:pt idx="1653">
                  <c:v>410</c:v>
                </c:pt>
                <c:pt idx="1654">
                  <c:v>400</c:v>
                </c:pt>
                <c:pt idx="1655">
                  <c:v>325</c:v>
                </c:pt>
                <c:pt idx="1656">
                  <c:v>300</c:v>
                </c:pt>
                <c:pt idx="1657">
                  <c:v>275</c:v>
                </c:pt>
                <c:pt idx="1658">
                  <c:v>285</c:v>
                </c:pt>
                <c:pt idx="1659">
                  <c:v>265</c:v>
                </c:pt>
                <c:pt idx="1660">
                  <c:v>300</c:v>
                </c:pt>
                <c:pt idx="1661">
                  <c:v>250</c:v>
                </c:pt>
                <c:pt idx="1662">
                  <c:v>230</c:v>
                </c:pt>
                <c:pt idx="1663">
                  <c:v>225</c:v>
                </c:pt>
                <c:pt idx="1664">
                  <c:v>205</c:v>
                </c:pt>
                <c:pt idx="1665">
                  <c:v>200</c:v>
                </c:pt>
                <c:pt idx="1666">
                  <c:v>200</c:v>
                </c:pt>
                <c:pt idx="1667">
                  <c:v>235</c:v>
                </c:pt>
                <c:pt idx="1668">
                  <c:v>280</c:v>
                </c:pt>
                <c:pt idx="1669">
                  <c:v>280</c:v>
                </c:pt>
                <c:pt idx="1670">
                  <c:v>220</c:v>
                </c:pt>
                <c:pt idx="1671">
                  <c:v>305</c:v>
                </c:pt>
                <c:pt idx="1672">
                  <c:v>300</c:v>
                </c:pt>
                <c:pt idx="1673">
                  <c:v>285</c:v>
                </c:pt>
                <c:pt idx="1674">
                  <c:v>280</c:v>
                </c:pt>
                <c:pt idx="1675">
                  <c:v>320</c:v>
                </c:pt>
                <c:pt idx="1676">
                  <c:v>355</c:v>
                </c:pt>
                <c:pt idx="1677">
                  <c:v>270</c:v>
                </c:pt>
                <c:pt idx="1678">
                  <c:v>425</c:v>
                </c:pt>
                <c:pt idx="1679">
                  <c:v>340</c:v>
                </c:pt>
                <c:pt idx="1680">
                  <c:v>355</c:v>
                </c:pt>
                <c:pt idx="1681">
                  <c:v>315</c:v>
                </c:pt>
                <c:pt idx="1682">
                  <c:v>405</c:v>
                </c:pt>
                <c:pt idx="1683">
                  <c:v>375</c:v>
                </c:pt>
                <c:pt idx="1684">
                  <c:v>315</c:v>
                </c:pt>
                <c:pt idx="1685">
                  <c:v>305</c:v>
                </c:pt>
                <c:pt idx="1686">
                  <c:v>290</c:v>
                </c:pt>
                <c:pt idx="1687">
                  <c:v>290</c:v>
                </c:pt>
                <c:pt idx="1688">
                  <c:v>260</c:v>
                </c:pt>
                <c:pt idx="1689">
                  <c:v>250</c:v>
                </c:pt>
                <c:pt idx="1690">
                  <c:v>210</c:v>
                </c:pt>
                <c:pt idx="1691">
                  <c:v>245</c:v>
                </c:pt>
                <c:pt idx="1692">
                  <c:v>255</c:v>
                </c:pt>
                <c:pt idx="1693">
                  <c:v>210</c:v>
                </c:pt>
                <c:pt idx="1694">
                  <c:v>225</c:v>
                </c:pt>
                <c:pt idx="1695">
                  <c:v>200</c:v>
                </c:pt>
                <c:pt idx="1696">
                  <c:v>270</c:v>
                </c:pt>
                <c:pt idx="1697">
                  <c:v>290</c:v>
                </c:pt>
                <c:pt idx="1698">
                  <c:v>285</c:v>
                </c:pt>
                <c:pt idx="1699">
                  <c:v>255</c:v>
                </c:pt>
                <c:pt idx="1700">
                  <c:v>270</c:v>
                </c:pt>
                <c:pt idx="1701">
                  <c:v>280</c:v>
                </c:pt>
                <c:pt idx="1702">
                  <c:v>310</c:v>
                </c:pt>
                <c:pt idx="1703">
                  <c:v>310</c:v>
                </c:pt>
                <c:pt idx="1704">
                  <c:v>335</c:v>
                </c:pt>
                <c:pt idx="1705">
                  <c:v>370</c:v>
                </c:pt>
                <c:pt idx="1706">
                  <c:v>285</c:v>
                </c:pt>
                <c:pt idx="1707">
                  <c:v>400</c:v>
                </c:pt>
                <c:pt idx="1708">
                  <c:v>380</c:v>
                </c:pt>
                <c:pt idx="1709">
                  <c:v>300</c:v>
                </c:pt>
                <c:pt idx="1710">
                  <c:v>400</c:v>
                </c:pt>
                <c:pt idx="1711">
                  <c:v>305</c:v>
                </c:pt>
                <c:pt idx="1712">
                  <c:v>305</c:v>
                </c:pt>
                <c:pt idx="1713">
                  <c:v>360</c:v>
                </c:pt>
                <c:pt idx="1714">
                  <c:v>315</c:v>
                </c:pt>
                <c:pt idx="1715">
                  <c:v>295</c:v>
                </c:pt>
                <c:pt idx="1716">
                  <c:v>270</c:v>
                </c:pt>
                <c:pt idx="1717">
                  <c:v>235</c:v>
                </c:pt>
                <c:pt idx="1718">
                  <c:v>240</c:v>
                </c:pt>
                <c:pt idx="1719">
                  <c:v>225</c:v>
                </c:pt>
                <c:pt idx="1720">
                  <c:v>230</c:v>
                </c:pt>
                <c:pt idx="1721">
                  <c:v>210</c:v>
                </c:pt>
                <c:pt idx="1722">
                  <c:v>200</c:v>
                </c:pt>
                <c:pt idx="1723">
                  <c:v>185</c:v>
                </c:pt>
                <c:pt idx="1724">
                  <c:v>185</c:v>
                </c:pt>
                <c:pt idx="1725">
                  <c:v>190</c:v>
                </c:pt>
                <c:pt idx="1726">
                  <c:v>195</c:v>
                </c:pt>
                <c:pt idx="1727">
                  <c:v>215</c:v>
                </c:pt>
                <c:pt idx="1728">
                  <c:v>245</c:v>
                </c:pt>
                <c:pt idx="1729">
                  <c:v>235</c:v>
                </c:pt>
                <c:pt idx="1730">
                  <c:v>280</c:v>
                </c:pt>
                <c:pt idx="1731">
                  <c:v>305</c:v>
                </c:pt>
                <c:pt idx="1732">
                  <c:v>350</c:v>
                </c:pt>
                <c:pt idx="1733">
                  <c:v>335</c:v>
                </c:pt>
                <c:pt idx="1734">
                  <c:v>335</c:v>
                </c:pt>
                <c:pt idx="1735">
                  <c:v>405</c:v>
                </c:pt>
                <c:pt idx="1736">
                  <c:v>350</c:v>
                </c:pt>
                <c:pt idx="1737">
                  <c:v>390</c:v>
                </c:pt>
                <c:pt idx="1738">
                  <c:v>420</c:v>
                </c:pt>
                <c:pt idx="1739">
                  <c:v>285</c:v>
                </c:pt>
                <c:pt idx="1740">
                  <c:v>385</c:v>
                </c:pt>
                <c:pt idx="1741">
                  <c:v>315</c:v>
                </c:pt>
                <c:pt idx="1742">
                  <c:v>310</c:v>
                </c:pt>
                <c:pt idx="1743">
                  <c:v>330</c:v>
                </c:pt>
                <c:pt idx="1744">
                  <c:v>325</c:v>
                </c:pt>
                <c:pt idx="1745">
                  <c:v>270</c:v>
                </c:pt>
                <c:pt idx="1746">
                  <c:v>255</c:v>
                </c:pt>
                <c:pt idx="1747">
                  <c:v>245</c:v>
                </c:pt>
                <c:pt idx="1748">
                  <c:v>230</c:v>
                </c:pt>
                <c:pt idx="1749">
                  <c:v>240</c:v>
                </c:pt>
                <c:pt idx="1750">
                  <c:v>270</c:v>
                </c:pt>
                <c:pt idx="1751">
                  <c:v>225</c:v>
                </c:pt>
                <c:pt idx="1752">
                  <c:v>210</c:v>
                </c:pt>
                <c:pt idx="1753">
                  <c:v>260</c:v>
                </c:pt>
                <c:pt idx="1754">
                  <c:v>225</c:v>
                </c:pt>
                <c:pt idx="1755">
                  <c:v>255</c:v>
                </c:pt>
                <c:pt idx="1756">
                  <c:v>255</c:v>
                </c:pt>
                <c:pt idx="1757">
                  <c:v>285</c:v>
                </c:pt>
                <c:pt idx="1758">
                  <c:v>295</c:v>
                </c:pt>
                <c:pt idx="1759">
                  <c:v>280</c:v>
                </c:pt>
                <c:pt idx="1760">
                  <c:v>325</c:v>
                </c:pt>
                <c:pt idx="1761">
                  <c:v>345</c:v>
                </c:pt>
                <c:pt idx="1762">
                  <c:v>330</c:v>
                </c:pt>
                <c:pt idx="1763">
                  <c:v>355</c:v>
                </c:pt>
                <c:pt idx="1764">
                  <c:v>350</c:v>
                </c:pt>
                <c:pt idx="1765">
                  <c:v>295</c:v>
                </c:pt>
                <c:pt idx="1766">
                  <c:v>375</c:v>
                </c:pt>
                <c:pt idx="1767">
                  <c:v>345</c:v>
                </c:pt>
                <c:pt idx="1768">
                  <c:v>410</c:v>
                </c:pt>
                <c:pt idx="1769">
                  <c:v>390</c:v>
                </c:pt>
                <c:pt idx="1770">
                  <c:v>270</c:v>
                </c:pt>
                <c:pt idx="1771">
                  <c:v>280</c:v>
                </c:pt>
                <c:pt idx="1772">
                  <c:v>255</c:v>
                </c:pt>
                <c:pt idx="1773">
                  <c:v>270</c:v>
                </c:pt>
                <c:pt idx="1774">
                  <c:v>255</c:v>
                </c:pt>
                <c:pt idx="1775">
                  <c:v>270</c:v>
                </c:pt>
                <c:pt idx="1776">
                  <c:v>245</c:v>
                </c:pt>
                <c:pt idx="1777">
                  <c:v>250</c:v>
                </c:pt>
                <c:pt idx="1778">
                  <c:v>200</c:v>
                </c:pt>
                <c:pt idx="1779">
                  <c:v>190</c:v>
                </c:pt>
                <c:pt idx="1780">
                  <c:v>265</c:v>
                </c:pt>
                <c:pt idx="1781">
                  <c:v>225</c:v>
                </c:pt>
                <c:pt idx="1782">
                  <c:v>185</c:v>
                </c:pt>
                <c:pt idx="1783">
                  <c:v>235</c:v>
                </c:pt>
                <c:pt idx="1784">
                  <c:v>255</c:v>
                </c:pt>
                <c:pt idx="1785">
                  <c:v>270</c:v>
                </c:pt>
                <c:pt idx="1786">
                  <c:v>285</c:v>
                </c:pt>
                <c:pt idx="1787">
                  <c:v>255</c:v>
                </c:pt>
                <c:pt idx="1788">
                  <c:v>265</c:v>
                </c:pt>
                <c:pt idx="1789">
                  <c:v>310</c:v>
                </c:pt>
                <c:pt idx="1790">
                  <c:v>315</c:v>
                </c:pt>
                <c:pt idx="1791">
                  <c:v>345</c:v>
                </c:pt>
                <c:pt idx="1792">
                  <c:v>330</c:v>
                </c:pt>
                <c:pt idx="1793">
                  <c:v>375</c:v>
                </c:pt>
                <c:pt idx="1794">
                  <c:v>360</c:v>
                </c:pt>
                <c:pt idx="1795">
                  <c:v>390</c:v>
                </c:pt>
                <c:pt idx="1796">
                  <c:v>360</c:v>
                </c:pt>
                <c:pt idx="1797">
                  <c:v>375</c:v>
                </c:pt>
                <c:pt idx="1798">
                  <c:v>335</c:v>
                </c:pt>
                <c:pt idx="1799">
                  <c:v>335</c:v>
                </c:pt>
                <c:pt idx="1800">
                  <c:v>275</c:v>
                </c:pt>
                <c:pt idx="1801">
                  <c:v>290</c:v>
                </c:pt>
                <c:pt idx="1802">
                  <c:v>345</c:v>
                </c:pt>
                <c:pt idx="1803">
                  <c:v>255</c:v>
                </c:pt>
                <c:pt idx="1804">
                  <c:v>260</c:v>
                </c:pt>
                <c:pt idx="1805">
                  <c:v>240</c:v>
                </c:pt>
                <c:pt idx="1806">
                  <c:v>225</c:v>
                </c:pt>
                <c:pt idx="1807">
                  <c:v>255</c:v>
                </c:pt>
                <c:pt idx="1808">
                  <c:v>220</c:v>
                </c:pt>
                <c:pt idx="1809">
                  <c:v>205</c:v>
                </c:pt>
                <c:pt idx="1810">
                  <c:v>230</c:v>
                </c:pt>
                <c:pt idx="1811">
                  <c:v>175</c:v>
                </c:pt>
                <c:pt idx="1812">
                  <c:v>275</c:v>
                </c:pt>
                <c:pt idx="1813">
                  <c:v>225</c:v>
                </c:pt>
                <c:pt idx="1814">
                  <c:v>225</c:v>
                </c:pt>
                <c:pt idx="1815">
                  <c:v>270</c:v>
                </c:pt>
                <c:pt idx="1816">
                  <c:v>270</c:v>
                </c:pt>
                <c:pt idx="1817">
                  <c:v>310</c:v>
                </c:pt>
                <c:pt idx="1818">
                  <c:v>315</c:v>
                </c:pt>
                <c:pt idx="1819">
                  <c:v>310</c:v>
                </c:pt>
                <c:pt idx="1820">
                  <c:v>345</c:v>
                </c:pt>
                <c:pt idx="1821">
                  <c:v>360</c:v>
                </c:pt>
                <c:pt idx="1822">
                  <c:v>360</c:v>
                </c:pt>
                <c:pt idx="1823">
                  <c:v>360</c:v>
                </c:pt>
                <c:pt idx="1824">
                  <c:v>315</c:v>
                </c:pt>
                <c:pt idx="1825">
                  <c:v>375</c:v>
                </c:pt>
                <c:pt idx="1826">
                  <c:v>395</c:v>
                </c:pt>
                <c:pt idx="1827">
                  <c:v>295</c:v>
                </c:pt>
                <c:pt idx="1828">
                  <c:v>295</c:v>
                </c:pt>
                <c:pt idx="1829">
                  <c:v>310</c:v>
                </c:pt>
                <c:pt idx="1830">
                  <c:v>295</c:v>
                </c:pt>
                <c:pt idx="1831">
                  <c:v>275</c:v>
                </c:pt>
                <c:pt idx="1832">
                  <c:v>240</c:v>
                </c:pt>
                <c:pt idx="1833">
                  <c:v>240</c:v>
                </c:pt>
                <c:pt idx="1834">
                  <c:v>205</c:v>
                </c:pt>
                <c:pt idx="1835">
                  <c:v>250</c:v>
                </c:pt>
                <c:pt idx="1836">
                  <c:v>200</c:v>
                </c:pt>
                <c:pt idx="1837">
                  <c:v>170</c:v>
                </c:pt>
                <c:pt idx="1838">
                  <c:v>225</c:v>
                </c:pt>
                <c:pt idx="1839">
                  <c:v>165</c:v>
                </c:pt>
                <c:pt idx="1840">
                  <c:v>235</c:v>
                </c:pt>
                <c:pt idx="1841">
                  <c:v>285</c:v>
                </c:pt>
                <c:pt idx="1842">
                  <c:v>260</c:v>
                </c:pt>
                <c:pt idx="1843">
                  <c:v>280</c:v>
                </c:pt>
                <c:pt idx="1844">
                  <c:v>235</c:v>
                </c:pt>
                <c:pt idx="1845">
                  <c:v>280</c:v>
                </c:pt>
                <c:pt idx="1846">
                  <c:v>315</c:v>
                </c:pt>
                <c:pt idx="1847">
                  <c:v>295</c:v>
                </c:pt>
                <c:pt idx="1848">
                  <c:v>300</c:v>
                </c:pt>
                <c:pt idx="1849">
                  <c:v>415</c:v>
                </c:pt>
                <c:pt idx="1850">
                  <c:v>330</c:v>
                </c:pt>
                <c:pt idx="1851">
                  <c:v>345</c:v>
                </c:pt>
                <c:pt idx="1852">
                  <c:v>350</c:v>
                </c:pt>
                <c:pt idx="1853">
                  <c:v>300</c:v>
                </c:pt>
                <c:pt idx="1854">
                  <c:v>370</c:v>
                </c:pt>
                <c:pt idx="1855">
                  <c:v>305</c:v>
                </c:pt>
                <c:pt idx="1856">
                  <c:v>295</c:v>
                </c:pt>
                <c:pt idx="1857">
                  <c:v>295</c:v>
                </c:pt>
                <c:pt idx="1858">
                  <c:v>280</c:v>
                </c:pt>
                <c:pt idx="1859">
                  <c:v>285</c:v>
                </c:pt>
                <c:pt idx="1860">
                  <c:v>235</c:v>
                </c:pt>
                <c:pt idx="1861">
                  <c:v>255</c:v>
                </c:pt>
                <c:pt idx="1862">
                  <c:v>225</c:v>
                </c:pt>
                <c:pt idx="1863">
                  <c:v>195</c:v>
                </c:pt>
                <c:pt idx="1864">
                  <c:v>235</c:v>
                </c:pt>
                <c:pt idx="1865">
                  <c:v>200</c:v>
                </c:pt>
                <c:pt idx="1866">
                  <c:v>185</c:v>
                </c:pt>
                <c:pt idx="1867">
                  <c:v>205</c:v>
                </c:pt>
                <c:pt idx="1868">
                  <c:v>215</c:v>
                </c:pt>
                <c:pt idx="1869">
                  <c:v>240</c:v>
                </c:pt>
                <c:pt idx="1870">
                  <c:v>275</c:v>
                </c:pt>
                <c:pt idx="1871">
                  <c:v>260</c:v>
                </c:pt>
                <c:pt idx="1872">
                  <c:v>285</c:v>
                </c:pt>
                <c:pt idx="1873">
                  <c:v>290</c:v>
                </c:pt>
                <c:pt idx="1874">
                  <c:v>285</c:v>
                </c:pt>
                <c:pt idx="1875">
                  <c:v>340</c:v>
                </c:pt>
                <c:pt idx="1876">
                  <c:v>295</c:v>
                </c:pt>
                <c:pt idx="1877">
                  <c:v>340</c:v>
                </c:pt>
                <c:pt idx="1878">
                  <c:v>390</c:v>
                </c:pt>
                <c:pt idx="1879">
                  <c:v>340</c:v>
                </c:pt>
                <c:pt idx="1880">
                  <c:v>365</c:v>
                </c:pt>
                <c:pt idx="1881">
                  <c:v>340</c:v>
                </c:pt>
                <c:pt idx="1882">
                  <c:v>360</c:v>
                </c:pt>
                <c:pt idx="1883">
                  <c:v>300</c:v>
                </c:pt>
                <c:pt idx="1884">
                  <c:v>400</c:v>
                </c:pt>
                <c:pt idx="1885">
                  <c:v>285</c:v>
                </c:pt>
                <c:pt idx="1886">
                  <c:v>315</c:v>
                </c:pt>
                <c:pt idx="1887">
                  <c:v>315</c:v>
                </c:pt>
                <c:pt idx="1888">
                  <c:v>290</c:v>
                </c:pt>
                <c:pt idx="1889">
                  <c:v>255</c:v>
                </c:pt>
                <c:pt idx="1890">
                  <c:v>255</c:v>
                </c:pt>
                <c:pt idx="1891">
                  <c:v>235</c:v>
                </c:pt>
                <c:pt idx="1892">
                  <c:v>225</c:v>
                </c:pt>
                <c:pt idx="1893">
                  <c:v>180</c:v>
                </c:pt>
                <c:pt idx="1894">
                  <c:v>200</c:v>
                </c:pt>
                <c:pt idx="1895">
                  <c:v>250</c:v>
                </c:pt>
                <c:pt idx="1896">
                  <c:v>195</c:v>
                </c:pt>
                <c:pt idx="1897">
                  <c:v>255</c:v>
                </c:pt>
                <c:pt idx="1898">
                  <c:v>200</c:v>
                </c:pt>
                <c:pt idx="1899">
                  <c:v>220</c:v>
                </c:pt>
                <c:pt idx="1900">
                  <c:v>250</c:v>
                </c:pt>
                <c:pt idx="1901">
                  <c:v>245</c:v>
                </c:pt>
                <c:pt idx="1902">
                  <c:v>305</c:v>
                </c:pt>
                <c:pt idx="1903">
                  <c:v>300</c:v>
                </c:pt>
                <c:pt idx="1904">
                  <c:v>325</c:v>
                </c:pt>
                <c:pt idx="1905">
                  <c:v>330</c:v>
                </c:pt>
                <c:pt idx="1906">
                  <c:v>340</c:v>
                </c:pt>
                <c:pt idx="1907">
                  <c:v>335</c:v>
                </c:pt>
                <c:pt idx="1908">
                  <c:v>315</c:v>
                </c:pt>
                <c:pt idx="1909">
                  <c:v>355</c:v>
                </c:pt>
                <c:pt idx="1910">
                  <c:v>355</c:v>
                </c:pt>
                <c:pt idx="1911">
                  <c:v>325</c:v>
                </c:pt>
                <c:pt idx="1912">
                  <c:v>330</c:v>
                </c:pt>
                <c:pt idx="1913">
                  <c:v>390</c:v>
                </c:pt>
                <c:pt idx="1914">
                  <c:v>335</c:v>
                </c:pt>
                <c:pt idx="1915">
                  <c:v>310</c:v>
                </c:pt>
                <c:pt idx="1916">
                  <c:v>265</c:v>
                </c:pt>
                <c:pt idx="1917">
                  <c:v>280</c:v>
                </c:pt>
                <c:pt idx="1918">
                  <c:v>300</c:v>
                </c:pt>
                <c:pt idx="1919">
                  <c:v>235</c:v>
                </c:pt>
                <c:pt idx="1920">
                  <c:v>235</c:v>
                </c:pt>
                <c:pt idx="1921">
                  <c:v>185</c:v>
                </c:pt>
                <c:pt idx="1922">
                  <c:v>200</c:v>
                </c:pt>
                <c:pt idx="1923">
                  <c:v>200</c:v>
                </c:pt>
                <c:pt idx="1924">
                  <c:v>195</c:v>
                </c:pt>
                <c:pt idx="1925">
                  <c:v>230</c:v>
                </c:pt>
                <c:pt idx="1926">
                  <c:v>205</c:v>
                </c:pt>
                <c:pt idx="1927">
                  <c:v>285</c:v>
                </c:pt>
                <c:pt idx="1928">
                  <c:v>180</c:v>
                </c:pt>
                <c:pt idx="1929">
                  <c:v>230</c:v>
                </c:pt>
                <c:pt idx="1930">
                  <c:v>245</c:v>
                </c:pt>
                <c:pt idx="1931">
                  <c:v>255</c:v>
                </c:pt>
                <c:pt idx="1932">
                  <c:v>320</c:v>
                </c:pt>
                <c:pt idx="1933">
                  <c:v>310</c:v>
                </c:pt>
                <c:pt idx="1934">
                  <c:v>390</c:v>
                </c:pt>
                <c:pt idx="1935">
                  <c:v>325</c:v>
                </c:pt>
                <c:pt idx="1936">
                  <c:v>400</c:v>
                </c:pt>
                <c:pt idx="1937">
                  <c:v>345</c:v>
                </c:pt>
                <c:pt idx="1938">
                  <c:v>350</c:v>
                </c:pt>
                <c:pt idx="1939">
                  <c:v>355</c:v>
                </c:pt>
                <c:pt idx="1940">
                  <c:v>410</c:v>
                </c:pt>
                <c:pt idx="1941">
                  <c:v>370</c:v>
                </c:pt>
                <c:pt idx="1942">
                  <c:v>305</c:v>
                </c:pt>
                <c:pt idx="1943">
                  <c:v>265</c:v>
                </c:pt>
                <c:pt idx="1944">
                  <c:v>310</c:v>
                </c:pt>
                <c:pt idx="1945">
                  <c:v>290</c:v>
                </c:pt>
                <c:pt idx="1946">
                  <c:v>260</c:v>
                </c:pt>
                <c:pt idx="1947">
                  <c:v>250</c:v>
                </c:pt>
                <c:pt idx="1948">
                  <c:v>260</c:v>
                </c:pt>
                <c:pt idx="1949">
                  <c:v>270</c:v>
                </c:pt>
                <c:pt idx="1950">
                  <c:v>210</c:v>
                </c:pt>
                <c:pt idx="1951">
                  <c:v>185</c:v>
                </c:pt>
                <c:pt idx="1952">
                  <c:v>220</c:v>
                </c:pt>
                <c:pt idx="1953">
                  <c:v>195</c:v>
                </c:pt>
                <c:pt idx="1954">
                  <c:v>265</c:v>
                </c:pt>
                <c:pt idx="1955">
                  <c:v>235</c:v>
                </c:pt>
                <c:pt idx="1956">
                  <c:v>295</c:v>
                </c:pt>
                <c:pt idx="1957">
                  <c:v>225</c:v>
                </c:pt>
                <c:pt idx="1958">
                  <c:v>270</c:v>
                </c:pt>
                <c:pt idx="1959">
                  <c:v>235</c:v>
                </c:pt>
                <c:pt idx="1960">
                  <c:v>295</c:v>
                </c:pt>
                <c:pt idx="1961">
                  <c:v>285</c:v>
                </c:pt>
                <c:pt idx="1962">
                  <c:v>340</c:v>
                </c:pt>
                <c:pt idx="1963">
                  <c:v>345</c:v>
                </c:pt>
                <c:pt idx="1964">
                  <c:v>330</c:v>
                </c:pt>
                <c:pt idx="1965">
                  <c:v>290</c:v>
                </c:pt>
                <c:pt idx="1966">
                  <c:v>350</c:v>
                </c:pt>
                <c:pt idx="1967">
                  <c:v>370</c:v>
                </c:pt>
                <c:pt idx="1968">
                  <c:v>245</c:v>
                </c:pt>
                <c:pt idx="1969">
                  <c:v>365</c:v>
                </c:pt>
                <c:pt idx="1970">
                  <c:v>310</c:v>
                </c:pt>
                <c:pt idx="1971">
                  <c:v>350</c:v>
                </c:pt>
                <c:pt idx="1972">
                  <c:v>290</c:v>
                </c:pt>
                <c:pt idx="1973">
                  <c:v>285</c:v>
                </c:pt>
                <c:pt idx="1974">
                  <c:v>305</c:v>
                </c:pt>
                <c:pt idx="1975">
                  <c:v>245</c:v>
                </c:pt>
                <c:pt idx="1976">
                  <c:v>245</c:v>
                </c:pt>
                <c:pt idx="1977">
                  <c:v>260</c:v>
                </c:pt>
                <c:pt idx="1978">
                  <c:v>225</c:v>
                </c:pt>
                <c:pt idx="1979">
                  <c:v>250</c:v>
                </c:pt>
                <c:pt idx="1980">
                  <c:v>220</c:v>
                </c:pt>
                <c:pt idx="1981">
                  <c:v>230</c:v>
                </c:pt>
                <c:pt idx="1982">
                  <c:v>205</c:v>
                </c:pt>
                <c:pt idx="1983">
                  <c:v>215</c:v>
                </c:pt>
                <c:pt idx="1984">
                  <c:v>300</c:v>
                </c:pt>
                <c:pt idx="1985">
                  <c:v>280</c:v>
                </c:pt>
                <c:pt idx="1986">
                  <c:v>245</c:v>
                </c:pt>
                <c:pt idx="1987">
                  <c:v>230</c:v>
                </c:pt>
                <c:pt idx="1988">
                  <c:v>275</c:v>
                </c:pt>
                <c:pt idx="1989">
                  <c:v>300</c:v>
                </c:pt>
                <c:pt idx="1990">
                  <c:v>340</c:v>
                </c:pt>
                <c:pt idx="1991">
                  <c:v>305</c:v>
                </c:pt>
                <c:pt idx="1992">
                  <c:v>325</c:v>
                </c:pt>
                <c:pt idx="1993">
                  <c:v>325</c:v>
                </c:pt>
                <c:pt idx="1994">
                  <c:v>345</c:v>
                </c:pt>
                <c:pt idx="1995">
                  <c:v>360</c:v>
                </c:pt>
                <c:pt idx="1996">
                  <c:v>385</c:v>
                </c:pt>
                <c:pt idx="1997">
                  <c:v>295</c:v>
                </c:pt>
                <c:pt idx="1998">
                  <c:v>330</c:v>
                </c:pt>
                <c:pt idx="1999">
                  <c:v>400</c:v>
                </c:pt>
                <c:pt idx="2000">
                  <c:v>380</c:v>
                </c:pt>
                <c:pt idx="2001">
                  <c:v>295</c:v>
                </c:pt>
                <c:pt idx="2002">
                  <c:v>340</c:v>
                </c:pt>
                <c:pt idx="2003">
                  <c:v>265</c:v>
                </c:pt>
                <c:pt idx="2004">
                  <c:v>250</c:v>
                </c:pt>
                <c:pt idx="2005">
                  <c:v>255</c:v>
                </c:pt>
                <c:pt idx="2006">
                  <c:v>255</c:v>
                </c:pt>
                <c:pt idx="2007">
                  <c:v>255</c:v>
                </c:pt>
                <c:pt idx="2008">
                  <c:v>205</c:v>
                </c:pt>
                <c:pt idx="2009">
                  <c:v>220</c:v>
                </c:pt>
                <c:pt idx="2010">
                  <c:v>215</c:v>
                </c:pt>
                <c:pt idx="2011">
                  <c:v>215</c:v>
                </c:pt>
                <c:pt idx="2012">
                  <c:v>185</c:v>
                </c:pt>
                <c:pt idx="2013">
                  <c:v>295</c:v>
                </c:pt>
                <c:pt idx="2014">
                  <c:v>225</c:v>
                </c:pt>
                <c:pt idx="2015">
                  <c:v>285</c:v>
                </c:pt>
                <c:pt idx="2016">
                  <c:v>220</c:v>
                </c:pt>
                <c:pt idx="2017">
                  <c:v>310</c:v>
                </c:pt>
                <c:pt idx="2018">
                  <c:v>275</c:v>
                </c:pt>
                <c:pt idx="2019">
                  <c:v>305</c:v>
                </c:pt>
                <c:pt idx="2020">
                  <c:v>310</c:v>
                </c:pt>
                <c:pt idx="2021">
                  <c:v>335</c:v>
                </c:pt>
                <c:pt idx="2022">
                  <c:v>350</c:v>
                </c:pt>
                <c:pt idx="2023">
                  <c:v>325</c:v>
                </c:pt>
                <c:pt idx="2024">
                  <c:v>315</c:v>
                </c:pt>
                <c:pt idx="2025">
                  <c:v>360</c:v>
                </c:pt>
                <c:pt idx="2026">
                  <c:v>375</c:v>
                </c:pt>
                <c:pt idx="2027">
                  <c:v>405</c:v>
                </c:pt>
                <c:pt idx="2028">
                  <c:v>345</c:v>
                </c:pt>
                <c:pt idx="2029">
                  <c:v>325</c:v>
                </c:pt>
                <c:pt idx="2030">
                  <c:v>360</c:v>
                </c:pt>
                <c:pt idx="2031">
                  <c:v>275</c:v>
                </c:pt>
                <c:pt idx="2032">
                  <c:v>245</c:v>
                </c:pt>
                <c:pt idx="2033">
                  <c:v>225</c:v>
                </c:pt>
                <c:pt idx="2034">
                  <c:v>265</c:v>
                </c:pt>
                <c:pt idx="2035">
                  <c:v>250</c:v>
                </c:pt>
                <c:pt idx="2036">
                  <c:v>230</c:v>
                </c:pt>
                <c:pt idx="2037">
                  <c:v>240</c:v>
                </c:pt>
                <c:pt idx="2038">
                  <c:v>210</c:v>
                </c:pt>
                <c:pt idx="2039">
                  <c:v>230</c:v>
                </c:pt>
                <c:pt idx="2040">
                  <c:v>200</c:v>
                </c:pt>
                <c:pt idx="2041">
                  <c:v>210</c:v>
                </c:pt>
                <c:pt idx="2042">
                  <c:v>310</c:v>
                </c:pt>
                <c:pt idx="2043">
                  <c:v>270</c:v>
                </c:pt>
                <c:pt idx="2044">
                  <c:v>265</c:v>
                </c:pt>
                <c:pt idx="2045">
                  <c:v>260</c:v>
                </c:pt>
                <c:pt idx="2046">
                  <c:v>340</c:v>
                </c:pt>
                <c:pt idx="2047">
                  <c:v>310</c:v>
                </c:pt>
                <c:pt idx="2048">
                  <c:v>295</c:v>
                </c:pt>
                <c:pt idx="2049">
                  <c:v>315</c:v>
                </c:pt>
                <c:pt idx="2050">
                  <c:v>345</c:v>
                </c:pt>
                <c:pt idx="2051">
                  <c:v>305</c:v>
                </c:pt>
                <c:pt idx="2052">
                  <c:v>370</c:v>
                </c:pt>
                <c:pt idx="2053">
                  <c:v>345</c:v>
                </c:pt>
                <c:pt idx="2054">
                  <c:v>355</c:v>
                </c:pt>
                <c:pt idx="2055">
                  <c:v>360</c:v>
                </c:pt>
                <c:pt idx="2056">
                  <c:v>425</c:v>
                </c:pt>
                <c:pt idx="2057">
                  <c:v>365</c:v>
                </c:pt>
                <c:pt idx="2058">
                  <c:v>380</c:v>
                </c:pt>
                <c:pt idx="2059">
                  <c:v>325</c:v>
                </c:pt>
                <c:pt idx="2060">
                  <c:v>260</c:v>
                </c:pt>
                <c:pt idx="2061">
                  <c:v>305</c:v>
                </c:pt>
                <c:pt idx="2062">
                  <c:v>265</c:v>
                </c:pt>
                <c:pt idx="2063">
                  <c:v>230</c:v>
                </c:pt>
                <c:pt idx="2064">
                  <c:v>230</c:v>
                </c:pt>
                <c:pt idx="2065">
                  <c:v>285</c:v>
                </c:pt>
                <c:pt idx="2066">
                  <c:v>165</c:v>
                </c:pt>
                <c:pt idx="2067">
                  <c:v>215</c:v>
                </c:pt>
                <c:pt idx="2068">
                  <c:v>215</c:v>
                </c:pt>
                <c:pt idx="2069">
                  <c:v>225</c:v>
                </c:pt>
                <c:pt idx="2070">
                  <c:v>250</c:v>
                </c:pt>
                <c:pt idx="2071">
                  <c:v>295</c:v>
                </c:pt>
                <c:pt idx="2072">
                  <c:v>210</c:v>
                </c:pt>
                <c:pt idx="2073">
                  <c:v>245</c:v>
                </c:pt>
                <c:pt idx="2074">
                  <c:v>245</c:v>
                </c:pt>
                <c:pt idx="2075">
                  <c:v>255</c:v>
                </c:pt>
                <c:pt idx="2076">
                  <c:v>305</c:v>
                </c:pt>
                <c:pt idx="2077">
                  <c:v>300</c:v>
                </c:pt>
                <c:pt idx="2078">
                  <c:v>365</c:v>
                </c:pt>
                <c:pt idx="2079">
                  <c:v>300</c:v>
                </c:pt>
                <c:pt idx="2080">
                  <c:v>395</c:v>
                </c:pt>
                <c:pt idx="2081">
                  <c:v>365</c:v>
                </c:pt>
                <c:pt idx="2082">
                  <c:v>365</c:v>
                </c:pt>
                <c:pt idx="2083">
                  <c:v>375</c:v>
                </c:pt>
                <c:pt idx="2084">
                  <c:v>385</c:v>
                </c:pt>
                <c:pt idx="2085">
                  <c:v>395</c:v>
                </c:pt>
                <c:pt idx="2086">
                  <c:v>330</c:v>
                </c:pt>
                <c:pt idx="2087">
                  <c:v>260</c:v>
                </c:pt>
                <c:pt idx="2088">
                  <c:v>280</c:v>
                </c:pt>
                <c:pt idx="2089">
                  <c:v>280</c:v>
                </c:pt>
                <c:pt idx="2090">
                  <c:v>285</c:v>
                </c:pt>
                <c:pt idx="2091">
                  <c:v>300</c:v>
                </c:pt>
                <c:pt idx="2092">
                  <c:v>230</c:v>
                </c:pt>
                <c:pt idx="2093">
                  <c:v>225</c:v>
                </c:pt>
                <c:pt idx="2094">
                  <c:v>185</c:v>
                </c:pt>
                <c:pt idx="2095">
                  <c:v>185</c:v>
                </c:pt>
                <c:pt idx="2096">
                  <c:v>190</c:v>
                </c:pt>
                <c:pt idx="2097">
                  <c:v>200</c:v>
                </c:pt>
                <c:pt idx="2098">
                  <c:v>190</c:v>
                </c:pt>
                <c:pt idx="2099">
                  <c:v>245</c:v>
                </c:pt>
                <c:pt idx="2100">
                  <c:v>195</c:v>
                </c:pt>
                <c:pt idx="2101">
                  <c:v>240</c:v>
                </c:pt>
                <c:pt idx="2102">
                  <c:v>255</c:v>
                </c:pt>
                <c:pt idx="2103">
                  <c:v>300</c:v>
                </c:pt>
                <c:pt idx="2104">
                  <c:v>310</c:v>
                </c:pt>
                <c:pt idx="2105">
                  <c:v>315</c:v>
                </c:pt>
                <c:pt idx="2106">
                  <c:v>305</c:v>
                </c:pt>
                <c:pt idx="2107">
                  <c:v>360</c:v>
                </c:pt>
                <c:pt idx="2108">
                  <c:v>320</c:v>
                </c:pt>
                <c:pt idx="2109">
                  <c:v>375</c:v>
                </c:pt>
                <c:pt idx="2110">
                  <c:v>365</c:v>
                </c:pt>
                <c:pt idx="2111">
                  <c:v>380</c:v>
                </c:pt>
                <c:pt idx="2112">
                  <c:v>405</c:v>
                </c:pt>
                <c:pt idx="2113">
                  <c:v>380</c:v>
                </c:pt>
                <c:pt idx="2114">
                  <c:v>415</c:v>
                </c:pt>
                <c:pt idx="2115">
                  <c:v>310</c:v>
                </c:pt>
                <c:pt idx="2116">
                  <c:v>260</c:v>
                </c:pt>
                <c:pt idx="2117">
                  <c:v>310</c:v>
                </c:pt>
                <c:pt idx="2118">
                  <c:v>305</c:v>
                </c:pt>
                <c:pt idx="2119">
                  <c:v>280</c:v>
                </c:pt>
                <c:pt idx="2120">
                  <c:v>265</c:v>
                </c:pt>
                <c:pt idx="2121">
                  <c:v>250</c:v>
                </c:pt>
                <c:pt idx="2122">
                  <c:v>255</c:v>
                </c:pt>
                <c:pt idx="2123">
                  <c:v>250</c:v>
                </c:pt>
                <c:pt idx="2124">
                  <c:v>245</c:v>
                </c:pt>
                <c:pt idx="2125">
                  <c:v>260</c:v>
                </c:pt>
                <c:pt idx="2126">
                  <c:v>225</c:v>
                </c:pt>
                <c:pt idx="2127">
                  <c:v>210</c:v>
                </c:pt>
                <c:pt idx="2128">
                  <c:v>290</c:v>
                </c:pt>
                <c:pt idx="2129">
                  <c:v>265</c:v>
                </c:pt>
                <c:pt idx="2130">
                  <c:v>240</c:v>
                </c:pt>
                <c:pt idx="2131">
                  <c:v>270</c:v>
                </c:pt>
                <c:pt idx="2132">
                  <c:v>270</c:v>
                </c:pt>
                <c:pt idx="2133">
                  <c:v>325</c:v>
                </c:pt>
                <c:pt idx="2134">
                  <c:v>315</c:v>
                </c:pt>
                <c:pt idx="2135">
                  <c:v>280</c:v>
                </c:pt>
                <c:pt idx="2136">
                  <c:v>310</c:v>
                </c:pt>
                <c:pt idx="2137">
                  <c:v>320</c:v>
                </c:pt>
                <c:pt idx="2138">
                  <c:v>360</c:v>
                </c:pt>
                <c:pt idx="2139">
                  <c:v>345</c:v>
                </c:pt>
                <c:pt idx="2140">
                  <c:v>330</c:v>
                </c:pt>
                <c:pt idx="2141">
                  <c:v>325</c:v>
                </c:pt>
                <c:pt idx="2142">
                  <c:v>390</c:v>
                </c:pt>
                <c:pt idx="2143">
                  <c:v>330</c:v>
                </c:pt>
                <c:pt idx="2144">
                  <c:v>340</c:v>
                </c:pt>
                <c:pt idx="2145">
                  <c:v>300</c:v>
                </c:pt>
                <c:pt idx="2146">
                  <c:v>310</c:v>
                </c:pt>
                <c:pt idx="2147">
                  <c:v>255</c:v>
                </c:pt>
                <c:pt idx="2148">
                  <c:v>310</c:v>
                </c:pt>
                <c:pt idx="2149">
                  <c:v>270</c:v>
                </c:pt>
                <c:pt idx="2150">
                  <c:v>230</c:v>
                </c:pt>
                <c:pt idx="2151">
                  <c:v>215</c:v>
                </c:pt>
                <c:pt idx="2152">
                  <c:v>220</c:v>
                </c:pt>
                <c:pt idx="2153">
                  <c:v>230</c:v>
                </c:pt>
                <c:pt idx="2154">
                  <c:v>175</c:v>
                </c:pt>
                <c:pt idx="2155">
                  <c:v>190</c:v>
                </c:pt>
                <c:pt idx="2156">
                  <c:v>220</c:v>
                </c:pt>
                <c:pt idx="2157">
                  <c:v>295</c:v>
                </c:pt>
                <c:pt idx="2158">
                  <c:v>200</c:v>
                </c:pt>
                <c:pt idx="2159">
                  <c:v>230</c:v>
                </c:pt>
                <c:pt idx="2160">
                  <c:v>275</c:v>
                </c:pt>
                <c:pt idx="2161">
                  <c:v>260</c:v>
                </c:pt>
                <c:pt idx="2162">
                  <c:v>300</c:v>
                </c:pt>
                <c:pt idx="2163">
                  <c:v>305</c:v>
                </c:pt>
                <c:pt idx="2164">
                  <c:v>290</c:v>
                </c:pt>
                <c:pt idx="2165">
                  <c:v>310</c:v>
                </c:pt>
                <c:pt idx="2166">
                  <c:v>360</c:v>
                </c:pt>
                <c:pt idx="2167">
                  <c:v>320</c:v>
                </c:pt>
                <c:pt idx="2168">
                  <c:v>295</c:v>
                </c:pt>
                <c:pt idx="2169">
                  <c:v>350</c:v>
                </c:pt>
                <c:pt idx="2170">
                  <c:v>405</c:v>
                </c:pt>
                <c:pt idx="2171">
                  <c:v>365</c:v>
                </c:pt>
                <c:pt idx="2172">
                  <c:v>300</c:v>
                </c:pt>
                <c:pt idx="2173">
                  <c:v>320</c:v>
                </c:pt>
                <c:pt idx="2174">
                  <c:v>325</c:v>
                </c:pt>
                <c:pt idx="2175">
                  <c:v>300</c:v>
                </c:pt>
                <c:pt idx="2176">
                  <c:v>285</c:v>
                </c:pt>
                <c:pt idx="2177">
                  <c:v>275</c:v>
                </c:pt>
                <c:pt idx="2178">
                  <c:v>255</c:v>
                </c:pt>
                <c:pt idx="2179">
                  <c:v>260</c:v>
                </c:pt>
                <c:pt idx="2180">
                  <c:v>210</c:v>
                </c:pt>
                <c:pt idx="2181">
                  <c:v>215</c:v>
                </c:pt>
                <c:pt idx="2182">
                  <c:v>245</c:v>
                </c:pt>
                <c:pt idx="2183">
                  <c:v>240</c:v>
                </c:pt>
                <c:pt idx="2184">
                  <c:v>250</c:v>
                </c:pt>
                <c:pt idx="2185">
                  <c:v>245</c:v>
                </c:pt>
                <c:pt idx="2186">
                  <c:v>220</c:v>
                </c:pt>
                <c:pt idx="2187">
                  <c:v>255</c:v>
                </c:pt>
                <c:pt idx="2188">
                  <c:v>225</c:v>
                </c:pt>
                <c:pt idx="2189">
                  <c:v>305</c:v>
                </c:pt>
                <c:pt idx="2190">
                  <c:v>275</c:v>
                </c:pt>
                <c:pt idx="2191">
                  <c:v>290</c:v>
                </c:pt>
                <c:pt idx="2192">
                  <c:v>305</c:v>
                </c:pt>
                <c:pt idx="2193">
                  <c:v>345</c:v>
                </c:pt>
                <c:pt idx="2194">
                  <c:v>340</c:v>
                </c:pt>
                <c:pt idx="2195">
                  <c:v>330</c:v>
                </c:pt>
                <c:pt idx="2196">
                  <c:v>335</c:v>
                </c:pt>
                <c:pt idx="2197">
                  <c:v>360</c:v>
                </c:pt>
                <c:pt idx="2198">
                  <c:v>335</c:v>
                </c:pt>
                <c:pt idx="2199">
                  <c:v>330</c:v>
                </c:pt>
                <c:pt idx="2200">
                  <c:v>305</c:v>
                </c:pt>
                <c:pt idx="2201">
                  <c:v>365</c:v>
                </c:pt>
                <c:pt idx="2202">
                  <c:v>330</c:v>
                </c:pt>
                <c:pt idx="2203">
                  <c:v>310</c:v>
                </c:pt>
                <c:pt idx="2204">
                  <c:v>265</c:v>
                </c:pt>
                <c:pt idx="2205">
                  <c:v>265</c:v>
                </c:pt>
                <c:pt idx="2206">
                  <c:v>270</c:v>
                </c:pt>
                <c:pt idx="2207">
                  <c:v>235</c:v>
                </c:pt>
                <c:pt idx="2208">
                  <c:v>215</c:v>
                </c:pt>
                <c:pt idx="2209">
                  <c:v>200</c:v>
                </c:pt>
                <c:pt idx="2210">
                  <c:v>225</c:v>
                </c:pt>
                <c:pt idx="2211">
                  <c:v>205</c:v>
                </c:pt>
                <c:pt idx="2212">
                  <c:v>220</c:v>
                </c:pt>
                <c:pt idx="2213">
                  <c:v>240</c:v>
                </c:pt>
                <c:pt idx="2214">
                  <c:v>280</c:v>
                </c:pt>
                <c:pt idx="2215">
                  <c:v>280</c:v>
                </c:pt>
                <c:pt idx="2216">
                  <c:v>245</c:v>
                </c:pt>
                <c:pt idx="2217">
                  <c:v>275</c:v>
                </c:pt>
                <c:pt idx="2218">
                  <c:v>275</c:v>
                </c:pt>
                <c:pt idx="2219">
                  <c:v>280</c:v>
                </c:pt>
                <c:pt idx="2220">
                  <c:v>280</c:v>
                </c:pt>
                <c:pt idx="2221">
                  <c:v>370</c:v>
                </c:pt>
                <c:pt idx="2222">
                  <c:v>305</c:v>
                </c:pt>
                <c:pt idx="2223">
                  <c:v>340</c:v>
                </c:pt>
                <c:pt idx="2224">
                  <c:v>360</c:v>
                </c:pt>
                <c:pt idx="2225">
                  <c:v>330</c:v>
                </c:pt>
                <c:pt idx="2226">
                  <c:v>330</c:v>
                </c:pt>
                <c:pt idx="2227">
                  <c:v>305</c:v>
                </c:pt>
                <c:pt idx="2228">
                  <c:v>370</c:v>
                </c:pt>
                <c:pt idx="2229">
                  <c:v>385</c:v>
                </c:pt>
                <c:pt idx="2230">
                  <c:v>360</c:v>
                </c:pt>
                <c:pt idx="2231">
                  <c:v>315</c:v>
                </c:pt>
                <c:pt idx="2232">
                  <c:v>300</c:v>
                </c:pt>
                <c:pt idx="2233">
                  <c:v>305</c:v>
                </c:pt>
                <c:pt idx="2234">
                  <c:v>275</c:v>
                </c:pt>
                <c:pt idx="2235">
                  <c:v>265</c:v>
                </c:pt>
                <c:pt idx="2236">
                  <c:v>280</c:v>
                </c:pt>
                <c:pt idx="2237">
                  <c:v>260</c:v>
                </c:pt>
                <c:pt idx="2238">
                  <c:v>245</c:v>
                </c:pt>
                <c:pt idx="2239">
                  <c:v>235</c:v>
                </c:pt>
                <c:pt idx="2240">
                  <c:v>250</c:v>
                </c:pt>
                <c:pt idx="2241">
                  <c:v>225</c:v>
                </c:pt>
                <c:pt idx="2242">
                  <c:v>205</c:v>
                </c:pt>
                <c:pt idx="2243">
                  <c:v>285</c:v>
                </c:pt>
                <c:pt idx="2244">
                  <c:v>220</c:v>
                </c:pt>
                <c:pt idx="2245">
                  <c:v>250</c:v>
                </c:pt>
                <c:pt idx="2246">
                  <c:v>245</c:v>
                </c:pt>
                <c:pt idx="2247">
                  <c:v>280</c:v>
                </c:pt>
                <c:pt idx="2248">
                  <c:v>255</c:v>
                </c:pt>
                <c:pt idx="2249">
                  <c:v>305</c:v>
                </c:pt>
                <c:pt idx="2250">
                  <c:v>305</c:v>
                </c:pt>
                <c:pt idx="2251">
                  <c:v>335</c:v>
                </c:pt>
                <c:pt idx="2252">
                  <c:v>290</c:v>
                </c:pt>
                <c:pt idx="2253">
                  <c:v>355</c:v>
                </c:pt>
                <c:pt idx="2254">
                  <c:v>400</c:v>
                </c:pt>
                <c:pt idx="2255">
                  <c:v>355</c:v>
                </c:pt>
                <c:pt idx="2256">
                  <c:v>370</c:v>
                </c:pt>
                <c:pt idx="2257">
                  <c:v>360</c:v>
                </c:pt>
                <c:pt idx="2258">
                  <c:v>385</c:v>
                </c:pt>
                <c:pt idx="2259">
                  <c:v>340</c:v>
                </c:pt>
                <c:pt idx="2260">
                  <c:v>290</c:v>
                </c:pt>
                <c:pt idx="2261">
                  <c:v>290</c:v>
                </c:pt>
                <c:pt idx="2262">
                  <c:v>280</c:v>
                </c:pt>
                <c:pt idx="2263">
                  <c:v>240</c:v>
                </c:pt>
                <c:pt idx="2264">
                  <c:v>235</c:v>
                </c:pt>
                <c:pt idx="2265">
                  <c:v>225</c:v>
                </c:pt>
                <c:pt idx="2266">
                  <c:v>220</c:v>
                </c:pt>
                <c:pt idx="2267">
                  <c:v>225</c:v>
                </c:pt>
                <c:pt idx="2268">
                  <c:v>240</c:v>
                </c:pt>
                <c:pt idx="2269">
                  <c:v>205</c:v>
                </c:pt>
                <c:pt idx="2270">
                  <c:v>220</c:v>
                </c:pt>
                <c:pt idx="2271">
                  <c:v>255</c:v>
                </c:pt>
                <c:pt idx="2272">
                  <c:v>315</c:v>
                </c:pt>
                <c:pt idx="2273">
                  <c:v>250</c:v>
                </c:pt>
                <c:pt idx="2274">
                  <c:v>260</c:v>
                </c:pt>
                <c:pt idx="2275">
                  <c:v>290</c:v>
                </c:pt>
                <c:pt idx="2276">
                  <c:v>285</c:v>
                </c:pt>
                <c:pt idx="2277">
                  <c:v>295</c:v>
                </c:pt>
                <c:pt idx="2278">
                  <c:v>295</c:v>
                </c:pt>
                <c:pt idx="2279">
                  <c:v>295</c:v>
                </c:pt>
                <c:pt idx="2280">
                  <c:v>335</c:v>
                </c:pt>
                <c:pt idx="2281">
                  <c:v>295</c:v>
                </c:pt>
                <c:pt idx="2282">
                  <c:v>335</c:v>
                </c:pt>
                <c:pt idx="2283">
                  <c:v>415</c:v>
                </c:pt>
                <c:pt idx="2284">
                  <c:v>380</c:v>
                </c:pt>
                <c:pt idx="2285">
                  <c:v>365</c:v>
                </c:pt>
                <c:pt idx="2286">
                  <c:v>390</c:v>
                </c:pt>
                <c:pt idx="2287">
                  <c:v>400</c:v>
                </c:pt>
                <c:pt idx="2288">
                  <c:v>340</c:v>
                </c:pt>
                <c:pt idx="2289">
                  <c:v>315</c:v>
                </c:pt>
                <c:pt idx="2290">
                  <c:v>285</c:v>
                </c:pt>
                <c:pt idx="2291">
                  <c:v>310</c:v>
                </c:pt>
                <c:pt idx="2292">
                  <c:v>275</c:v>
                </c:pt>
                <c:pt idx="2293">
                  <c:v>230</c:v>
                </c:pt>
                <c:pt idx="2294">
                  <c:v>255</c:v>
                </c:pt>
                <c:pt idx="2295">
                  <c:v>255</c:v>
                </c:pt>
                <c:pt idx="2296">
                  <c:v>215</c:v>
                </c:pt>
                <c:pt idx="2297">
                  <c:v>235</c:v>
                </c:pt>
                <c:pt idx="2298">
                  <c:v>155</c:v>
                </c:pt>
                <c:pt idx="2299">
                  <c:v>190</c:v>
                </c:pt>
                <c:pt idx="2300">
                  <c:v>235</c:v>
                </c:pt>
                <c:pt idx="2301">
                  <c:v>240</c:v>
                </c:pt>
                <c:pt idx="2302">
                  <c:v>185</c:v>
                </c:pt>
                <c:pt idx="2303">
                  <c:v>255</c:v>
                </c:pt>
                <c:pt idx="2304">
                  <c:v>270</c:v>
                </c:pt>
                <c:pt idx="2305">
                  <c:v>265</c:v>
                </c:pt>
                <c:pt idx="2306">
                  <c:v>290</c:v>
                </c:pt>
                <c:pt idx="2307">
                  <c:v>300</c:v>
                </c:pt>
                <c:pt idx="2308">
                  <c:v>380</c:v>
                </c:pt>
                <c:pt idx="2309">
                  <c:v>330</c:v>
                </c:pt>
                <c:pt idx="2310">
                  <c:v>340</c:v>
                </c:pt>
                <c:pt idx="2311">
                  <c:v>370</c:v>
                </c:pt>
                <c:pt idx="2312">
                  <c:v>285</c:v>
                </c:pt>
                <c:pt idx="2313">
                  <c:v>385</c:v>
                </c:pt>
                <c:pt idx="2314">
                  <c:v>315</c:v>
                </c:pt>
                <c:pt idx="2315">
                  <c:v>415</c:v>
                </c:pt>
                <c:pt idx="2316">
                  <c:v>350</c:v>
                </c:pt>
                <c:pt idx="2317">
                  <c:v>300</c:v>
                </c:pt>
                <c:pt idx="2318">
                  <c:v>325</c:v>
                </c:pt>
                <c:pt idx="2319">
                  <c:v>310</c:v>
                </c:pt>
                <c:pt idx="2320">
                  <c:v>295</c:v>
                </c:pt>
                <c:pt idx="2321">
                  <c:v>255</c:v>
                </c:pt>
                <c:pt idx="2322">
                  <c:v>240</c:v>
                </c:pt>
                <c:pt idx="2323">
                  <c:v>240</c:v>
                </c:pt>
                <c:pt idx="2324">
                  <c:v>240</c:v>
                </c:pt>
                <c:pt idx="2325">
                  <c:v>200</c:v>
                </c:pt>
                <c:pt idx="2326">
                  <c:v>210</c:v>
                </c:pt>
                <c:pt idx="2327">
                  <c:v>190</c:v>
                </c:pt>
                <c:pt idx="2328">
                  <c:v>220</c:v>
                </c:pt>
                <c:pt idx="2329">
                  <c:v>235</c:v>
                </c:pt>
                <c:pt idx="2330">
                  <c:v>300</c:v>
                </c:pt>
                <c:pt idx="2331">
                  <c:v>275</c:v>
                </c:pt>
                <c:pt idx="2332">
                  <c:v>245</c:v>
                </c:pt>
                <c:pt idx="2333">
                  <c:v>265</c:v>
                </c:pt>
                <c:pt idx="2334">
                  <c:v>275</c:v>
                </c:pt>
                <c:pt idx="2335">
                  <c:v>275</c:v>
                </c:pt>
                <c:pt idx="2336">
                  <c:v>340</c:v>
                </c:pt>
                <c:pt idx="2337">
                  <c:v>315</c:v>
                </c:pt>
                <c:pt idx="2338">
                  <c:v>370</c:v>
                </c:pt>
                <c:pt idx="2339">
                  <c:v>325</c:v>
                </c:pt>
                <c:pt idx="2340">
                  <c:v>265</c:v>
                </c:pt>
                <c:pt idx="2341">
                  <c:v>415</c:v>
                </c:pt>
                <c:pt idx="2342">
                  <c:v>320</c:v>
                </c:pt>
                <c:pt idx="2343">
                  <c:v>335</c:v>
                </c:pt>
                <c:pt idx="2344">
                  <c:v>325</c:v>
                </c:pt>
                <c:pt idx="2345">
                  <c:v>380</c:v>
                </c:pt>
                <c:pt idx="2346">
                  <c:v>345</c:v>
                </c:pt>
                <c:pt idx="2347">
                  <c:v>345</c:v>
                </c:pt>
                <c:pt idx="2348">
                  <c:v>240</c:v>
                </c:pt>
                <c:pt idx="2349">
                  <c:v>285</c:v>
                </c:pt>
                <c:pt idx="2350">
                  <c:v>250</c:v>
                </c:pt>
                <c:pt idx="2351">
                  <c:v>265</c:v>
                </c:pt>
                <c:pt idx="2352">
                  <c:v>250</c:v>
                </c:pt>
                <c:pt idx="2353">
                  <c:v>295</c:v>
                </c:pt>
                <c:pt idx="2354">
                  <c:v>215</c:v>
                </c:pt>
                <c:pt idx="2355">
                  <c:v>275</c:v>
                </c:pt>
                <c:pt idx="2356">
                  <c:v>235</c:v>
                </c:pt>
                <c:pt idx="2357">
                  <c:v>260</c:v>
                </c:pt>
                <c:pt idx="2358">
                  <c:v>235</c:v>
                </c:pt>
                <c:pt idx="2359">
                  <c:v>260</c:v>
                </c:pt>
                <c:pt idx="2360">
                  <c:v>280</c:v>
                </c:pt>
                <c:pt idx="2361">
                  <c:v>255</c:v>
                </c:pt>
                <c:pt idx="2362">
                  <c:v>260</c:v>
                </c:pt>
                <c:pt idx="2363">
                  <c:v>285</c:v>
                </c:pt>
                <c:pt idx="2364">
                  <c:v>310</c:v>
                </c:pt>
                <c:pt idx="2365">
                  <c:v>310</c:v>
                </c:pt>
                <c:pt idx="2366">
                  <c:v>310</c:v>
                </c:pt>
                <c:pt idx="2367">
                  <c:v>300</c:v>
                </c:pt>
                <c:pt idx="2368">
                  <c:v>355</c:v>
                </c:pt>
                <c:pt idx="2369">
                  <c:v>320</c:v>
                </c:pt>
                <c:pt idx="2370">
                  <c:v>305</c:v>
                </c:pt>
                <c:pt idx="2371">
                  <c:v>315</c:v>
                </c:pt>
                <c:pt idx="2372">
                  <c:v>370</c:v>
                </c:pt>
                <c:pt idx="2373">
                  <c:v>335</c:v>
                </c:pt>
                <c:pt idx="2374">
                  <c:v>325</c:v>
                </c:pt>
                <c:pt idx="2375">
                  <c:v>315</c:v>
                </c:pt>
                <c:pt idx="2376">
                  <c:v>285</c:v>
                </c:pt>
                <c:pt idx="2377">
                  <c:v>355</c:v>
                </c:pt>
                <c:pt idx="2378">
                  <c:v>300</c:v>
                </c:pt>
                <c:pt idx="2379">
                  <c:v>240</c:v>
                </c:pt>
                <c:pt idx="2380">
                  <c:v>225</c:v>
                </c:pt>
                <c:pt idx="2381">
                  <c:v>245</c:v>
                </c:pt>
                <c:pt idx="2382">
                  <c:v>225</c:v>
                </c:pt>
                <c:pt idx="2383">
                  <c:v>235</c:v>
                </c:pt>
                <c:pt idx="2384">
                  <c:v>195</c:v>
                </c:pt>
                <c:pt idx="2385">
                  <c:v>200</c:v>
                </c:pt>
                <c:pt idx="2386">
                  <c:v>170</c:v>
                </c:pt>
                <c:pt idx="2387">
                  <c:v>240</c:v>
                </c:pt>
                <c:pt idx="2388">
                  <c:v>270</c:v>
                </c:pt>
                <c:pt idx="2389">
                  <c:v>290</c:v>
                </c:pt>
                <c:pt idx="2390">
                  <c:v>245</c:v>
                </c:pt>
                <c:pt idx="2391">
                  <c:v>260</c:v>
                </c:pt>
                <c:pt idx="2392">
                  <c:v>265</c:v>
                </c:pt>
                <c:pt idx="2393">
                  <c:v>305</c:v>
                </c:pt>
                <c:pt idx="2394">
                  <c:v>275</c:v>
                </c:pt>
                <c:pt idx="2395">
                  <c:v>345</c:v>
                </c:pt>
                <c:pt idx="2396">
                  <c:v>345</c:v>
                </c:pt>
                <c:pt idx="2397">
                  <c:v>360</c:v>
                </c:pt>
                <c:pt idx="2398">
                  <c:v>390</c:v>
                </c:pt>
                <c:pt idx="2399">
                  <c:v>350</c:v>
                </c:pt>
                <c:pt idx="2400">
                  <c:v>405</c:v>
                </c:pt>
                <c:pt idx="2401">
                  <c:v>300</c:v>
                </c:pt>
                <c:pt idx="2402">
                  <c:v>455</c:v>
                </c:pt>
                <c:pt idx="2403">
                  <c:v>330</c:v>
                </c:pt>
                <c:pt idx="2404">
                  <c:v>295</c:v>
                </c:pt>
                <c:pt idx="2405">
                  <c:v>335</c:v>
                </c:pt>
                <c:pt idx="2406">
                  <c:v>285</c:v>
                </c:pt>
                <c:pt idx="2407">
                  <c:v>265</c:v>
                </c:pt>
                <c:pt idx="2408">
                  <c:v>245</c:v>
                </c:pt>
                <c:pt idx="2409">
                  <c:v>260</c:v>
                </c:pt>
                <c:pt idx="2410">
                  <c:v>240</c:v>
                </c:pt>
                <c:pt idx="2411">
                  <c:v>250</c:v>
                </c:pt>
                <c:pt idx="2412">
                  <c:v>245</c:v>
                </c:pt>
                <c:pt idx="2413">
                  <c:v>220</c:v>
                </c:pt>
                <c:pt idx="2414">
                  <c:v>235</c:v>
                </c:pt>
                <c:pt idx="2415">
                  <c:v>255</c:v>
                </c:pt>
                <c:pt idx="2416">
                  <c:v>280</c:v>
                </c:pt>
                <c:pt idx="2417">
                  <c:v>235</c:v>
                </c:pt>
                <c:pt idx="2418">
                  <c:v>265</c:v>
                </c:pt>
                <c:pt idx="2419">
                  <c:v>260</c:v>
                </c:pt>
                <c:pt idx="2420">
                  <c:v>245</c:v>
                </c:pt>
                <c:pt idx="2421">
                  <c:v>305</c:v>
                </c:pt>
                <c:pt idx="2422">
                  <c:v>305</c:v>
                </c:pt>
                <c:pt idx="2423">
                  <c:v>340</c:v>
                </c:pt>
                <c:pt idx="2424">
                  <c:v>345</c:v>
                </c:pt>
                <c:pt idx="2425">
                  <c:v>325</c:v>
                </c:pt>
                <c:pt idx="2426">
                  <c:v>355</c:v>
                </c:pt>
                <c:pt idx="2427">
                  <c:v>375</c:v>
                </c:pt>
                <c:pt idx="2428">
                  <c:v>355</c:v>
                </c:pt>
                <c:pt idx="2429">
                  <c:v>295</c:v>
                </c:pt>
                <c:pt idx="2430">
                  <c:v>415</c:v>
                </c:pt>
                <c:pt idx="2431">
                  <c:v>420</c:v>
                </c:pt>
                <c:pt idx="2432">
                  <c:v>315</c:v>
                </c:pt>
                <c:pt idx="2433">
                  <c:v>300</c:v>
                </c:pt>
                <c:pt idx="2434">
                  <c:v>275</c:v>
                </c:pt>
                <c:pt idx="2435">
                  <c:v>300</c:v>
                </c:pt>
                <c:pt idx="2436">
                  <c:v>280</c:v>
                </c:pt>
                <c:pt idx="2437">
                  <c:v>265</c:v>
                </c:pt>
                <c:pt idx="2438">
                  <c:v>265</c:v>
                </c:pt>
                <c:pt idx="2439">
                  <c:v>210</c:v>
                </c:pt>
                <c:pt idx="2440">
                  <c:v>275</c:v>
                </c:pt>
                <c:pt idx="2441">
                  <c:v>225</c:v>
                </c:pt>
                <c:pt idx="2442">
                  <c:v>200</c:v>
                </c:pt>
                <c:pt idx="2443">
                  <c:v>210</c:v>
                </c:pt>
                <c:pt idx="2444">
                  <c:v>185</c:v>
                </c:pt>
                <c:pt idx="2445">
                  <c:v>295</c:v>
                </c:pt>
                <c:pt idx="2446">
                  <c:v>285</c:v>
                </c:pt>
                <c:pt idx="2447">
                  <c:v>280</c:v>
                </c:pt>
                <c:pt idx="2448">
                  <c:v>255</c:v>
                </c:pt>
                <c:pt idx="2449">
                  <c:v>265</c:v>
                </c:pt>
                <c:pt idx="2450">
                  <c:v>290</c:v>
                </c:pt>
                <c:pt idx="2451">
                  <c:v>325</c:v>
                </c:pt>
                <c:pt idx="2452">
                  <c:v>335</c:v>
                </c:pt>
                <c:pt idx="2453">
                  <c:v>335</c:v>
                </c:pt>
                <c:pt idx="2454">
                  <c:v>315</c:v>
                </c:pt>
                <c:pt idx="2455">
                  <c:v>365</c:v>
                </c:pt>
                <c:pt idx="2456">
                  <c:v>350</c:v>
                </c:pt>
                <c:pt idx="2457">
                  <c:v>455</c:v>
                </c:pt>
                <c:pt idx="2458">
                  <c:v>330</c:v>
                </c:pt>
                <c:pt idx="2459">
                  <c:v>390</c:v>
                </c:pt>
                <c:pt idx="2460">
                  <c:v>295</c:v>
                </c:pt>
                <c:pt idx="2461">
                  <c:v>290</c:v>
                </c:pt>
                <c:pt idx="2462">
                  <c:v>300</c:v>
                </c:pt>
                <c:pt idx="2463">
                  <c:v>300</c:v>
                </c:pt>
                <c:pt idx="2464">
                  <c:v>285</c:v>
                </c:pt>
                <c:pt idx="2465">
                  <c:v>250</c:v>
                </c:pt>
                <c:pt idx="2466">
                  <c:v>250</c:v>
                </c:pt>
                <c:pt idx="2467">
                  <c:v>250</c:v>
                </c:pt>
                <c:pt idx="2468">
                  <c:v>255</c:v>
                </c:pt>
                <c:pt idx="2469">
                  <c:v>275</c:v>
                </c:pt>
                <c:pt idx="2470">
                  <c:v>195</c:v>
                </c:pt>
                <c:pt idx="2471">
                  <c:v>210</c:v>
                </c:pt>
                <c:pt idx="2472">
                  <c:v>245</c:v>
                </c:pt>
                <c:pt idx="2473">
                  <c:v>260</c:v>
                </c:pt>
                <c:pt idx="2474">
                  <c:v>230</c:v>
                </c:pt>
                <c:pt idx="2475">
                  <c:v>250</c:v>
                </c:pt>
                <c:pt idx="2476">
                  <c:v>235</c:v>
                </c:pt>
                <c:pt idx="2477">
                  <c:v>240</c:v>
                </c:pt>
                <c:pt idx="2478">
                  <c:v>285</c:v>
                </c:pt>
                <c:pt idx="2479">
                  <c:v>295</c:v>
                </c:pt>
                <c:pt idx="2480">
                  <c:v>315</c:v>
                </c:pt>
                <c:pt idx="2481">
                  <c:v>330</c:v>
                </c:pt>
                <c:pt idx="2482">
                  <c:v>355</c:v>
                </c:pt>
                <c:pt idx="2483">
                  <c:v>385</c:v>
                </c:pt>
                <c:pt idx="2484">
                  <c:v>385</c:v>
                </c:pt>
                <c:pt idx="2485">
                  <c:v>315</c:v>
                </c:pt>
                <c:pt idx="2486">
                  <c:v>360</c:v>
                </c:pt>
                <c:pt idx="2487">
                  <c:v>370</c:v>
                </c:pt>
                <c:pt idx="2488">
                  <c:v>380</c:v>
                </c:pt>
                <c:pt idx="2489">
                  <c:v>345</c:v>
                </c:pt>
                <c:pt idx="2490">
                  <c:v>320</c:v>
                </c:pt>
                <c:pt idx="2491">
                  <c:v>275</c:v>
                </c:pt>
                <c:pt idx="2492">
                  <c:v>315</c:v>
                </c:pt>
                <c:pt idx="2493">
                  <c:v>260</c:v>
                </c:pt>
                <c:pt idx="2494">
                  <c:v>270</c:v>
                </c:pt>
                <c:pt idx="2495">
                  <c:v>255</c:v>
                </c:pt>
                <c:pt idx="2496">
                  <c:v>240</c:v>
                </c:pt>
                <c:pt idx="2497">
                  <c:v>205</c:v>
                </c:pt>
                <c:pt idx="2498">
                  <c:v>230</c:v>
                </c:pt>
                <c:pt idx="2499">
                  <c:v>210</c:v>
                </c:pt>
                <c:pt idx="2500">
                  <c:v>215</c:v>
                </c:pt>
                <c:pt idx="2501">
                  <c:v>190</c:v>
                </c:pt>
                <c:pt idx="2502">
                  <c:v>305</c:v>
                </c:pt>
                <c:pt idx="2503">
                  <c:v>215</c:v>
                </c:pt>
                <c:pt idx="2504">
                  <c:v>225</c:v>
                </c:pt>
                <c:pt idx="2505">
                  <c:v>295</c:v>
                </c:pt>
                <c:pt idx="2506">
                  <c:v>275</c:v>
                </c:pt>
                <c:pt idx="2507">
                  <c:v>295</c:v>
                </c:pt>
                <c:pt idx="2508">
                  <c:v>300</c:v>
                </c:pt>
                <c:pt idx="2509">
                  <c:v>335</c:v>
                </c:pt>
                <c:pt idx="2510">
                  <c:v>350</c:v>
                </c:pt>
                <c:pt idx="2511">
                  <c:v>345</c:v>
                </c:pt>
                <c:pt idx="2512">
                  <c:v>295</c:v>
                </c:pt>
                <c:pt idx="2513">
                  <c:v>385</c:v>
                </c:pt>
                <c:pt idx="2514">
                  <c:v>370</c:v>
                </c:pt>
                <c:pt idx="2515">
                  <c:v>375</c:v>
                </c:pt>
                <c:pt idx="2516">
                  <c:v>390</c:v>
                </c:pt>
                <c:pt idx="2517">
                  <c:v>320</c:v>
                </c:pt>
                <c:pt idx="2518">
                  <c:v>345</c:v>
                </c:pt>
                <c:pt idx="2519">
                  <c:v>295</c:v>
                </c:pt>
                <c:pt idx="2520">
                  <c:v>330</c:v>
                </c:pt>
                <c:pt idx="2521">
                  <c:v>285</c:v>
                </c:pt>
                <c:pt idx="2522">
                  <c:v>265</c:v>
                </c:pt>
                <c:pt idx="2523">
                  <c:v>260</c:v>
                </c:pt>
                <c:pt idx="2524">
                  <c:v>285</c:v>
                </c:pt>
                <c:pt idx="2525">
                  <c:v>240</c:v>
                </c:pt>
                <c:pt idx="2526">
                  <c:v>260</c:v>
                </c:pt>
                <c:pt idx="2527">
                  <c:v>200</c:v>
                </c:pt>
                <c:pt idx="2528">
                  <c:v>200</c:v>
                </c:pt>
                <c:pt idx="2529">
                  <c:v>220</c:v>
                </c:pt>
                <c:pt idx="2530">
                  <c:v>250</c:v>
                </c:pt>
                <c:pt idx="2531">
                  <c:v>235</c:v>
                </c:pt>
                <c:pt idx="2532">
                  <c:v>240</c:v>
                </c:pt>
                <c:pt idx="2533">
                  <c:v>215</c:v>
                </c:pt>
                <c:pt idx="2534">
                  <c:v>270</c:v>
                </c:pt>
                <c:pt idx="2535">
                  <c:v>260</c:v>
                </c:pt>
                <c:pt idx="2536">
                  <c:v>285</c:v>
                </c:pt>
                <c:pt idx="2537">
                  <c:v>290</c:v>
                </c:pt>
                <c:pt idx="2538">
                  <c:v>355</c:v>
                </c:pt>
                <c:pt idx="2539">
                  <c:v>325</c:v>
                </c:pt>
                <c:pt idx="2540">
                  <c:v>345</c:v>
                </c:pt>
                <c:pt idx="2541">
                  <c:v>370</c:v>
                </c:pt>
                <c:pt idx="2542">
                  <c:v>390</c:v>
                </c:pt>
                <c:pt idx="2543">
                  <c:v>345</c:v>
                </c:pt>
                <c:pt idx="2544">
                  <c:v>355</c:v>
                </c:pt>
                <c:pt idx="2545">
                  <c:v>360</c:v>
                </c:pt>
                <c:pt idx="2546">
                  <c:v>405</c:v>
                </c:pt>
                <c:pt idx="2547">
                  <c:v>345</c:v>
                </c:pt>
                <c:pt idx="2548">
                  <c:v>325</c:v>
                </c:pt>
                <c:pt idx="2549">
                  <c:v>320</c:v>
                </c:pt>
                <c:pt idx="2550">
                  <c:v>285</c:v>
                </c:pt>
                <c:pt idx="2551">
                  <c:v>265</c:v>
                </c:pt>
                <c:pt idx="2552">
                  <c:v>260</c:v>
                </c:pt>
                <c:pt idx="2553">
                  <c:v>260</c:v>
                </c:pt>
                <c:pt idx="2554">
                  <c:v>250</c:v>
                </c:pt>
                <c:pt idx="2555">
                  <c:v>230</c:v>
                </c:pt>
                <c:pt idx="2556">
                  <c:v>205</c:v>
                </c:pt>
                <c:pt idx="2557">
                  <c:v>255</c:v>
                </c:pt>
                <c:pt idx="2558">
                  <c:v>265</c:v>
                </c:pt>
                <c:pt idx="2559">
                  <c:v>280</c:v>
                </c:pt>
                <c:pt idx="2560">
                  <c:v>260</c:v>
                </c:pt>
                <c:pt idx="2561">
                  <c:v>185</c:v>
                </c:pt>
                <c:pt idx="2562">
                  <c:v>245</c:v>
                </c:pt>
                <c:pt idx="2563">
                  <c:v>220</c:v>
                </c:pt>
                <c:pt idx="2564">
                  <c:v>265</c:v>
                </c:pt>
                <c:pt idx="2565">
                  <c:v>285</c:v>
                </c:pt>
                <c:pt idx="2566">
                  <c:v>305</c:v>
                </c:pt>
                <c:pt idx="2567">
                  <c:v>350</c:v>
                </c:pt>
                <c:pt idx="2568">
                  <c:v>340</c:v>
                </c:pt>
                <c:pt idx="2569">
                  <c:v>355</c:v>
                </c:pt>
                <c:pt idx="2570">
                  <c:v>340</c:v>
                </c:pt>
                <c:pt idx="2571">
                  <c:v>360</c:v>
                </c:pt>
                <c:pt idx="2572">
                  <c:v>350</c:v>
                </c:pt>
                <c:pt idx="2573">
                  <c:v>330</c:v>
                </c:pt>
                <c:pt idx="2574">
                  <c:v>395</c:v>
                </c:pt>
                <c:pt idx="2575">
                  <c:v>355</c:v>
                </c:pt>
                <c:pt idx="2576">
                  <c:v>305</c:v>
                </c:pt>
                <c:pt idx="2577">
                  <c:v>360</c:v>
                </c:pt>
                <c:pt idx="2578">
                  <c:v>310</c:v>
                </c:pt>
                <c:pt idx="2579">
                  <c:v>305</c:v>
                </c:pt>
                <c:pt idx="2580">
                  <c:v>260</c:v>
                </c:pt>
                <c:pt idx="2581">
                  <c:v>260</c:v>
                </c:pt>
                <c:pt idx="2582">
                  <c:v>230</c:v>
                </c:pt>
                <c:pt idx="2583">
                  <c:v>260</c:v>
                </c:pt>
                <c:pt idx="2584">
                  <c:v>215</c:v>
                </c:pt>
                <c:pt idx="2585">
                  <c:v>185</c:v>
                </c:pt>
                <c:pt idx="2586">
                  <c:v>200</c:v>
                </c:pt>
                <c:pt idx="2587">
                  <c:v>225</c:v>
                </c:pt>
                <c:pt idx="2588">
                  <c:v>210</c:v>
                </c:pt>
                <c:pt idx="2589">
                  <c:v>290</c:v>
                </c:pt>
                <c:pt idx="2590">
                  <c:v>220</c:v>
                </c:pt>
                <c:pt idx="2591">
                  <c:v>250</c:v>
                </c:pt>
                <c:pt idx="2592">
                  <c:v>260</c:v>
                </c:pt>
                <c:pt idx="2593">
                  <c:v>305</c:v>
                </c:pt>
                <c:pt idx="2594">
                  <c:v>315</c:v>
                </c:pt>
                <c:pt idx="2595">
                  <c:v>365</c:v>
                </c:pt>
                <c:pt idx="2596">
                  <c:v>340</c:v>
                </c:pt>
                <c:pt idx="2597">
                  <c:v>360</c:v>
                </c:pt>
                <c:pt idx="2598">
                  <c:v>335</c:v>
                </c:pt>
                <c:pt idx="2599">
                  <c:v>355</c:v>
                </c:pt>
                <c:pt idx="2600">
                  <c:v>355</c:v>
                </c:pt>
                <c:pt idx="2601">
                  <c:v>400</c:v>
                </c:pt>
                <c:pt idx="2602">
                  <c:v>335</c:v>
                </c:pt>
                <c:pt idx="2603">
                  <c:v>325</c:v>
                </c:pt>
                <c:pt idx="2604">
                  <c:v>345</c:v>
                </c:pt>
                <c:pt idx="2605">
                  <c:v>260</c:v>
                </c:pt>
                <c:pt idx="2606">
                  <c:v>315</c:v>
                </c:pt>
                <c:pt idx="2607">
                  <c:v>295</c:v>
                </c:pt>
                <c:pt idx="2608">
                  <c:v>270</c:v>
                </c:pt>
                <c:pt idx="2609">
                  <c:v>270</c:v>
                </c:pt>
                <c:pt idx="2610">
                  <c:v>255</c:v>
                </c:pt>
                <c:pt idx="2611">
                  <c:v>220</c:v>
                </c:pt>
                <c:pt idx="2612">
                  <c:v>235</c:v>
                </c:pt>
                <c:pt idx="2613">
                  <c:v>235</c:v>
                </c:pt>
                <c:pt idx="2614">
                  <c:v>240</c:v>
                </c:pt>
                <c:pt idx="2615">
                  <c:v>205</c:v>
                </c:pt>
                <c:pt idx="2616">
                  <c:v>200</c:v>
                </c:pt>
                <c:pt idx="2617">
                  <c:v>220</c:v>
                </c:pt>
                <c:pt idx="2618">
                  <c:v>260</c:v>
                </c:pt>
                <c:pt idx="2619">
                  <c:v>250</c:v>
                </c:pt>
                <c:pt idx="2620">
                  <c:v>260</c:v>
                </c:pt>
                <c:pt idx="2621">
                  <c:v>310</c:v>
                </c:pt>
                <c:pt idx="2622">
                  <c:v>290</c:v>
                </c:pt>
                <c:pt idx="2623">
                  <c:v>300</c:v>
                </c:pt>
                <c:pt idx="2624">
                  <c:v>295</c:v>
                </c:pt>
                <c:pt idx="2625">
                  <c:v>320</c:v>
                </c:pt>
                <c:pt idx="2626">
                  <c:v>405</c:v>
                </c:pt>
                <c:pt idx="2627">
                  <c:v>385</c:v>
                </c:pt>
                <c:pt idx="2628">
                  <c:v>400</c:v>
                </c:pt>
                <c:pt idx="2629">
                  <c:v>405</c:v>
                </c:pt>
                <c:pt idx="2630">
                  <c:v>335</c:v>
                </c:pt>
                <c:pt idx="2631">
                  <c:v>375</c:v>
                </c:pt>
                <c:pt idx="2632">
                  <c:v>320</c:v>
                </c:pt>
                <c:pt idx="2633">
                  <c:v>370</c:v>
                </c:pt>
                <c:pt idx="2634">
                  <c:v>325</c:v>
                </c:pt>
                <c:pt idx="2635">
                  <c:v>285</c:v>
                </c:pt>
                <c:pt idx="2636">
                  <c:v>280</c:v>
                </c:pt>
                <c:pt idx="2637">
                  <c:v>270</c:v>
                </c:pt>
                <c:pt idx="2638">
                  <c:v>265</c:v>
                </c:pt>
                <c:pt idx="2639">
                  <c:v>270</c:v>
                </c:pt>
                <c:pt idx="2640">
                  <c:v>225</c:v>
                </c:pt>
                <c:pt idx="2641">
                  <c:v>235</c:v>
                </c:pt>
                <c:pt idx="2642">
                  <c:v>210</c:v>
                </c:pt>
                <c:pt idx="2643">
                  <c:v>195</c:v>
                </c:pt>
                <c:pt idx="2644">
                  <c:v>200</c:v>
                </c:pt>
                <c:pt idx="2645">
                  <c:v>270</c:v>
                </c:pt>
                <c:pt idx="2646">
                  <c:v>310</c:v>
                </c:pt>
                <c:pt idx="2647">
                  <c:v>230</c:v>
                </c:pt>
                <c:pt idx="2648">
                  <c:v>265</c:v>
                </c:pt>
                <c:pt idx="2649">
                  <c:v>270</c:v>
                </c:pt>
                <c:pt idx="2650">
                  <c:v>250</c:v>
                </c:pt>
                <c:pt idx="2651">
                  <c:v>290</c:v>
                </c:pt>
                <c:pt idx="2652">
                  <c:v>330</c:v>
                </c:pt>
                <c:pt idx="2653">
                  <c:v>325</c:v>
                </c:pt>
                <c:pt idx="2654">
                  <c:v>345</c:v>
                </c:pt>
                <c:pt idx="2655">
                  <c:v>355</c:v>
                </c:pt>
                <c:pt idx="2656">
                  <c:v>335</c:v>
                </c:pt>
                <c:pt idx="2657">
                  <c:v>385</c:v>
                </c:pt>
                <c:pt idx="2658">
                  <c:v>375</c:v>
                </c:pt>
                <c:pt idx="2659">
                  <c:v>450</c:v>
                </c:pt>
                <c:pt idx="2660">
                  <c:v>285</c:v>
                </c:pt>
                <c:pt idx="2661">
                  <c:v>360</c:v>
                </c:pt>
                <c:pt idx="2662">
                  <c:v>285</c:v>
                </c:pt>
                <c:pt idx="2663">
                  <c:v>355</c:v>
                </c:pt>
                <c:pt idx="2664">
                  <c:v>310</c:v>
                </c:pt>
                <c:pt idx="2665">
                  <c:v>295</c:v>
                </c:pt>
                <c:pt idx="2666">
                  <c:v>280</c:v>
                </c:pt>
                <c:pt idx="2667">
                  <c:v>275</c:v>
                </c:pt>
                <c:pt idx="2668">
                  <c:v>250</c:v>
                </c:pt>
                <c:pt idx="2669">
                  <c:v>235</c:v>
                </c:pt>
                <c:pt idx="2670">
                  <c:v>190</c:v>
                </c:pt>
                <c:pt idx="2671">
                  <c:v>225</c:v>
                </c:pt>
                <c:pt idx="2672">
                  <c:v>230</c:v>
                </c:pt>
                <c:pt idx="2673">
                  <c:v>170</c:v>
                </c:pt>
                <c:pt idx="2674">
                  <c:v>245</c:v>
                </c:pt>
                <c:pt idx="2675">
                  <c:v>205</c:v>
                </c:pt>
                <c:pt idx="2676">
                  <c:v>255</c:v>
                </c:pt>
                <c:pt idx="2677">
                  <c:v>285</c:v>
                </c:pt>
                <c:pt idx="2678">
                  <c:v>300</c:v>
                </c:pt>
                <c:pt idx="2679">
                  <c:v>260</c:v>
                </c:pt>
                <c:pt idx="2680">
                  <c:v>295</c:v>
                </c:pt>
                <c:pt idx="2681">
                  <c:v>310</c:v>
                </c:pt>
                <c:pt idx="2682">
                  <c:v>330</c:v>
                </c:pt>
                <c:pt idx="2683">
                  <c:v>300</c:v>
                </c:pt>
                <c:pt idx="2684">
                  <c:v>420</c:v>
                </c:pt>
                <c:pt idx="2685">
                  <c:v>390</c:v>
                </c:pt>
                <c:pt idx="2686">
                  <c:v>385</c:v>
                </c:pt>
                <c:pt idx="2687">
                  <c:v>345</c:v>
                </c:pt>
                <c:pt idx="2688">
                  <c:v>325</c:v>
                </c:pt>
                <c:pt idx="2689">
                  <c:v>445</c:v>
                </c:pt>
                <c:pt idx="2690">
                  <c:v>380</c:v>
                </c:pt>
                <c:pt idx="2691">
                  <c:v>340</c:v>
                </c:pt>
                <c:pt idx="2692">
                  <c:v>285</c:v>
                </c:pt>
                <c:pt idx="2693">
                  <c:v>320</c:v>
                </c:pt>
                <c:pt idx="2694">
                  <c:v>285</c:v>
                </c:pt>
                <c:pt idx="2695">
                  <c:v>275</c:v>
                </c:pt>
                <c:pt idx="2696">
                  <c:v>230</c:v>
                </c:pt>
                <c:pt idx="2697">
                  <c:v>255</c:v>
                </c:pt>
                <c:pt idx="2698">
                  <c:v>280</c:v>
                </c:pt>
                <c:pt idx="2699">
                  <c:v>220</c:v>
                </c:pt>
                <c:pt idx="2700">
                  <c:v>265</c:v>
                </c:pt>
                <c:pt idx="2701">
                  <c:v>185</c:v>
                </c:pt>
                <c:pt idx="2702">
                  <c:v>205</c:v>
                </c:pt>
                <c:pt idx="2703">
                  <c:v>225</c:v>
                </c:pt>
                <c:pt idx="2704">
                  <c:v>310</c:v>
                </c:pt>
                <c:pt idx="2705">
                  <c:v>185</c:v>
                </c:pt>
                <c:pt idx="2706">
                  <c:v>255</c:v>
                </c:pt>
                <c:pt idx="2707">
                  <c:v>285</c:v>
                </c:pt>
                <c:pt idx="2708">
                  <c:v>240</c:v>
                </c:pt>
                <c:pt idx="2709">
                  <c:v>280</c:v>
                </c:pt>
                <c:pt idx="2710">
                  <c:v>315</c:v>
                </c:pt>
                <c:pt idx="2711">
                  <c:v>315</c:v>
                </c:pt>
                <c:pt idx="2712">
                  <c:v>320</c:v>
                </c:pt>
                <c:pt idx="2713">
                  <c:v>325</c:v>
                </c:pt>
                <c:pt idx="2714">
                  <c:v>350</c:v>
                </c:pt>
                <c:pt idx="2715">
                  <c:v>345</c:v>
                </c:pt>
                <c:pt idx="2716">
                  <c:v>400</c:v>
                </c:pt>
                <c:pt idx="2717">
                  <c:v>380</c:v>
                </c:pt>
                <c:pt idx="2718">
                  <c:v>395</c:v>
                </c:pt>
                <c:pt idx="2719">
                  <c:v>300</c:v>
                </c:pt>
                <c:pt idx="2720">
                  <c:v>315</c:v>
                </c:pt>
                <c:pt idx="2721">
                  <c:v>310</c:v>
                </c:pt>
                <c:pt idx="2722">
                  <c:v>320</c:v>
                </c:pt>
                <c:pt idx="2723">
                  <c:v>275</c:v>
                </c:pt>
                <c:pt idx="2724">
                  <c:v>250</c:v>
                </c:pt>
                <c:pt idx="2725">
                  <c:v>250</c:v>
                </c:pt>
                <c:pt idx="2726">
                  <c:v>255</c:v>
                </c:pt>
                <c:pt idx="2727">
                  <c:v>210</c:v>
                </c:pt>
                <c:pt idx="2728">
                  <c:v>210</c:v>
                </c:pt>
                <c:pt idx="2729">
                  <c:v>235</c:v>
                </c:pt>
                <c:pt idx="2730">
                  <c:v>220</c:v>
                </c:pt>
                <c:pt idx="2731">
                  <c:v>220</c:v>
                </c:pt>
                <c:pt idx="2732">
                  <c:v>255</c:v>
                </c:pt>
                <c:pt idx="2733">
                  <c:v>200</c:v>
                </c:pt>
                <c:pt idx="2734">
                  <c:v>200</c:v>
                </c:pt>
                <c:pt idx="2735">
                  <c:v>245</c:v>
                </c:pt>
                <c:pt idx="2736">
                  <c:v>310</c:v>
                </c:pt>
                <c:pt idx="2737">
                  <c:v>250</c:v>
                </c:pt>
                <c:pt idx="2738">
                  <c:v>285</c:v>
                </c:pt>
                <c:pt idx="2739">
                  <c:v>335</c:v>
                </c:pt>
                <c:pt idx="2740">
                  <c:v>300</c:v>
                </c:pt>
                <c:pt idx="2741">
                  <c:v>375</c:v>
                </c:pt>
                <c:pt idx="2742">
                  <c:v>325</c:v>
                </c:pt>
                <c:pt idx="2743">
                  <c:v>435</c:v>
                </c:pt>
                <c:pt idx="2744">
                  <c:v>375</c:v>
                </c:pt>
                <c:pt idx="2745">
                  <c:v>320</c:v>
                </c:pt>
                <c:pt idx="2746">
                  <c:v>300</c:v>
                </c:pt>
                <c:pt idx="2747">
                  <c:v>415</c:v>
                </c:pt>
                <c:pt idx="2748">
                  <c:v>345</c:v>
                </c:pt>
                <c:pt idx="2749">
                  <c:v>300</c:v>
                </c:pt>
                <c:pt idx="2750">
                  <c:v>310</c:v>
                </c:pt>
                <c:pt idx="2751">
                  <c:v>290</c:v>
                </c:pt>
                <c:pt idx="2752">
                  <c:v>270</c:v>
                </c:pt>
                <c:pt idx="2753">
                  <c:v>260</c:v>
                </c:pt>
                <c:pt idx="2754">
                  <c:v>250</c:v>
                </c:pt>
                <c:pt idx="2755">
                  <c:v>250</c:v>
                </c:pt>
                <c:pt idx="2756">
                  <c:v>215</c:v>
                </c:pt>
                <c:pt idx="2757">
                  <c:v>245</c:v>
                </c:pt>
                <c:pt idx="2758">
                  <c:v>260</c:v>
                </c:pt>
                <c:pt idx="2759">
                  <c:v>225</c:v>
                </c:pt>
                <c:pt idx="2760">
                  <c:v>185</c:v>
                </c:pt>
                <c:pt idx="2761">
                  <c:v>255</c:v>
                </c:pt>
                <c:pt idx="2762">
                  <c:v>295</c:v>
                </c:pt>
                <c:pt idx="2763">
                  <c:v>250</c:v>
                </c:pt>
                <c:pt idx="2764">
                  <c:v>255</c:v>
                </c:pt>
                <c:pt idx="2765">
                  <c:v>275</c:v>
                </c:pt>
                <c:pt idx="2766">
                  <c:v>325</c:v>
                </c:pt>
                <c:pt idx="2767">
                  <c:v>300</c:v>
                </c:pt>
                <c:pt idx="2768">
                  <c:v>280</c:v>
                </c:pt>
                <c:pt idx="2769">
                  <c:v>315</c:v>
                </c:pt>
                <c:pt idx="2770">
                  <c:v>325</c:v>
                </c:pt>
                <c:pt idx="2771">
                  <c:v>410</c:v>
                </c:pt>
                <c:pt idx="2772">
                  <c:v>370</c:v>
                </c:pt>
                <c:pt idx="2773">
                  <c:v>425</c:v>
                </c:pt>
                <c:pt idx="2774">
                  <c:v>370</c:v>
                </c:pt>
                <c:pt idx="2775">
                  <c:v>395</c:v>
                </c:pt>
                <c:pt idx="2776">
                  <c:v>315</c:v>
                </c:pt>
                <c:pt idx="2777">
                  <c:v>365</c:v>
                </c:pt>
                <c:pt idx="2778">
                  <c:v>255</c:v>
                </c:pt>
                <c:pt idx="2779">
                  <c:v>355</c:v>
                </c:pt>
                <c:pt idx="2780">
                  <c:v>300</c:v>
                </c:pt>
                <c:pt idx="2781">
                  <c:v>285</c:v>
                </c:pt>
                <c:pt idx="2782">
                  <c:v>250</c:v>
                </c:pt>
                <c:pt idx="2783">
                  <c:v>230</c:v>
                </c:pt>
                <c:pt idx="2784">
                  <c:v>225</c:v>
                </c:pt>
                <c:pt idx="2785">
                  <c:v>270</c:v>
                </c:pt>
                <c:pt idx="2786">
                  <c:v>230</c:v>
                </c:pt>
                <c:pt idx="2787">
                  <c:v>220</c:v>
                </c:pt>
                <c:pt idx="2788">
                  <c:v>260</c:v>
                </c:pt>
                <c:pt idx="2789">
                  <c:v>185</c:v>
                </c:pt>
                <c:pt idx="2790">
                  <c:v>205</c:v>
                </c:pt>
                <c:pt idx="2791">
                  <c:v>245</c:v>
                </c:pt>
                <c:pt idx="2792">
                  <c:v>250</c:v>
                </c:pt>
                <c:pt idx="2793">
                  <c:v>270</c:v>
                </c:pt>
                <c:pt idx="2794">
                  <c:v>265</c:v>
                </c:pt>
                <c:pt idx="2795">
                  <c:v>300</c:v>
                </c:pt>
                <c:pt idx="2796">
                  <c:v>285</c:v>
                </c:pt>
                <c:pt idx="2797">
                  <c:v>315</c:v>
                </c:pt>
                <c:pt idx="2798">
                  <c:v>315</c:v>
                </c:pt>
                <c:pt idx="2799">
                  <c:v>355</c:v>
                </c:pt>
                <c:pt idx="2800">
                  <c:v>355</c:v>
                </c:pt>
                <c:pt idx="2801">
                  <c:v>390</c:v>
                </c:pt>
                <c:pt idx="2802">
                  <c:v>410</c:v>
                </c:pt>
                <c:pt idx="2803">
                  <c:v>350</c:v>
                </c:pt>
                <c:pt idx="2804">
                  <c:v>340</c:v>
                </c:pt>
                <c:pt idx="2805">
                  <c:v>395</c:v>
                </c:pt>
                <c:pt idx="2806">
                  <c:v>355</c:v>
                </c:pt>
                <c:pt idx="2807">
                  <c:v>360</c:v>
                </c:pt>
                <c:pt idx="2808">
                  <c:v>305</c:v>
                </c:pt>
                <c:pt idx="2809">
                  <c:v>270</c:v>
                </c:pt>
                <c:pt idx="2810">
                  <c:v>265</c:v>
                </c:pt>
                <c:pt idx="2811">
                  <c:v>240</c:v>
                </c:pt>
                <c:pt idx="2812">
                  <c:v>250</c:v>
                </c:pt>
                <c:pt idx="2813">
                  <c:v>220</c:v>
                </c:pt>
                <c:pt idx="2814">
                  <c:v>235</c:v>
                </c:pt>
                <c:pt idx="2815">
                  <c:v>165</c:v>
                </c:pt>
                <c:pt idx="2816">
                  <c:v>210</c:v>
                </c:pt>
                <c:pt idx="2817">
                  <c:v>250</c:v>
                </c:pt>
                <c:pt idx="2818">
                  <c:v>265</c:v>
                </c:pt>
                <c:pt idx="2819">
                  <c:v>270</c:v>
                </c:pt>
                <c:pt idx="2820">
                  <c:v>255</c:v>
                </c:pt>
                <c:pt idx="2821">
                  <c:v>260</c:v>
                </c:pt>
                <c:pt idx="2822">
                  <c:v>255</c:v>
                </c:pt>
                <c:pt idx="2823">
                  <c:v>290</c:v>
                </c:pt>
                <c:pt idx="2824">
                  <c:v>270</c:v>
                </c:pt>
                <c:pt idx="2825">
                  <c:v>295</c:v>
                </c:pt>
                <c:pt idx="2826">
                  <c:v>365</c:v>
                </c:pt>
                <c:pt idx="2827">
                  <c:v>355</c:v>
                </c:pt>
                <c:pt idx="2828">
                  <c:v>320</c:v>
                </c:pt>
                <c:pt idx="2829">
                  <c:v>380</c:v>
                </c:pt>
                <c:pt idx="2830">
                  <c:v>340</c:v>
                </c:pt>
                <c:pt idx="2831">
                  <c:v>390</c:v>
                </c:pt>
                <c:pt idx="2832">
                  <c:v>355</c:v>
                </c:pt>
                <c:pt idx="2833">
                  <c:v>405</c:v>
                </c:pt>
                <c:pt idx="2834">
                  <c:v>370</c:v>
                </c:pt>
                <c:pt idx="2835">
                  <c:v>300</c:v>
                </c:pt>
                <c:pt idx="2836">
                  <c:v>330</c:v>
                </c:pt>
                <c:pt idx="2837">
                  <c:v>270</c:v>
                </c:pt>
                <c:pt idx="2838">
                  <c:v>240</c:v>
                </c:pt>
                <c:pt idx="2839">
                  <c:v>290</c:v>
                </c:pt>
                <c:pt idx="2840">
                  <c:v>250</c:v>
                </c:pt>
                <c:pt idx="2841">
                  <c:v>220</c:v>
                </c:pt>
                <c:pt idx="2842">
                  <c:v>245</c:v>
                </c:pt>
                <c:pt idx="2843">
                  <c:v>240</c:v>
                </c:pt>
                <c:pt idx="2844">
                  <c:v>220</c:v>
                </c:pt>
                <c:pt idx="2845">
                  <c:v>190</c:v>
                </c:pt>
                <c:pt idx="2846">
                  <c:v>245</c:v>
                </c:pt>
                <c:pt idx="2847">
                  <c:v>255</c:v>
                </c:pt>
                <c:pt idx="2848">
                  <c:v>275</c:v>
                </c:pt>
                <c:pt idx="2849">
                  <c:v>160</c:v>
                </c:pt>
                <c:pt idx="2850">
                  <c:v>275</c:v>
                </c:pt>
                <c:pt idx="2851">
                  <c:v>235</c:v>
                </c:pt>
                <c:pt idx="2852">
                  <c:v>240</c:v>
                </c:pt>
                <c:pt idx="2853">
                  <c:v>290</c:v>
                </c:pt>
                <c:pt idx="2854">
                  <c:v>300</c:v>
                </c:pt>
                <c:pt idx="2855">
                  <c:v>320</c:v>
                </c:pt>
                <c:pt idx="2856">
                  <c:v>320</c:v>
                </c:pt>
                <c:pt idx="2857">
                  <c:v>345</c:v>
                </c:pt>
                <c:pt idx="2858">
                  <c:v>355</c:v>
                </c:pt>
                <c:pt idx="2859">
                  <c:v>355</c:v>
                </c:pt>
                <c:pt idx="2860">
                  <c:v>370</c:v>
                </c:pt>
                <c:pt idx="2861">
                  <c:v>390</c:v>
                </c:pt>
                <c:pt idx="2862">
                  <c:v>380</c:v>
                </c:pt>
                <c:pt idx="2863">
                  <c:v>320</c:v>
                </c:pt>
                <c:pt idx="2864">
                  <c:v>330</c:v>
                </c:pt>
                <c:pt idx="2865">
                  <c:v>315</c:v>
                </c:pt>
                <c:pt idx="2866">
                  <c:v>290</c:v>
                </c:pt>
                <c:pt idx="2867">
                  <c:v>280</c:v>
                </c:pt>
                <c:pt idx="2868">
                  <c:v>255</c:v>
                </c:pt>
                <c:pt idx="2869">
                  <c:v>230</c:v>
                </c:pt>
                <c:pt idx="2870">
                  <c:v>235</c:v>
                </c:pt>
                <c:pt idx="2871">
                  <c:v>200</c:v>
                </c:pt>
                <c:pt idx="2872">
                  <c:v>210</c:v>
                </c:pt>
                <c:pt idx="2873">
                  <c:v>225</c:v>
                </c:pt>
                <c:pt idx="2874">
                  <c:v>230</c:v>
                </c:pt>
                <c:pt idx="2875">
                  <c:v>215</c:v>
                </c:pt>
                <c:pt idx="2876">
                  <c:v>260</c:v>
                </c:pt>
                <c:pt idx="2877">
                  <c:v>300</c:v>
                </c:pt>
                <c:pt idx="2878">
                  <c:v>230</c:v>
                </c:pt>
                <c:pt idx="2879">
                  <c:v>230</c:v>
                </c:pt>
                <c:pt idx="2880">
                  <c:v>295</c:v>
                </c:pt>
                <c:pt idx="2881">
                  <c:v>285</c:v>
                </c:pt>
                <c:pt idx="2882">
                  <c:v>285</c:v>
                </c:pt>
                <c:pt idx="2883">
                  <c:v>310</c:v>
                </c:pt>
                <c:pt idx="2884">
                  <c:v>285</c:v>
                </c:pt>
                <c:pt idx="2885">
                  <c:v>395</c:v>
                </c:pt>
                <c:pt idx="2886">
                  <c:v>360</c:v>
                </c:pt>
                <c:pt idx="2887">
                  <c:v>390</c:v>
                </c:pt>
                <c:pt idx="2888">
                  <c:v>395</c:v>
                </c:pt>
                <c:pt idx="2889">
                  <c:v>345</c:v>
                </c:pt>
                <c:pt idx="2890">
                  <c:v>340</c:v>
                </c:pt>
                <c:pt idx="2891">
                  <c:v>410</c:v>
                </c:pt>
                <c:pt idx="2892">
                  <c:v>385</c:v>
                </c:pt>
                <c:pt idx="2893">
                  <c:v>280</c:v>
                </c:pt>
                <c:pt idx="2894">
                  <c:v>315</c:v>
                </c:pt>
                <c:pt idx="2895">
                  <c:v>275</c:v>
                </c:pt>
                <c:pt idx="2896">
                  <c:v>285</c:v>
                </c:pt>
                <c:pt idx="2897">
                  <c:v>280</c:v>
                </c:pt>
                <c:pt idx="2898">
                  <c:v>235</c:v>
                </c:pt>
                <c:pt idx="2899">
                  <c:v>205</c:v>
                </c:pt>
                <c:pt idx="2900">
                  <c:v>260</c:v>
                </c:pt>
                <c:pt idx="2901">
                  <c:v>225</c:v>
                </c:pt>
                <c:pt idx="2902">
                  <c:v>275</c:v>
                </c:pt>
                <c:pt idx="2903">
                  <c:v>250</c:v>
                </c:pt>
                <c:pt idx="2904">
                  <c:v>210</c:v>
                </c:pt>
                <c:pt idx="2905">
                  <c:v>200</c:v>
                </c:pt>
                <c:pt idx="2906">
                  <c:v>270</c:v>
                </c:pt>
                <c:pt idx="2907">
                  <c:v>245</c:v>
                </c:pt>
                <c:pt idx="2908">
                  <c:v>255</c:v>
                </c:pt>
                <c:pt idx="2909">
                  <c:v>295</c:v>
                </c:pt>
                <c:pt idx="2910">
                  <c:v>330</c:v>
                </c:pt>
                <c:pt idx="2911">
                  <c:v>325</c:v>
                </c:pt>
                <c:pt idx="2912">
                  <c:v>330</c:v>
                </c:pt>
                <c:pt idx="2913">
                  <c:v>330</c:v>
                </c:pt>
                <c:pt idx="2914">
                  <c:v>380</c:v>
                </c:pt>
                <c:pt idx="2915">
                  <c:v>330</c:v>
                </c:pt>
                <c:pt idx="2916">
                  <c:v>400</c:v>
                </c:pt>
                <c:pt idx="2917">
                  <c:v>365</c:v>
                </c:pt>
                <c:pt idx="2918">
                  <c:v>345</c:v>
                </c:pt>
                <c:pt idx="2919">
                  <c:v>345</c:v>
                </c:pt>
                <c:pt idx="2920">
                  <c:v>315</c:v>
                </c:pt>
                <c:pt idx="2921">
                  <c:v>280</c:v>
                </c:pt>
                <c:pt idx="2922">
                  <c:v>315</c:v>
                </c:pt>
                <c:pt idx="2923">
                  <c:v>340</c:v>
                </c:pt>
                <c:pt idx="2924">
                  <c:v>290</c:v>
                </c:pt>
                <c:pt idx="2925">
                  <c:v>285</c:v>
                </c:pt>
                <c:pt idx="2926">
                  <c:v>270</c:v>
                </c:pt>
                <c:pt idx="2927">
                  <c:v>270</c:v>
                </c:pt>
                <c:pt idx="2928">
                  <c:v>225</c:v>
                </c:pt>
                <c:pt idx="2929">
                  <c:v>260</c:v>
                </c:pt>
                <c:pt idx="2930">
                  <c:v>190</c:v>
                </c:pt>
                <c:pt idx="2931">
                  <c:v>205</c:v>
                </c:pt>
                <c:pt idx="2932">
                  <c:v>220</c:v>
                </c:pt>
                <c:pt idx="2933">
                  <c:v>195</c:v>
                </c:pt>
                <c:pt idx="2934">
                  <c:v>290</c:v>
                </c:pt>
                <c:pt idx="2935">
                  <c:v>230</c:v>
                </c:pt>
                <c:pt idx="2936">
                  <c:v>230</c:v>
                </c:pt>
                <c:pt idx="2937">
                  <c:v>240</c:v>
                </c:pt>
                <c:pt idx="2938">
                  <c:v>235</c:v>
                </c:pt>
                <c:pt idx="2939">
                  <c:v>285</c:v>
                </c:pt>
                <c:pt idx="2940">
                  <c:v>345</c:v>
                </c:pt>
                <c:pt idx="2941">
                  <c:v>345</c:v>
                </c:pt>
                <c:pt idx="2942">
                  <c:v>345</c:v>
                </c:pt>
                <c:pt idx="2943">
                  <c:v>395</c:v>
                </c:pt>
                <c:pt idx="2944">
                  <c:v>315</c:v>
                </c:pt>
                <c:pt idx="2945">
                  <c:v>380</c:v>
                </c:pt>
                <c:pt idx="2946">
                  <c:v>325</c:v>
                </c:pt>
                <c:pt idx="2947">
                  <c:v>350</c:v>
                </c:pt>
                <c:pt idx="2948">
                  <c:v>355</c:v>
                </c:pt>
                <c:pt idx="2949">
                  <c:v>415</c:v>
                </c:pt>
                <c:pt idx="2950">
                  <c:v>335</c:v>
                </c:pt>
                <c:pt idx="2951">
                  <c:v>300</c:v>
                </c:pt>
                <c:pt idx="2952">
                  <c:v>300</c:v>
                </c:pt>
                <c:pt idx="2953">
                  <c:v>320</c:v>
                </c:pt>
                <c:pt idx="2954">
                  <c:v>255</c:v>
                </c:pt>
                <c:pt idx="2955">
                  <c:v>230</c:v>
                </c:pt>
                <c:pt idx="2956">
                  <c:v>270</c:v>
                </c:pt>
                <c:pt idx="2957">
                  <c:v>205</c:v>
                </c:pt>
                <c:pt idx="2958">
                  <c:v>245</c:v>
                </c:pt>
                <c:pt idx="2959">
                  <c:v>210</c:v>
                </c:pt>
                <c:pt idx="2960">
                  <c:v>265</c:v>
                </c:pt>
                <c:pt idx="2961">
                  <c:v>240</c:v>
                </c:pt>
                <c:pt idx="2962">
                  <c:v>305</c:v>
                </c:pt>
                <c:pt idx="2963">
                  <c:v>290</c:v>
                </c:pt>
                <c:pt idx="2964">
                  <c:v>260</c:v>
                </c:pt>
                <c:pt idx="2965">
                  <c:v>240</c:v>
                </c:pt>
                <c:pt idx="2966">
                  <c:v>325</c:v>
                </c:pt>
                <c:pt idx="2967">
                  <c:v>310</c:v>
                </c:pt>
                <c:pt idx="2968">
                  <c:v>300</c:v>
                </c:pt>
                <c:pt idx="2969">
                  <c:v>320</c:v>
                </c:pt>
                <c:pt idx="2970">
                  <c:v>325</c:v>
                </c:pt>
                <c:pt idx="2971">
                  <c:v>335</c:v>
                </c:pt>
                <c:pt idx="2972">
                  <c:v>355</c:v>
                </c:pt>
                <c:pt idx="2973">
                  <c:v>340</c:v>
                </c:pt>
                <c:pt idx="2974">
                  <c:v>405</c:v>
                </c:pt>
                <c:pt idx="2975">
                  <c:v>335</c:v>
                </c:pt>
                <c:pt idx="2976">
                  <c:v>360</c:v>
                </c:pt>
                <c:pt idx="2977">
                  <c:v>375</c:v>
                </c:pt>
                <c:pt idx="2978">
                  <c:v>345</c:v>
                </c:pt>
                <c:pt idx="2979">
                  <c:v>310</c:v>
                </c:pt>
                <c:pt idx="2980">
                  <c:v>290</c:v>
                </c:pt>
                <c:pt idx="2981">
                  <c:v>330</c:v>
                </c:pt>
                <c:pt idx="2982">
                  <c:v>265</c:v>
                </c:pt>
                <c:pt idx="2983">
                  <c:v>285</c:v>
                </c:pt>
                <c:pt idx="2984">
                  <c:v>245</c:v>
                </c:pt>
                <c:pt idx="2985">
                  <c:v>240</c:v>
                </c:pt>
                <c:pt idx="2986">
                  <c:v>200</c:v>
                </c:pt>
                <c:pt idx="2987">
                  <c:v>285</c:v>
                </c:pt>
                <c:pt idx="2988">
                  <c:v>210</c:v>
                </c:pt>
                <c:pt idx="2989">
                  <c:v>225</c:v>
                </c:pt>
                <c:pt idx="2990">
                  <c:v>205</c:v>
                </c:pt>
                <c:pt idx="2991">
                  <c:v>190</c:v>
                </c:pt>
                <c:pt idx="2992">
                  <c:v>275</c:v>
                </c:pt>
                <c:pt idx="2993">
                  <c:v>175</c:v>
                </c:pt>
                <c:pt idx="2994">
                  <c:v>255</c:v>
                </c:pt>
                <c:pt idx="2995">
                  <c:v>295</c:v>
                </c:pt>
                <c:pt idx="2996">
                  <c:v>290</c:v>
                </c:pt>
                <c:pt idx="2997">
                  <c:v>290</c:v>
                </c:pt>
                <c:pt idx="2998">
                  <c:v>300</c:v>
                </c:pt>
                <c:pt idx="2999">
                  <c:v>370</c:v>
                </c:pt>
              </c:numCache>
            </c:numRef>
          </c:yVal>
          <c:smooth val="0"/>
          <c:extLst>
            <c:ext xmlns:c16="http://schemas.microsoft.com/office/drawing/2014/chart" uri="{C3380CC4-5D6E-409C-BE32-E72D297353CC}">
              <c16:uniqueId val="{00000000-5045-4174-B966-B0F8A92B9427}"/>
            </c:ext>
          </c:extLst>
        </c:ser>
        <c:dLbls>
          <c:showLegendKey val="0"/>
          <c:showVal val="0"/>
          <c:showCatName val="0"/>
          <c:showSerName val="0"/>
          <c:showPercent val="0"/>
          <c:showBubbleSize val="0"/>
        </c:dLbls>
        <c:axId val="650860031"/>
        <c:axId val="650860447"/>
      </c:scatterChart>
      <c:valAx>
        <c:axId val="650860031"/>
        <c:scaling>
          <c:orientation val="minMax"/>
          <c:max val="3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 of sampl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50860447"/>
        <c:crosses val="autoZero"/>
        <c:crossBetween val="midCat"/>
      </c:valAx>
      <c:valAx>
        <c:axId val="650860447"/>
        <c:scaling>
          <c:orientation val="minMax"/>
          <c:max val="5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Voltage (m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50860031"/>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400" b="0" i="0" baseline="0">
                <a:effectLst/>
              </a:rPr>
              <a:t>0% Muscle Extraction</a:t>
            </a:r>
            <a:endParaRPr lang="en-GB" sz="140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solidFill>
                <a:schemeClr val="accent1"/>
              </a:solidFill>
              <a:round/>
            </a:ln>
            <a:effectLst/>
          </c:spPr>
          <c:marker>
            <c:symbol val="none"/>
          </c:marker>
          <c:yVal>
            <c:numRef>
              <c:f>Sheet1!$B$1:$B$3000</c:f>
              <c:numCache>
                <c:formatCode>General</c:formatCode>
                <c:ptCount val="3000"/>
                <c:pt idx="0">
                  <c:v>70</c:v>
                </c:pt>
                <c:pt idx="1">
                  <c:v>10</c:v>
                </c:pt>
                <c:pt idx="2">
                  <c:v>40</c:v>
                </c:pt>
                <c:pt idx="3">
                  <c:v>-10</c:v>
                </c:pt>
                <c:pt idx="4">
                  <c:v>50</c:v>
                </c:pt>
                <c:pt idx="5">
                  <c:v>50</c:v>
                </c:pt>
                <c:pt idx="6">
                  <c:v>30</c:v>
                </c:pt>
                <c:pt idx="7">
                  <c:v>20</c:v>
                </c:pt>
                <c:pt idx="8">
                  <c:v>70</c:v>
                </c:pt>
                <c:pt idx="9">
                  <c:v>60</c:v>
                </c:pt>
                <c:pt idx="10">
                  <c:v>50</c:v>
                </c:pt>
                <c:pt idx="11">
                  <c:v>80</c:v>
                </c:pt>
                <c:pt idx="12">
                  <c:v>10</c:v>
                </c:pt>
                <c:pt idx="13">
                  <c:v>-20</c:v>
                </c:pt>
                <c:pt idx="14">
                  <c:v>10</c:v>
                </c:pt>
                <c:pt idx="15">
                  <c:v>50</c:v>
                </c:pt>
                <c:pt idx="16">
                  <c:v>20</c:v>
                </c:pt>
                <c:pt idx="17">
                  <c:v>50</c:v>
                </c:pt>
                <c:pt idx="18">
                  <c:v>10</c:v>
                </c:pt>
                <c:pt idx="19">
                  <c:v>50</c:v>
                </c:pt>
                <c:pt idx="20">
                  <c:v>20</c:v>
                </c:pt>
                <c:pt idx="21">
                  <c:v>60</c:v>
                </c:pt>
                <c:pt idx="22">
                  <c:v>0</c:v>
                </c:pt>
                <c:pt idx="23">
                  <c:v>30</c:v>
                </c:pt>
                <c:pt idx="24">
                  <c:v>10</c:v>
                </c:pt>
                <c:pt idx="25">
                  <c:v>0</c:v>
                </c:pt>
                <c:pt idx="26">
                  <c:v>-30</c:v>
                </c:pt>
                <c:pt idx="27">
                  <c:v>-10</c:v>
                </c:pt>
                <c:pt idx="28">
                  <c:v>0</c:v>
                </c:pt>
                <c:pt idx="29">
                  <c:v>20</c:v>
                </c:pt>
                <c:pt idx="30">
                  <c:v>-30</c:v>
                </c:pt>
                <c:pt idx="31">
                  <c:v>-40</c:v>
                </c:pt>
                <c:pt idx="32">
                  <c:v>50</c:v>
                </c:pt>
                <c:pt idx="33">
                  <c:v>-30</c:v>
                </c:pt>
                <c:pt idx="34">
                  <c:v>-20</c:v>
                </c:pt>
                <c:pt idx="35">
                  <c:v>-30</c:v>
                </c:pt>
                <c:pt idx="36">
                  <c:v>50</c:v>
                </c:pt>
                <c:pt idx="37">
                  <c:v>0</c:v>
                </c:pt>
                <c:pt idx="38">
                  <c:v>30</c:v>
                </c:pt>
                <c:pt idx="39">
                  <c:v>0</c:v>
                </c:pt>
                <c:pt idx="40">
                  <c:v>40</c:v>
                </c:pt>
                <c:pt idx="41">
                  <c:v>50</c:v>
                </c:pt>
                <c:pt idx="42">
                  <c:v>70</c:v>
                </c:pt>
                <c:pt idx="43">
                  <c:v>20</c:v>
                </c:pt>
                <c:pt idx="44">
                  <c:v>40</c:v>
                </c:pt>
                <c:pt idx="45">
                  <c:v>60</c:v>
                </c:pt>
                <c:pt idx="46">
                  <c:v>60</c:v>
                </c:pt>
                <c:pt idx="47">
                  <c:v>90</c:v>
                </c:pt>
                <c:pt idx="48">
                  <c:v>50</c:v>
                </c:pt>
                <c:pt idx="49">
                  <c:v>30</c:v>
                </c:pt>
                <c:pt idx="50">
                  <c:v>50</c:v>
                </c:pt>
                <c:pt idx="51">
                  <c:v>90</c:v>
                </c:pt>
                <c:pt idx="52">
                  <c:v>50</c:v>
                </c:pt>
                <c:pt idx="53">
                  <c:v>60</c:v>
                </c:pt>
                <c:pt idx="54">
                  <c:v>0</c:v>
                </c:pt>
                <c:pt idx="55">
                  <c:v>50</c:v>
                </c:pt>
                <c:pt idx="56">
                  <c:v>20</c:v>
                </c:pt>
                <c:pt idx="57">
                  <c:v>60</c:v>
                </c:pt>
                <c:pt idx="58">
                  <c:v>0</c:v>
                </c:pt>
                <c:pt idx="59">
                  <c:v>40</c:v>
                </c:pt>
                <c:pt idx="60">
                  <c:v>30</c:v>
                </c:pt>
                <c:pt idx="61">
                  <c:v>60</c:v>
                </c:pt>
                <c:pt idx="62">
                  <c:v>50</c:v>
                </c:pt>
                <c:pt idx="63">
                  <c:v>0</c:v>
                </c:pt>
                <c:pt idx="64">
                  <c:v>-20</c:v>
                </c:pt>
                <c:pt idx="65">
                  <c:v>-40</c:v>
                </c:pt>
                <c:pt idx="66">
                  <c:v>-80</c:v>
                </c:pt>
                <c:pt idx="67">
                  <c:v>-50</c:v>
                </c:pt>
                <c:pt idx="68">
                  <c:v>30</c:v>
                </c:pt>
                <c:pt idx="69">
                  <c:v>20</c:v>
                </c:pt>
                <c:pt idx="70">
                  <c:v>90</c:v>
                </c:pt>
                <c:pt idx="71">
                  <c:v>20</c:v>
                </c:pt>
                <c:pt idx="72">
                  <c:v>30</c:v>
                </c:pt>
                <c:pt idx="73">
                  <c:v>10</c:v>
                </c:pt>
                <c:pt idx="74">
                  <c:v>60</c:v>
                </c:pt>
                <c:pt idx="75">
                  <c:v>10</c:v>
                </c:pt>
                <c:pt idx="76">
                  <c:v>40</c:v>
                </c:pt>
                <c:pt idx="77">
                  <c:v>10</c:v>
                </c:pt>
                <c:pt idx="78">
                  <c:v>30</c:v>
                </c:pt>
                <c:pt idx="79">
                  <c:v>50</c:v>
                </c:pt>
                <c:pt idx="80">
                  <c:v>60</c:v>
                </c:pt>
                <c:pt idx="81">
                  <c:v>40</c:v>
                </c:pt>
                <c:pt idx="82">
                  <c:v>10</c:v>
                </c:pt>
                <c:pt idx="83">
                  <c:v>30</c:v>
                </c:pt>
                <c:pt idx="84">
                  <c:v>80</c:v>
                </c:pt>
                <c:pt idx="85">
                  <c:v>120</c:v>
                </c:pt>
                <c:pt idx="86">
                  <c:v>110</c:v>
                </c:pt>
                <c:pt idx="87">
                  <c:v>90</c:v>
                </c:pt>
                <c:pt idx="88">
                  <c:v>30</c:v>
                </c:pt>
                <c:pt idx="89">
                  <c:v>70</c:v>
                </c:pt>
                <c:pt idx="90">
                  <c:v>40</c:v>
                </c:pt>
                <c:pt idx="91">
                  <c:v>60</c:v>
                </c:pt>
                <c:pt idx="92">
                  <c:v>20</c:v>
                </c:pt>
                <c:pt idx="93">
                  <c:v>60</c:v>
                </c:pt>
                <c:pt idx="94">
                  <c:v>30</c:v>
                </c:pt>
                <c:pt idx="95">
                  <c:v>60</c:v>
                </c:pt>
                <c:pt idx="96">
                  <c:v>0</c:v>
                </c:pt>
                <c:pt idx="97">
                  <c:v>30</c:v>
                </c:pt>
                <c:pt idx="98">
                  <c:v>30</c:v>
                </c:pt>
                <c:pt idx="99">
                  <c:v>0</c:v>
                </c:pt>
                <c:pt idx="100">
                  <c:v>-30</c:v>
                </c:pt>
                <c:pt idx="101">
                  <c:v>0</c:v>
                </c:pt>
                <c:pt idx="102">
                  <c:v>0</c:v>
                </c:pt>
                <c:pt idx="103">
                  <c:v>-10</c:v>
                </c:pt>
                <c:pt idx="104">
                  <c:v>20</c:v>
                </c:pt>
                <c:pt idx="105">
                  <c:v>-30</c:v>
                </c:pt>
                <c:pt idx="106">
                  <c:v>30</c:v>
                </c:pt>
                <c:pt idx="107">
                  <c:v>-10</c:v>
                </c:pt>
                <c:pt idx="108">
                  <c:v>40</c:v>
                </c:pt>
                <c:pt idx="109">
                  <c:v>20</c:v>
                </c:pt>
                <c:pt idx="110">
                  <c:v>50</c:v>
                </c:pt>
                <c:pt idx="111">
                  <c:v>20</c:v>
                </c:pt>
                <c:pt idx="112">
                  <c:v>60</c:v>
                </c:pt>
                <c:pt idx="113">
                  <c:v>10</c:v>
                </c:pt>
                <c:pt idx="114">
                  <c:v>40</c:v>
                </c:pt>
                <c:pt idx="115">
                  <c:v>40</c:v>
                </c:pt>
                <c:pt idx="116">
                  <c:v>60</c:v>
                </c:pt>
                <c:pt idx="117">
                  <c:v>80</c:v>
                </c:pt>
                <c:pt idx="118">
                  <c:v>90</c:v>
                </c:pt>
                <c:pt idx="119">
                  <c:v>70</c:v>
                </c:pt>
                <c:pt idx="120">
                  <c:v>0</c:v>
                </c:pt>
                <c:pt idx="121">
                  <c:v>30</c:v>
                </c:pt>
                <c:pt idx="122">
                  <c:v>70</c:v>
                </c:pt>
                <c:pt idx="123">
                  <c:v>60</c:v>
                </c:pt>
                <c:pt idx="124">
                  <c:v>40</c:v>
                </c:pt>
                <c:pt idx="125">
                  <c:v>80</c:v>
                </c:pt>
                <c:pt idx="126">
                  <c:v>40</c:v>
                </c:pt>
                <c:pt idx="127">
                  <c:v>60</c:v>
                </c:pt>
                <c:pt idx="128">
                  <c:v>0</c:v>
                </c:pt>
                <c:pt idx="129">
                  <c:v>30</c:v>
                </c:pt>
                <c:pt idx="130">
                  <c:v>0</c:v>
                </c:pt>
                <c:pt idx="131">
                  <c:v>30</c:v>
                </c:pt>
                <c:pt idx="132">
                  <c:v>0</c:v>
                </c:pt>
                <c:pt idx="133">
                  <c:v>10</c:v>
                </c:pt>
                <c:pt idx="134">
                  <c:v>-40</c:v>
                </c:pt>
                <c:pt idx="135">
                  <c:v>10</c:v>
                </c:pt>
                <c:pt idx="136">
                  <c:v>10</c:v>
                </c:pt>
                <c:pt idx="137">
                  <c:v>40</c:v>
                </c:pt>
                <c:pt idx="138">
                  <c:v>20</c:v>
                </c:pt>
                <c:pt idx="139">
                  <c:v>-20</c:v>
                </c:pt>
                <c:pt idx="140">
                  <c:v>-20</c:v>
                </c:pt>
                <c:pt idx="141">
                  <c:v>-50</c:v>
                </c:pt>
                <c:pt idx="142">
                  <c:v>30</c:v>
                </c:pt>
                <c:pt idx="143">
                  <c:v>-10</c:v>
                </c:pt>
                <c:pt idx="144">
                  <c:v>30</c:v>
                </c:pt>
                <c:pt idx="145">
                  <c:v>0</c:v>
                </c:pt>
                <c:pt idx="146">
                  <c:v>50</c:v>
                </c:pt>
                <c:pt idx="147">
                  <c:v>30</c:v>
                </c:pt>
                <c:pt idx="148">
                  <c:v>70</c:v>
                </c:pt>
                <c:pt idx="149">
                  <c:v>20</c:v>
                </c:pt>
                <c:pt idx="150">
                  <c:v>50</c:v>
                </c:pt>
                <c:pt idx="151">
                  <c:v>0</c:v>
                </c:pt>
                <c:pt idx="152">
                  <c:v>20</c:v>
                </c:pt>
                <c:pt idx="153">
                  <c:v>60</c:v>
                </c:pt>
                <c:pt idx="154">
                  <c:v>80</c:v>
                </c:pt>
                <c:pt idx="155">
                  <c:v>110</c:v>
                </c:pt>
                <c:pt idx="156">
                  <c:v>80</c:v>
                </c:pt>
                <c:pt idx="157">
                  <c:v>90</c:v>
                </c:pt>
                <c:pt idx="158">
                  <c:v>60</c:v>
                </c:pt>
                <c:pt idx="159">
                  <c:v>20</c:v>
                </c:pt>
                <c:pt idx="160">
                  <c:v>20</c:v>
                </c:pt>
                <c:pt idx="161">
                  <c:v>80</c:v>
                </c:pt>
                <c:pt idx="162">
                  <c:v>30</c:v>
                </c:pt>
                <c:pt idx="163">
                  <c:v>60</c:v>
                </c:pt>
                <c:pt idx="164">
                  <c:v>40</c:v>
                </c:pt>
                <c:pt idx="165">
                  <c:v>50</c:v>
                </c:pt>
                <c:pt idx="166">
                  <c:v>10</c:v>
                </c:pt>
                <c:pt idx="167">
                  <c:v>60</c:v>
                </c:pt>
                <c:pt idx="168">
                  <c:v>20</c:v>
                </c:pt>
                <c:pt idx="169">
                  <c:v>40</c:v>
                </c:pt>
                <c:pt idx="170">
                  <c:v>10</c:v>
                </c:pt>
                <c:pt idx="171">
                  <c:v>-10</c:v>
                </c:pt>
                <c:pt idx="172">
                  <c:v>-20</c:v>
                </c:pt>
                <c:pt idx="173">
                  <c:v>20</c:v>
                </c:pt>
                <c:pt idx="174">
                  <c:v>0</c:v>
                </c:pt>
                <c:pt idx="175">
                  <c:v>-10</c:v>
                </c:pt>
                <c:pt idx="176">
                  <c:v>0</c:v>
                </c:pt>
                <c:pt idx="177">
                  <c:v>10</c:v>
                </c:pt>
                <c:pt idx="178">
                  <c:v>70</c:v>
                </c:pt>
                <c:pt idx="179">
                  <c:v>-10</c:v>
                </c:pt>
                <c:pt idx="180">
                  <c:v>20</c:v>
                </c:pt>
                <c:pt idx="181">
                  <c:v>-20</c:v>
                </c:pt>
                <c:pt idx="182">
                  <c:v>30</c:v>
                </c:pt>
                <c:pt idx="183">
                  <c:v>-10</c:v>
                </c:pt>
                <c:pt idx="184">
                  <c:v>30</c:v>
                </c:pt>
                <c:pt idx="185">
                  <c:v>30</c:v>
                </c:pt>
                <c:pt idx="186">
                  <c:v>40</c:v>
                </c:pt>
                <c:pt idx="187">
                  <c:v>-20</c:v>
                </c:pt>
                <c:pt idx="188">
                  <c:v>30</c:v>
                </c:pt>
                <c:pt idx="189">
                  <c:v>40</c:v>
                </c:pt>
                <c:pt idx="190">
                  <c:v>50</c:v>
                </c:pt>
                <c:pt idx="191">
                  <c:v>20</c:v>
                </c:pt>
                <c:pt idx="192">
                  <c:v>0</c:v>
                </c:pt>
                <c:pt idx="193">
                  <c:v>80</c:v>
                </c:pt>
                <c:pt idx="194">
                  <c:v>50</c:v>
                </c:pt>
                <c:pt idx="195">
                  <c:v>20</c:v>
                </c:pt>
                <c:pt idx="196">
                  <c:v>30</c:v>
                </c:pt>
                <c:pt idx="197">
                  <c:v>70</c:v>
                </c:pt>
                <c:pt idx="198">
                  <c:v>30</c:v>
                </c:pt>
                <c:pt idx="199">
                  <c:v>70</c:v>
                </c:pt>
                <c:pt idx="200">
                  <c:v>30</c:v>
                </c:pt>
                <c:pt idx="201">
                  <c:v>60</c:v>
                </c:pt>
                <c:pt idx="202">
                  <c:v>20</c:v>
                </c:pt>
                <c:pt idx="203">
                  <c:v>50</c:v>
                </c:pt>
                <c:pt idx="204">
                  <c:v>30</c:v>
                </c:pt>
                <c:pt idx="205">
                  <c:v>60</c:v>
                </c:pt>
                <c:pt idx="206">
                  <c:v>10</c:v>
                </c:pt>
                <c:pt idx="207">
                  <c:v>20</c:v>
                </c:pt>
                <c:pt idx="208">
                  <c:v>-10</c:v>
                </c:pt>
                <c:pt idx="209">
                  <c:v>-20</c:v>
                </c:pt>
                <c:pt idx="210">
                  <c:v>-20</c:v>
                </c:pt>
                <c:pt idx="211">
                  <c:v>60</c:v>
                </c:pt>
                <c:pt idx="212">
                  <c:v>80</c:v>
                </c:pt>
                <c:pt idx="213">
                  <c:v>-40</c:v>
                </c:pt>
                <c:pt idx="214">
                  <c:v>0</c:v>
                </c:pt>
                <c:pt idx="215">
                  <c:v>-30</c:v>
                </c:pt>
                <c:pt idx="216">
                  <c:v>20</c:v>
                </c:pt>
                <c:pt idx="217">
                  <c:v>10</c:v>
                </c:pt>
                <c:pt idx="218">
                  <c:v>40</c:v>
                </c:pt>
                <c:pt idx="219">
                  <c:v>10</c:v>
                </c:pt>
                <c:pt idx="220">
                  <c:v>50</c:v>
                </c:pt>
                <c:pt idx="221">
                  <c:v>20</c:v>
                </c:pt>
                <c:pt idx="222">
                  <c:v>60</c:v>
                </c:pt>
                <c:pt idx="223">
                  <c:v>0</c:v>
                </c:pt>
                <c:pt idx="224">
                  <c:v>20</c:v>
                </c:pt>
                <c:pt idx="225">
                  <c:v>30</c:v>
                </c:pt>
                <c:pt idx="226">
                  <c:v>40</c:v>
                </c:pt>
                <c:pt idx="227">
                  <c:v>0</c:v>
                </c:pt>
                <c:pt idx="228">
                  <c:v>-10</c:v>
                </c:pt>
                <c:pt idx="229">
                  <c:v>60</c:v>
                </c:pt>
                <c:pt idx="230">
                  <c:v>50</c:v>
                </c:pt>
                <c:pt idx="231">
                  <c:v>50</c:v>
                </c:pt>
                <c:pt idx="232">
                  <c:v>40</c:v>
                </c:pt>
                <c:pt idx="233">
                  <c:v>70</c:v>
                </c:pt>
                <c:pt idx="234">
                  <c:v>10</c:v>
                </c:pt>
                <c:pt idx="235">
                  <c:v>40</c:v>
                </c:pt>
                <c:pt idx="236">
                  <c:v>0</c:v>
                </c:pt>
                <c:pt idx="237">
                  <c:v>50</c:v>
                </c:pt>
                <c:pt idx="238">
                  <c:v>40</c:v>
                </c:pt>
                <c:pt idx="239">
                  <c:v>50</c:v>
                </c:pt>
                <c:pt idx="240">
                  <c:v>10</c:v>
                </c:pt>
                <c:pt idx="241">
                  <c:v>40</c:v>
                </c:pt>
                <c:pt idx="242">
                  <c:v>-10</c:v>
                </c:pt>
                <c:pt idx="243">
                  <c:v>10</c:v>
                </c:pt>
                <c:pt idx="244">
                  <c:v>10</c:v>
                </c:pt>
                <c:pt idx="245">
                  <c:v>20</c:v>
                </c:pt>
                <c:pt idx="246">
                  <c:v>30</c:v>
                </c:pt>
                <c:pt idx="247">
                  <c:v>-10</c:v>
                </c:pt>
                <c:pt idx="248">
                  <c:v>-40</c:v>
                </c:pt>
                <c:pt idx="249">
                  <c:v>-40</c:v>
                </c:pt>
                <c:pt idx="250">
                  <c:v>10</c:v>
                </c:pt>
                <c:pt idx="251">
                  <c:v>-40</c:v>
                </c:pt>
                <c:pt idx="252">
                  <c:v>20</c:v>
                </c:pt>
                <c:pt idx="253">
                  <c:v>0</c:v>
                </c:pt>
                <c:pt idx="254">
                  <c:v>40</c:v>
                </c:pt>
                <c:pt idx="255">
                  <c:v>0</c:v>
                </c:pt>
                <c:pt idx="256">
                  <c:v>30</c:v>
                </c:pt>
                <c:pt idx="257">
                  <c:v>-20</c:v>
                </c:pt>
                <c:pt idx="258">
                  <c:v>20</c:v>
                </c:pt>
                <c:pt idx="259">
                  <c:v>20</c:v>
                </c:pt>
                <c:pt idx="260">
                  <c:v>20</c:v>
                </c:pt>
                <c:pt idx="261">
                  <c:v>-10</c:v>
                </c:pt>
                <c:pt idx="262">
                  <c:v>40</c:v>
                </c:pt>
                <c:pt idx="263">
                  <c:v>90</c:v>
                </c:pt>
                <c:pt idx="264">
                  <c:v>60</c:v>
                </c:pt>
                <c:pt idx="265">
                  <c:v>90</c:v>
                </c:pt>
                <c:pt idx="266">
                  <c:v>50</c:v>
                </c:pt>
                <c:pt idx="267">
                  <c:v>-10</c:v>
                </c:pt>
                <c:pt idx="268">
                  <c:v>10</c:v>
                </c:pt>
                <c:pt idx="269">
                  <c:v>80</c:v>
                </c:pt>
                <c:pt idx="270">
                  <c:v>40</c:v>
                </c:pt>
                <c:pt idx="271">
                  <c:v>50</c:v>
                </c:pt>
                <c:pt idx="272">
                  <c:v>10</c:v>
                </c:pt>
                <c:pt idx="273">
                  <c:v>100</c:v>
                </c:pt>
                <c:pt idx="274">
                  <c:v>60</c:v>
                </c:pt>
                <c:pt idx="275">
                  <c:v>40</c:v>
                </c:pt>
                <c:pt idx="276">
                  <c:v>-30</c:v>
                </c:pt>
                <c:pt idx="277">
                  <c:v>20</c:v>
                </c:pt>
                <c:pt idx="278">
                  <c:v>10</c:v>
                </c:pt>
                <c:pt idx="279">
                  <c:v>20</c:v>
                </c:pt>
                <c:pt idx="280">
                  <c:v>30</c:v>
                </c:pt>
                <c:pt idx="281">
                  <c:v>70</c:v>
                </c:pt>
                <c:pt idx="282">
                  <c:v>70</c:v>
                </c:pt>
                <c:pt idx="283">
                  <c:v>30</c:v>
                </c:pt>
                <c:pt idx="284">
                  <c:v>10</c:v>
                </c:pt>
                <c:pt idx="285">
                  <c:v>-30</c:v>
                </c:pt>
                <c:pt idx="286">
                  <c:v>20</c:v>
                </c:pt>
                <c:pt idx="287">
                  <c:v>10</c:v>
                </c:pt>
                <c:pt idx="288">
                  <c:v>80</c:v>
                </c:pt>
                <c:pt idx="289">
                  <c:v>30</c:v>
                </c:pt>
                <c:pt idx="290">
                  <c:v>30</c:v>
                </c:pt>
                <c:pt idx="291">
                  <c:v>-10</c:v>
                </c:pt>
                <c:pt idx="292">
                  <c:v>30</c:v>
                </c:pt>
                <c:pt idx="293">
                  <c:v>-20</c:v>
                </c:pt>
                <c:pt idx="294">
                  <c:v>40</c:v>
                </c:pt>
                <c:pt idx="295">
                  <c:v>30</c:v>
                </c:pt>
                <c:pt idx="296">
                  <c:v>40</c:v>
                </c:pt>
                <c:pt idx="297">
                  <c:v>0</c:v>
                </c:pt>
                <c:pt idx="298">
                  <c:v>0</c:v>
                </c:pt>
                <c:pt idx="299">
                  <c:v>-20</c:v>
                </c:pt>
                <c:pt idx="300">
                  <c:v>10</c:v>
                </c:pt>
                <c:pt idx="301">
                  <c:v>70</c:v>
                </c:pt>
                <c:pt idx="302">
                  <c:v>0</c:v>
                </c:pt>
                <c:pt idx="303">
                  <c:v>10</c:v>
                </c:pt>
                <c:pt idx="304">
                  <c:v>40</c:v>
                </c:pt>
                <c:pt idx="305">
                  <c:v>60</c:v>
                </c:pt>
                <c:pt idx="306">
                  <c:v>10</c:v>
                </c:pt>
                <c:pt idx="307">
                  <c:v>50</c:v>
                </c:pt>
                <c:pt idx="308">
                  <c:v>10</c:v>
                </c:pt>
                <c:pt idx="309">
                  <c:v>60</c:v>
                </c:pt>
                <c:pt idx="310">
                  <c:v>20</c:v>
                </c:pt>
                <c:pt idx="311">
                  <c:v>60</c:v>
                </c:pt>
                <c:pt idx="312">
                  <c:v>20</c:v>
                </c:pt>
                <c:pt idx="313">
                  <c:v>10</c:v>
                </c:pt>
                <c:pt idx="314">
                  <c:v>10</c:v>
                </c:pt>
                <c:pt idx="315">
                  <c:v>80</c:v>
                </c:pt>
                <c:pt idx="316">
                  <c:v>20</c:v>
                </c:pt>
                <c:pt idx="317">
                  <c:v>0</c:v>
                </c:pt>
                <c:pt idx="318">
                  <c:v>10</c:v>
                </c:pt>
                <c:pt idx="319">
                  <c:v>-20</c:v>
                </c:pt>
                <c:pt idx="320">
                  <c:v>-70</c:v>
                </c:pt>
                <c:pt idx="321">
                  <c:v>-60</c:v>
                </c:pt>
                <c:pt idx="322">
                  <c:v>60</c:v>
                </c:pt>
                <c:pt idx="323">
                  <c:v>20</c:v>
                </c:pt>
                <c:pt idx="324">
                  <c:v>0</c:v>
                </c:pt>
                <c:pt idx="325">
                  <c:v>-40</c:v>
                </c:pt>
                <c:pt idx="326">
                  <c:v>40</c:v>
                </c:pt>
                <c:pt idx="327">
                  <c:v>10</c:v>
                </c:pt>
                <c:pt idx="328">
                  <c:v>30</c:v>
                </c:pt>
                <c:pt idx="329">
                  <c:v>10</c:v>
                </c:pt>
                <c:pt idx="330">
                  <c:v>70</c:v>
                </c:pt>
                <c:pt idx="331">
                  <c:v>40</c:v>
                </c:pt>
                <c:pt idx="332">
                  <c:v>50</c:v>
                </c:pt>
                <c:pt idx="333">
                  <c:v>0</c:v>
                </c:pt>
                <c:pt idx="334">
                  <c:v>30</c:v>
                </c:pt>
                <c:pt idx="335">
                  <c:v>40</c:v>
                </c:pt>
                <c:pt idx="336">
                  <c:v>10</c:v>
                </c:pt>
                <c:pt idx="337">
                  <c:v>30</c:v>
                </c:pt>
                <c:pt idx="338">
                  <c:v>40</c:v>
                </c:pt>
                <c:pt idx="339">
                  <c:v>80</c:v>
                </c:pt>
                <c:pt idx="340">
                  <c:v>60</c:v>
                </c:pt>
                <c:pt idx="341">
                  <c:v>50</c:v>
                </c:pt>
                <c:pt idx="342">
                  <c:v>30</c:v>
                </c:pt>
                <c:pt idx="343">
                  <c:v>50</c:v>
                </c:pt>
                <c:pt idx="344">
                  <c:v>10</c:v>
                </c:pt>
                <c:pt idx="345">
                  <c:v>70</c:v>
                </c:pt>
                <c:pt idx="346">
                  <c:v>20</c:v>
                </c:pt>
                <c:pt idx="347">
                  <c:v>50</c:v>
                </c:pt>
                <c:pt idx="348">
                  <c:v>20</c:v>
                </c:pt>
                <c:pt idx="349">
                  <c:v>50</c:v>
                </c:pt>
                <c:pt idx="350">
                  <c:v>20</c:v>
                </c:pt>
                <c:pt idx="351">
                  <c:v>-10</c:v>
                </c:pt>
                <c:pt idx="352">
                  <c:v>-50</c:v>
                </c:pt>
                <c:pt idx="353">
                  <c:v>-10</c:v>
                </c:pt>
                <c:pt idx="354">
                  <c:v>30</c:v>
                </c:pt>
                <c:pt idx="355">
                  <c:v>20</c:v>
                </c:pt>
                <c:pt idx="356">
                  <c:v>-20</c:v>
                </c:pt>
                <c:pt idx="357">
                  <c:v>40</c:v>
                </c:pt>
                <c:pt idx="358">
                  <c:v>80</c:v>
                </c:pt>
                <c:pt idx="359">
                  <c:v>0</c:v>
                </c:pt>
                <c:pt idx="360">
                  <c:v>10</c:v>
                </c:pt>
                <c:pt idx="361">
                  <c:v>-40</c:v>
                </c:pt>
                <c:pt idx="362">
                  <c:v>30</c:v>
                </c:pt>
                <c:pt idx="363">
                  <c:v>-20</c:v>
                </c:pt>
                <c:pt idx="364">
                  <c:v>20</c:v>
                </c:pt>
                <c:pt idx="365">
                  <c:v>10</c:v>
                </c:pt>
                <c:pt idx="366">
                  <c:v>30</c:v>
                </c:pt>
                <c:pt idx="367">
                  <c:v>10</c:v>
                </c:pt>
                <c:pt idx="368">
                  <c:v>40</c:v>
                </c:pt>
                <c:pt idx="369">
                  <c:v>30</c:v>
                </c:pt>
                <c:pt idx="370">
                  <c:v>60</c:v>
                </c:pt>
                <c:pt idx="371">
                  <c:v>50</c:v>
                </c:pt>
                <c:pt idx="372">
                  <c:v>70</c:v>
                </c:pt>
                <c:pt idx="373">
                  <c:v>70</c:v>
                </c:pt>
                <c:pt idx="374">
                  <c:v>40</c:v>
                </c:pt>
                <c:pt idx="375">
                  <c:v>70</c:v>
                </c:pt>
                <c:pt idx="376">
                  <c:v>50</c:v>
                </c:pt>
                <c:pt idx="377">
                  <c:v>20</c:v>
                </c:pt>
                <c:pt idx="378">
                  <c:v>10</c:v>
                </c:pt>
                <c:pt idx="379">
                  <c:v>60</c:v>
                </c:pt>
                <c:pt idx="380">
                  <c:v>0</c:v>
                </c:pt>
                <c:pt idx="381">
                  <c:v>40</c:v>
                </c:pt>
                <c:pt idx="382">
                  <c:v>10</c:v>
                </c:pt>
                <c:pt idx="383">
                  <c:v>30</c:v>
                </c:pt>
                <c:pt idx="384">
                  <c:v>0</c:v>
                </c:pt>
                <c:pt idx="385">
                  <c:v>60</c:v>
                </c:pt>
                <c:pt idx="386">
                  <c:v>0</c:v>
                </c:pt>
                <c:pt idx="387">
                  <c:v>20</c:v>
                </c:pt>
                <c:pt idx="388">
                  <c:v>40</c:v>
                </c:pt>
                <c:pt idx="389">
                  <c:v>50</c:v>
                </c:pt>
                <c:pt idx="390">
                  <c:v>30</c:v>
                </c:pt>
                <c:pt idx="391">
                  <c:v>10</c:v>
                </c:pt>
                <c:pt idx="392">
                  <c:v>0</c:v>
                </c:pt>
                <c:pt idx="393">
                  <c:v>20</c:v>
                </c:pt>
                <c:pt idx="394">
                  <c:v>-20</c:v>
                </c:pt>
                <c:pt idx="395">
                  <c:v>-60</c:v>
                </c:pt>
                <c:pt idx="396">
                  <c:v>30</c:v>
                </c:pt>
                <c:pt idx="397">
                  <c:v>0</c:v>
                </c:pt>
                <c:pt idx="398">
                  <c:v>20</c:v>
                </c:pt>
                <c:pt idx="399">
                  <c:v>70</c:v>
                </c:pt>
                <c:pt idx="400">
                  <c:v>110</c:v>
                </c:pt>
                <c:pt idx="401">
                  <c:v>10</c:v>
                </c:pt>
                <c:pt idx="402">
                  <c:v>60</c:v>
                </c:pt>
                <c:pt idx="403">
                  <c:v>30</c:v>
                </c:pt>
                <c:pt idx="404">
                  <c:v>50</c:v>
                </c:pt>
                <c:pt idx="405">
                  <c:v>-10</c:v>
                </c:pt>
                <c:pt idx="406">
                  <c:v>50</c:v>
                </c:pt>
                <c:pt idx="407">
                  <c:v>30</c:v>
                </c:pt>
                <c:pt idx="408">
                  <c:v>40</c:v>
                </c:pt>
                <c:pt idx="409">
                  <c:v>70</c:v>
                </c:pt>
                <c:pt idx="410">
                  <c:v>70</c:v>
                </c:pt>
                <c:pt idx="411">
                  <c:v>90</c:v>
                </c:pt>
                <c:pt idx="412">
                  <c:v>60</c:v>
                </c:pt>
                <c:pt idx="413">
                  <c:v>40</c:v>
                </c:pt>
                <c:pt idx="414">
                  <c:v>20</c:v>
                </c:pt>
                <c:pt idx="415">
                  <c:v>60</c:v>
                </c:pt>
                <c:pt idx="416">
                  <c:v>40</c:v>
                </c:pt>
                <c:pt idx="417">
                  <c:v>110</c:v>
                </c:pt>
                <c:pt idx="418">
                  <c:v>40</c:v>
                </c:pt>
                <c:pt idx="419">
                  <c:v>30</c:v>
                </c:pt>
                <c:pt idx="420">
                  <c:v>0</c:v>
                </c:pt>
                <c:pt idx="421">
                  <c:v>50</c:v>
                </c:pt>
                <c:pt idx="422">
                  <c:v>10</c:v>
                </c:pt>
                <c:pt idx="423">
                  <c:v>60</c:v>
                </c:pt>
                <c:pt idx="424">
                  <c:v>40</c:v>
                </c:pt>
                <c:pt idx="425">
                  <c:v>20</c:v>
                </c:pt>
                <c:pt idx="426">
                  <c:v>10</c:v>
                </c:pt>
                <c:pt idx="427">
                  <c:v>10</c:v>
                </c:pt>
                <c:pt idx="428">
                  <c:v>-20</c:v>
                </c:pt>
                <c:pt idx="429">
                  <c:v>20</c:v>
                </c:pt>
                <c:pt idx="430">
                  <c:v>0</c:v>
                </c:pt>
                <c:pt idx="431">
                  <c:v>-20</c:v>
                </c:pt>
                <c:pt idx="432">
                  <c:v>60</c:v>
                </c:pt>
                <c:pt idx="433">
                  <c:v>10</c:v>
                </c:pt>
                <c:pt idx="434">
                  <c:v>60</c:v>
                </c:pt>
                <c:pt idx="435">
                  <c:v>40</c:v>
                </c:pt>
                <c:pt idx="436">
                  <c:v>70</c:v>
                </c:pt>
                <c:pt idx="437">
                  <c:v>30</c:v>
                </c:pt>
                <c:pt idx="438">
                  <c:v>60</c:v>
                </c:pt>
                <c:pt idx="439">
                  <c:v>20</c:v>
                </c:pt>
                <c:pt idx="440">
                  <c:v>40</c:v>
                </c:pt>
                <c:pt idx="441">
                  <c:v>-10</c:v>
                </c:pt>
                <c:pt idx="442">
                  <c:v>60</c:v>
                </c:pt>
                <c:pt idx="443">
                  <c:v>50</c:v>
                </c:pt>
                <c:pt idx="444">
                  <c:v>90</c:v>
                </c:pt>
                <c:pt idx="445">
                  <c:v>60</c:v>
                </c:pt>
                <c:pt idx="446">
                  <c:v>30</c:v>
                </c:pt>
                <c:pt idx="447">
                  <c:v>20</c:v>
                </c:pt>
                <c:pt idx="448">
                  <c:v>-10</c:v>
                </c:pt>
                <c:pt idx="449">
                  <c:v>60</c:v>
                </c:pt>
                <c:pt idx="450">
                  <c:v>60</c:v>
                </c:pt>
                <c:pt idx="451">
                  <c:v>70</c:v>
                </c:pt>
                <c:pt idx="452">
                  <c:v>10</c:v>
                </c:pt>
                <c:pt idx="453">
                  <c:v>40</c:v>
                </c:pt>
                <c:pt idx="454">
                  <c:v>20</c:v>
                </c:pt>
                <c:pt idx="455">
                  <c:v>40</c:v>
                </c:pt>
                <c:pt idx="456">
                  <c:v>10</c:v>
                </c:pt>
                <c:pt idx="457">
                  <c:v>40</c:v>
                </c:pt>
                <c:pt idx="458">
                  <c:v>-20</c:v>
                </c:pt>
                <c:pt idx="459">
                  <c:v>40</c:v>
                </c:pt>
                <c:pt idx="460">
                  <c:v>0</c:v>
                </c:pt>
                <c:pt idx="461">
                  <c:v>30</c:v>
                </c:pt>
                <c:pt idx="462">
                  <c:v>50</c:v>
                </c:pt>
                <c:pt idx="463">
                  <c:v>10</c:v>
                </c:pt>
                <c:pt idx="464">
                  <c:v>-20</c:v>
                </c:pt>
                <c:pt idx="465">
                  <c:v>30</c:v>
                </c:pt>
                <c:pt idx="466">
                  <c:v>0</c:v>
                </c:pt>
                <c:pt idx="467">
                  <c:v>-10</c:v>
                </c:pt>
                <c:pt idx="468">
                  <c:v>50</c:v>
                </c:pt>
                <c:pt idx="469">
                  <c:v>0</c:v>
                </c:pt>
                <c:pt idx="470">
                  <c:v>10</c:v>
                </c:pt>
                <c:pt idx="471">
                  <c:v>10</c:v>
                </c:pt>
                <c:pt idx="472">
                  <c:v>50</c:v>
                </c:pt>
                <c:pt idx="473">
                  <c:v>-10</c:v>
                </c:pt>
                <c:pt idx="474">
                  <c:v>60</c:v>
                </c:pt>
                <c:pt idx="475">
                  <c:v>20</c:v>
                </c:pt>
                <c:pt idx="476">
                  <c:v>40</c:v>
                </c:pt>
                <c:pt idx="477">
                  <c:v>50</c:v>
                </c:pt>
                <c:pt idx="478">
                  <c:v>80</c:v>
                </c:pt>
                <c:pt idx="479">
                  <c:v>30</c:v>
                </c:pt>
                <c:pt idx="480">
                  <c:v>80</c:v>
                </c:pt>
                <c:pt idx="481">
                  <c:v>40</c:v>
                </c:pt>
                <c:pt idx="482">
                  <c:v>20</c:v>
                </c:pt>
                <c:pt idx="483">
                  <c:v>20</c:v>
                </c:pt>
                <c:pt idx="484">
                  <c:v>40</c:v>
                </c:pt>
                <c:pt idx="485">
                  <c:v>80</c:v>
                </c:pt>
                <c:pt idx="486">
                  <c:v>0</c:v>
                </c:pt>
                <c:pt idx="487">
                  <c:v>50</c:v>
                </c:pt>
                <c:pt idx="488">
                  <c:v>80</c:v>
                </c:pt>
                <c:pt idx="489">
                  <c:v>60</c:v>
                </c:pt>
                <c:pt idx="490">
                  <c:v>20</c:v>
                </c:pt>
                <c:pt idx="491">
                  <c:v>90</c:v>
                </c:pt>
                <c:pt idx="492">
                  <c:v>50</c:v>
                </c:pt>
                <c:pt idx="493">
                  <c:v>50</c:v>
                </c:pt>
                <c:pt idx="494">
                  <c:v>10</c:v>
                </c:pt>
                <c:pt idx="495">
                  <c:v>40</c:v>
                </c:pt>
                <c:pt idx="496">
                  <c:v>10</c:v>
                </c:pt>
                <c:pt idx="497">
                  <c:v>20</c:v>
                </c:pt>
                <c:pt idx="498">
                  <c:v>0</c:v>
                </c:pt>
                <c:pt idx="499">
                  <c:v>60</c:v>
                </c:pt>
                <c:pt idx="500">
                  <c:v>20</c:v>
                </c:pt>
                <c:pt idx="501">
                  <c:v>0</c:v>
                </c:pt>
                <c:pt idx="502">
                  <c:v>10</c:v>
                </c:pt>
                <c:pt idx="503">
                  <c:v>10</c:v>
                </c:pt>
                <c:pt idx="504">
                  <c:v>-40</c:v>
                </c:pt>
                <c:pt idx="505">
                  <c:v>-30</c:v>
                </c:pt>
                <c:pt idx="506">
                  <c:v>60</c:v>
                </c:pt>
                <c:pt idx="507">
                  <c:v>0</c:v>
                </c:pt>
                <c:pt idx="508">
                  <c:v>40</c:v>
                </c:pt>
                <c:pt idx="509">
                  <c:v>20</c:v>
                </c:pt>
                <c:pt idx="510">
                  <c:v>40</c:v>
                </c:pt>
                <c:pt idx="511">
                  <c:v>10</c:v>
                </c:pt>
                <c:pt idx="512">
                  <c:v>60</c:v>
                </c:pt>
                <c:pt idx="513">
                  <c:v>20</c:v>
                </c:pt>
                <c:pt idx="514">
                  <c:v>50</c:v>
                </c:pt>
                <c:pt idx="515">
                  <c:v>10</c:v>
                </c:pt>
                <c:pt idx="516">
                  <c:v>40</c:v>
                </c:pt>
                <c:pt idx="517">
                  <c:v>50</c:v>
                </c:pt>
                <c:pt idx="518">
                  <c:v>60</c:v>
                </c:pt>
                <c:pt idx="519">
                  <c:v>40</c:v>
                </c:pt>
                <c:pt idx="520">
                  <c:v>80</c:v>
                </c:pt>
                <c:pt idx="521">
                  <c:v>80</c:v>
                </c:pt>
                <c:pt idx="522">
                  <c:v>30</c:v>
                </c:pt>
                <c:pt idx="523">
                  <c:v>80</c:v>
                </c:pt>
                <c:pt idx="524">
                  <c:v>60</c:v>
                </c:pt>
                <c:pt idx="525">
                  <c:v>20</c:v>
                </c:pt>
                <c:pt idx="526">
                  <c:v>10</c:v>
                </c:pt>
                <c:pt idx="527">
                  <c:v>30</c:v>
                </c:pt>
                <c:pt idx="528">
                  <c:v>10</c:v>
                </c:pt>
                <c:pt idx="529">
                  <c:v>50</c:v>
                </c:pt>
                <c:pt idx="530">
                  <c:v>10</c:v>
                </c:pt>
                <c:pt idx="531">
                  <c:v>40</c:v>
                </c:pt>
                <c:pt idx="532">
                  <c:v>-10</c:v>
                </c:pt>
                <c:pt idx="533">
                  <c:v>50</c:v>
                </c:pt>
                <c:pt idx="534">
                  <c:v>10</c:v>
                </c:pt>
                <c:pt idx="535">
                  <c:v>40</c:v>
                </c:pt>
                <c:pt idx="536">
                  <c:v>30</c:v>
                </c:pt>
                <c:pt idx="537">
                  <c:v>80</c:v>
                </c:pt>
                <c:pt idx="538">
                  <c:v>60</c:v>
                </c:pt>
                <c:pt idx="539">
                  <c:v>60</c:v>
                </c:pt>
                <c:pt idx="540">
                  <c:v>70</c:v>
                </c:pt>
                <c:pt idx="541">
                  <c:v>50</c:v>
                </c:pt>
                <c:pt idx="542">
                  <c:v>10</c:v>
                </c:pt>
                <c:pt idx="543">
                  <c:v>-40</c:v>
                </c:pt>
                <c:pt idx="544">
                  <c:v>50</c:v>
                </c:pt>
                <c:pt idx="545">
                  <c:v>0</c:v>
                </c:pt>
                <c:pt idx="546">
                  <c:v>20</c:v>
                </c:pt>
                <c:pt idx="547">
                  <c:v>0</c:v>
                </c:pt>
                <c:pt idx="548">
                  <c:v>30</c:v>
                </c:pt>
                <c:pt idx="549">
                  <c:v>0</c:v>
                </c:pt>
                <c:pt idx="550">
                  <c:v>30</c:v>
                </c:pt>
                <c:pt idx="551">
                  <c:v>30</c:v>
                </c:pt>
                <c:pt idx="552">
                  <c:v>70</c:v>
                </c:pt>
                <c:pt idx="553">
                  <c:v>40</c:v>
                </c:pt>
                <c:pt idx="554">
                  <c:v>70</c:v>
                </c:pt>
                <c:pt idx="555">
                  <c:v>10</c:v>
                </c:pt>
                <c:pt idx="556">
                  <c:v>40</c:v>
                </c:pt>
                <c:pt idx="557">
                  <c:v>50</c:v>
                </c:pt>
                <c:pt idx="558">
                  <c:v>30</c:v>
                </c:pt>
                <c:pt idx="559">
                  <c:v>30</c:v>
                </c:pt>
                <c:pt idx="560">
                  <c:v>-10</c:v>
                </c:pt>
                <c:pt idx="561">
                  <c:v>30</c:v>
                </c:pt>
                <c:pt idx="562">
                  <c:v>80</c:v>
                </c:pt>
                <c:pt idx="563">
                  <c:v>80</c:v>
                </c:pt>
                <c:pt idx="564">
                  <c:v>20</c:v>
                </c:pt>
                <c:pt idx="565">
                  <c:v>50</c:v>
                </c:pt>
                <c:pt idx="566">
                  <c:v>20</c:v>
                </c:pt>
                <c:pt idx="567">
                  <c:v>70</c:v>
                </c:pt>
                <c:pt idx="568">
                  <c:v>40</c:v>
                </c:pt>
                <c:pt idx="569">
                  <c:v>60</c:v>
                </c:pt>
                <c:pt idx="570">
                  <c:v>20</c:v>
                </c:pt>
                <c:pt idx="571">
                  <c:v>50</c:v>
                </c:pt>
                <c:pt idx="572">
                  <c:v>30</c:v>
                </c:pt>
                <c:pt idx="573">
                  <c:v>40</c:v>
                </c:pt>
                <c:pt idx="574">
                  <c:v>0</c:v>
                </c:pt>
                <c:pt idx="575">
                  <c:v>30</c:v>
                </c:pt>
                <c:pt idx="576">
                  <c:v>10</c:v>
                </c:pt>
                <c:pt idx="577">
                  <c:v>50</c:v>
                </c:pt>
                <c:pt idx="578">
                  <c:v>50</c:v>
                </c:pt>
                <c:pt idx="579">
                  <c:v>40</c:v>
                </c:pt>
                <c:pt idx="580">
                  <c:v>10</c:v>
                </c:pt>
                <c:pt idx="581">
                  <c:v>-70</c:v>
                </c:pt>
                <c:pt idx="582">
                  <c:v>0</c:v>
                </c:pt>
                <c:pt idx="583">
                  <c:v>-30</c:v>
                </c:pt>
                <c:pt idx="584">
                  <c:v>20</c:v>
                </c:pt>
                <c:pt idx="585">
                  <c:v>-30</c:v>
                </c:pt>
                <c:pt idx="586">
                  <c:v>10</c:v>
                </c:pt>
                <c:pt idx="587">
                  <c:v>-10</c:v>
                </c:pt>
                <c:pt idx="588">
                  <c:v>50</c:v>
                </c:pt>
                <c:pt idx="589">
                  <c:v>20</c:v>
                </c:pt>
                <c:pt idx="590">
                  <c:v>20</c:v>
                </c:pt>
                <c:pt idx="591">
                  <c:v>10</c:v>
                </c:pt>
                <c:pt idx="592">
                  <c:v>70</c:v>
                </c:pt>
                <c:pt idx="593">
                  <c:v>60</c:v>
                </c:pt>
                <c:pt idx="594">
                  <c:v>60</c:v>
                </c:pt>
                <c:pt idx="595">
                  <c:v>20</c:v>
                </c:pt>
                <c:pt idx="596">
                  <c:v>10</c:v>
                </c:pt>
                <c:pt idx="597">
                  <c:v>100</c:v>
                </c:pt>
                <c:pt idx="598">
                  <c:v>70</c:v>
                </c:pt>
                <c:pt idx="599">
                  <c:v>30</c:v>
                </c:pt>
                <c:pt idx="600">
                  <c:v>20</c:v>
                </c:pt>
                <c:pt idx="601">
                  <c:v>50</c:v>
                </c:pt>
                <c:pt idx="602">
                  <c:v>-10</c:v>
                </c:pt>
                <c:pt idx="603">
                  <c:v>50</c:v>
                </c:pt>
                <c:pt idx="604">
                  <c:v>40</c:v>
                </c:pt>
                <c:pt idx="605">
                  <c:v>60</c:v>
                </c:pt>
                <c:pt idx="606">
                  <c:v>20</c:v>
                </c:pt>
                <c:pt idx="607">
                  <c:v>40</c:v>
                </c:pt>
                <c:pt idx="608">
                  <c:v>-10</c:v>
                </c:pt>
                <c:pt idx="609">
                  <c:v>30</c:v>
                </c:pt>
                <c:pt idx="610">
                  <c:v>10</c:v>
                </c:pt>
                <c:pt idx="611">
                  <c:v>40</c:v>
                </c:pt>
                <c:pt idx="612">
                  <c:v>20</c:v>
                </c:pt>
                <c:pt idx="613">
                  <c:v>-10</c:v>
                </c:pt>
                <c:pt idx="614">
                  <c:v>10</c:v>
                </c:pt>
                <c:pt idx="615">
                  <c:v>50</c:v>
                </c:pt>
                <c:pt idx="616">
                  <c:v>30</c:v>
                </c:pt>
                <c:pt idx="617">
                  <c:v>-20</c:v>
                </c:pt>
                <c:pt idx="618">
                  <c:v>30</c:v>
                </c:pt>
                <c:pt idx="619">
                  <c:v>10</c:v>
                </c:pt>
                <c:pt idx="620">
                  <c:v>50</c:v>
                </c:pt>
                <c:pt idx="621">
                  <c:v>-30</c:v>
                </c:pt>
                <c:pt idx="622">
                  <c:v>40</c:v>
                </c:pt>
                <c:pt idx="623">
                  <c:v>30</c:v>
                </c:pt>
                <c:pt idx="624">
                  <c:v>60</c:v>
                </c:pt>
                <c:pt idx="625">
                  <c:v>20</c:v>
                </c:pt>
                <c:pt idx="626">
                  <c:v>40</c:v>
                </c:pt>
                <c:pt idx="627">
                  <c:v>20</c:v>
                </c:pt>
                <c:pt idx="628">
                  <c:v>50</c:v>
                </c:pt>
                <c:pt idx="629">
                  <c:v>30</c:v>
                </c:pt>
                <c:pt idx="630">
                  <c:v>40</c:v>
                </c:pt>
                <c:pt idx="631">
                  <c:v>20</c:v>
                </c:pt>
                <c:pt idx="632">
                  <c:v>30</c:v>
                </c:pt>
                <c:pt idx="633">
                  <c:v>130</c:v>
                </c:pt>
                <c:pt idx="634">
                  <c:v>60</c:v>
                </c:pt>
                <c:pt idx="635">
                  <c:v>-20</c:v>
                </c:pt>
                <c:pt idx="636">
                  <c:v>-10</c:v>
                </c:pt>
                <c:pt idx="637">
                  <c:v>90</c:v>
                </c:pt>
                <c:pt idx="638">
                  <c:v>30</c:v>
                </c:pt>
                <c:pt idx="639">
                  <c:v>60</c:v>
                </c:pt>
                <c:pt idx="640">
                  <c:v>30</c:v>
                </c:pt>
                <c:pt idx="641">
                  <c:v>50</c:v>
                </c:pt>
                <c:pt idx="642">
                  <c:v>20</c:v>
                </c:pt>
                <c:pt idx="643">
                  <c:v>50</c:v>
                </c:pt>
                <c:pt idx="644">
                  <c:v>0</c:v>
                </c:pt>
                <c:pt idx="645">
                  <c:v>20</c:v>
                </c:pt>
                <c:pt idx="646">
                  <c:v>30</c:v>
                </c:pt>
                <c:pt idx="647">
                  <c:v>70</c:v>
                </c:pt>
                <c:pt idx="648">
                  <c:v>40</c:v>
                </c:pt>
                <c:pt idx="649">
                  <c:v>-20</c:v>
                </c:pt>
                <c:pt idx="650">
                  <c:v>-20</c:v>
                </c:pt>
                <c:pt idx="651">
                  <c:v>30</c:v>
                </c:pt>
                <c:pt idx="652">
                  <c:v>10</c:v>
                </c:pt>
                <c:pt idx="653">
                  <c:v>-30</c:v>
                </c:pt>
                <c:pt idx="654">
                  <c:v>40</c:v>
                </c:pt>
                <c:pt idx="655">
                  <c:v>-10</c:v>
                </c:pt>
                <c:pt idx="656">
                  <c:v>40</c:v>
                </c:pt>
                <c:pt idx="657">
                  <c:v>-30</c:v>
                </c:pt>
                <c:pt idx="658">
                  <c:v>30</c:v>
                </c:pt>
                <c:pt idx="659">
                  <c:v>30</c:v>
                </c:pt>
                <c:pt idx="660">
                  <c:v>30</c:v>
                </c:pt>
                <c:pt idx="661">
                  <c:v>10</c:v>
                </c:pt>
                <c:pt idx="662">
                  <c:v>50</c:v>
                </c:pt>
                <c:pt idx="663">
                  <c:v>50</c:v>
                </c:pt>
                <c:pt idx="664">
                  <c:v>70</c:v>
                </c:pt>
                <c:pt idx="665">
                  <c:v>50</c:v>
                </c:pt>
                <c:pt idx="666">
                  <c:v>50</c:v>
                </c:pt>
                <c:pt idx="667">
                  <c:v>30</c:v>
                </c:pt>
                <c:pt idx="668">
                  <c:v>50</c:v>
                </c:pt>
                <c:pt idx="669">
                  <c:v>90</c:v>
                </c:pt>
                <c:pt idx="670">
                  <c:v>40</c:v>
                </c:pt>
                <c:pt idx="671">
                  <c:v>10</c:v>
                </c:pt>
                <c:pt idx="672">
                  <c:v>20</c:v>
                </c:pt>
                <c:pt idx="673">
                  <c:v>90</c:v>
                </c:pt>
                <c:pt idx="674">
                  <c:v>40</c:v>
                </c:pt>
                <c:pt idx="675">
                  <c:v>40</c:v>
                </c:pt>
                <c:pt idx="676">
                  <c:v>10</c:v>
                </c:pt>
                <c:pt idx="677">
                  <c:v>30</c:v>
                </c:pt>
                <c:pt idx="678">
                  <c:v>-20</c:v>
                </c:pt>
                <c:pt idx="679">
                  <c:v>40</c:v>
                </c:pt>
                <c:pt idx="680">
                  <c:v>-10</c:v>
                </c:pt>
                <c:pt idx="681">
                  <c:v>0</c:v>
                </c:pt>
                <c:pt idx="682">
                  <c:v>10</c:v>
                </c:pt>
                <c:pt idx="683">
                  <c:v>10</c:v>
                </c:pt>
                <c:pt idx="684">
                  <c:v>-20</c:v>
                </c:pt>
                <c:pt idx="685">
                  <c:v>20</c:v>
                </c:pt>
                <c:pt idx="686">
                  <c:v>0</c:v>
                </c:pt>
                <c:pt idx="687">
                  <c:v>20</c:v>
                </c:pt>
                <c:pt idx="688">
                  <c:v>10</c:v>
                </c:pt>
                <c:pt idx="689">
                  <c:v>-40</c:v>
                </c:pt>
                <c:pt idx="690">
                  <c:v>30</c:v>
                </c:pt>
                <c:pt idx="691">
                  <c:v>-50</c:v>
                </c:pt>
                <c:pt idx="692">
                  <c:v>0</c:v>
                </c:pt>
                <c:pt idx="693">
                  <c:v>40</c:v>
                </c:pt>
                <c:pt idx="694">
                  <c:v>80</c:v>
                </c:pt>
                <c:pt idx="695">
                  <c:v>10</c:v>
                </c:pt>
                <c:pt idx="696">
                  <c:v>40</c:v>
                </c:pt>
                <c:pt idx="697">
                  <c:v>20</c:v>
                </c:pt>
                <c:pt idx="698">
                  <c:v>50</c:v>
                </c:pt>
                <c:pt idx="699">
                  <c:v>20</c:v>
                </c:pt>
                <c:pt idx="700">
                  <c:v>70</c:v>
                </c:pt>
                <c:pt idx="701">
                  <c:v>60</c:v>
                </c:pt>
                <c:pt idx="702">
                  <c:v>70</c:v>
                </c:pt>
                <c:pt idx="703">
                  <c:v>80</c:v>
                </c:pt>
                <c:pt idx="704">
                  <c:v>60</c:v>
                </c:pt>
                <c:pt idx="705">
                  <c:v>70</c:v>
                </c:pt>
                <c:pt idx="706">
                  <c:v>30</c:v>
                </c:pt>
                <c:pt idx="707">
                  <c:v>20</c:v>
                </c:pt>
                <c:pt idx="708">
                  <c:v>60</c:v>
                </c:pt>
                <c:pt idx="709">
                  <c:v>90</c:v>
                </c:pt>
                <c:pt idx="710">
                  <c:v>30</c:v>
                </c:pt>
                <c:pt idx="711">
                  <c:v>70</c:v>
                </c:pt>
                <c:pt idx="712">
                  <c:v>10</c:v>
                </c:pt>
                <c:pt idx="713">
                  <c:v>20</c:v>
                </c:pt>
                <c:pt idx="714">
                  <c:v>0</c:v>
                </c:pt>
                <c:pt idx="715">
                  <c:v>70</c:v>
                </c:pt>
                <c:pt idx="716">
                  <c:v>0</c:v>
                </c:pt>
                <c:pt idx="717">
                  <c:v>0</c:v>
                </c:pt>
                <c:pt idx="718">
                  <c:v>10</c:v>
                </c:pt>
                <c:pt idx="719">
                  <c:v>30</c:v>
                </c:pt>
                <c:pt idx="720">
                  <c:v>10</c:v>
                </c:pt>
                <c:pt idx="721">
                  <c:v>-30</c:v>
                </c:pt>
                <c:pt idx="722">
                  <c:v>-70</c:v>
                </c:pt>
                <c:pt idx="723">
                  <c:v>-20</c:v>
                </c:pt>
                <c:pt idx="724">
                  <c:v>-20</c:v>
                </c:pt>
                <c:pt idx="725">
                  <c:v>-40</c:v>
                </c:pt>
                <c:pt idx="726">
                  <c:v>30</c:v>
                </c:pt>
                <c:pt idx="727">
                  <c:v>-30</c:v>
                </c:pt>
                <c:pt idx="728">
                  <c:v>0</c:v>
                </c:pt>
                <c:pt idx="729">
                  <c:v>-40</c:v>
                </c:pt>
                <c:pt idx="730">
                  <c:v>10</c:v>
                </c:pt>
                <c:pt idx="731">
                  <c:v>20</c:v>
                </c:pt>
                <c:pt idx="732">
                  <c:v>60</c:v>
                </c:pt>
                <c:pt idx="733">
                  <c:v>30</c:v>
                </c:pt>
                <c:pt idx="734">
                  <c:v>70</c:v>
                </c:pt>
                <c:pt idx="735">
                  <c:v>10</c:v>
                </c:pt>
                <c:pt idx="736">
                  <c:v>40</c:v>
                </c:pt>
                <c:pt idx="737">
                  <c:v>60</c:v>
                </c:pt>
                <c:pt idx="738">
                  <c:v>100</c:v>
                </c:pt>
                <c:pt idx="739">
                  <c:v>30</c:v>
                </c:pt>
                <c:pt idx="740">
                  <c:v>-20</c:v>
                </c:pt>
                <c:pt idx="741">
                  <c:v>60</c:v>
                </c:pt>
                <c:pt idx="742">
                  <c:v>30</c:v>
                </c:pt>
                <c:pt idx="743">
                  <c:v>50</c:v>
                </c:pt>
                <c:pt idx="744">
                  <c:v>50</c:v>
                </c:pt>
                <c:pt idx="745">
                  <c:v>60</c:v>
                </c:pt>
                <c:pt idx="746">
                  <c:v>40</c:v>
                </c:pt>
                <c:pt idx="747">
                  <c:v>70</c:v>
                </c:pt>
                <c:pt idx="748">
                  <c:v>20</c:v>
                </c:pt>
                <c:pt idx="749">
                  <c:v>60</c:v>
                </c:pt>
                <c:pt idx="750">
                  <c:v>20</c:v>
                </c:pt>
                <c:pt idx="751">
                  <c:v>60</c:v>
                </c:pt>
                <c:pt idx="752">
                  <c:v>0</c:v>
                </c:pt>
                <c:pt idx="753">
                  <c:v>0</c:v>
                </c:pt>
                <c:pt idx="754">
                  <c:v>20</c:v>
                </c:pt>
                <c:pt idx="755">
                  <c:v>60</c:v>
                </c:pt>
                <c:pt idx="756">
                  <c:v>20</c:v>
                </c:pt>
                <c:pt idx="757">
                  <c:v>10</c:v>
                </c:pt>
                <c:pt idx="758">
                  <c:v>10</c:v>
                </c:pt>
                <c:pt idx="759">
                  <c:v>40</c:v>
                </c:pt>
                <c:pt idx="760">
                  <c:v>20</c:v>
                </c:pt>
                <c:pt idx="761">
                  <c:v>20</c:v>
                </c:pt>
                <c:pt idx="762">
                  <c:v>40</c:v>
                </c:pt>
                <c:pt idx="763">
                  <c:v>-30</c:v>
                </c:pt>
                <c:pt idx="764">
                  <c:v>40</c:v>
                </c:pt>
                <c:pt idx="765">
                  <c:v>10</c:v>
                </c:pt>
                <c:pt idx="766">
                  <c:v>40</c:v>
                </c:pt>
                <c:pt idx="767">
                  <c:v>-10</c:v>
                </c:pt>
                <c:pt idx="768">
                  <c:v>40</c:v>
                </c:pt>
                <c:pt idx="769">
                  <c:v>10</c:v>
                </c:pt>
                <c:pt idx="770">
                  <c:v>40</c:v>
                </c:pt>
                <c:pt idx="771">
                  <c:v>10</c:v>
                </c:pt>
                <c:pt idx="772">
                  <c:v>30</c:v>
                </c:pt>
                <c:pt idx="773">
                  <c:v>-20</c:v>
                </c:pt>
                <c:pt idx="774">
                  <c:v>20</c:v>
                </c:pt>
                <c:pt idx="775">
                  <c:v>60</c:v>
                </c:pt>
                <c:pt idx="776">
                  <c:v>70</c:v>
                </c:pt>
                <c:pt idx="777">
                  <c:v>50</c:v>
                </c:pt>
                <c:pt idx="778">
                  <c:v>20</c:v>
                </c:pt>
                <c:pt idx="779">
                  <c:v>70</c:v>
                </c:pt>
                <c:pt idx="780">
                  <c:v>50</c:v>
                </c:pt>
                <c:pt idx="781">
                  <c:v>70</c:v>
                </c:pt>
                <c:pt idx="782">
                  <c:v>50</c:v>
                </c:pt>
                <c:pt idx="783">
                  <c:v>70</c:v>
                </c:pt>
                <c:pt idx="784">
                  <c:v>30</c:v>
                </c:pt>
                <c:pt idx="785">
                  <c:v>80</c:v>
                </c:pt>
                <c:pt idx="786">
                  <c:v>60</c:v>
                </c:pt>
                <c:pt idx="787">
                  <c:v>80</c:v>
                </c:pt>
                <c:pt idx="788">
                  <c:v>30</c:v>
                </c:pt>
                <c:pt idx="789">
                  <c:v>60</c:v>
                </c:pt>
                <c:pt idx="790">
                  <c:v>30</c:v>
                </c:pt>
                <c:pt idx="791">
                  <c:v>30</c:v>
                </c:pt>
                <c:pt idx="792">
                  <c:v>-10</c:v>
                </c:pt>
                <c:pt idx="793">
                  <c:v>30</c:v>
                </c:pt>
                <c:pt idx="794">
                  <c:v>40</c:v>
                </c:pt>
                <c:pt idx="795">
                  <c:v>50</c:v>
                </c:pt>
                <c:pt idx="796">
                  <c:v>30</c:v>
                </c:pt>
                <c:pt idx="797">
                  <c:v>30</c:v>
                </c:pt>
                <c:pt idx="798">
                  <c:v>10</c:v>
                </c:pt>
                <c:pt idx="799">
                  <c:v>-90</c:v>
                </c:pt>
                <c:pt idx="800">
                  <c:v>-40</c:v>
                </c:pt>
                <c:pt idx="801">
                  <c:v>-50</c:v>
                </c:pt>
                <c:pt idx="802">
                  <c:v>30</c:v>
                </c:pt>
                <c:pt idx="803">
                  <c:v>-20</c:v>
                </c:pt>
                <c:pt idx="804">
                  <c:v>30</c:v>
                </c:pt>
                <c:pt idx="805">
                  <c:v>20</c:v>
                </c:pt>
                <c:pt idx="806">
                  <c:v>60</c:v>
                </c:pt>
                <c:pt idx="807">
                  <c:v>20</c:v>
                </c:pt>
                <c:pt idx="808">
                  <c:v>20</c:v>
                </c:pt>
                <c:pt idx="809">
                  <c:v>10</c:v>
                </c:pt>
                <c:pt idx="810">
                  <c:v>60</c:v>
                </c:pt>
                <c:pt idx="811">
                  <c:v>50</c:v>
                </c:pt>
                <c:pt idx="812">
                  <c:v>40</c:v>
                </c:pt>
                <c:pt idx="813">
                  <c:v>40</c:v>
                </c:pt>
                <c:pt idx="814">
                  <c:v>50</c:v>
                </c:pt>
                <c:pt idx="815">
                  <c:v>60</c:v>
                </c:pt>
                <c:pt idx="816">
                  <c:v>50</c:v>
                </c:pt>
                <c:pt idx="817">
                  <c:v>70</c:v>
                </c:pt>
                <c:pt idx="818">
                  <c:v>40</c:v>
                </c:pt>
                <c:pt idx="819">
                  <c:v>80</c:v>
                </c:pt>
                <c:pt idx="820">
                  <c:v>10</c:v>
                </c:pt>
                <c:pt idx="821">
                  <c:v>40</c:v>
                </c:pt>
                <c:pt idx="822">
                  <c:v>20</c:v>
                </c:pt>
                <c:pt idx="823">
                  <c:v>40</c:v>
                </c:pt>
                <c:pt idx="824">
                  <c:v>-10</c:v>
                </c:pt>
                <c:pt idx="825">
                  <c:v>50</c:v>
                </c:pt>
                <c:pt idx="826">
                  <c:v>10</c:v>
                </c:pt>
                <c:pt idx="827">
                  <c:v>40</c:v>
                </c:pt>
                <c:pt idx="828">
                  <c:v>20</c:v>
                </c:pt>
                <c:pt idx="829">
                  <c:v>30</c:v>
                </c:pt>
                <c:pt idx="830">
                  <c:v>40</c:v>
                </c:pt>
                <c:pt idx="831">
                  <c:v>50</c:v>
                </c:pt>
                <c:pt idx="832">
                  <c:v>50</c:v>
                </c:pt>
                <c:pt idx="833">
                  <c:v>50</c:v>
                </c:pt>
                <c:pt idx="834">
                  <c:v>-20</c:v>
                </c:pt>
                <c:pt idx="835">
                  <c:v>-60</c:v>
                </c:pt>
                <c:pt idx="836">
                  <c:v>40</c:v>
                </c:pt>
                <c:pt idx="837">
                  <c:v>10</c:v>
                </c:pt>
                <c:pt idx="838">
                  <c:v>30</c:v>
                </c:pt>
                <c:pt idx="839">
                  <c:v>-30</c:v>
                </c:pt>
                <c:pt idx="840">
                  <c:v>40</c:v>
                </c:pt>
                <c:pt idx="841">
                  <c:v>30</c:v>
                </c:pt>
                <c:pt idx="842">
                  <c:v>50</c:v>
                </c:pt>
                <c:pt idx="843">
                  <c:v>0</c:v>
                </c:pt>
                <c:pt idx="844">
                  <c:v>50</c:v>
                </c:pt>
                <c:pt idx="845">
                  <c:v>20</c:v>
                </c:pt>
                <c:pt idx="846">
                  <c:v>30</c:v>
                </c:pt>
                <c:pt idx="847">
                  <c:v>20</c:v>
                </c:pt>
                <c:pt idx="848">
                  <c:v>40</c:v>
                </c:pt>
                <c:pt idx="849">
                  <c:v>30</c:v>
                </c:pt>
                <c:pt idx="850">
                  <c:v>50</c:v>
                </c:pt>
                <c:pt idx="851">
                  <c:v>50</c:v>
                </c:pt>
                <c:pt idx="852">
                  <c:v>10</c:v>
                </c:pt>
                <c:pt idx="853">
                  <c:v>10</c:v>
                </c:pt>
                <c:pt idx="854">
                  <c:v>20</c:v>
                </c:pt>
                <c:pt idx="855">
                  <c:v>90</c:v>
                </c:pt>
                <c:pt idx="856">
                  <c:v>40</c:v>
                </c:pt>
                <c:pt idx="857">
                  <c:v>70</c:v>
                </c:pt>
                <c:pt idx="858">
                  <c:v>30</c:v>
                </c:pt>
                <c:pt idx="859">
                  <c:v>60</c:v>
                </c:pt>
                <c:pt idx="860">
                  <c:v>20</c:v>
                </c:pt>
                <c:pt idx="861">
                  <c:v>40</c:v>
                </c:pt>
                <c:pt idx="862">
                  <c:v>10</c:v>
                </c:pt>
                <c:pt idx="863">
                  <c:v>30</c:v>
                </c:pt>
                <c:pt idx="864">
                  <c:v>10</c:v>
                </c:pt>
                <c:pt idx="865">
                  <c:v>40</c:v>
                </c:pt>
                <c:pt idx="866">
                  <c:v>20</c:v>
                </c:pt>
                <c:pt idx="867">
                  <c:v>30</c:v>
                </c:pt>
                <c:pt idx="868">
                  <c:v>0</c:v>
                </c:pt>
                <c:pt idx="869">
                  <c:v>0</c:v>
                </c:pt>
                <c:pt idx="870">
                  <c:v>-20</c:v>
                </c:pt>
                <c:pt idx="871">
                  <c:v>-20</c:v>
                </c:pt>
                <c:pt idx="872">
                  <c:v>30</c:v>
                </c:pt>
                <c:pt idx="873">
                  <c:v>10</c:v>
                </c:pt>
                <c:pt idx="874">
                  <c:v>80</c:v>
                </c:pt>
                <c:pt idx="875">
                  <c:v>0</c:v>
                </c:pt>
                <c:pt idx="876">
                  <c:v>-10</c:v>
                </c:pt>
                <c:pt idx="877">
                  <c:v>0</c:v>
                </c:pt>
                <c:pt idx="878">
                  <c:v>90</c:v>
                </c:pt>
                <c:pt idx="879">
                  <c:v>50</c:v>
                </c:pt>
                <c:pt idx="880">
                  <c:v>40</c:v>
                </c:pt>
                <c:pt idx="881">
                  <c:v>-10</c:v>
                </c:pt>
                <c:pt idx="882">
                  <c:v>30</c:v>
                </c:pt>
                <c:pt idx="883">
                  <c:v>20</c:v>
                </c:pt>
                <c:pt idx="884">
                  <c:v>30</c:v>
                </c:pt>
                <c:pt idx="885">
                  <c:v>20</c:v>
                </c:pt>
                <c:pt idx="886">
                  <c:v>30</c:v>
                </c:pt>
                <c:pt idx="887">
                  <c:v>30</c:v>
                </c:pt>
                <c:pt idx="888">
                  <c:v>0</c:v>
                </c:pt>
                <c:pt idx="889">
                  <c:v>50</c:v>
                </c:pt>
                <c:pt idx="890">
                  <c:v>110</c:v>
                </c:pt>
                <c:pt idx="891">
                  <c:v>100</c:v>
                </c:pt>
                <c:pt idx="892">
                  <c:v>-10</c:v>
                </c:pt>
                <c:pt idx="893">
                  <c:v>50</c:v>
                </c:pt>
                <c:pt idx="894">
                  <c:v>50</c:v>
                </c:pt>
                <c:pt idx="895">
                  <c:v>60</c:v>
                </c:pt>
                <c:pt idx="896">
                  <c:v>10</c:v>
                </c:pt>
                <c:pt idx="897">
                  <c:v>40</c:v>
                </c:pt>
                <c:pt idx="898">
                  <c:v>0</c:v>
                </c:pt>
                <c:pt idx="899">
                  <c:v>40</c:v>
                </c:pt>
                <c:pt idx="900">
                  <c:v>20</c:v>
                </c:pt>
                <c:pt idx="901">
                  <c:v>20</c:v>
                </c:pt>
                <c:pt idx="902">
                  <c:v>0</c:v>
                </c:pt>
                <c:pt idx="903">
                  <c:v>30</c:v>
                </c:pt>
                <c:pt idx="904">
                  <c:v>20</c:v>
                </c:pt>
                <c:pt idx="905">
                  <c:v>40</c:v>
                </c:pt>
                <c:pt idx="906">
                  <c:v>10</c:v>
                </c:pt>
                <c:pt idx="907">
                  <c:v>40</c:v>
                </c:pt>
                <c:pt idx="908">
                  <c:v>50</c:v>
                </c:pt>
                <c:pt idx="909">
                  <c:v>-70</c:v>
                </c:pt>
                <c:pt idx="910">
                  <c:v>10</c:v>
                </c:pt>
                <c:pt idx="911">
                  <c:v>10</c:v>
                </c:pt>
                <c:pt idx="912">
                  <c:v>30</c:v>
                </c:pt>
                <c:pt idx="913">
                  <c:v>-20</c:v>
                </c:pt>
                <c:pt idx="914">
                  <c:v>20</c:v>
                </c:pt>
                <c:pt idx="915">
                  <c:v>20</c:v>
                </c:pt>
                <c:pt idx="916">
                  <c:v>70</c:v>
                </c:pt>
                <c:pt idx="917">
                  <c:v>30</c:v>
                </c:pt>
                <c:pt idx="918">
                  <c:v>80</c:v>
                </c:pt>
                <c:pt idx="919">
                  <c:v>70</c:v>
                </c:pt>
                <c:pt idx="920">
                  <c:v>90</c:v>
                </c:pt>
                <c:pt idx="921">
                  <c:v>0</c:v>
                </c:pt>
                <c:pt idx="922">
                  <c:v>0</c:v>
                </c:pt>
                <c:pt idx="923">
                  <c:v>60</c:v>
                </c:pt>
                <c:pt idx="924">
                  <c:v>50</c:v>
                </c:pt>
                <c:pt idx="925">
                  <c:v>90</c:v>
                </c:pt>
                <c:pt idx="926">
                  <c:v>30</c:v>
                </c:pt>
                <c:pt idx="927">
                  <c:v>10</c:v>
                </c:pt>
                <c:pt idx="928">
                  <c:v>30</c:v>
                </c:pt>
                <c:pt idx="929">
                  <c:v>70</c:v>
                </c:pt>
                <c:pt idx="930">
                  <c:v>30</c:v>
                </c:pt>
                <c:pt idx="931">
                  <c:v>50</c:v>
                </c:pt>
                <c:pt idx="932">
                  <c:v>20</c:v>
                </c:pt>
                <c:pt idx="933">
                  <c:v>40</c:v>
                </c:pt>
                <c:pt idx="934">
                  <c:v>0</c:v>
                </c:pt>
                <c:pt idx="935">
                  <c:v>20</c:v>
                </c:pt>
                <c:pt idx="936">
                  <c:v>-10</c:v>
                </c:pt>
                <c:pt idx="937">
                  <c:v>80</c:v>
                </c:pt>
                <c:pt idx="938">
                  <c:v>30</c:v>
                </c:pt>
                <c:pt idx="939">
                  <c:v>0</c:v>
                </c:pt>
                <c:pt idx="940">
                  <c:v>20</c:v>
                </c:pt>
                <c:pt idx="941">
                  <c:v>50</c:v>
                </c:pt>
                <c:pt idx="942">
                  <c:v>10</c:v>
                </c:pt>
                <c:pt idx="943">
                  <c:v>-30</c:v>
                </c:pt>
                <c:pt idx="944">
                  <c:v>-50</c:v>
                </c:pt>
                <c:pt idx="945">
                  <c:v>-50</c:v>
                </c:pt>
                <c:pt idx="946">
                  <c:v>20</c:v>
                </c:pt>
                <c:pt idx="947">
                  <c:v>-30</c:v>
                </c:pt>
                <c:pt idx="948">
                  <c:v>20</c:v>
                </c:pt>
                <c:pt idx="949">
                  <c:v>0</c:v>
                </c:pt>
                <c:pt idx="950">
                  <c:v>50</c:v>
                </c:pt>
                <c:pt idx="951">
                  <c:v>10</c:v>
                </c:pt>
                <c:pt idx="952">
                  <c:v>50</c:v>
                </c:pt>
                <c:pt idx="953">
                  <c:v>20</c:v>
                </c:pt>
                <c:pt idx="954">
                  <c:v>40</c:v>
                </c:pt>
                <c:pt idx="955">
                  <c:v>30</c:v>
                </c:pt>
                <c:pt idx="956">
                  <c:v>50</c:v>
                </c:pt>
                <c:pt idx="957">
                  <c:v>30</c:v>
                </c:pt>
                <c:pt idx="958">
                  <c:v>50</c:v>
                </c:pt>
                <c:pt idx="959">
                  <c:v>30</c:v>
                </c:pt>
                <c:pt idx="960">
                  <c:v>20</c:v>
                </c:pt>
                <c:pt idx="961">
                  <c:v>80</c:v>
                </c:pt>
                <c:pt idx="962">
                  <c:v>50</c:v>
                </c:pt>
                <c:pt idx="963">
                  <c:v>20</c:v>
                </c:pt>
                <c:pt idx="964">
                  <c:v>30</c:v>
                </c:pt>
                <c:pt idx="965">
                  <c:v>50</c:v>
                </c:pt>
                <c:pt idx="966">
                  <c:v>30</c:v>
                </c:pt>
                <c:pt idx="967">
                  <c:v>70</c:v>
                </c:pt>
                <c:pt idx="968">
                  <c:v>50</c:v>
                </c:pt>
                <c:pt idx="969">
                  <c:v>70</c:v>
                </c:pt>
                <c:pt idx="970">
                  <c:v>10</c:v>
                </c:pt>
                <c:pt idx="971">
                  <c:v>70</c:v>
                </c:pt>
                <c:pt idx="972">
                  <c:v>40</c:v>
                </c:pt>
                <c:pt idx="973">
                  <c:v>50</c:v>
                </c:pt>
                <c:pt idx="974">
                  <c:v>10</c:v>
                </c:pt>
                <c:pt idx="975">
                  <c:v>40</c:v>
                </c:pt>
                <c:pt idx="976">
                  <c:v>20</c:v>
                </c:pt>
                <c:pt idx="977">
                  <c:v>20</c:v>
                </c:pt>
                <c:pt idx="978">
                  <c:v>0</c:v>
                </c:pt>
                <c:pt idx="979">
                  <c:v>10</c:v>
                </c:pt>
                <c:pt idx="980">
                  <c:v>10</c:v>
                </c:pt>
                <c:pt idx="981">
                  <c:v>50</c:v>
                </c:pt>
                <c:pt idx="982">
                  <c:v>30</c:v>
                </c:pt>
                <c:pt idx="983">
                  <c:v>-80</c:v>
                </c:pt>
                <c:pt idx="984">
                  <c:v>0</c:v>
                </c:pt>
                <c:pt idx="985">
                  <c:v>-20</c:v>
                </c:pt>
                <c:pt idx="986">
                  <c:v>0</c:v>
                </c:pt>
                <c:pt idx="987">
                  <c:v>-30</c:v>
                </c:pt>
                <c:pt idx="988">
                  <c:v>40</c:v>
                </c:pt>
                <c:pt idx="989">
                  <c:v>20</c:v>
                </c:pt>
                <c:pt idx="990">
                  <c:v>40</c:v>
                </c:pt>
                <c:pt idx="991">
                  <c:v>30</c:v>
                </c:pt>
                <c:pt idx="992">
                  <c:v>70</c:v>
                </c:pt>
                <c:pt idx="993">
                  <c:v>20</c:v>
                </c:pt>
                <c:pt idx="994">
                  <c:v>20</c:v>
                </c:pt>
                <c:pt idx="995">
                  <c:v>10</c:v>
                </c:pt>
                <c:pt idx="996">
                  <c:v>60</c:v>
                </c:pt>
                <c:pt idx="997">
                  <c:v>10</c:v>
                </c:pt>
                <c:pt idx="998">
                  <c:v>-50</c:v>
                </c:pt>
                <c:pt idx="999">
                  <c:v>40</c:v>
                </c:pt>
                <c:pt idx="1000">
                  <c:v>50</c:v>
                </c:pt>
                <c:pt idx="1001">
                  <c:v>60</c:v>
                </c:pt>
                <c:pt idx="1002">
                  <c:v>50</c:v>
                </c:pt>
                <c:pt idx="1003">
                  <c:v>50</c:v>
                </c:pt>
                <c:pt idx="1004">
                  <c:v>20</c:v>
                </c:pt>
                <c:pt idx="1005">
                  <c:v>90</c:v>
                </c:pt>
                <c:pt idx="1006">
                  <c:v>40</c:v>
                </c:pt>
                <c:pt idx="1007">
                  <c:v>60</c:v>
                </c:pt>
                <c:pt idx="1008">
                  <c:v>30</c:v>
                </c:pt>
                <c:pt idx="1009">
                  <c:v>50</c:v>
                </c:pt>
                <c:pt idx="1010">
                  <c:v>-50</c:v>
                </c:pt>
                <c:pt idx="1011">
                  <c:v>-10</c:v>
                </c:pt>
                <c:pt idx="1012">
                  <c:v>20</c:v>
                </c:pt>
                <c:pt idx="1013">
                  <c:v>30</c:v>
                </c:pt>
                <c:pt idx="1014">
                  <c:v>20</c:v>
                </c:pt>
                <c:pt idx="1015">
                  <c:v>30</c:v>
                </c:pt>
                <c:pt idx="1016">
                  <c:v>20</c:v>
                </c:pt>
                <c:pt idx="1017">
                  <c:v>40</c:v>
                </c:pt>
                <c:pt idx="1018">
                  <c:v>30</c:v>
                </c:pt>
                <c:pt idx="1019">
                  <c:v>-40</c:v>
                </c:pt>
                <c:pt idx="1020">
                  <c:v>-10</c:v>
                </c:pt>
                <c:pt idx="1021">
                  <c:v>-50</c:v>
                </c:pt>
                <c:pt idx="1022">
                  <c:v>40</c:v>
                </c:pt>
                <c:pt idx="1023">
                  <c:v>30</c:v>
                </c:pt>
                <c:pt idx="1024">
                  <c:v>60</c:v>
                </c:pt>
                <c:pt idx="1025">
                  <c:v>20</c:v>
                </c:pt>
                <c:pt idx="1026">
                  <c:v>40</c:v>
                </c:pt>
                <c:pt idx="1027">
                  <c:v>-30</c:v>
                </c:pt>
                <c:pt idx="1028">
                  <c:v>30</c:v>
                </c:pt>
                <c:pt idx="1029">
                  <c:v>50</c:v>
                </c:pt>
                <c:pt idx="1030">
                  <c:v>70</c:v>
                </c:pt>
                <c:pt idx="1031">
                  <c:v>0</c:v>
                </c:pt>
                <c:pt idx="1032">
                  <c:v>10</c:v>
                </c:pt>
                <c:pt idx="1033">
                  <c:v>30</c:v>
                </c:pt>
                <c:pt idx="1034">
                  <c:v>20</c:v>
                </c:pt>
                <c:pt idx="1035">
                  <c:v>100</c:v>
                </c:pt>
                <c:pt idx="1036">
                  <c:v>40</c:v>
                </c:pt>
                <c:pt idx="1037">
                  <c:v>10</c:v>
                </c:pt>
                <c:pt idx="1038">
                  <c:v>30</c:v>
                </c:pt>
                <c:pt idx="1039">
                  <c:v>60</c:v>
                </c:pt>
                <c:pt idx="1040">
                  <c:v>30</c:v>
                </c:pt>
                <c:pt idx="1041">
                  <c:v>50</c:v>
                </c:pt>
                <c:pt idx="1042">
                  <c:v>10</c:v>
                </c:pt>
                <c:pt idx="1043">
                  <c:v>50</c:v>
                </c:pt>
                <c:pt idx="1044">
                  <c:v>0</c:v>
                </c:pt>
                <c:pt idx="1045">
                  <c:v>90</c:v>
                </c:pt>
                <c:pt idx="1046">
                  <c:v>80</c:v>
                </c:pt>
                <c:pt idx="1047">
                  <c:v>40</c:v>
                </c:pt>
                <c:pt idx="1048">
                  <c:v>-10</c:v>
                </c:pt>
                <c:pt idx="1049">
                  <c:v>10</c:v>
                </c:pt>
                <c:pt idx="1050">
                  <c:v>10</c:v>
                </c:pt>
                <c:pt idx="1051">
                  <c:v>30</c:v>
                </c:pt>
                <c:pt idx="1052">
                  <c:v>30</c:v>
                </c:pt>
                <c:pt idx="1053">
                  <c:v>30</c:v>
                </c:pt>
                <c:pt idx="1054">
                  <c:v>-10</c:v>
                </c:pt>
                <c:pt idx="1055">
                  <c:v>-60</c:v>
                </c:pt>
                <c:pt idx="1056">
                  <c:v>-20</c:v>
                </c:pt>
                <c:pt idx="1057">
                  <c:v>-60</c:v>
                </c:pt>
                <c:pt idx="1058">
                  <c:v>20</c:v>
                </c:pt>
                <c:pt idx="1059">
                  <c:v>10</c:v>
                </c:pt>
                <c:pt idx="1060">
                  <c:v>40</c:v>
                </c:pt>
                <c:pt idx="1061">
                  <c:v>0</c:v>
                </c:pt>
                <c:pt idx="1062">
                  <c:v>50</c:v>
                </c:pt>
                <c:pt idx="1063">
                  <c:v>20</c:v>
                </c:pt>
                <c:pt idx="1064">
                  <c:v>40</c:v>
                </c:pt>
                <c:pt idx="1065">
                  <c:v>30</c:v>
                </c:pt>
                <c:pt idx="1066">
                  <c:v>80</c:v>
                </c:pt>
                <c:pt idx="1067">
                  <c:v>50</c:v>
                </c:pt>
                <c:pt idx="1068">
                  <c:v>40</c:v>
                </c:pt>
                <c:pt idx="1069">
                  <c:v>40</c:v>
                </c:pt>
                <c:pt idx="1070">
                  <c:v>50</c:v>
                </c:pt>
                <c:pt idx="1071">
                  <c:v>100</c:v>
                </c:pt>
                <c:pt idx="1072">
                  <c:v>70</c:v>
                </c:pt>
                <c:pt idx="1073">
                  <c:v>40</c:v>
                </c:pt>
                <c:pt idx="1074">
                  <c:v>40</c:v>
                </c:pt>
                <c:pt idx="1075">
                  <c:v>50</c:v>
                </c:pt>
                <c:pt idx="1076">
                  <c:v>0</c:v>
                </c:pt>
                <c:pt idx="1077">
                  <c:v>70</c:v>
                </c:pt>
                <c:pt idx="1078">
                  <c:v>10</c:v>
                </c:pt>
                <c:pt idx="1079">
                  <c:v>10</c:v>
                </c:pt>
                <c:pt idx="1080">
                  <c:v>0</c:v>
                </c:pt>
                <c:pt idx="1081">
                  <c:v>40</c:v>
                </c:pt>
                <c:pt idx="1082">
                  <c:v>0</c:v>
                </c:pt>
                <c:pt idx="1083">
                  <c:v>20</c:v>
                </c:pt>
                <c:pt idx="1084">
                  <c:v>-10</c:v>
                </c:pt>
                <c:pt idx="1085">
                  <c:v>50</c:v>
                </c:pt>
                <c:pt idx="1086">
                  <c:v>-10</c:v>
                </c:pt>
                <c:pt idx="1087">
                  <c:v>-40</c:v>
                </c:pt>
                <c:pt idx="1088">
                  <c:v>-10</c:v>
                </c:pt>
                <c:pt idx="1089">
                  <c:v>20</c:v>
                </c:pt>
                <c:pt idx="1090">
                  <c:v>-10</c:v>
                </c:pt>
                <c:pt idx="1091">
                  <c:v>-50</c:v>
                </c:pt>
                <c:pt idx="1092">
                  <c:v>30</c:v>
                </c:pt>
                <c:pt idx="1093">
                  <c:v>0</c:v>
                </c:pt>
                <c:pt idx="1094">
                  <c:v>60</c:v>
                </c:pt>
                <c:pt idx="1095">
                  <c:v>20</c:v>
                </c:pt>
                <c:pt idx="1096">
                  <c:v>40</c:v>
                </c:pt>
                <c:pt idx="1097">
                  <c:v>20</c:v>
                </c:pt>
                <c:pt idx="1098">
                  <c:v>50</c:v>
                </c:pt>
                <c:pt idx="1099">
                  <c:v>-10</c:v>
                </c:pt>
                <c:pt idx="1100">
                  <c:v>30</c:v>
                </c:pt>
                <c:pt idx="1101">
                  <c:v>30</c:v>
                </c:pt>
                <c:pt idx="1102">
                  <c:v>50</c:v>
                </c:pt>
                <c:pt idx="1103">
                  <c:v>20</c:v>
                </c:pt>
                <c:pt idx="1104">
                  <c:v>50</c:v>
                </c:pt>
                <c:pt idx="1105">
                  <c:v>60</c:v>
                </c:pt>
                <c:pt idx="1106">
                  <c:v>60</c:v>
                </c:pt>
                <c:pt idx="1107">
                  <c:v>60</c:v>
                </c:pt>
                <c:pt idx="1108">
                  <c:v>20</c:v>
                </c:pt>
                <c:pt idx="1109">
                  <c:v>50</c:v>
                </c:pt>
                <c:pt idx="1110">
                  <c:v>40</c:v>
                </c:pt>
                <c:pt idx="1111">
                  <c:v>50</c:v>
                </c:pt>
                <c:pt idx="1112">
                  <c:v>40</c:v>
                </c:pt>
                <c:pt idx="1113">
                  <c:v>50</c:v>
                </c:pt>
                <c:pt idx="1114">
                  <c:v>-10</c:v>
                </c:pt>
                <c:pt idx="1115">
                  <c:v>50</c:v>
                </c:pt>
                <c:pt idx="1116">
                  <c:v>0</c:v>
                </c:pt>
                <c:pt idx="1117">
                  <c:v>30</c:v>
                </c:pt>
                <c:pt idx="1118">
                  <c:v>0</c:v>
                </c:pt>
                <c:pt idx="1119">
                  <c:v>30</c:v>
                </c:pt>
                <c:pt idx="1120">
                  <c:v>10</c:v>
                </c:pt>
                <c:pt idx="1121">
                  <c:v>20</c:v>
                </c:pt>
                <c:pt idx="1122">
                  <c:v>0</c:v>
                </c:pt>
                <c:pt idx="1123">
                  <c:v>0</c:v>
                </c:pt>
                <c:pt idx="1124">
                  <c:v>-30</c:v>
                </c:pt>
                <c:pt idx="1125">
                  <c:v>10</c:v>
                </c:pt>
                <c:pt idx="1126">
                  <c:v>20</c:v>
                </c:pt>
                <c:pt idx="1127">
                  <c:v>-20</c:v>
                </c:pt>
                <c:pt idx="1128">
                  <c:v>40</c:v>
                </c:pt>
                <c:pt idx="1129">
                  <c:v>0</c:v>
                </c:pt>
                <c:pt idx="1130">
                  <c:v>40</c:v>
                </c:pt>
                <c:pt idx="1131">
                  <c:v>20</c:v>
                </c:pt>
                <c:pt idx="1132">
                  <c:v>60</c:v>
                </c:pt>
                <c:pt idx="1133">
                  <c:v>10</c:v>
                </c:pt>
                <c:pt idx="1134">
                  <c:v>30</c:v>
                </c:pt>
                <c:pt idx="1135">
                  <c:v>-20</c:v>
                </c:pt>
                <c:pt idx="1136">
                  <c:v>30</c:v>
                </c:pt>
                <c:pt idx="1137">
                  <c:v>10</c:v>
                </c:pt>
                <c:pt idx="1138">
                  <c:v>30</c:v>
                </c:pt>
                <c:pt idx="1139">
                  <c:v>20</c:v>
                </c:pt>
                <c:pt idx="1140">
                  <c:v>60</c:v>
                </c:pt>
                <c:pt idx="1141">
                  <c:v>60</c:v>
                </c:pt>
                <c:pt idx="1142">
                  <c:v>60</c:v>
                </c:pt>
                <c:pt idx="1143">
                  <c:v>90</c:v>
                </c:pt>
                <c:pt idx="1144">
                  <c:v>30</c:v>
                </c:pt>
                <c:pt idx="1145">
                  <c:v>70</c:v>
                </c:pt>
                <c:pt idx="1146">
                  <c:v>80</c:v>
                </c:pt>
                <c:pt idx="1147">
                  <c:v>20</c:v>
                </c:pt>
                <c:pt idx="1148">
                  <c:v>10</c:v>
                </c:pt>
                <c:pt idx="1149">
                  <c:v>80</c:v>
                </c:pt>
                <c:pt idx="1150">
                  <c:v>40</c:v>
                </c:pt>
                <c:pt idx="1151">
                  <c:v>60</c:v>
                </c:pt>
                <c:pt idx="1152">
                  <c:v>20</c:v>
                </c:pt>
                <c:pt idx="1153">
                  <c:v>50</c:v>
                </c:pt>
                <c:pt idx="1154">
                  <c:v>10</c:v>
                </c:pt>
                <c:pt idx="1155">
                  <c:v>50</c:v>
                </c:pt>
                <c:pt idx="1156">
                  <c:v>-10</c:v>
                </c:pt>
                <c:pt idx="1157">
                  <c:v>40</c:v>
                </c:pt>
                <c:pt idx="1158">
                  <c:v>60</c:v>
                </c:pt>
                <c:pt idx="1159">
                  <c:v>50</c:v>
                </c:pt>
                <c:pt idx="1160">
                  <c:v>20</c:v>
                </c:pt>
                <c:pt idx="1161">
                  <c:v>-10</c:v>
                </c:pt>
                <c:pt idx="1162">
                  <c:v>-30</c:v>
                </c:pt>
                <c:pt idx="1163">
                  <c:v>20</c:v>
                </c:pt>
                <c:pt idx="1164">
                  <c:v>70</c:v>
                </c:pt>
                <c:pt idx="1165">
                  <c:v>0</c:v>
                </c:pt>
                <c:pt idx="1166">
                  <c:v>40</c:v>
                </c:pt>
                <c:pt idx="1167">
                  <c:v>20</c:v>
                </c:pt>
                <c:pt idx="1168">
                  <c:v>20</c:v>
                </c:pt>
                <c:pt idx="1169">
                  <c:v>-20</c:v>
                </c:pt>
                <c:pt idx="1170">
                  <c:v>50</c:v>
                </c:pt>
                <c:pt idx="1171">
                  <c:v>30</c:v>
                </c:pt>
                <c:pt idx="1172">
                  <c:v>60</c:v>
                </c:pt>
                <c:pt idx="1173">
                  <c:v>20</c:v>
                </c:pt>
                <c:pt idx="1174">
                  <c:v>50</c:v>
                </c:pt>
                <c:pt idx="1175">
                  <c:v>30</c:v>
                </c:pt>
                <c:pt idx="1176">
                  <c:v>50</c:v>
                </c:pt>
                <c:pt idx="1177">
                  <c:v>50</c:v>
                </c:pt>
                <c:pt idx="1178">
                  <c:v>60</c:v>
                </c:pt>
                <c:pt idx="1179">
                  <c:v>30</c:v>
                </c:pt>
                <c:pt idx="1180">
                  <c:v>40</c:v>
                </c:pt>
                <c:pt idx="1181">
                  <c:v>80</c:v>
                </c:pt>
                <c:pt idx="1182">
                  <c:v>20</c:v>
                </c:pt>
                <c:pt idx="1183">
                  <c:v>50</c:v>
                </c:pt>
                <c:pt idx="1184">
                  <c:v>40</c:v>
                </c:pt>
                <c:pt idx="1185">
                  <c:v>40</c:v>
                </c:pt>
                <c:pt idx="1186">
                  <c:v>60</c:v>
                </c:pt>
                <c:pt idx="1187">
                  <c:v>70</c:v>
                </c:pt>
                <c:pt idx="1188">
                  <c:v>10</c:v>
                </c:pt>
                <c:pt idx="1189">
                  <c:v>40</c:v>
                </c:pt>
                <c:pt idx="1190">
                  <c:v>0</c:v>
                </c:pt>
                <c:pt idx="1191">
                  <c:v>50</c:v>
                </c:pt>
                <c:pt idx="1192">
                  <c:v>-10</c:v>
                </c:pt>
                <c:pt idx="1193">
                  <c:v>10</c:v>
                </c:pt>
                <c:pt idx="1194">
                  <c:v>-20</c:v>
                </c:pt>
                <c:pt idx="1195">
                  <c:v>40</c:v>
                </c:pt>
                <c:pt idx="1196">
                  <c:v>30</c:v>
                </c:pt>
                <c:pt idx="1197">
                  <c:v>10</c:v>
                </c:pt>
                <c:pt idx="1198">
                  <c:v>20</c:v>
                </c:pt>
                <c:pt idx="1199">
                  <c:v>20</c:v>
                </c:pt>
                <c:pt idx="1200">
                  <c:v>-20</c:v>
                </c:pt>
                <c:pt idx="1201">
                  <c:v>-70</c:v>
                </c:pt>
                <c:pt idx="1202">
                  <c:v>20</c:v>
                </c:pt>
                <c:pt idx="1203">
                  <c:v>-20</c:v>
                </c:pt>
                <c:pt idx="1204">
                  <c:v>10</c:v>
                </c:pt>
                <c:pt idx="1205">
                  <c:v>0</c:v>
                </c:pt>
                <c:pt idx="1206">
                  <c:v>40</c:v>
                </c:pt>
                <c:pt idx="1207">
                  <c:v>10</c:v>
                </c:pt>
                <c:pt idx="1208">
                  <c:v>40</c:v>
                </c:pt>
                <c:pt idx="1209">
                  <c:v>20</c:v>
                </c:pt>
                <c:pt idx="1210">
                  <c:v>50</c:v>
                </c:pt>
                <c:pt idx="1211">
                  <c:v>10</c:v>
                </c:pt>
                <c:pt idx="1212">
                  <c:v>60</c:v>
                </c:pt>
                <c:pt idx="1213">
                  <c:v>40</c:v>
                </c:pt>
                <c:pt idx="1214">
                  <c:v>40</c:v>
                </c:pt>
                <c:pt idx="1215">
                  <c:v>50</c:v>
                </c:pt>
                <c:pt idx="1216">
                  <c:v>70</c:v>
                </c:pt>
                <c:pt idx="1217">
                  <c:v>100</c:v>
                </c:pt>
                <c:pt idx="1218">
                  <c:v>40</c:v>
                </c:pt>
                <c:pt idx="1219">
                  <c:v>0</c:v>
                </c:pt>
                <c:pt idx="1220">
                  <c:v>0</c:v>
                </c:pt>
                <c:pt idx="1221">
                  <c:v>60</c:v>
                </c:pt>
                <c:pt idx="1222">
                  <c:v>10</c:v>
                </c:pt>
                <c:pt idx="1223">
                  <c:v>30</c:v>
                </c:pt>
                <c:pt idx="1224">
                  <c:v>30</c:v>
                </c:pt>
                <c:pt idx="1225">
                  <c:v>70</c:v>
                </c:pt>
                <c:pt idx="1226">
                  <c:v>20</c:v>
                </c:pt>
                <c:pt idx="1227">
                  <c:v>50</c:v>
                </c:pt>
                <c:pt idx="1228">
                  <c:v>20</c:v>
                </c:pt>
                <c:pt idx="1229">
                  <c:v>40</c:v>
                </c:pt>
                <c:pt idx="1230">
                  <c:v>0</c:v>
                </c:pt>
                <c:pt idx="1231">
                  <c:v>10</c:v>
                </c:pt>
                <c:pt idx="1232">
                  <c:v>-10</c:v>
                </c:pt>
                <c:pt idx="1233">
                  <c:v>20</c:v>
                </c:pt>
                <c:pt idx="1234">
                  <c:v>20</c:v>
                </c:pt>
                <c:pt idx="1235">
                  <c:v>10</c:v>
                </c:pt>
                <c:pt idx="1236">
                  <c:v>-20</c:v>
                </c:pt>
                <c:pt idx="1237">
                  <c:v>10</c:v>
                </c:pt>
                <c:pt idx="1238">
                  <c:v>40</c:v>
                </c:pt>
                <c:pt idx="1239">
                  <c:v>-40</c:v>
                </c:pt>
                <c:pt idx="1240">
                  <c:v>30</c:v>
                </c:pt>
                <c:pt idx="1241">
                  <c:v>10</c:v>
                </c:pt>
                <c:pt idx="1242">
                  <c:v>50</c:v>
                </c:pt>
                <c:pt idx="1243">
                  <c:v>-20</c:v>
                </c:pt>
                <c:pt idx="1244">
                  <c:v>20</c:v>
                </c:pt>
                <c:pt idx="1245">
                  <c:v>20</c:v>
                </c:pt>
                <c:pt idx="1246">
                  <c:v>60</c:v>
                </c:pt>
                <c:pt idx="1247">
                  <c:v>40</c:v>
                </c:pt>
                <c:pt idx="1248">
                  <c:v>80</c:v>
                </c:pt>
                <c:pt idx="1249">
                  <c:v>70</c:v>
                </c:pt>
                <c:pt idx="1250">
                  <c:v>90</c:v>
                </c:pt>
                <c:pt idx="1251">
                  <c:v>60</c:v>
                </c:pt>
                <c:pt idx="1252">
                  <c:v>50</c:v>
                </c:pt>
                <c:pt idx="1253">
                  <c:v>40</c:v>
                </c:pt>
                <c:pt idx="1254">
                  <c:v>40</c:v>
                </c:pt>
                <c:pt idx="1255">
                  <c:v>80</c:v>
                </c:pt>
                <c:pt idx="1256">
                  <c:v>60</c:v>
                </c:pt>
                <c:pt idx="1257">
                  <c:v>90</c:v>
                </c:pt>
                <c:pt idx="1258">
                  <c:v>50</c:v>
                </c:pt>
                <c:pt idx="1259">
                  <c:v>70</c:v>
                </c:pt>
                <c:pt idx="1260">
                  <c:v>10</c:v>
                </c:pt>
                <c:pt idx="1261">
                  <c:v>30</c:v>
                </c:pt>
                <c:pt idx="1262">
                  <c:v>30</c:v>
                </c:pt>
                <c:pt idx="1263">
                  <c:v>60</c:v>
                </c:pt>
                <c:pt idx="1264">
                  <c:v>10</c:v>
                </c:pt>
                <c:pt idx="1265">
                  <c:v>80</c:v>
                </c:pt>
                <c:pt idx="1266">
                  <c:v>30</c:v>
                </c:pt>
                <c:pt idx="1267">
                  <c:v>20</c:v>
                </c:pt>
                <c:pt idx="1268">
                  <c:v>10</c:v>
                </c:pt>
                <c:pt idx="1269">
                  <c:v>40</c:v>
                </c:pt>
                <c:pt idx="1270">
                  <c:v>10</c:v>
                </c:pt>
                <c:pt idx="1271">
                  <c:v>0</c:v>
                </c:pt>
                <c:pt idx="1272">
                  <c:v>-10</c:v>
                </c:pt>
                <c:pt idx="1273">
                  <c:v>20</c:v>
                </c:pt>
                <c:pt idx="1274">
                  <c:v>20</c:v>
                </c:pt>
                <c:pt idx="1275">
                  <c:v>-50</c:v>
                </c:pt>
                <c:pt idx="1276">
                  <c:v>20</c:v>
                </c:pt>
                <c:pt idx="1277">
                  <c:v>-10</c:v>
                </c:pt>
                <c:pt idx="1278">
                  <c:v>40</c:v>
                </c:pt>
                <c:pt idx="1279">
                  <c:v>20</c:v>
                </c:pt>
                <c:pt idx="1280">
                  <c:v>60</c:v>
                </c:pt>
                <c:pt idx="1281">
                  <c:v>10</c:v>
                </c:pt>
                <c:pt idx="1282">
                  <c:v>40</c:v>
                </c:pt>
                <c:pt idx="1283">
                  <c:v>10</c:v>
                </c:pt>
                <c:pt idx="1284">
                  <c:v>40</c:v>
                </c:pt>
                <c:pt idx="1285">
                  <c:v>10</c:v>
                </c:pt>
                <c:pt idx="1286">
                  <c:v>50</c:v>
                </c:pt>
                <c:pt idx="1287">
                  <c:v>50</c:v>
                </c:pt>
                <c:pt idx="1288">
                  <c:v>60</c:v>
                </c:pt>
                <c:pt idx="1289">
                  <c:v>60</c:v>
                </c:pt>
                <c:pt idx="1290">
                  <c:v>60</c:v>
                </c:pt>
                <c:pt idx="1291">
                  <c:v>80</c:v>
                </c:pt>
                <c:pt idx="1292">
                  <c:v>30</c:v>
                </c:pt>
                <c:pt idx="1293">
                  <c:v>30</c:v>
                </c:pt>
                <c:pt idx="1294">
                  <c:v>60</c:v>
                </c:pt>
                <c:pt idx="1295">
                  <c:v>70</c:v>
                </c:pt>
                <c:pt idx="1296">
                  <c:v>20</c:v>
                </c:pt>
                <c:pt idx="1297">
                  <c:v>60</c:v>
                </c:pt>
                <c:pt idx="1298">
                  <c:v>10</c:v>
                </c:pt>
                <c:pt idx="1299">
                  <c:v>40</c:v>
                </c:pt>
                <c:pt idx="1300">
                  <c:v>20</c:v>
                </c:pt>
                <c:pt idx="1301">
                  <c:v>70</c:v>
                </c:pt>
                <c:pt idx="1302">
                  <c:v>0</c:v>
                </c:pt>
                <c:pt idx="1303">
                  <c:v>-20</c:v>
                </c:pt>
                <c:pt idx="1304">
                  <c:v>-20</c:v>
                </c:pt>
                <c:pt idx="1305">
                  <c:v>0</c:v>
                </c:pt>
                <c:pt idx="1306">
                  <c:v>-10</c:v>
                </c:pt>
                <c:pt idx="1307">
                  <c:v>60</c:v>
                </c:pt>
                <c:pt idx="1308">
                  <c:v>10</c:v>
                </c:pt>
                <c:pt idx="1309">
                  <c:v>-20</c:v>
                </c:pt>
                <c:pt idx="1310">
                  <c:v>-20</c:v>
                </c:pt>
                <c:pt idx="1311">
                  <c:v>-50</c:v>
                </c:pt>
                <c:pt idx="1312">
                  <c:v>20</c:v>
                </c:pt>
                <c:pt idx="1313">
                  <c:v>10</c:v>
                </c:pt>
                <c:pt idx="1314">
                  <c:v>40</c:v>
                </c:pt>
                <c:pt idx="1315">
                  <c:v>-30</c:v>
                </c:pt>
                <c:pt idx="1316">
                  <c:v>20</c:v>
                </c:pt>
                <c:pt idx="1317">
                  <c:v>-10</c:v>
                </c:pt>
                <c:pt idx="1318">
                  <c:v>30</c:v>
                </c:pt>
                <c:pt idx="1319">
                  <c:v>20</c:v>
                </c:pt>
                <c:pt idx="1320">
                  <c:v>70</c:v>
                </c:pt>
                <c:pt idx="1321">
                  <c:v>-10</c:v>
                </c:pt>
                <c:pt idx="1322">
                  <c:v>-10</c:v>
                </c:pt>
                <c:pt idx="1323">
                  <c:v>30</c:v>
                </c:pt>
                <c:pt idx="1324">
                  <c:v>40</c:v>
                </c:pt>
                <c:pt idx="1325">
                  <c:v>30</c:v>
                </c:pt>
                <c:pt idx="1326">
                  <c:v>20</c:v>
                </c:pt>
                <c:pt idx="1327">
                  <c:v>80</c:v>
                </c:pt>
                <c:pt idx="1328">
                  <c:v>110</c:v>
                </c:pt>
                <c:pt idx="1329">
                  <c:v>100</c:v>
                </c:pt>
                <c:pt idx="1330">
                  <c:v>50</c:v>
                </c:pt>
                <c:pt idx="1331">
                  <c:v>100</c:v>
                </c:pt>
                <c:pt idx="1332">
                  <c:v>30</c:v>
                </c:pt>
                <c:pt idx="1333">
                  <c:v>50</c:v>
                </c:pt>
                <c:pt idx="1334">
                  <c:v>30</c:v>
                </c:pt>
                <c:pt idx="1335">
                  <c:v>70</c:v>
                </c:pt>
                <c:pt idx="1336">
                  <c:v>20</c:v>
                </c:pt>
                <c:pt idx="1337">
                  <c:v>40</c:v>
                </c:pt>
                <c:pt idx="1338">
                  <c:v>20</c:v>
                </c:pt>
                <c:pt idx="1339">
                  <c:v>30</c:v>
                </c:pt>
                <c:pt idx="1340">
                  <c:v>-20</c:v>
                </c:pt>
                <c:pt idx="1341">
                  <c:v>0</c:v>
                </c:pt>
                <c:pt idx="1342">
                  <c:v>20</c:v>
                </c:pt>
                <c:pt idx="1343">
                  <c:v>10</c:v>
                </c:pt>
                <c:pt idx="1344">
                  <c:v>0</c:v>
                </c:pt>
                <c:pt idx="1345">
                  <c:v>20</c:v>
                </c:pt>
                <c:pt idx="1346">
                  <c:v>50</c:v>
                </c:pt>
                <c:pt idx="1347">
                  <c:v>10</c:v>
                </c:pt>
                <c:pt idx="1348">
                  <c:v>40</c:v>
                </c:pt>
                <c:pt idx="1349">
                  <c:v>-20</c:v>
                </c:pt>
                <c:pt idx="1350">
                  <c:v>30</c:v>
                </c:pt>
                <c:pt idx="1351">
                  <c:v>-10</c:v>
                </c:pt>
                <c:pt idx="1352">
                  <c:v>20</c:v>
                </c:pt>
                <c:pt idx="1353">
                  <c:v>0</c:v>
                </c:pt>
                <c:pt idx="1354">
                  <c:v>50</c:v>
                </c:pt>
                <c:pt idx="1355">
                  <c:v>30</c:v>
                </c:pt>
                <c:pt idx="1356">
                  <c:v>60</c:v>
                </c:pt>
                <c:pt idx="1357">
                  <c:v>20</c:v>
                </c:pt>
                <c:pt idx="1358">
                  <c:v>60</c:v>
                </c:pt>
                <c:pt idx="1359">
                  <c:v>80</c:v>
                </c:pt>
                <c:pt idx="1360">
                  <c:v>60</c:v>
                </c:pt>
                <c:pt idx="1361">
                  <c:v>20</c:v>
                </c:pt>
                <c:pt idx="1362">
                  <c:v>30</c:v>
                </c:pt>
                <c:pt idx="1363">
                  <c:v>60</c:v>
                </c:pt>
                <c:pt idx="1364">
                  <c:v>40</c:v>
                </c:pt>
                <c:pt idx="1365">
                  <c:v>30</c:v>
                </c:pt>
                <c:pt idx="1366">
                  <c:v>0</c:v>
                </c:pt>
                <c:pt idx="1367">
                  <c:v>40</c:v>
                </c:pt>
                <c:pt idx="1368">
                  <c:v>-30</c:v>
                </c:pt>
                <c:pt idx="1369">
                  <c:v>10</c:v>
                </c:pt>
                <c:pt idx="1370">
                  <c:v>0</c:v>
                </c:pt>
                <c:pt idx="1371">
                  <c:v>60</c:v>
                </c:pt>
                <c:pt idx="1372">
                  <c:v>20</c:v>
                </c:pt>
                <c:pt idx="1373">
                  <c:v>40</c:v>
                </c:pt>
                <c:pt idx="1374">
                  <c:v>10</c:v>
                </c:pt>
                <c:pt idx="1375">
                  <c:v>20</c:v>
                </c:pt>
                <c:pt idx="1376">
                  <c:v>10</c:v>
                </c:pt>
                <c:pt idx="1377">
                  <c:v>50</c:v>
                </c:pt>
                <c:pt idx="1378">
                  <c:v>20</c:v>
                </c:pt>
                <c:pt idx="1379">
                  <c:v>10</c:v>
                </c:pt>
                <c:pt idx="1380">
                  <c:v>0</c:v>
                </c:pt>
                <c:pt idx="1381">
                  <c:v>20</c:v>
                </c:pt>
                <c:pt idx="1382">
                  <c:v>-40</c:v>
                </c:pt>
                <c:pt idx="1383">
                  <c:v>-80</c:v>
                </c:pt>
                <c:pt idx="1384">
                  <c:v>0</c:v>
                </c:pt>
                <c:pt idx="1385">
                  <c:v>-50</c:v>
                </c:pt>
                <c:pt idx="1386">
                  <c:v>20</c:v>
                </c:pt>
                <c:pt idx="1387">
                  <c:v>-10</c:v>
                </c:pt>
                <c:pt idx="1388">
                  <c:v>60</c:v>
                </c:pt>
                <c:pt idx="1389">
                  <c:v>40</c:v>
                </c:pt>
                <c:pt idx="1390">
                  <c:v>50</c:v>
                </c:pt>
                <c:pt idx="1391">
                  <c:v>10</c:v>
                </c:pt>
                <c:pt idx="1392">
                  <c:v>40</c:v>
                </c:pt>
                <c:pt idx="1393">
                  <c:v>10</c:v>
                </c:pt>
                <c:pt idx="1394">
                  <c:v>60</c:v>
                </c:pt>
                <c:pt idx="1395">
                  <c:v>60</c:v>
                </c:pt>
                <c:pt idx="1396">
                  <c:v>30</c:v>
                </c:pt>
                <c:pt idx="1397">
                  <c:v>30</c:v>
                </c:pt>
                <c:pt idx="1398">
                  <c:v>40</c:v>
                </c:pt>
                <c:pt idx="1399">
                  <c:v>60</c:v>
                </c:pt>
                <c:pt idx="1400">
                  <c:v>10</c:v>
                </c:pt>
                <c:pt idx="1401">
                  <c:v>20</c:v>
                </c:pt>
                <c:pt idx="1402">
                  <c:v>40</c:v>
                </c:pt>
                <c:pt idx="1403">
                  <c:v>50</c:v>
                </c:pt>
                <c:pt idx="1404">
                  <c:v>20</c:v>
                </c:pt>
                <c:pt idx="1405">
                  <c:v>70</c:v>
                </c:pt>
                <c:pt idx="1406">
                  <c:v>40</c:v>
                </c:pt>
                <c:pt idx="1407">
                  <c:v>30</c:v>
                </c:pt>
                <c:pt idx="1408">
                  <c:v>0</c:v>
                </c:pt>
                <c:pt idx="1409">
                  <c:v>70</c:v>
                </c:pt>
                <c:pt idx="1410">
                  <c:v>30</c:v>
                </c:pt>
                <c:pt idx="1411">
                  <c:v>40</c:v>
                </c:pt>
                <c:pt idx="1412">
                  <c:v>-10</c:v>
                </c:pt>
                <c:pt idx="1413">
                  <c:v>30</c:v>
                </c:pt>
                <c:pt idx="1414">
                  <c:v>30</c:v>
                </c:pt>
                <c:pt idx="1415">
                  <c:v>10</c:v>
                </c:pt>
                <c:pt idx="1416">
                  <c:v>-40</c:v>
                </c:pt>
                <c:pt idx="1417">
                  <c:v>-40</c:v>
                </c:pt>
                <c:pt idx="1418">
                  <c:v>-30</c:v>
                </c:pt>
                <c:pt idx="1419">
                  <c:v>-40</c:v>
                </c:pt>
                <c:pt idx="1420">
                  <c:v>40</c:v>
                </c:pt>
                <c:pt idx="1421">
                  <c:v>-10</c:v>
                </c:pt>
                <c:pt idx="1422">
                  <c:v>30</c:v>
                </c:pt>
                <c:pt idx="1423">
                  <c:v>-10</c:v>
                </c:pt>
                <c:pt idx="1424">
                  <c:v>40</c:v>
                </c:pt>
                <c:pt idx="1425">
                  <c:v>20</c:v>
                </c:pt>
                <c:pt idx="1426">
                  <c:v>50</c:v>
                </c:pt>
                <c:pt idx="1427">
                  <c:v>30</c:v>
                </c:pt>
                <c:pt idx="1428">
                  <c:v>60</c:v>
                </c:pt>
                <c:pt idx="1429">
                  <c:v>-10</c:v>
                </c:pt>
                <c:pt idx="1430">
                  <c:v>30</c:v>
                </c:pt>
                <c:pt idx="1431">
                  <c:v>20</c:v>
                </c:pt>
                <c:pt idx="1432">
                  <c:v>20</c:v>
                </c:pt>
                <c:pt idx="1433">
                  <c:v>80</c:v>
                </c:pt>
                <c:pt idx="1434">
                  <c:v>60</c:v>
                </c:pt>
                <c:pt idx="1435">
                  <c:v>90</c:v>
                </c:pt>
                <c:pt idx="1436">
                  <c:v>60</c:v>
                </c:pt>
                <c:pt idx="1437">
                  <c:v>10</c:v>
                </c:pt>
                <c:pt idx="1438">
                  <c:v>40</c:v>
                </c:pt>
                <c:pt idx="1439">
                  <c:v>110</c:v>
                </c:pt>
                <c:pt idx="1440">
                  <c:v>20</c:v>
                </c:pt>
                <c:pt idx="1441">
                  <c:v>30</c:v>
                </c:pt>
                <c:pt idx="1442">
                  <c:v>10</c:v>
                </c:pt>
                <c:pt idx="1443">
                  <c:v>60</c:v>
                </c:pt>
                <c:pt idx="1444">
                  <c:v>30</c:v>
                </c:pt>
                <c:pt idx="1445">
                  <c:v>40</c:v>
                </c:pt>
                <c:pt idx="1446">
                  <c:v>0</c:v>
                </c:pt>
                <c:pt idx="1447">
                  <c:v>30</c:v>
                </c:pt>
                <c:pt idx="1448">
                  <c:v>10</c:v>
                </c:pt>
                <c:pt idx="1449">
                  <c:v>10</c:v>
                </c:pt>
                <c:pt idx="1450">
                  <c:v>-20</c:v>
                </c:pt>
                <c:pt idx="1451">
                  <c:v>30</c:v>
                </c:pt>
                <c:pt idx="1452">
                  <c:v>30</c:v>
                </c:pt>
                <c:pt idx="1453">
                  <c:v>30</c:v>
                </c:pt>
                <c:pt idx="1454">
                  <c:v>20</c:v>
                </c:pt>
                <c:pt idx="1455">
                  <c:v>-20</c:v>
                </c:pt>
                <c:pt idx="1456">
                  <c:v>20</c:v>
                </c:pt>
                <c:pt idx="1457">
                  <c:v>-30</c:v>
                </c:pt>
                <c:pt idx="1458">
                  <c:v>20</c:v>
                </c:pt>
                <c:pt idx="1459">
                  <c:v>0</c:v>
                </c:pt>
                <c:pt idx="1460">
                  <c:v>50</c:v>
                </c:pt>
                <c:pt idx="1461">
                  <c:v>10</c:v>
                </c:pt>
                <c:pt idx="1462">
                  <c:v>40</c:v>
                </c:pt>
                <c:pt idx="1463">
                  <c:v>-10</c:v>
                </c:pt>
                <c:pt idx="1464">
                  <c:v>30</c:v>
                </c:pt>
                <c:pt idx="1465">
                  <c:v>30</c:v>
                </c:pt>
                <c:pt idx="1466">
                  <c:v>30</c:v>
                </c:pt>
                <c:pt idx="1467">
                  <c:v>-20</c:v>
                </c:pt>
                <c:pt idx="1468">
                  <c:v>50</c:v>
                </c:pt>
                <c:pt idx="1469">
                  <c:v>70</c:v>
                </c:pt>
                <c:pt idx="1470">
                  <c:v>30</c:v>
                </c:pt>
                <c:pt idx="1471">
                  <c:v>60</c:v>
                </c:pt>
                <c:pt idx="1472">
                  <c:v>50</c:v>
                </c:pt>
                <c:pt idx="1473">
                  <c:v>30</c:v>
                </c:pt>
                <c:pt idx="1474">
                  <c:v>10</c:v>
                </c:pt>
                <c:pt idx="1475">
                  <c:v>20</c:v>
                </c:pt>
                <c:pt idx="1476">
                  <c:v>-10</c:v>
                </c:pt>
                <c:pt idx="1477">
                  <c:v>40</c:v>
                </c:pt>
                <c:pt idx="1478">
                  <c:v>10</c:v>
                </c:pt>
                <c:pt idx="1479">
                  <c:v>60</c:v>
                </c:pt>
                <c:pt idx="1480">
                  <c:v>10</c:v>
                </c:pt>
                <c:pt idx="1481">
                  <c:v>70</c:v>
                </c:pt>
                <c:pt idx="1482">
                  <c:v>50</c:v>
                </c:pt>
                <c:pt idx="1483">
                  <c:v>60</c:v>
                </c:pt>
                <c:pt idx="1484">
                  <c:v>10</c:v>
                </c:pt>
                <c:pt idx="1485">
                  <c:v>50</c:v>
                </c:pt>
                <c:pt idx="1486">
                  <c:v>20</c:v>
                </c:pt>
                <c:pt idx="1487">
                  <c:v>-10</c:v>
                </c:pt>
                <c:pt idx="1488">
                  <c:v>40</c:v>
                </c:pt>
                <c:pt idx="1489">
                  <c:v>20</c:v>
                </c:pt>
                <c:pt idx="1490">
                  <c:v>-50</c:v>
                </c:pt>
                <c:pt idx="1491">
                  <c:v>0</c:v>
                </c:pt>
                <c:pt idx="1492">
                  <c:v>90</c:v>
                </c:pt>
                <c:pt idx="1493">
                  <c:v>10</c:v>
                </c:pt>
                <c:pt idx="1494">
                  <c:v>10</c:v>
                </c:pt>
                <c:pt idx="1495">
                  <c:v>10</c:v>
                </c:pt>
                <c:pt idx="1496">
                  <c:v>60</c:v>
                </c:pt>
                <c:pt idx="1497">
                  <c:v>-20</c:v>
                </c:pt>
                <c:pt idx="1498">
                  <c:v>30</c:v>
                </c:pt>
                <c:pt idx="1499">
                  <c:v>10</c:v>
                </c:pt>
                <c:pt idx="1500">
                  <c:v>50</c:v>
                </c:pt>
                <c:pt idx="1501">
                  <c:v>20</c:v>
                </c:pt>
                <c:pt idx="1502">
                  <c:v>20</c:v>
                </c:pt>
                <c:pt idx="1503">
                  <c:v>0</c:v>
                </c:pt>
                <c:pt idx="1504">
                  <c:v>60</c:v>
                </c:pt>
                <c:pt idx="1505">
                  <c:v>70</c:v>
                </c:pt>
                <c:pt idx="1506">
                  <c:v>40</c:v>
                </c:pt>
                <c:pt idx="1507">
                  <c:v>10</c:v>
                </c:pt>
                <c:pt idx="1508">
                  <c:v>-20</c:v>
                </c:pt>
                <c:pt idx="1509">
                  <c:v>20</c:v>
                </c:pt>
                <c:pt idx="1510">
                  <c:v>50</c:v>
                </c:pt>
                <c:pt idx="1511">
                  <c:v>80</c:v>
                </c:pt>
                <c:pt idx="1512">
                  <c:v>50</c:v>
                </c:pt>
                <c:pt idx="1513">
                  <c:v>60</c:v>
                </c:pt>
                <c:pt idx="1514">
                  <c:v>20</c:v>
                </c:pt>
                <c:pt idx="1515">
                  <c:v>70</c:v>
                </c:pt>
                <c:pt idx="1516">
                  <c:v>20</c:v>
                </c:pt>
                <c:pt idx="1517">
                  <c:v>40</c:v>
                </c:pt>
                <c:pt idx="1518">
                  <c:v>-20</c:v>
                </c:pt>
                <c:pt idx="1519">
                  <c:v>30</c:v>
                </c:pt>
                <c:pt idx="1520">
                  <c:v>10</c:v>
                </c:pt>
                <c:pt idx="1521">
                  <c:v>30</c:v>
                </c:pt>
                <c:pt idx="1522">
                  <c:v>0</c:v>
                </c:pt>
                <c:pt idx="1523">
                  <c:v>0</c:v>
                </c:pt>
                <c:pt idx="1524">
                  <c:v>0</c:v>
                </c:pt>
                <c:pt idx="1525">
                  <c:v>30</c:v>
                </c:pt>
                <c:pt idx="1526">
                  <c:v>30</c:v>
                </c:pt>
                <c:pt idx="1527">
                  <c:v>40</c:v>
                </c:pt>
                <c:pt idx="1528">
                  <c:v>20</c:v>
                </c:pt>
                <c:pt idx="1529">
                  <c:v>-70</c:v>
                </c:pt>
                <c:pt idx="1530">
                  <c:v>-30</c:v>
                </c:pt>
                <c:pt idx="1531">
                  <c:v>-30</c:v>
                </c:pt>
                <c:pt idx="1532">
                  <c:v>70</c:v>
                </c:pt>
                <c:pt idx="1533">
                  <c:v>10</c:v>
                </c:pt>
                <c:pt idx="1534">
                  <c:v>30</c:v>
                </c:pt>
                <c:pt idx="1535">
                  <c:v>10</c:v>
                </c:pt>
                <c:pt idx="1536">
                  <c:v>40</c:v>
                </c:pt>
                <c:pt idx="1537">
                  <c:v>30</c:v>
                </c:pt>
                <c:pt idx="1538">
                  <c:v>70</c:v>
                </c:pt>
                <c:pt idx="1539">
                  <c:v>10</c:v>
                </c:pt>
                <c:pt idx="1540">
                  <c:v>20</c:v>
                </c:pt>
                <c:pt idx="1541">
                  <c:v>-40</c:v>
                </c:pt>
                <c:pt idx="1542">
                  <c:v>-10</c:v>
                </c:pt>
                <c:pt idx="1543">
                  <c:v>60</c:v>
                </c:pt>
                <c:pt idx="1544">
                  <c:v>30</c:v>
                </c:pt>
                <c:pt idx="1545">
                  <c:v>90</c:v>
                </c:pt>
                <c:pt idx="1546">
                  <c:v>110</c:v>
                </c:pt>
                <c:pt idx="1547">
                  <c:v>80</c:v>
                </c:pt>
                <c:pt idx="1548">
                  <c:v>50</c:v>
                </c:pt>
                <c:pt idx="1549">
                  <c:v>70</c:v>
                </c:pt>
                <c:pt idx="1550">
                  <c:v>30</c:v>
                </c:pt>
                <c:pt idx="1551">
                  <c:v>70</c:v>
                </c:pt>
                <c:pt idx="1552">
                  <c:v>30</c:v>
                </c:pt>
                <c:pt idx="1553">
                  <c:v>60</c:v>
                </c:pt>
                <c:pt idx="1554">
                  <c:v>-10</c:v>
                </c:pt>
                <c:pt idx="1555">
                  <c:v>30</c:v>
                </c:pt>
                <c:pt idx="1556">
                  <c:v>0</c:v>
                </c:pt>
                <c:pt idx="1557">
                  <c:v>20</c:v>
                </c:pt>
                <c:pt idx="1558">
                  <c:v>10</c:v>
                </c:pt>
                <c:pt idx="1559">
                  <c:v>0</c:v>
                </c:pt>
                <c:pt idx="1560">
                  <c:v>0</c:v>
                </c:pt>
                <c:pt idx="1561">
                  <c:v>10</c:v>
                </c:pt>
                <c:pt idx="1562">
                  <c:v>0</c:v>
                </c:pt>
                <c:pt idx="1563">
                  <c:v>60</c:v>
                </c:pt>
                <c:pt idx="1564">
                  <c:v>20</c:v>
                </c:pt>
                <c:pt idx="1565">
                  <c:v>-40</c:v>
                </c:pt>
                <c:pt idx="1566">
                  <c:v>60</c:v>
                </c:pt>
                <c:pt idx="1567">
                  <c:v>0</c:v>
                </c:pt>
                <c:pt idx="1568">
                  <c:v>10</c:v>
                </c:pt>
                <c:pt idx="1569">
                  <c:v>-40</c:v>
                </c:pt>
                <c:pt idx="1570">
                  <c:v>20</c:v>
                </c:pt>
                <c:pt idx="1571">
                  <c:v>0</c:v>
                </c:pt>
                <c:pt idx="1572">
                  <c:v>50</c:v>
                </c:pt>
                <c:pt idx="1573">
                  <c:v>30</c:v>
                </c:pt>
                <c:pt idx="1574">
                  <c:v>30</c:v>
                </c:pt>
                <c:pt idx="1575">
                  <c:v>30</c:v>
                </c:pt>
                <c:pt idx="1576">
                  <c:v>60</c:v>
                </c:pt>
                <c:pt idx="1577">
                  <c:v>20</c:v>
                </c:pt>
                <c:pt idx="1578">
                  <c:v>50</c:v>
                </c:pt>
                <c:pt idx="1579">
                  <c:v>40</c:v>
                </c:pt>
                <c:pt idx="1580">
                  <c:v>30</c:v>
                </c:pt>
                <c:pt idx="1581">
                  <c:v>60</c:v>
                </c:pt>
                <c:pt idx="1582">
                  <c:v>20</c:v>
                </c:pt>
                <c:pt idx="1583">
                  <c:v>30</c:v>
                </c:pt>
                <c:pt idx="1584">
                  <c:v>40</c:v>
                </c:pt>
                <c:pt idx="1585">
                  <c:v>60</c:v>
                </c:pt>
                <c:pt idx="1586">
                  <c:v>20</c:v>
                </c:pt>
                <c:pt idx="1587">
                  <c:v>40</c:v>
                </c:pt>
                <c:pt idx="1588">
                  <c:v>10</c:v>
                </c:pt>
                <c:pt idx="1589">
                  <c:v>30</c:v>
                </c:pt>
                <c:pt idx="1590">
                  <c:v>-10</c:v>
                </c:pt>
                <c:pt idx="1591">
                  <c:v>70</c:v>
                </c:pt>
                <c:pt idx="1592">
                  <c:v>20</c:v>
                </c:pt>
                <c:pt idx="1593">
                  <c:v>20</c:v>
                </c:pt>
                <c:pt idx="1594">
                  <c:v>-10</c:v>
                </c:pt>
                <c:pt idx="1595">
                  <c:v>60</c:v>
                </c:pt>
                <c:pt idx="1596">
                  <c:v>40</c:v>
                </c:pt>
                <c:pt idx="1597">
                  <c:v>20</c:v>
                </c:pt>
                <c:pt idx="1598">
                  <c:v>40</c:v>
                </c:pt>
                <c:pt idx="1599">
                  <c:v>20</c:v>
                </c:pt>
                <c:pt idx="1600">
                  <c:v>-30</c:v>
                </c:pt>
                <c:pt idx="1601">
                  <c:v>-20</c:v>
                </c:pt>
                <c:pt idx="1602">
                  <c:v>30</c:v>
                </c:pt>
                <c:pt idx="1603">
                  <c:v>-40</c:v>
                </c:pt>
                <c:pt idx="1604">
                  <c:v>20</c:v>
                </c:pt>
                <c:pt idx="1605">
                  <c:v>0</c:v>
                </c:pt>
                <c:pt idx="1606">
                  <c:v>60</c:v>
                </c:pt>
                <c:pt idx="1607">
                  <c:v>20</c:v>
                </c:pt>
                <c:pt idx="1608">
                  <c:v>20</c:v>
                </c:pt>
                <c:pt idx="1609">
                  <c:v>-20</c:v>
                </c:pt>
                <c:pt idx="1610">
                  <c:v>50</c:v>
                </c:pt>
                <c:pt idx="1611">
                  <c:v>30</c:v>
                </c:pt>
                <c:pt idx="1612">
                  <c:v>50</c:v>
                </c:pt>
                <c:pt idx="1613">
                  <c:v>30</c:v>
                </c:pt>
                <c:pt idx="1614">
                  <c:v>50</c:v>
                </c:pt>
                <c:pt idx="1615">
                  <c:v>50</c:v>
                </c:pt>
                <c:pt idx="1616">
                  <c:v>40</c:v>
                </c:pt>
                <c:pt idx="1617">
                  <c:v>10</c:v>
                </c:pt>
                <c:pt idx="1618">
                  <c:v>-30</c:v>
                </c:pt>
                <c:pt idx="1619">
                  <c:v>60</c:v>
                </c:pt>
                <c:pt idx="1620">
                  <c:v>70</c:v>
                </c:pt>
                <c:pt idx="1621">
                  <c:v>20</c:v>
                </c:pt>
                <c:pt idx="1622">
                  <c:v>0</c:v>
                </c:pt>
                <c:pt idx="1623">
                  <c:v>60</c:v>
                </c:pt>
                <c:pt idx="1624">
                  <c:v>-10</c:v>
                </c:pt>
                <c:pt idx="1625">
                  <c:v>20</c:v>
                </c:pt>
                <c:pt idx="1626">
                  <c:v>-10</c:v>
                </c:pt>
                <c:pt idx="1627">
                  <c:v>70</c:v>
                </c:pt>
                <c:pt idx="1628">
                  <c:v>40</c:v>
                </c:pt>
                <c:pt idx="1629">
                  <c:v>20</c:v>
                </c:pt>
                <c:pt idx="1630">
                  <c:v>-20</c:v>
                </c:pt>
                <c:pt idx="1631">
                  <c:v>20</c:v>
                </c:pt>
                <c:pt idx="1632">
                  <c:v>-20</c:v>
                </c:pt>
                <c:pt idx="1633">
                  <c:v>0</c:v>
                </c:pt>
                <c:pt idx="1634">
                  <c:v>50</c:v>
                </c:pt>
                <c:pt idx="1635">
                  <c:v>50</c:v>
                </c:pt>
                <c:pt idx="1636">
                  <c:v>40</c:v>
                </c:pt>
                <c:pt idx="1637">
                  <c:v>-20</c:v>
                </c:pt>
                <c:pt idx="1638">
                  <c:v>10</c:v>
                </c:pt>
                <c:pt idx="1639">
                  <c:v>-20</c:v>
                </c:pt>
                <c:pt idx="1640">
                  <c:v>40</c:v>
                </c:pt>
                <c:pt idx="1641">
                  <c:v>10</c:v>
                </c:pt>
                <c:pt idx="1642">
                  <c:v>40</c:v>
                </c:pt>
                <c:pt idx="1643">
                  <c:v>20</c:v>
                </c:pt>
                <c:pt idx="1644">
                  <c:v>50</c:v>
                </c:pt>
                <c:pt idx="1645">
                  <c:v>0</c:v>
                </c:pt>
                <c:pt idx="1646">
                  <c:v>50</c:v>
                </c:pt>
                <c:pt idx="1647">
                  <c:v>40</c:v>
                </c:pt>
                <c:pt idx="1648">
                  <c:v>50</c:v>
                </c:pt>
                <c:pt idx="1649">
                  <c:v>20</c:v>
                </c:pt>
                <c:pt idx="1650">
                  <c:v>50</c:v>
                </c:pt>
                <c:pt idx="1651">
                  <c:v>60</c:v>
                </c:pt>
                <c:pt idx="1652">
                  <c:v>50</c:v>
                </c:pt>
                <c:pt idx="1653">
                  <c:v>40</c:v>
                </c:pt>
                <c:pt idx="1654">
                  <c:v>20</c:v>
                </c:pt>
                <c:pt idx="1655">
                  <c:v>30</c:v>
                </c:pt>
                <c:pt idx="1656">
                  <c:v>30</c:v>
                </c:pt>
                <c:pt idx="1657">
                  <c:v>80</c:v>
                </c:pt>
                <c:pt idx="1658">
                  <c:v>20</c:v>
                </c:pt>
                <c:pt idx="1659">
                  <c:v>70</c:v>
                </c:pt>
                <c:pt idx="1660">
                  <c:v>60</c:v>
                </c:pt>
                <c:pt idx="1661">
                  <c:v>60</c:v>
                </c:pt>
                <c:pt idx="1662">
                  <c:v>0</c:v>
                </c:pt>
                <c:pt idx="1663">
                  <c:v>20</c:v>
                </c:pt>
                <c:pt idx="1664">
                  <c:v>-20</c:v>
                </c:pt>
                <c:pt idx="1665">
                  <c:v>40</c:v>
                </c:pt>
                <c:pt idx="1666">
                  <c:v>20</c:v>
                </c:pt>
                <c:pt idx="1667">
                  <c:v>30</c:v>
                </c:pt>
                <c:pt idx="1668">
                  <c:v>0</c:v>
                </c:pt>
                <c:pt idx="1669">
                  <c:v>-40</c:v>
                </c:pt>
                <c:pt idx="1670">
                  <c:v>-30</c:v>
                </c:pt>
                <c:pt idx="1671">
                  <c:v>30</c:v>
                </c:pt>
                <c:pt idx="1672">
                  <c:v>0</c:v>
                </c:pt>
                <c:pt idx="1673">
                  <c:v>0</c:v>
                </c:pt>
                <c:pt idx="1674">
                  <c:v>70</c:v>
                </c:pt>
                <c:pt idx="1675">
                  <c:v>30</c:v>
                </c:pt>
                <c:pt idx="1676">
                  <c:v>60</c:v>
                </c:pt>
                <c:pt idx="1677">
                  <c:v>20</c:v>
                </c:pt>
                <c:pt idx="1678">
                  <c:v>30</c:v>
                </c:pt>
                <c:pt idx="1679">
                  <c:v>-10</c:v>
                </c:pt>
                <c:pt idx="1680">
                  <c:v>40</c:v>
                </c:pt>
                <c:pt idx="1681">
                  <c:v>-10</c:v>
                </c:pt>
                <c:pt idx="1682">
                  <c:v>40</c:v>
                </c:pt>
                <c:pt idx="1683">
                  <c:v>30</c:v>
                </c:pt>
                <c:pt idx="1684">
                  <c:v>40</c:v>
                </c:pt>
                <c:pt idx="1685">
                  <c:v>40</c:v>
                </c:pt>
                <c:pt idx="1686">
                  <c:v>70</c:v>
                </c:pt>
                <c:pt idx="1687">
                  <c:v>30</c:v>
                </c:pt>
                <c:pt idx="1688">
                  <c:v>30</c:v>
                </c:pt>
                <c:pt idx="1689">
                  <c:v>70</c:v>
                </c:pt>
                <c:pt idx="1690">
                  <c:v>50</c:v>
                </c:pt>
                <c:pt idx="1691">
                  <c:v>60</c:v>
                </c:pt>
                <c:pt idx="1692">
                  <c:v>70</c:v>
                </c:pt>
                <c:pt idx="1693">
                  <c:v>70</c:v>
                </c:pt>
                <c:pt idx="1694">
                  <c:v>40</c:v>
                </c:pt>
                <c:pt idx="1695">
                  <c:v>100</c:v>
                </c:pt>
                <c:pt idx="1696">
                  <c:v>60</c:v>
                </c:pt>
                <c:pt idx="1697">
                  <c:v>80</c:v>
                </c:pt>
                <c:pt idx="1698">
                  <c:v>30</c:v>
                </c:pt>
                <c:pt idx="1699">
                  <c:v>30</c:v>
                </c:pt>
                <c:pt idx="1700">
                  <c:v>-20</c:v>
                </c:pt>
                <c:pt idx="1701">
                  <c:v>10</c:v>
                </c:pt>
                <c:pt idx="1702">
                  <c:v>-30</c:v>
                </c:pt>
                <c:pt idx="1703">
                  <c:v>-10</c:v>
                </c:pt>
                <c:pt idx="1704">
                  <c:v>-30</c:v>
                </c:pt>
                <c:pt idx="1705">
                  <c:v>-10</c:v>
                </c:pt>
                <c:pt idx="1706">
                  <c:v>-20</c:v>
                </c:pt>
                <c:pt idx="1707">
                  <c:v>0</c:v>
                </c:pt>
                <c:pt idx="1708">
                  <c:v>-20</c:v>
                </c:pt>
                <c:pt idx="1709">
                  <c:v>-40</c:v>
                </c:pt>
                <c:pt idx="1710">
                  <c:v>30</c:v>
                </c:pt>
                <c:pt idx="1711">
                  <c:v>-60</c:v>
                </c:pt>
                <c:pt idx="1712">
                  <c:v>-10</c:v>
                </c:pt>
                <c:pt idx="1713">
                  <c:v>0</c:v>
                </c:pt>
                <c:pt idx="1714">
                  <c:v>70</c:v>
                </c:pt>
                <c:pt idx="1715">
                  <c:v>30</c:v>
                </c:pt>
                <c:pt idx="1716">
                  <c:v>50</c:v>
                </c:pt>
                <c:pt idx="1717">
                  <c:v>30</c:v>
                </c:pt>
                <c:pt idx="1718">
                  <c:v>70</c:v>
                </c:pt>
                <c:pt idx="1719">
                  <c:v>20</c:v>
                </c:pt>
                <c:pt idx="1720">
                  <c:v>30</c:v>
                </c:pt>
                <c:pt idx="1721">
                  <c:v>10</c:v>
                </c:pt>
                <c:pt idx="1722">
                  <c:v>30</c:v>
                </c:pt>
                <c:pt idx="1723">
                  <c:v>60</c:v>
                </c:pt>
                <c:pt idx="1724">
                  <c:v>40</c:v>
                </c:pt>
                <c:pt idx="1725">
                  <c:v>80</c:v>
                </c:pt>
                <c:pt idx="1726">
                  <c:v>40</c:v>
                </c:pt>
                <c:pt idx="1727">
                  <c:v>-20</c:v>
                </c:pt>
                <c:pt idx="1728">
                  <c:v>-10</c:v>
                </c:pt>
                <c:pt idx="1729">
                  <c:v>80</c:v>
                </c:pt>
                <c:pt idx="1730">
                  <c:v>60</c:v>
                </c:pt>
                <c:pt idx="1731">
                  <c:v>100</c:v>
                </c:pt>
                <c:pt idx="1732">
                  <c:v>30</c:v>
                </c:pt>
                <c:pt idx="1733">
                  <c:v>50</c:v>
                </c:pt>
                <c:pt idx="1734">
                  <c:v>10</c:v>
                </c:pt>
                <c:pt idx="1735">
                  <c:v>30</c:v>
                </c:pt>
                <c:pt idx="1736">
                  <c:v>0</c:v>
                </c:pt>
                <c:pt idx="1737">
                  <c:v>40</c:v>
                </c:pt>
                <c:pt idx="1738">
                  <c:v>20</c:v>
                </c:pt>
                <c:pt idx="1739">
                  <c:v>10</c:v>
                </c:pt>
                <c:pt idx="1740">
                  <c:v>-20</c:v>
                </c:pt>
                <c:pt idx="1741">
                  <c:v>0</c:v>
                </c:pt>
                <c:pt idx="1742">
                  <c:v>0</c:v>
                </c:pt>
                <c:pt idx="1743">
                  <c:v>20</c:v>
                </c:pt>
                <c:pt idx="1744">
                  <c:v>10</c:v>
                </c:pt>
                <c:pt idx="1745">
                  <c:v>-50</c:v>
                </c:pt>
                <c:pt idx="1746">
                  <c:v>20</c:v>
                </c:pt>
                <c:pt idx="1747">
                  <c:v>-10</c:v>
                </c:pt>
                <c:pt idx="1748">
                  <c:v>50</c:v>
                </c:pt>
                <c:pt idx="1749">
                  <c:v>10</c:v>
                </c:pt>
                <c:pt idx="1750">
                  <c:v>30</c:v>
                </c:pt>
                <c:pt idx="1751">
                  <c:v>0</c:v>
                </c:pt>
                <c:pt idx="1752">
                  <c:v>40</c:v>
                </c:pt>
                <c:pt idx="1753">
                  <c:v>0</c:v>
                </c:pt>
                <c:pt idx="1754">
                  <c:v>20</c:v>
                </c:pt>
                <c:pt idx="1755">
                  <c:v>-10</c:v>
                </c:pt>
                <c:pt idx="1756">
                  <c:v>30</c:v>
                </c:pt>
                <c:pt idx="1757">
                  <c:v>20</c:v>
                </c:pt>
                <c:pt idx="1758">
                  <c:v>40</c:v>
                </c:pt>
                <c:pt idx="1759">
                  <c:v>60</c:v>
                </c:pt>
                <c:pt idx="1760">
                  <c:v>30</c:v>
                </c:pt>
                <c:pt idx="1761">
                  <c:v>40</c:v>
                </c:pt>
                <c:pt idx="1762">
                  <c:v>50</c:v>
                </c:pt>
                <c:pt idx="1763">
                  <c:v>60</c:v>
                </c:pt>
                <c:pt idx="1764">
                  <c:v>10</c:v>
                </c:pt>
                <c:pt idx="1765">
                  <c:v>50</c:v>
                </c:pt>
                <c:pt idx="1766">
                  <c:v>30</c:v>
                </c:pt>
                <c:pt idx="1767">
                  <c:v>60</c:v>
                </c:pt>
                <c:pt idx="1768">
                  <c:v>20</c:v>
                </c:pt>
                <c:pt idx="1769">
                  <c:v>40</c:v>
                </c:pt>
                <c:pt idx="1770">
                  <c:v>10</c:v>
                </c:pt>
                <c:pt idx="1771">
                  <c:v>60</c:v>
                </c:pt>
                <c:pt idx="1772">
                  <c:v>20</c:v>
                </c:pt>
                <c:pt idx="1773">
                  <c:v>-10</c:v>
                </c:pt>
                <c:pt idx="1774">
                  <c:v>-20</c:v>
                </c:pt>
                <c:pt idx="1775">
                  <c:v>30</c:v>
                </c:pt>
                <c:pt idx="1776">
                  <c:v>-10</c:v>
                </c:pt>
                <c:pt idx="1777">
                  <c:v>40</c:v>
                </c:pt>
                <c:pt idx="1778">
                  <c:v>50</c:v>
                </c:pt>
                <c:pt idx="1779">
                  <c:v>30</c:v>
                </c:pt>
                <c:pt idx="1780">
                  <c:v>-20</c:v>
                </c:pt>
                <c:pt idx="1781">
                  <c:v>-100</c:v>
                </c:pt>
                <c:pt idx="1782">
                  <c:v>-10</c:v>
                </c:pt>
                <c:pt idx="1783">
                  <c:v>-30</c:v>
                </c:pt>
                <c:pt idx="1784">
                  <c:v>20</c:v>
                </c:pt>
                <c:pt idx="1785">
                  <c:v>-10</c:v>
                </c:pt>
                <c:pt idx="1786">
                  <c:v>40</c:v>
                </c:pt>
                <c:pt idx="1787">
                  <c:v>10</c:v>
                </c:pt>
                <c:pt idx="1788">
                  <c:v>40</c:v>
                </c:pt>
                <c:pt idx="1789">
                  <c:v>20</c:v>
                </c:pt>
                <c:pt idx="1790">
                  <c:v>20</c:v>
                </c:pt>
                <c:pt idx="1791">
                  <c:v>-20</c:v>
                </c:pt>
                <c:pt idx="1792">
                  <c:v>40</c:v>
                </c:pt>
                <c:pt idx="1793">
                  <c:v>40</c:v>
                </c:pt>
                <c:pt idx="1794">
                  <c:v>30</c:v>
                </c:pt>
                <c:pt idx="1795">
                  <c:v>20</c:v>
                </c:pt>
                <c:pt idx="1796">
                  <c:v>0</c:v>
                </c:pt>
                <c:pt idx="1797">
                  <c:v>70</c:v>
                </c:pt>
                <c:pt idx="1798">
                  <c:v>70</c:v>
                </c:pt>
                <c:pt idx="1799">
                  <c:v>50</c:v>
                </c:pt>
                <c:pt idx="1800">
                  <c:v>30</c:v>
                </c:pt>
                <c:pt idx="1801">
                  <c:v>80</c:v>
                </c:pt>
                <c:pt idx="1802">
                  <c:v>40</c:v>
                </c:pt>
                <c:pt idx="1803">
                  <c:v>60</c:v>
                </c:pt>
                <c:pt idx="1804">
                  <c:v>20</c:v>
                </c:pt>
                <c:pt idx="1805">
                  <c:v>40</c:v>
                </c:pt>
                <c:pt idx="1806">
                  <c:v>-20</c:v>
                </c:pt>
                <c:pt idx="1807">
                  <c:v>40</c:v>
                </c:pt>
                <c:pt idx="1808">
                  <c:v>30</c:v>
                </c:pt>
                <c:pt idx="1809">
                  <c:v>50</c:v>
                </c:pt>
                <c:pt idx="1810">
                  <c:v>0</c:v>
                </c:pt>
                <c:pt idx="1811">
                  <c:v>-10</c:v>
                </c:pt>
                <c:pt idx="1812">
                  <c:v>10</c:v>
                </c:pt>
                <c:pt idx="1813">
                  <c:v>0</c:v>
                </c:pt>
                <c:pt idx="1814">
                  <c:v>-10</c:v>
                </c:pt>
                <c:pt idx="1815">
                  <c:v>40</c:v>
                </c:pt>
                <c:pt idx="1816">
                  <c:v>90</c:v>
                </c:pt>
                <c:pt idx="1817">
                  <c:v>30</c:v>
                </c:pt>
                <c:pt idx="1818">
                  <c:v>70</c:v>
                </c:pt>
                <c:pt idx="1819">
                  <c:v>20</c:v>
                </c:pt>
                <c:pt idx="1820">
                  <c:v>20</c:v>
                </c:pt>
                <c:pt idx="1821">
                  <c:v>-30</c:v>
                </c:pt>
                <c:pt idx="1822">
                  <c:v>20</c:v>
                </c:pt>
                <c:pt idx="1823">
                  <c:v>10</c:v>
                </c:pt>
                <c:pt idx="1824">
                  <c:v>60</c:v>
                </c:pt>
                <c:pt idx="1825">
                  <c:v>40</c:v>
                </c:pt>
                <c:pt idx="1826">
                  <c:v>70</c:v>
                </c:pt>
                <c:pt idx="1827">
                  <c:v>0</c:v>
                </c:pt>
                <c:pt idx="1828">
                  <c:v>10</c:v>
                </c:pt>
                <c:pt idx="1829">
                  <c:v>30</c:v>
                </c:pt>
                <c:pt idx="1830">
                  <c:v>50</c:v>
                </c:pt>
                <c:pt idx="1831">
                  <c:v>70</c:v>
                </c:pt>
                <c:pt idx="1832">
                  <c:v>40</c:v>
                </c:pt>
                <c:pt idx="1833">
                  <c:v>50</c:v>
                </c:pt>
                <c:pt idx="1834">
                  <c:v>10</c:v>
                </c:pt>
                <c:pt idx="1835">
                  <c:v>-20</c:v>
                </c:pt>
                <c:pt idx="1836">
                  <c:v>-40</c:v>
                </c:pt>
                <c:pt idx="1837">
                  <c:v>40</c:v>
                </c:pt>
                <c:pt idx="1838">
                  <c:v>50</c:v>
                </c:pt>
                <c:pt idx="1839">
                  <c:v>70</c:v>
                </c:pt>
                <c:pt idx="1840">
                  <c:v>0</c:v>
                </c:pt>
                <c:pt idx="1841">
                  <c:v>30</c:v>
                </c:pt>
                <c:pt idx="1842">
                  <c:v>-10</c:v>
                </c:pt>
                <c:pt idx="1843">
                  <c:v>40</c:v>
                </c:pt>
                <c:pt idx="1844">
                  <c:v>20</c:v>
                </c:pt>
                <c:pt idx="1845">
                  <c:v>0</c:v>
                </c:pt>
                <c:pt idx="1846">
                  <c:v>-30</c:v>
                </c:pt>
                <c:pt idx="1847">
                  <c:v>10</c:v>
                </c:pt>
                <c:pt idx="1848">
                  <c:v>0</c:v>
                </c:pt>
                <c:pt idx="1849">
                  <c:v>30</c:v>
                </c:pt>
                <c:pt idx="1850">
                  <c:v>20</c:v>
                </c:pt>
                <c:pt idx="1851">
                  <c:v>30</c:v>
                </c:pt>
                <c:pt idx="1852">
                  <c:v>50</c:v>
                </c:pt>
                <c:pt idx="1853">
                  <c:v>10</c:v>
                </c:pt>
                <c:pt idx="1854">
                  <c:v>50</c:v>
                </c:pt>
                <c:pt idx="1855">
                  <c:v>10</c:v>
                </c:pt>
                <c:pt idx="1856">
                  <c:v>50</c:v>
                </c:pt>
                <c:pt idx="1857">
                  <c:v>-10</c:v>
                </c:pt>
                <c:pt idx="1858">
                  <c:v>40</c:v>
                </c:pt>
                <c:pt idx="1859">
                  <c:v>10</c:v>
                </c:pt>
                <c:pt idx="1860">
                  <c:v>30</c:v>
                </c:pt>
                <c:pt idx="1861">
                  <c:v>10</c:v>
                </c:pt>
                <c:pt idx="1862">
                  <c:v>50</c:v>
                </c:pt>
                <c:pt idx="1863">
                  <c:v>0</c:v>
                </c:pt>
                <c:pt idx="1864">
                  <c:v>20</c:v>
                </c:pt>
                <c:pt idx="1865">
                  <c:v>30</c:v>
                </c:pt>
                <c:pt idx="1866">
                  <c:v>80</c:v>
                </c:pt>
                <c:pt idx="1867">
                  <c:v>40</c:v>
                </c:pt>
                <c:pt idx="1868">
                  <c:v>30</c:v>
                </c:pt>
                <c:pt idx="1869">
                  <c:v>70</c:v>
                </c:pt>
                <c:pt idx="1870">
                  <c:v>10</c:v>
                </c:pt>
                <c:pt idx="1871">
                  <c:v>20</c:v>
                </c:pt>
                <c:pt idx="1872">
                  <c:v>10</c:v>
                </c:pt>
                <c:pt idx="1873">
                  <c:v>20</c:v>
                </c:pt>
                <c:pt idx="1874">
                  <c:v>0</c:v>
                </c:pt>
                <c:pt idx="1875">
                  <c:v>40</c:v>
                </c:pt>
                <c:pt idx="1876">
                  <c:v>-20</c:v>
                </c:pt>
                <c:pt idx="1877">
                  <c:v>40</c:v>
                </c:pt>
                <c:pt idx="1878">
                  <c:v>40</c:v>
                </c:pt>
                <c:pt idx="1879">
                  <c:v>70</c:v>
                </c:pt>
                <c:pt idx="1880">
                  <c:v>10</c:v>
                </c:pt>
                <c:pt idx="1881">
                  <c:v>0</c:v>
                </c:pt>
                <c:pt idx="1882">
                  <c:v>-40</c:v>
                </c:pt>
                <c:pt idx="1883">
                  <c:v>10</c:v>
                </c:pt>
                <c:pt idx="1884">
                  <c:v>-10</c:v>
                </c:pt>
                <c:pt idx="1885">
                  <c:v>0</c:v>
                </c:pt>
                <c:pt idx="1886">
                  <c:v>20</c:v>
                </c:pt>
                <c:pt idx="1887">
                  <c:v>40</c:v>
                </c:pt>
                <c:pt idx="1888">
                  <c:v>10</c:v>
                </c:pt>
                <c:pt idx="1889">
                  <c:v>-20</c:v>
                </c:pt>
                <c:pt idx="1890">
                  <c:v>50</c:v>
                </c:pt>
                <c:pt idx="1891">
                  <c:v>0</c:v>
                </c:pt>
                <c:pt idx="1892">
                  <c:v>30</c:v>
                </c:pt>
                <c:pt idx="1893">
                  <c:v>-10</c:v>
                </c:pt>
                <c:pt idx="1894">
                  <c:v>40</c:v>
                </c:pt>
                <c:pt idx="1895">
                  <c:v>20</c:v>
                </c:pt>
                <c:pt idx="1896">
                  <c:v>40</c:v>
                </c:pt>
                <c:pt idx="1897">
                  <c:v>10</c:v>
                </c:pt>
                <c:pt idx="1898">
                  <c:v>50</c:v>
                </c:pt>
                <c:pt idx="1899">
                  <c:v>40</c:v>
                </c:pt>
                <c:pt idx="1900">
                  <c:v>80</c:v>
                </c:pt>
                <c:pt idx="1901">
                  <c:v>10</c:v>
                </c:pt>
                <c:pt idx="1902">
                  <c:v>10</c:v>
                </c:pt>
                <c:pt idx="1903">
                  <c:v>40</c:v>
                </c:pt>
                <c:pt idx="1904">
                  <c:v>30</c:v>
                </c:pt>
                <c:pt idx="1905">
                  <c:v>40</c:v>
                </c:pt>
                <c:pt idx="1906">
                  <c:v>40</c:v>
                </c:pt>
                <c:pt idx="1907">
                  <c:v>40</c:v>
                </c:pt>
                <c:pt idx="1908">
                  <c:v>60</c:v>
                </c:pt>
                <c:pt idx="1909">
                  <c:v>10</c:v>
                </c:pt>
                <c:pt idx="1910">
                  <c:v>-30</c:v>
                </c:pt>
                <c:pt idx="1911">
                  <c:v>70</c:v>
                </c:pt>
                <c:pt idx="1912">
                  <c:v>-10</c:v>
                </c:pt>
                <c:pt idx="1913">
                  <c:v>40</c:v>
                </c:pt>
                <c:pt idx="1914">
                  <c:v>20</c:v>
                </c:pt>
                <c:pt idx="1915">
                  <c:v>60</c:v>
                </c:pt>
                <c:pt idx="1916">
                  <c:v>20</c:v>
                </c:pt>
                <c:pt idx="1917">
                  <c:v>10</c:v>
                </c:pt>
                <c:pt idx="1918">
                  <c:v>0</c:v>
                </c:pt>
                <c:pt idx="1919">
                  <c:v>20</c:v>
                </c:pt>
                <c:pt idx="1920">
                  <c:v>-30</c:v>
                </c:pt>
                <c:pt idx="1921">
                  <c:v>30</c:v>
                </c:pt>
                <c:pt idx="1922">
                  <c:v>50</c:v>
                </c:pt>
                <c:pt idx="1923">
                  <c:v>30</c:v>
                </c:pt>
                <c:pt idx="1924">
                  <c:v>-30</c:v>
                </c:pt>
                <c:pt idx="1925">
                  <c:v>-60</c:v>
                </c:pt>
                <c:pt idx="1926">
                  <c:v>0</c:v>
                </c:pt>
                <c:pt idx="1927">
                  <c:v>-50</c:v>
                </c:pt>
                <c:pt idx="1928">
                  <c:v>20</c:v>
                </c:pt>
                <c:pt idx="1929">
                  <c:v>-10</c:v>
                </c:pt>
                <c:pt idx="1930">
                  <c:v>40</c:v>
                </c:pt>
                <c:pt idx="1931">
                  <c:v>10</c:v>
                </c:pt>
                <c:pt idx="1932">
                  <c:v>20</c:v>
                </c:pt>
                <c:pt idx="1933">
                  <c:v>10</c:v>
                </c:pt>
                <c:pt idx="1934">
                  <c:v>70</c:v>
                </c:pt>
                <c:pt idx="1935">
                  <c:v>10</c:v>
                </c:pt>
                <c:pt idx="1936">
                  <c:v>20</c:v>
                </c:pt>
                <c:pt idx="1937">
                  <c:v>40</c:v>
                </c:pt>
                <c:pt idx="1938">
                  <c:v>80</c:v>
                </c:pt>
                <c:pt idx="1939">
                  <c:v>50</c:v>
                </c:pt>
                <c:pt idx="1940">
                  <c:v>60</c:v>
                </c:pt>
                <c:pt idx="1941">
                  <c:v>70</c:v>
                </c:pt>
                <c:pt idx="1942">
                  <c:v>60</c:v>
                </c:pt>
                <c:pt idx="1943">
                  <c:v>110</c:v>
                </c:pt>
                <c:pt idx="1944">
                  <c:v>50</c:v>
                </c:pt>
                <c:pt idx="1945">
                  <c:v>30</c:v>
                </c:pt>
                <c:pt idx="1946">
                  <c:v>0</c:v>
                </c:pt>
                <c:pt idx="1947">
                  <c:v>70</c:v>
                </c:pt>
                <c:pt idx="1948">
                  <c:v>50</c:v>
                </c:pt>
                <c:pt idx="1949">
                  <c:v>50</c:v>
                </c:pt>
                <c:pt idx="1950">
                  <c:v>10</c:v>
                </c:pt>
                <c:pt idx="1951">
                  <c:v>40</c:v>
                </c:pt>
                <c:pt idx="1952">
                  <c:v>-10</c:v>
                </c:pt>
                <c:pt idx="1953">
                  <c:v>40</c:v>
                </c:pt>
                <c:pt idx="1954">
                  <c:v>20</c:v>
                </c:pt>
                <c:pt idx="1955">
                  <c:v>30</c:v>
                </c:pt>
                <c:pt idx="1956">
                  <c:v>10</c:v>
                </c:pt>
                <c:pt idx="1957">
                  <c:v>10</c:v>
                </c:pt>
                <c:pt idx="1958">
                  <c:v>-10</c:v>
                </c:pt>
                <c:pt idx="1959">
                  <c:v>0</c:v>
                </c:pt>
                <c:pt idx="1960">
                  <c:v>-30</c:v>
                </c:pt>
                <c:pt idx="1961">
                  <c:v>-10</c:v>
                </c:pt>
                <c:pt idx="1962">
                  <c:v>50</c:v>
                </c:pt>
                <c:pt idx="1963">
                  <c:v>-20</c:v>
                </c:pt>
                <c:pt idx="1964">
                  <c:v>40</c:v>
                </c:pt>
                <c:pt idx="1965">
                  <c:v>10</c:v>
                </c:pt>
                <c:pt idx="1966">
                  <c:v>40</c:v>
                </c:pt>
                <c:pt idx="1967">
                  <c:v>10</c:v>
                </c:pt>
                <c:pt idx="1968">
                  <c:v>20</c:v>
                </c:pt>
                <c:pt idx="1969">
                  <c:v>-10</c:v>
                </c:pt>
                <c:pt idx="1970">
                  <c:v>60</c:v>
                </c:pt>
                <c:pt idx="1971">
                  <c:v>20</c:v>
                </c:pt>
                <c:pt idx="1972">
                  <c:v>40</c:v>
                </c:pt>
                <c:pt idx="1973">
                  <c:v>40</c:v>
                </c:pt>
                <c:pt idx="1974">
                  <c:v>60</c:v>
                </c:pt>
                <c:pt idx="1975">
                  <c:v>30</c:v>
                </c:pt>
                <c:pt idx="1976">
                  <c:v>50</c:v>
                </c:pt>
                <c:pt idx="1977">
                  <c:v>40</c:v>
                </c:pt>
                <c:pt idx="1978">
                  <c:v>0</c:v>
                </c:pt>
                <c:pt idx="1979">
                  <c:v>80</c:v>
                </c:pt>
                <c:pt idx="1980">
                  <c:v>70</c:v>
                </c:pt>
                <c:pt idx="1981">
                  <c:v>50</c:v>
                </c:pt>
                <c:pt idx="1982">
                  <c:v>20</c:v>
                </c:pt>
                <c:pt idx="1983">
                  <c:v>40</c:v>
                </c:pt>
                <c:pt idx="1984">
                  <c:v>-10</c:v>
                </c:pt>
                <c:pt idx="1985">
                  <c:v>30</c:v>
                </c:pt>
                <c:pt idx="1986">
                  <c:v>10</c:v>
                </c:pt>
                <c:pt idx="1987">
                  <c:v>40</c:v>
                </c:pt>
                <c:pt idx="1988">
                  <c:v>-10</c:v>
                </c:pt>
                <c:pt idx="1989">
                  <c:v>70</c:v>
                </c:pt>
                <c:pt idx="1990">
                  <c:v>30</c:v>
                </c:pt>
                <c:pt idx="1991">
                  <c:v>30</c:v>
                </c:pt>
                <c:pt idx="1992">
                  <c:v>10</c:v>
                </c:pt>
                <c:pt idx="1993">
                  <c:v>-40</c:v>
                </c:pt>
                <c:pt idx="1994">
                  <c:v>-50</c:v>
                </c:pt>
                <c:pt idx="1995">
                  <c:v>-30</c:v>
                </c:pt>
                <c:pt idx="1996">
                  <c:v>-40</c:v>
                </c:pt>
                <c:pt idx="1997">
                  <c:v>-40</c:v>
                </c:pt>
                <c:pt idx="1998">
                  <c:v>10</c:v>
                </c:pt>
                <c:pt idx="1999">
                  <c:v>-40</c:v>
                </c:pt>
                <c:pt idx="2000">
                  <c:v>50</c:v>
                </c:pt>
                <c:pt idx="2001">
                  <c:v>0</c:v>
                </c:pt>
                <c:pt idx="2002">
                  <c:v>10</c:v>
                </c:pt>
                <c:pt idx="2003">
                  <c:v>0</c:v>
                </c:pt>
                <c:pt idx="2004">
                  <c:v>20</c:v>
                </c:pt>
                <c:pt idx="2005">
                  <c:v>-20</c:v>
                </c:pt>
                <c:pt idx="2006">
                  <c:v>40</c:v>
                </c:pt>
                <c:pt idx="2007">
                  <c:v>30</c:v>
                </c:pt>
                <c:pt idx="2008">
                  <c:v>50</c:v>
                </c:pt>
                <c:pt idx="2009">
                  <c:v>20</c:v>
                </c:pt>
                <c:pt idx="2010">
                  <c:v>10</c:v>
                </c:pt>
                <c:pt idx="2011">
                  <c:v>0</c:v>
                </c:pt>
                <c:pt idx="2012">
                  <c:v>30</c:v>
                </c:pt>
                <c:pt idx="2013">
                  <c:v>40</c:v>
                </c:pt>
                <c:pt idx="2014">
                  <c:v>10</c:v>
                </c:pt>
                <c:pt idx="2015">
                  <c:v>10</c:v>
                </c:pt>
                <c:pt idx="2016">
                  <c:v>20</c:v>
                </c:pt>
                <c:pt idx="2017">
                  <c:v>80</c:v>
                </c:pt>
                <c:pt idx="2018">
                  <c:v>20</c:v>
                </c:pt>
                <c:pt idx="2019">
                  <c:v>40</c:v>
                </c:pt>
                <c:pt idx="2020">
                  <c:v>0</c:v>
                </c:pt>
                <c:pt idx="2021">
                  <c:v>20</c:v>
                </c:pt>
                <c:pt idx="2022">
                  <c:v>-10</c:v>
                </c:pt>
                <c:pt idx="2023">
                  <c:v>80</c:v>
                </c:pt>
                <c:pt idx="2024">
                  <c:v>40</c:v>
                </c:pt>
                <c:pt idx="2025">
                  <c:v>70</c:v>
                </c:pt>
                <c:pt idx="2026">
                  <c:v>20</c:v>
                </c:pt>
                <c:pt idx="2027">
                  <c:v>-10</c:v>
                </c:pt>
                <c:pt idx="2028">
                  <c:v>-10</c:v>
                </c:pt>
                <c:pt idx="2029">
                  <c:v>20</c:v>
                </c:pt>
                <c:pt idx="2030">
                  <c:v>10</c:v>
                </c:pt>
                <c:pt idx="2031">
                  <c:v>30</c:v>
                </c:pt>
                <c:pt idx="2032">
                  <c:v>-10</c:v>
                </c:pt>
                <c:pt idx="2033">
                  <c:v>-70</c:v>
                </c:pt>
                <c:pt idx="2034">
                  <c:v>20</c:v>
                </c:pt>
                <c:pt idx="2035">
                  <c:v>0</c:v>
                </c:pt>
                <c:pt idx="2036">
                  <c:v>50</c:v>
                </c:pt>
                <c:pt idx="2037">
                  <c:v>10</c:v>
                </c:pt>
                <c:pt idx="2038">
                  <c:v>30</c:v>
                </c:pt>
                <c:pt idx="2039">
                  <c:v>0</c:v>
                </c:pt>
                <c:pt idx="2040">
                  <c:v>50</c:v>
                </c:pt>
                <c:pt idx="2041">
                  <c:v>20</c:v>
                </c:pt>
                <c:pt idx="2042">
                  <c:v>60</c:v>
                </c:pt>
                <c:pt idx="2043">
                  <c:v>40</c:v>
                </c:pt>
                <c:pt idx="2044">
                  <c:v>80</c:v>
                </c:pt>
                <c:pt idx="2045">
                  <c:v>50</c:v>
                </c:pt>
                <c:pt idx="2046">
                  <c:v>30</c:v>
                </c:pt>
                <c:pt idx="2047">
                  <c:v>30</c:v>
                </c:pt>
                <c:pt idx="2048">
                  <c:v>20</c:v>
                </c:pt>
                <c:pt idx="2049">
                  <c:v>30</c:v>
                </c:pt>
                <c:pt idx="2050">
                  <c:v>40</c:v>
                </c:pt>
                <c:pt idx="2051">
                  <c:v>80</c:v>
                </c:pt>
                <c:pt idx="2052">
                  <c:v>60</c:v>
                </c:pt>
                <c:pt idx="2053">
                  <c:v>30</c:v>
                </c:pt>
                <c:pt idx="2054">
                  <c:v>20</c:v>
                </c:pt>
                <c:pt idx="2055">
                  <c:v>90</c:v>
                </c:pt>
                <c:pt idx="2056">
                  <c:v>30</c:v>
                </c:pt>
                <c:pt idx="2057">
                  <c:v>50</c:v>
                </c:pt>
                <c:pt idx="2058">
                  <c:v>20</c:v>
                </c:pt>
                <c:pt idx="2059">
                  <c:v>30</c:v>
                </c:pt>
                <c:pt idx="2060">
                  <c:v>0</c:v>
                </c:pt>
                <c:pt idx="2061">
                  <c:v>40</c:v>
                </c:pt>
                <c:pt idx="2062">
                  <c:v>50</c:v>
                </c:pt>
                <c:pt idx="2063">
                  <c:v>100</c:v>
                </c:pt>
                <c:pt idx="2064">
                  <c:v>10</c:v>
                </c:pt>
                <c:pt idx="2065">
                  <c:v>-10</c:v>
                </c:pt>
                <c:pt idx="2066">
                  <c:v>-10</c:v>
                </c:pt>
                <c:pt idx="2067">
                  <c:v>20</c:v>
                </c:pt>
                <c:pt idx="2068">
                  <c:v>0</c:v>
                </c:pt>
                <c:pt idx="2069">
                  <c:v>10</c:v>
                </c:pt>
                <c:pt idx="2070">
                  <c:v>70</c:v>
                </c:pt>
                <c:pt idx="2071">
                  <c:v>10</c:v>
                </c:pt>
                <c:pt idx="2072">
                  <c:v>30</c:v>
                </c:pt>
                <c:pt idx="2073">
                  <c:v>20</c:v>
                </c:pt>
                <c:pt idx="2074">
                  <c:v>60</c:v>
                </c:pt>
                <c:pt idx="2075">
                  <c:v>0</c:v>
                </c:pt>
                <c:pt idx="2076">
                  <c:v>50</c:v>
                </c:pt>
                <c:pt idx="2077">
                  <c:v>20</c:v>
                </c:pt>
                <c:pt idx="2078">
                  <c:v>50</c:v>
                </c:pt>
                <c:pt idx="2079">
                  <c:v>30</c:v>
                </c:pt>
                <c:pt idx="2080">
                  <c:v>70</c:v>
                </c:pt>
                <c:pt idx="2081">
                  <c:v>40</c:v>
                </c:pt>
                <c:pt idx="2082">
                  <c:v>50</c:v>
                </c:pt>
                <c:pt idx="2083">
                  <c:v>40</c:v>
                </c:pt>
                <c:pt idx="2084">
                  <c:v>60</c:v>
                </c:pt>
                <c:pt idx="2085">
                  <c:v>30</c:v>
                </c:pt>
                <c:pt idx="2086">
                  <c:v>-10</c:v>
                </c:pt>
                <c:pt idx="2087">
                  <c:v>70</c:v>
                </c:pt>
                <c:pt idx="2088">
                  <c:v>70</c:v>
                </c:pt>
                <c:pt idx="2089">
                  <c:v>30</c:v>
                </c:pt>
                <c:pt idx="2090">
                  <c:v>20</c:v>
                </c:pt>
                <c:pt idx="2091">
                  <c:v>60</c:v>
                </c:pt>
                <c:pt idx="2092">
                  <c:v>30</c:v>
                </c:pt>
                <c:pt idx="2093">
                  <c:v>50</c:v>
                </c:pt>
                <c:pt idx="2094">
                  <c:v>10</c:v>
                </c:pt>
                <c:pt idx="2095">
                  <c:v>60</c:v>
                </c:pt>
                <c:pt idx="2096">
                  <c:v>10</c:v>
                </c:pt>
                <c:pt idx="2097">
                  <c:v>40</c:v>
                </c:pt>
                <c:pt idx="2098">
                  <c:v>30</c:v>
                </c:pt>
                <c:pt idx="2099">
                  <c:v>80</c:v>
                </c:pt>
                <c:pt idx="2100">
                  <c:v>30</c:v>
                </c:pt>
                <c:pt idx="2101">
                  <c:v>40</c:v>
                </c:pt>
                <c:pt idx="2102">
                  <c:v>50</c:v>
                </c:pt>
                <c:pt idx="2103">
                  <c:v>30</c:v>
                </c:pt>
                <c:pt idx="2104">
                  <c:v>50</c:v>
                </c:pt>
                <c:pt idx="2105">
                  <c:v>30</c:v>
                </c:pt>
                <c:pt idx="2106">
                  <c:v>-40</c:v>
                </c:pt>
                <c:pt idx="2107">
                  <c:v>0</c:v>
                </c:pt>
                <c:pt idx="2108">
                  <c:v>80</c:v>
                </c:pt>
                <c:pt idx="2109">
                  <c:v>20</c:v>
                </c:pt>
                <c:pt idx="2110">
                  <c:v>30</c:v>
                </c:pt>
                <c:pt idx="2111">
                  <c:v>-30</c:v>
                </c:pt>
                <c:pt idx="2112">
                  <c:v>20</c:v>
                </c:pt>
                <c:pt idx="2113">
                  <c:v>10</c:v>
                </c:pt>
                <c:pt idx="2114">
                  <c:v>40</c:v>
                </c:pt>
                <c:pt idx="2115">
                  <c:v>10</c:v>
                </c:pt>
                <c:pt idx="2116">
                  <c:v>60</c:v>
                </c:pt>
                <c:pt idx="2117">
                  <c:v>30</c:v>
                </c:pt>
                <c:pt idx="2118">
                  <c:v>60</c:v>
                </c:pt>
                <c:pt idx="2119">
                  <c:v>20</c:v>
                </c:pt>
                <c:pt idx="2120">
                  <c:v>20</c:v>
                </c:pt>
                <c:pt idx="2121">
                  <c:v>-20</c:v>
                </c:pt>
                <c:pt idx="2122">
                  <c:v>-20</c:v>
                </c:pt>
                <c:pt idx="2123">
                  <c:v>50</c:v>
                </c:pt>
                <c:pt idx="2124">
                  <c:v>30</c:v>
                </c:pt>
                <c:pt idx="2125">
                  <c:v>50</c:v>
                </c:pt>
                <c:pt idx="2126">
                  <c:v>20</c:v>
                </c:pt>
                <c:pt idx="2127">
                  <c:v>10</c:v>
                </c:pt>
                <c:pt idx="2128">
                  <c:v>20</c:v>
                </c:pt>
                <c:pt idx="2129">
                  <c:v>60</c:v>
                </c:pt>
                <c:pt idx="2130">
                  <c:v>30</c:v>
                </c:pt>
                <c:pt idx="2131">
                  <c:v>80</c:v>
                </c:pt>
                <c:pt idx="2132">
                  <c:v>40</c:v>
                </c:pt>
                <c:pt idx="2133">
                  <c:v>60</c:v>
                </c:pt>
                <c:pt idx="2134">
                  <c:v>20</c:v>
                </c:pt>
                <c:pt idx="2135">
                  <c:v>40</c:v>
                </c:pt>
                <c:pt idx="2136">
                  <c:v>0</c:v>
                </c:pt>
                <c:pt idx="2137">
                  <c:v>30</c:v>
                </c:pt>
                <c:pt idx="2138">
                  <c:v>10</c:v>
                </c:pt>
                <c:pt idx="2139">
                  <c:v>30</c:v>
                </c:pt>
                <c:pt idx="2140">
                  <c:v>30</c:v>
                </c:pt>
                <c:pt idx="2141">
                  <c:v>-10</c:v>
                </c:pt>
                <c:pt idx="2142">
                  <c:v>-30</c:v>
                </c:pt>
                <c:pt idx="2143">
                  <c:v>30</c:v>
                </c:pt>
                <c:pt idx="2144">
                  <c:v>60</c:v>
                </c:pt>
                <c:pt idx="2145">
                  <c:v>-20</c:v>
                </c:pt>
                <c:pt idx="2146">
                  <c:v>30</c:v>
                </c:pt>
                <c:pt idx="2147">
                  <c:v>30</c:v>
                </c:pt>
                <c:pt idx="2148">
                  <c:v>30</c:v>
                </c:pt>
                <c:pt idx="2149">
                  <c:v>-30</c:v>
                </c:pt>
                <c:pt idx="2150">
                  <c:v>40</c:v>
                </c:pt>
                <c:pt idx="2151">
                  <c:v>0</c:v>
                </c:pt>
                <c:pt idx="2152">
                  <c:v>40</c:v>
                </c:pt>
                <c:pt idx="2153">
                  <c:v>20</c:v>
                </c:pt>
                <c:pt idx="2154">
                  <c:v>50</c:v>
                </c:pt>
                <c:pt idx="2155">
                  <c:v>30</c:v>
                </c:pt>
                <c:pt idx="2156">
                  <c:v>30</c:v>
                </c:pt>
                <c:pt idx="2157">
                  <c:v>20</c:v>
                </c:pt>
                <c:pt idx="2158">
                  <c:v>60</c:v>
                </c:pt>
                <c:pt idx="2159">
                  <c:v>90</c:v>
                </c:pt>
                <c:pt idx="2160">
                  <c:v>90</c:v>
                </c:pt>
                <c:pt idx="2161">
                  <c:v>80</c:v>
                </c:pt>
                <c:pt idx="2162">
                  <c:v>20</c:v>
                </c:pt>
                <c:pt idx="2163">
                  <c:v>40</c:v>
                </c:pt>
                <c:pt idx="2164">
                  <c:v>40</c:v>
                </c:pt>
                <c:pt idx="2165">
                  <c:v>50</c:v>
                </c:pt>
                <c:pt idx="2166">
                  <c:v>40</c:v>
                </c:pt>
                <c:pt idx="2167">
                  <c:v>90</c:v>
                </c:pt>
                <c:pt idx="2168">
                  <c:v>20</c:v>
                </c:pt>
                <c:pt idx="2169">
                  <c:v>40</c:v>
                </c:pt>
                <c:pt idx="2170">
                  <c:v>10</c:v>
                </c:pt>
                <c:pt idx="2171">
                  <c:v>40</c:v>
                </c:pt>
                <c:pt idx="2172">
                  <c:v>10</c:v>
                </c:pt>
                <c:pt idx="2173">
                  <c:v>30</c:v>
                </c:pt>
                <c:pt idx="2174">
                  <c:v>20</c:v>
                </c:pt>
                <c:pt idx="2175">
                  <c:v>50</c:v>
                </c:pt>
                <c:pt idx="2176">
                  <c:v>30</c:v>
                </c:pt>
                <c:pt idx="2177">
                  <c:v>40</c:v>
                </c:pt>
                <c:pt idx="2178">
                  <c:v>30</c:v>
                </c:pt>
                <c:pt idx="2179">
                  <c:v>30</c:v>
                </c:pt>
                <c:pt idx="2180">
                  <c:v>10</c:v>
                </c:pt>
                <c:pt idx="2181">
                  <c:v>0</c:v>
                </c:pt>
                <c:pt idx="2182">
                  <c:v>10</c:v>
                </c:pt>
                <c:pt idx="2183">
                  <c:v>-10</c:v>
                </c:pt>
                <c:pt idx="2184">
                  <c:v>30</c:v>
                </c:pt>
                <c:pt idx="2185">
                  <c:v>-80</c:v>
                </c:pt>
                <c:pt idx="2186">
                  <c:v>-20</c:v>
                </c:pt>
                <c:pt idx="2187">
                  <c:v>-10</c:v>
                </c:pt>
                <c:pt idx="2188">
                  <c:v>50</c:v>
                </c:pt>
                <c:pt idx="2189">
                  <c:v>30</c:v>
                </c:pt>
                <c:pt idx="2190">
                  <c:v>40</c:v>
                </c:pt>
                <c:pt idx="2191">
                  <c:v>10</c:v>
                </c:pt>
                <c:pt idx="2192">
                  <c:v>70</c:v>
                </c:pt>
                <c:pt idx="2193">
                  <c:v>40</c:v>
                </c:pt>
                <c:pt idx="2194">
                  <c:v>50</c:v>
                </c:pt>
                <c:pt idx="2195">
                  <c:v>30</c:v>
                </c:pt>
                <c:pt idx="2196">
                  <c:v>50</c:v>
                </c:pt>
                <c:pt idx="2197">
                  <c:v>60</c:v>
                </c:pt>
                <c:pt idx="2198">
                  <c:v>-40</c:v>
                </c:pt>
                <c:pt idx="2199">
                  <c:v>-20</c:v>
                </c:pt>
                <c:pt idx="2200">
                  <c:v>30</c:v>
                </c:pt>
                <c:pt idx="2201">
                  <c:v>70</c:v>
                </c:pt>
                <c:pt idx="2202">
                  <c:v>10</c:v>
                </c:pt>
                <c:pt idx="2203">
                  <c:v>70</c:v>
                </c:pt>
                <c:pt idx="2204">
                  <c:v>30</c:v>
                </c:pt>
                <c:pt idx="2205">
                  <c:v>40</c:v>
                </c:pt>
                <c:pt idx="2206">
                  <c:v>20</c:v>
                </c:pt>
                <c:pt idx="2207">
                  <c:v>70</c:v>
                </c:pt>
                <c:pt idx="2208">
                  <c:v>30</c:v>
                </c:pt>
                <c:pt idx="2209">
                  <c:v>40</c:v>
                </c:pt>
                <c:pt idx="2210">
                  <c:v>10</c:v>
                </c:pt>
                <c:pt idx="2211">
                  <c:v>30</c:v>
                </c:pt>
                <c:pt idx="2212">
                  <c:v>-10</c:v>
                </c:pt>
                <c:pt idx="2213">
                  <c:v>-10</c:v>
                </c:pt>
                <c:pt idx="2214">
                  <c:v>-10</c:v>
                </c:pt>
                <c:pt idx="2215">
                  <c:v>30</c:v>
                </c:pt>
                <c:pt idx="2216">
                  <c:v>30</c:v>
                </c:pt>
                <c:pt idx="2217">
                  <c:v>-30</c:v>
                </c:pt>
                <c:pt idx="2218">
                  <c:v>30</c:v>
                </c:pt>
                <c:pt idx="2219">
                  <c:v>10</c:v>
                </c:pt>
                <c:pt idx="2220">
                  <c:v>50</c:v>
                </c:pt>
                <c:pt idx="2221">
                  <c:v>10</c:v>
                </c:pt>
                <c:pt idx="2222">
                  <c:v>40</c:v>
                </c:pt>
                <c:pt idx="2223">
                  <c:v>10</c:v>
                </c:pt>
                <c:pt idx="2224">
                  <c:v>20</c:v>
                </c:pt>
                <c:pt idx="2225">
                  <c:v>0</c:v>
                </c:pt>
                <c:pt idx="2226">
                  <c:v>90</c:v>
                </c:pt>
                <c:pt idx="2227">
                  <c:v>50</c:v>
                </c:pt>
                <c:pt idx="2228">
                  <c:v>50</c:v>
                </c:pt>
                <c:pt idx="2229">
                  <c:v>20</c:v>
                </c:pt>
                <c:pt idx="2230">
                  <c:v>60</c:v>
                </c:pt>
                <c:pt idx="2231">
                  <c:v>70</c:v>
                </c:pt>
                <c:pt idx="2232">
                  <c:v>70</c:v>
                </c:pt>
                <c:pt idx="2233">
                  <c:v>70</c:v>
                </c:pt>
                <c:pt idx="2234">
                  <c:v>20</c:v>
                </c:pt>
                <c:pt idx="2235">
                  <c:v>70</c:v>
                </c:pt>
                <c:pt idx="2236">
                  <c:v>80</c:v>
                </c:pt>
                <c:pt idx="2237">
                  <c:v>50</c:v>
                </c:pt>
                <c:pt idx="2238">
                  <c:v>20</c:v>
                </c:pt>
                <c:pt idx="2239">
                  <c:v>50</c:v>
                </c:pt>
                <c:pt idx="2240">
                  <c:v>0</c:v>
                </c:pt>
                <c:pt idx="2241">
                  <c:v>70</c:v>
                </c:pt>
                <c:pt idx="2242">
                  <c:v>40</c:v>
                </c:pt>
                <c:pt idx="2243">
                  <c:v>50</c:v>
                </c:pt>
                <c:pt idx="2244">
                  <c:v>10</c:v>
                </c:pt>
                <c:pt idx="2245">
                  <c:v>40</c:v>
                </c:pt>
                <c:pt idx="2246">
                  <c:v>0</c:v>
                </c:pt>
                <c:pt idx="2247">
                  <c:v>20</c:v>
                </c:pt>
                <c:pt idx="2248">
                  <c:v>20</c:v>
                </c:pt>
                <c:pt idx="2249">
                  <c:v>20</c:v>
                </c:pt>
                <c:pt idx="2250">
                  <c:v>-10</c:v>
                </c:pt>
                <c:pt idx="2251">
                  <c:v>50</c:v>
                </c:pt>
                <c:pt idx="2252">
                  <c:v>50</c:v>
                </c:pt>
                <c:pt idx="2253">
                  <c:v>30</c:v>
                </c:pt>
                <c:pt idx="2254">
                  <c:v>20</c:v>
                </c:pt>
                <c:pt idx="2255">
                  <c:v>-20</c:v>
                </c:pt>
                <c:pt idx="2256">
                  <c:v>50</c:v>
                </c:pt>
                <c:pt idx="2257">
                  <c:v>10</c:v>
                </c:pt>
                <c:pt idx="2258">
                  <c:v>40</c:v>
                </c:pt>
                <c:pt idx="2259">
                  <c:v>-40</c:v>
                </c:pt>
                <c:pt idx="2260">
                  <c:v>10</c:v>
                </c:pt>
                <c:pt idx="2261">
                  <c:v>0</c:v>
                </c:pt>
                <c:pt idx="2262">
                  <c:v>40</c:v>
                </c:pt>
                <c:pt idx="2263">
                  <c:v>20</c:v>
                </c:pt>
                <c:pt idx="2264">
                  <c:v>40</c:v>
                </c:pt>
                <c:pt idx="2265">
                  <c:v>-20</c:v>
                </c:pt>
                <c:pt idx="2266">
                  <c:v>10</c:v>
                </c:pt>
                <c:pt idx="2267">
                  <c:v>20</c:v>
                </c:pt>
                <c:pt idx="2268">
                  <c:v>40</c:v>
                </c:pt>
                <c:pt idx="2269">
                  <c:v>30</c:v>
                </c:pt>
                <c:pt idx="2270">
                  <c:v>20</c:v>
                </c:pt>
                <c:pt idx="2271">
                  <c:v>10</c:v>
                </c:pt>
                <c:pt idx="2272">
                  <c:v>-10</c:v>
                </c:pt>
                <c:pt idx="2273">
                  <c:v>70</c:v>
                </c:pt>
                <c:pt idx="2274">
                  <c:v>50</c:v>
                </c:pt>
                <c:pt idx="2275">
                  <c:v>50</c:v>
                </c:pt>
                <c:pt idx="2276">
                  <c:v>10</c:v>
                </c:pt>
                <c:pt idx="2277">
                  <c:v>50</c:v>
                </c:pt>
                <c:pt idx="2278">
                  <c:v>20</c:v>
                </c:pt>
                <c:pt idx="2279">
                  <c:v>50</c:v>
                </c:pt>
                <c:pt idx="2280">
                  <c:v>20</c:v>
                </c:pt>
                <c:pt idx="2281">
                  <c:v>70</c:v>
                </c:pt>
                <c:pt idx="2282">
                  <c:v>20</c:v>
                </c:pt>
                <c:pt idx="2283">
                  <c:v>30</c:v>
                </c:pt>
                <c:pt idx="2284">
                  <c:v>-10</c:v>
                </c:pt>
                <c:pt idx="2285">
                  <c:v>20</c:v>
                </c:pt>
                <c:pt idx="2286">
                  <c:v>20</c:v>
                </c:pt>
                <c:pt idx="2287">
                  <c:v>10</c:v>
                </c:pt>
                <c:pt idx="2288">
                  <c:v>0</c:v>
                </c:pt>
                <c:pt idx="2289">
                  <c:v>10</c:v>
                </c:pt>
                <c:pt idx="2290">
                  <c:v>0</c:v>
                </c:pt>
                <c:pt idx="2291">
                  <c:v>-40</c:v>
                </c:pt>
                <c:pt idx="2292">
                  <c:v>-10</c:v>
                </c:pt>
                <c:pt idx="2293">
                  <c:v>-30</c:v>
                </c:pt>
                <c:pt idx="2294">
                  <c:v>50</c:v>
                </c:pt>
                <c:pt idx="2295">
                  <c:v>20</c:v>
                </c:pt>
                <c:pt idx="2296">
                  <c:v>50</c:v>
                </c:pt>
                <c:pt idx="2297">
                  <c:v>0</c:v>
                </c:pt>
                <c:pt idx="2298">
                  <c:v>10</c:v>
                </c:pt>
                <c:pt idx="2299">
                  <c:v>-10</c:v>
                </c:pt>
                <c:pt idx="2300">
                  <c:v>50</c:v>
                </c:pt>
                <c:pt idx="2301">
                  <c:v>30</c:v>
                </c:pt>
                <c:pt idx="2302">
                  <c:v>50</c:v>
                </c:pt>
                <c:pt idx="2303">
                  <c:v>20</c:v>
                </c:pt>
                <c:pt idx="2304">
                  <c:v>50</c:v>
                </c:pt>
                <c:pt idx="2305">
                  <c:v>50</c:v>
                </c:pt>
                <c:pt idx="2306">
                  <c:v>50</c:v>
                </c:pt>
                <c:pt idx="2307">
                  <c:v>50</c:v>
                </c:pt>
                <c:pt idx="2308">
                  <c:v>10</c:v>
                </c:pt>
                <c:pt idx="2309">
                  <c:v>20</c:v>
                </c:pt>
                <c:pt idx="2310">
                  <c:v>40</c:v>
                </c:pt>
                <c:pt idx="2311">
                  <c:v>80</c:v>
                </c:pt>
                <c:pt idx="2312">
                  <c:v>0</c:v>
                </c:pt>
                <c:pt idx="2313">
                  <c:v>0</c:v>
                </c:pt>
                <c:pt idx="2314">
                  <c:v>-20</c:v>
                </c:pt>
                <c:pt idx="2315">
                  <c:v>50</c:v>
                </c:pt>
                <c:pt idx="2316">
                  <c:v>40</c:v>
                </c:pt>
                <c:pt idx="2317">
                  <c:v>60</c:v>
                </c:pt>
                <c:pt idx="2318">
                  <c:v>10</c:v>
                </c:pt>
                <c:pt idx="2319">
                  <c:v>20</c:v>
                </c:pt>
                <c:pt idx="2320">
                  <c:v>0</c:v>
                </c:pt>
                <c:pt idx="2321">
                  <c:v>50</c:v>
                </c:pt>
                <c:pt idx="2322">
                  <c:v>30</c:v>
                </c:pt>
                <c:pt idx="2323">
                  <c:v>40</c:v>
                </c:pt>
                <c:pt idx="2324">
                  <c:v>0</c:v>
                </c:pt>
                <c:pt idx="2325">
                  <c:v>-10</c:v>
                </c:pt>
                <c:pt idx="2326">
                  <c:v>-10</c:v>
                </c:pt>
                <c:pt idx="2327">
                  <c:v>10</c:v>
                </c:pt>
                <c:pt idx="2328">
                  <c:v>60</c:v>
                </c:pt>
                <c:pt idx="2329">
                  <c:v>0</c:v>
                </c:pt>
                <c:pt idx="2330">
                  <c:v>20</c:v>
                </c:pt>
                <c:pt idx="2331">
                  <c:v>-10</c:v>
                </c:pt>
                <c:pt idx="2332">
                  <c:v>70</c:v>
                </c:pt>
                <c:pt idx="2333">
                  <c:v>-20</c:v>
                </c:pt>
                <c:pt idx="2334">
                  <c:v>0</c:v>
                </c:pt>
                <c:pt idx="2335">
                  <c:v>0</c:v>
                </c:pt>
                <c:pt idx="2336">
                  <c:v>50</c:v>
                </c:pt>
                <c:pt idx="2337">
                  <c:v>50</c:v>
                </c:pt>
                <c:pt idx="2338">
                  <c:v>70</c:v>
                </c:pt>
                <c:pt idx="2339">
                  <c:v>50</c:v>
                </c:pt>
                <c:pt idx="2340">
                  <c:v>90</c:v>
                </c:pt>
                <c:pt idx="2341">
                  <c:v>70</c:v>
                </c:pt>
                <c:pt idx="2342">
                  <c:v>30</c:v>
                </c:pt>
                <c:pt idx="2343">
                  <c:v>40</c:v>
                </c:pt>
                <c:pt idx="2344">
                  <c:v>10</c:v>
                </c:pt>
                <c:pt idx="2345">
                  <c:v>10</c:v>
                </c:pt>
                <c:pt idx="2346">
                  <c:v>50</c:v>
                </c:pt>
                <c:pt idx="2347">
                  <c:v>50</c:v>
                </c:pt>
                <c:pt idx="2348">
                  <c:v>0</c:v>
                </c:pt>
                <c:pt idx="2349">
                  <c:v>60</c:v>
                </c:pt>
                <c:pt idx="2350">
                  <c:v>10</c:v>
                </c:pt>
                <c:pt idx="2351">
                  <c:v>30</c:v>
                </c:pt>
                <c:pt idx="2352">
                  <c:v>10</c:v>
                </c:pt>
                <c:pt idx="2353">
                  <c:v>40</c:v>
                </c:pt>
                <c:pt idx="2354">
                  <c:v>-20</c:v>
                </c:pt>
                <c:pt idx="2355">
                  <c:v>20</c:v>
                </c:pt>
                <c:pt idx="2356">
                  <c:v>0</c:v>
                </c:pt>
                <c:pt idx="2357">
                  <c:v>40</c:v>
                </c:pt>
                <c:pt idx="2358">
                  <c:v>10</c:v>
                </c:pt>
                <c:pt idx="2359">
                  <c:v>10</c:v>
                </c:pt>
                <c:pt idx="2360">
                  <c:v>0</c:v>
                </c:pt>
                <c:pt idx="2361">
                  <c:v>-20</c:v>
                </c:pt>
                <c:pt idx="2362">
                  <c:v>-20</c:v>
                </c:pt>
                <c:pt idx="2363">
                  <c:v>40</c:v>
                </c:pt>
                <c:pt idx="2364">
                  <c:v>70</c:v>
                </c:pt>
                <c:pt idx="2365">
                  <c:v>0</c:v>
                </c:pt>
                <c:pt idx="2366">
                  <c:v>40</c:v>
                </c:pt>
                <c:pt idx="2367">
                  <c:v>20</c:v>
                </c:pt>
                <c:pt idx="2368">
                  <c:v>40</c:v>
                </c:pt>
                <c:pt idx="2369">
                  <c:v>-30</c:v>
                </c:pt>
                <c:pt idx="2370">
                  <c:v>20</c:v>
                </c:pt>
                <c:pt idx="2371">
                  <c:v>10</c:v>
                </c:pt>
                <c:pt idx="2372">
                  <c:v>40</c:v>
                </c:pt>
                <c:pt idx="2373">
                  <c:v>20</c:v>
                </c:pt>
                <c:pt idx="2374">
                  <c:v>60</c:v>
                </c:pt>
                <c:pt idx="2375">
                  <c:v>30</c:v>
                </c:pt>
                <c:pt idx="2376">
                  <c:v>70</c:v>
                </c:pt>
                <c:pt idx="2377">
                  <c:v>40</c:v>
                </c:pt>
                <c:pt idx="2378">
                  <c:v>30</c:v>
                </c:pt>
                <c:pt idx="2379">
                  <c:v>30</c:v>
                </c:pt>
                <c:pt idx="2380">
                  <c:v>10</c:v>
                </c:pt>
                <c:pt idx="2381">
                  <c:v>60</c:v>
                </c:pt>
                <c:pt idx="2382">
                  <c:v>30</c:v>
                </c:pt>
                <c:pt idx="2383">
                  <c:v>0</c:v>
                </c:pt>
                <c:pt idx="2384">
                  <c:v>20</c:v>
                </c:pt>
                <c:pt idx="2385">
                  <c:v>80</c:v>
                </c:pt>
                <c:pt idx="2386">
                  <c:v>50</c:v>
                </c:pt>
                <c:pt idx="2387">
                  <c:v>80</c:v>
                </c:pt>
                <c:pt idx="2388">
                  <c:v>30</c:v>
                </c:pt>
                <c:pt idx="2389">
                  <c:v>40</c:v>
                </c:pt>
                <c:pt idx="2390">
                  <c:v>10</c:v>
                </c:pt>
                <c:pt idx="2391">
                  <c:v>40</c:v>
                </c:pt>
                <c:pt idx="2392">
                  <c:v>-10</c:v>
                </c:pt>
                <c:pt idx="2393">
                  <c:v>30</c:v>
                </c:pt>
                <c:pt idx="2394">
                  <c:v>0</c:v>
                </c:pt>
                <c:pt idx="2395">
                  <c:v>10</c:v>
                </c:pt>
                <c:pt idx="2396">
                  <c:v>10</c:v>
                </c:pt>
                <c:pt idx="2397">
                  <c:v>20</c:v>
                </c:pt>
                <c:pt idx="2398">
                  <c:v>10</c:v>
                </c:pt>
                <c:pt idx="2399">
                  <c:v>10</c:v>
                </c:pt>
                <c:pt idx="2400">
                  <c:v>-30</c:v>
                </c:pt>
                <c:pt idx="2401">
                  <c:v>-40</c:v>
                </c:pt>
                <c:pt idx="2402">
                  <c:v>30</c:v>
                </c:pt>
                <c:pt idx="2403">
                  <c:v>-20</c:v>
                </c:pt>
                <c:pt idx="2404">
                  <c:v>40</c:v>
                </c:pt>
                <c:pt idx="2405">
                  <c:v>0</c:v>
                </c:pt>
                <c:pt idx="2406">
                  <c:v>40</c:v>
                </c:pt>
                <c:pt idx="2407">
                  <c:v>0</c:v>
                </c:pt>
                <c:pt idx="2408">
                  <c:v>30</c:v>
                </c:pt>
                <c:pt idx="2409">
                  <c:v>40</c:v>
                </c:pt>
                <c:pt idx="2410">
                  <c:v>70</c:v>
                </c:pt>
                <c:pt idx="2411">
                  <c:v>50</c:v>
                </c:pt>
                <c:pt idx="2412">
                  <c:v>70</c:v>
                </c:pt>
                <c:pt idx="2413">
                  <c:v>20</c:v>
                </c:pt>
                <c:pt idx="2414">
                  <c:v>40</c:v>
                </c:pt>
                <c:pt idx="2415">
                  <c:v>40</c:v>
                </c:pt>
                <c:pt idx="2416">
                  <c:v>30</c:v>
                </c:pt>
                <c:pt idx="2417">
                  <c:v>10</c:v>
                </c:pt>
                <c:pt idx="2418">
                  <c:v>-10</c:v>
                </c:pt>
                <c:pt idx="2419">
                  <c:v>60</c:v>
                </c:pt>
                <c:pt idx="2420">
                  <c:v>70</c:v>
                </c:pt>
                <c:pt idx="2421">
                  <c:v>50</c:v>
                </c:pt>
                <c:pt idx="2422">
                  <c:v>10</c:v>
                </c:pt>
                <c:pt idx="2423">
                  <c:v>30</c:v>
                </c:pt>
                <c:pt idx="2424">
                  <c:v>10</c:v>
                </c:pt>
                <c:pt idx="2425">
                  <c:v>60</c:v>
                </c:pt>
                <c:pt idx="2426">
                  <c:v>10</c:v>
                </c:pt>
                <c:pt idx="2427">
                  <c:v>70</c:v>
                </c:pt>
                <c:pt idx="2428">
                  <c:v>30</c:v>
                </c:pt>
                <c:pt idx="2429">
                  <c:v>30</c:v>
                </c:pt>
                <c:pt idx="2430">
                  <c:v>-20</c:v>
                </c:pt>
                <c:pt idx="2431">
                  <c:v>30</c:v>
                </c:pt>
                <c:pt idx="2432">
                  <c:v>20</c:v>
                </c:pt>
                <c:pt idx="2433">
                  <c:v>20</c:v>
                </c:pt>
                <c:pt idx="2434">
                  <c:v>10</c:v>
                </c:pt>
                <c:pt idx="2435">
                  <c:v>20</c:v>
                </c:pt>
                <c:pt idx="2436">
                  <c:v>10</c:v>
                </c:pt>
                <c:pt idx="2437">
                  <c:v>20</c:v>
                </c:pt>
                <c:pt idx="2438">
                  <c:v>30</c:v>
                </c:pt>
                <c:pt idx="2439">
                  <c:v>30</c:v>
                </c:pt>
                <c:pt idx="2440">
                  <c:v>100</c:v>
                </c:pt>
                <c:pt idx="2441">
                  <c:v>-20</c:v>
                </c:pt>
                <c:pt idx="2442">
                  <c:v>40</c:v>
                </c:pt>
                <c:pt idx="2443">
                  <c:v>20</c:v>
                </c:pt>
                <c:pt idx="2444">
                  <c:v>30</c:v>
                </c:pt>
                <c:pt idx="2445">
                  <c:v>0</c:v>
                </c:pt>
                <c:pt idx="2446">
                  <c:v>20</c:v>
                </c:pt>
                <c:pt idx="2447">
                  <c:v>0</c:v>
                </c:pt>
                <c:pt idx="2448">
                  <c:v>50</c:v>
                </c:pt>
                <c:pt idx="2449">
                  <c:v>20</c:v>
                </c:pt>
                <c:pt idx="2450">
                  <c:v>40</c:v>
                </c:pt>
                <c:pt idx="2451">
                  <c:v>30</c:v>
                </c:pt>
                <c:pt idx="2452">
                  <c:v>40</c:v>
                </c:pt>
                <c:pt idx="2453">
                  <c:v>20</c:v>
                </c:pt>
                <c:pt idx="2454">
                  <c:v>10</c:v>
                </c:pt>
                <c:pt idx="2455">
                  <c:v>70</c:v>
                </c:pt>
                <c:pt idx="2456">
                  <c:v>20</c:v>
                </c:pt>
                <c:pt idx="2457">
                  <c:v>10</c:v>
                </c:pt>
                <c:pt idx="2458">
                  <c:v>10</c:v>
                </c:pt>
                <c:pt idx="2459">
                  <c:v>40</c:v>
                </c:pt>
                <c:pt idx="2460">
                  <c:v>50</c:v>
                </c:pt>
                <c:pt idx="2461">
                  <c:v>90</c:v>
                </c:pt>
                <c:pt idx="2462">
                  <c:v>40</c:v>
                </c:pt>
                <c:pt idx="2463">
                  <c:v>40</c:v>
                </c:pt>
                <c:pt idx="2464">
                  <c:v>10</c:v>
                </c:pt>
                <c:pt idx="2465">
                  <c:v>70</c:v>
                </c:pt>
                <c:pt idx="2466">
                  <c:v>20</c:v>
                </c:pt>
                <c:pt idx="2467">
                  <c:v>50</c:v>
                </c:pt>
                <c:pt idx="2468">
                  <c:v>40</c:v>
                </c:pt>
                <c:pt idx="2469">
                  <c:v>20</c:v>
                </c:pt>
                <c:pt idx="2470">
                  <c:v>-50</c:v>
                </c:pt>
                <c:pt idx="2471">
                  <c:v>0</c:v>
                </c:pt>
                <c:pt idx="2472">
                  <c:v>0</c:v>
                </c:pt>
                <c:pt idx="2473">
                  <c:v>0</c:v>
                </c:pt>
                <c:pt idx="2474">
                  <c:v>0</c:v>
                </c:pt>
                <c:pt idx="2475">
                  <c:v>-10</c:v>
                </c:pt>
                <c:pt idx="2476">
                  <c:v>40</c:v>
                </c:pt>
                <c:pt idx="2477">
                  <c:v>-20</c:v>
                </c:pt>
                <c:pt idx="2478">
                  <c:v>30</c:v>
                </c:pt>
                <c:pt idx="2479">
                  <c:v>-30</c:v>
                </c:pt>
                <c:pt idx="2480">
                  <c:v>20</c:v>
                </c:pt>
                <c:pt idx="2481">
                  <c:v>0</c:v>
                </c:pt>
                <c:pt idx="2482">
                  <c:v>40</c:v>
                </c:pt>
                <c:pt idx="2483">
                  <c:v>20</c:v>
                </c:pt>
                <c:pt idx="2484">
                  <c:v>40</c:v>
                </c:pt>
                <c:pt idx="2485">
                  <c:v>10</c:v>
                </c:pt>
                <c:pt idx="2486">
                  <c:v>50</c:v>
                </c:pt>
                <c:pt idx="2487">
                  <c:v>20</c:v>
                </c:pt>
                <c:pt idx="2488">
                  <c:v>30</c:v>
                </c:pt>
                <c:pt idx="2489">
                  <c:v>50</c:v>
                </c:pt>
                <c:pt idx="2490">
                  <c:v>40</c:v>
                </c:pt>
                <c:pt idx="2491">
                  <c:v>20</c:v>
                </c:pt>
                <c:pt idx="2492">
                  <c:v>10</c:v>
                </c:pt>
                <c:pt idx="2493">
                  <c:v>50</c:v>
                </c:pt>
                <c:pt idx="2494">
                  <c:v>50</c:v>
                </c:pt>
                <c:pt idx="2495">
                  <c:v>50</c:v>
                </c:pt>
                <c:pt idx="2496">
                  <c:v>20</c:v>
                </c:pt>
                <c:pt idx="2497">
                  <c:v>60</c:v>
                </c:pt>
                <c:pt idx="2498">
                  <c:v>20</c:v>
                </c:pt>
                <c:pt idx="2499">
                  <c:v>50</c:v>
                </c:pt>
                <c:pt idx="2500">
                  <c:v>0</c:v>
                </c:pt>
                <c:pt idx="2501">
                  <c:v>20</c:v>
                </c:pt>
                <c:pt idx="2502">
                  <c:v>0</c:v>
                </c:pt>
                <c:pt idx="2503">
                  <c:v>30</c:v>
                </c:pt>
                <c:pt idx="2504">
                  <c:v>0</c:v>
                </c:pt>
                <c:pt idx="2505">
                  <c:v>10</c:v>
                </c:pt>
                <c:pt idx="2506">
                  <c:v>-10</c:v>
                </c:pt>
                <c:pt idx="2507">
                  <c:v>20</c:v>
                </c:pt>
                <c:pt idx="2508">
                  <c:v>-20</c:v>
                </c:pt>
                <c:pt idx="2509">
                  <c:v>0</c:v>
                </c:pt>
                <c:pt idx="2510">
                  <c:v>10</c:v>
                </c:pt>
                <c:pt idx="2511">
                  <c:v>50</c:v>
                </c:pt>
                <c:pt idx="2512">
                  <c:v>70</c:v>
                </c:pt>
                <c:pt idx="2513">
                  <c:v>-10</c:v>
                </c:pt>
                <c:pt idx="2514">
                  <c:v>30</c:v>
                </c:pt>
                <c:pt idx="2515">
                  <c:v>-10</c:v>
                </c:pt>
                <c:pt idx="2516">
                  <c:v>30</c:v>
                </c:pt>
                <c:pt idx="2517">
                  <c:v>-20</c:v>
                </c:pt>
                <c:pt idx="2518">
                  <c:v>10</c:v>
                </c:pt>
                <c:pt idx="2519">
                  <c:v>-10</c:v>
                </c:pt>
                <c:pt idx="2520">
                  <c:v>40</c:v>
                </c:pt>
                <c:pt idx="2521">
                  <c:v>0</c:v>
                </c:pt>
                <c:pt idx="2522">
                  <c:v>20</c:v>
                </c:pt>
                <c:pt idx="2523">
                  <c:v>40</c:v>
                </c:pt>
                <c:pt idx="2524">
                  <c:v>80</c:v>
                </c:pt>
                <c:pt idx="2525">
                  <c:v>60</c:v>
                </c:pt>
                <c:pt idx="2526">
                  <c:v>90</c:v>
                </c:pt>
                <c:pt idx="2527">
                  <c:v>80</c:v>
                </c:pt>
                <c:pt idx="2528">
                  <c:v>80</c:v>
                </c:pt>
                <c:pt idx="2529">
                  <c:v>90</c:v>
                </c:pt>
                <c:pt idx="2530">
                  <c:v>60</c:v>
                </c:pt>
                <c:pt idx="2531">
                  <c:v>60</c:v>
                </c:pt>
                <c:pt idx="2532">
                  <c:v>20</c:v>
                </c:pt>
                <c:pt idx="2533">
                  <c:v>80</c:v>
                </c:pt>
                <c:pt idx="2534">
                  <c:v>20</c:v>
                </c:pt>
                <c:pt idx="2535">
                  <c:v>40</c:v>
                </c:pt>
                <c:pt idx="2536">
                  <c:v>20</c:v>
                </c:pt>
                <c:pt idx="2537">
                  <c:v>40</c:v>
                </c:pt>
                <c:pt idx="2538">
                  <c:v>-20</c:v>
                </c:pt>
                <c:pt idx="2539">
                  <c:v>30</c:v>
                </c:pt>
                <c:pt idx="2540">
                  <c:v>-10</c:v>
                </c:pt>
                <c:pt idx="2541">
                  <c:v>-10</c:v>
                </c:pt>
                <c:pt idx="2542">
                  <c:v>-30</c:v>
                </c:pt>
                <c:pt idx="2543">
                  <c:v>0</c:v>
                </c:pt>
                <c:pt idx="2544">
                  <c:v>40</c:v>
                </c:pt>
                <c:pt idx="2545">
                  <c:v>60</c:v>
                </c:pt>
                <c:pt idx="2546">
                  <c:v>-20</c:v>
                </c:pt>
                <c:pt idx="2547">
                  <c:v>-20</c:v>
                </c:pt>
                <c:pt idx="2548">
                  <c:v>30</c:v>
                </c:pt>
                <c:pt idx="2549">
                  <c:v>-10</c:v>
                </c:pt>
                <c:pt idx="2550">
                  <c:v>70</c:v>
                </c:pt>
                <c:pt idx="2551">
                  <c:v>10</c:v>
                </c:pt>
                <c:pt idx="2552">
                  <c:v>50</c:v>
                </c:pt>
                <c:pt idx="2553">
                  <c:v>-10</c:v>
                </c:pt>
                <c:pt idx="2554">
                  <c:v>30</c:v>
                </c:pt>
                <c:pt idx="2555">
                  <c:v>20</c:v>
                </c:pt>
                <c:pt idx="2556">
                  <c:v>40</c:v>
                </c:pt>
                <c:pt idx="2557">
                  <c:v>20</c:v>
                </c:pt>
                <c:pt idx="2558">
                  <c:v>60</c:v>
                </c:pt>
                <c:pt idx="2559">
                  <c:v>50</c:v>
                </c:pt>
                <c:pt idx="2560">
                  <c:v>70</c:v>
                </c:pt>
                <c:pt idx="2561">
                  <c:v>40</c:v>
                </c:pt>
                <c:pt idx="2562">
                  <c:v>20</c:v>
                </c:pt>
                <c:pt idx="2563">
                  <c:v>40</c:v>
                </c:pt>
                <c:pt idx="2564">
                  <c:v>20</c:v>
                </c:pt>
                <c:pt idx="2565">
                  <c:v>50</c:v>
                </c:pt>
                <c:pt idx="2566">
                  <c:v>40</c:v>
                </c:pt>
                <c:pt idx="2567">
                  <c:v>90</c:v>
                </c:pt>
                <c:pt idx="2568">
                  <c:v>90</c:v>
                </c:pt>
                <c:pt idx="2569">
                  <c:v>60</c:v>
                </c:pt>
                <c:pt idx="2570">
                  <c:v>20</c:v>
                </c:pt>
                <c:pt idx="2571">
                  <c:v>40</c:v>
                </c:pt>
                <c:pt idx="2572">
                  <c:v>-20</c:v>
                </c:pt>
                <c:pt idx="2573">
                  <c:v>40</c:v>
                </c:pt>
                <c:pt idx="2574">
                  <c:v>10</c:v>
                </c:pt>
                <c:pt idx="2575">
                  <c:v>70</c:v>
                </c:pt>
                <c:pt idx="2576">
                  <c:v>20</c:v>
                </c:pt>
                <c:pt idx="2577">
                  <c:v>20</c:v>
                </c:pt>
                <c:pt idx="2578">
                  <c:v>10</c:v>
                </c:pt>
                <c:pt idx="2579">
                  <c:v>10</c:v>
                </c:pt>
                <c:pt idx="2580">
                  <c:v>10</c:v>
                </c:pt>
                <c:pt idx="2581">
                  <c:v>-20</c:v>
                </c:pt>
                <c:pt idx="2582">
                  <c:v>-20</c:v>
                </c:pt>
                <c:pt idx="2583">
                  <c:v>40</c:v>
                </c:pt>
                <c:pt idx="2584">
                  <c:v>60</c:v>
                </c:pt>
                <c:pt idx="2585">
                  <c:v>10</c:v>
                </c:pt>
                <c:pt idx="2586">
                  <c:v>60</c:v>
                </c:pt>
                <c:pt idx="2587">
                  <c:v>20</c:v>
                </c:pt>
                <c:pt idx="2588">
                  <c:v>40</c:v>
                </c:pt>
                <c:pt idx="2589">
                  <c:v>20</c:v>
                </c:pt>
                <c:pt idx="2590">
                  <c:v>60</c:v>
                </c:pt>
                <c:pt idx="2591">
                  <c:v>0</c:v>
                </c:pt>
                <c:pt idx="2592">
                  <c:v>40</c:v>
                </c:pt>
                <c:pt idx="2593">
                  <c:v>10</c:v>
                </c:pt>
                <c:pt idx="2594">
                  <c:v>50</c:v>
                </c:pt>
                <c:pt idx="2595">
                  <c:v>10</c:v>
                </c:pt>
                <c:pt idx="2596">
                  <c:v>10</c:v>
                </c:pt>
                <c:pt idx="2597">
                  <c:v>10</c:v>
                </c:pt>
                <c:pt idx="2598">
                  <c:v>40</c:v>
                </c:pt>
                <c:pt idx="2599">
                  <c:v>30</c:v>
                </c:pt>
                <c:pt idx="2600">
                  <c:v>30</c:v>
                </c:pt>
                <c:pt idx="2601">
                  <c:v>30</c:v>
                </c:pt>
                <c:pt idx="2602">
                  <c:v>-20</c:v>
                </c:pt>
                <c:pt idx="2603">
                  <c:v>10</c:v>
                </c:pt>
                <c:pt idx="2604">
                  <c:v>-10</c:v>
                </c:pt>
                <c:pt idx="2605">
                  <c:v>40</c:v>
                </c:pt>
                <c:pt idx="2606">
                  <c:v>-10</c:v>
                </c:pt>
                <c:pt idx="2607">
                  <c:v>20</c:v>
                </c:pt>
                <c:pt idx="2608">
                  <c:v>0</c:v>
                </c:pt>
                <c:pt idx="2609">
                  <c:v>30</c:v>
                </c:pt>
                <c:pt idx="2610">
                  <c:v>-10</c:v>
                </c:pt>
                <c:pt idx="2611">
                  <c:v>50</c:v>
                </c:pt>
                <c:pt idx="2612">
                  <c:v>0</c:v>
                </c:pt>
                <c:pt idx="2613">
                  <c:v>20</c:v>
                </c:pt>
                <c:pt idx="2614">
                  <c:v>-10</c:v>
                </c:pt>
                <c:pt idx="2615">
                  <c:v>-10</c:v>
                </c:pt>
                <c:pt idx="2616">
                  <c:v>20</c:v>
                </c:pt>
                <c:pt idx="2617">
                  <c:v>20</c:v>
                </c:pt>
                <c:pt idx="2618">
                  <c:v>-10</c:v>
                </c:pt>
                <c:pt idx="2619">
                  <c:v>-10</c:v>
                </c:pt>
                <c:pt idx="2620">
                  <c:v>50</c:v>
                </c:pt>
                <c:pt idx="2621">
                  <c:v>0</c:v>
                </c:pt>
                <c:pt idx="2622">
                  <c:v>-10</c:v>
                </c:pt>
                <c:pt idx="2623">
                  <c:v>-80</c:v>
                </c:pt>
                <c:pt idx="2624">
                  <c:v>0</c:v>
                </c:pt>
                <c:pt idx="2625">
                  <c:v>-10</c:v>
                </c:pt>
                <c:pt idx="2626">
                  <c:v>40</c:v>
                </c:pt>
                <c:pt idx="2627">
                  <c:v>0</c:v>
                </c:pt>
                <c:pt idx="2628">
                  <c:v>20</c:v>
                </c:pt>
                <c:pt idx="2629">
                  <c:v>-10</c:v>
                </c:pt>
                <c:pt idx="2630">
                  <c:v>10</c:v>
                </c:pt>
                <c:pt idx="2631">
                  <c:v>30</c:v>
                </c:pt>
                <c:pt idx="2632">
                  <c:v>80</c:v>
                </c:pt>
                <c:pt idx="2633">
                  <c:v>30</c:v>
                </c:pt>
                <c:pt idx="2634">
                  <c:v>0</c:v>
                </c:pt>
                <c:pt idx="2635">
                  <c:v>40</c:v>
                </c:pt>
                <c:pt idx="2636">
                  <c:v>10</c:v>
                </c:pt>
                <c:pt idx="2637">
                  <c:v>0</c:v>
                </c:pt>
                <c:pt idx="2638">
                  <c:v>10</c:v>
                </c:pt>
                <c:pt idx="2639">
                  <c:v>30</c:v>
                </c:pt>
                <c:pt idx="2640">
                  <c:v>0</c:v>
                </c:pt>
                <c:pt idx="2641">
                  <c:v>80</c:v>
                </c:pt>
                <c:pt idx="2642">
                  <c:v>50</c:v>
                </c:pt>
                <c:pt idx="2643">
                  <c:v>70</c:v>
                </c:pt>
                <c:pt idx="2644">
                  <c:v>30</c:v>
                </c:pt>
                <c:pt idx="2645">
                  <c:v>40</c:v>
                </c:pt>
                <c:pt idx="2646">
                  <c:v>-20</c:v>
                </c:pt>
                <c:pt idx="2647">
                  <c:v>10</c:v>
                </c:pt>
                <c:pt idx="2648">
                  <c:v>0</c:v>
                </c:pt>
                <c:pt idx="2649">
                  <c:v>50</c:v>
                </c:pt>
                <c:pt idx="2650">
                  <c:v>20</c:v>
                </c:pt>
                <c:pt idx="2651">
                  <c:v>50</c:v>
                </c:pt>
                <c:pt idx="2652">
                  <c:v>60</c:v>
                </c:pt>
                <c:pt idx="2653">
                  <c:v>10</c:v>
                </c:pt>
                <c:pt idx="2654">
                  <c:v>0</c:v>
                </c:pt>
                <c:pt idx="2655">
                  <c:v>50</c:v>
                </c:pt>
                <c:pt idx="2656">
                  <c:v>40</c:v>
                </c:pt>
                <c:pt idx="2657">
                  <c:v>-50</c:v>
                </c:pt>
                <c:pt idx="2658">
                  <c:v>30</c:v>
                </c:pt>
                <c:pt idx="2659">
                  <c:v>0</c:v>
                </c:pt>
                <c:pt idx="2660">
                  <c:v>40</c:v>
                </c:pt>
                <c:pt idx="2661">
                  <c:v>-20</c:v>
                </c:pt>
                <c:pt idx="2662">
                  <c:v>10</c:v>
                </c:pt>
                <c:pt idx="2663">
                  <c:v>0</c:v>
                </c:pt>
                <c:pt idx="2664">
                  <c:v>10</c:v>
                </c:pt>
                <c:pt idx="2665">
                  <c:v>40</c:v>
                </c:pt>
                <c:pt idx="2666">
                  <c:v>90</c:v>
                </c:pt>
                <c:pt idx="2667">
                  <c:v>10</c:v>
                </c:pt>
                <c:pt idx="2668">
                  <c:v>50</c:v>
                </c:pt>
                <c:pt idx="2669">
                  <c:v>40</c:v>
                </c:pt>
                <c:pt idx="2670">
                  <c:v>40</c:v>
                </c:pt>
                <c:pt idx="2671">
                  <c:v>50</c:v>
                </c:pt>
                <c:pt idx="2672">
                  <c:v>30</c:v>
                </c:pt>
                <c:pt idx="2673">
                  <c:v>40</c:v>
                </c:pt>
                <c:pt idx="2674">
                  <c:v>20</c:v>
                </c:pt>
                <c:pt idx="2675">
                  <c:v>90</c:v>
                </c:pt>
                <c:pt idx="2676">
                  <c:v>90</c:v>
                </c:pt>
                <c:pt idx="2677">
                  <c:v>60</c:v>
                </c:pt>
                <c:pt idx="2678">
                  <c:v>10</c:v>
                </c:pt>
                <c:pt idx="2679">
                  <c:v>70</c:v>
                </c:pt>
                <c:pt idx="2680">
                  <c:v>30</c:v>
                </c:pt>
                <c:pt idx="2681">
                  <c:v>40</c:v>
                </c:pt>
                <c:pt idx="2682">
                  <c:v>0</c:v>
                </c:pt>
                <c:pt idx="2683">
                  <c:v>40</c:v>
                </c:pt>
                <c:pt idx="2684">
                  <c:v>10</c:v>
                </c:pt>
                <c:pt idx="2685">
                  <c:v>50</c:v>
                </c:pt>
                <c:pt idx="2686">
                  <c:v>30</c:v>
                </c:pt>
                <c:pt idx="2687">
                  <c:v>30</c:v>
                </c:pt>
                <c:pt idx="2688">
                  <c:v>0</c:v>
                </c:pt>
                <c:pt idx="2689">
                  <c:v>0</c:v>
                </c:pt>
                <c:pt idx="2690">
                  <c:v>-30</c:v>
                </c:pt>
                <c:pt idx="2691">
                  <c:v>-70</c:v>
                </c:pt>
                <c:pt idx="2692">
                  <c:v>-60</c:v>
                </c:pt>
                <c:pt idx="2693">
                  <c:v>-50</c:v>
                </c:pt>
                <c:pt idx="2694">
                  <c:v>20</c:v>
                </c:pt>
                <c:pt idx="2695">
                  <c:v>0</c:v>
                </c:pt>
                <c:pt idx="2696">
                  <c:v>60</c:v>
                </c:pt>
                <c:pt idx="2697">
                  <c:v>20</c:v>
                </c:pt>
                <c:pt idx="2698">
                  <c:v>40</c:v>
                </c:pt>
                <c:pt idx="2699">
                  <c:v>10</c:v>
                </c:pt>
                <c:pt idx="2700">
                  <c:v>40</c:v>
                </c:pt>
                <c:pt idx="2701">
                  <c:v>0</c:v>
                </c:pt>
                <c:pt idx="2702">
                  <c:v>40</c:v>
                </c:pt>
                <c:pt idx="2703">
                  <c:v>10</c:v>
                </c:pt>
                <c:pt idx="2704">
                  <c:v>50</c:v>
                </c:pt>
                <c:pt idx="2705">
                  <c:v>20</c:v>
                </c:pt>
                <c:pt idx="2706">
                  <c:v>10</c:v>
                </c:pt>
                <c:pt idx="2707">
                  <c:v>30</c:v>
                </c:pt>
                <c:pt idx="2708">
                  <c:v>40</c:v>
                </c:pt>
                <c:pt idx="2709">
                  <c:v>20</c:v>
                </c:pt>
                <c:pt idx="2710">
                  <c:v>-20</c:v>
                </c:pt>
                <c:pt idx="2711">
                  <c:v>10</c:v>
                </c:pt>
                <c:pt idx="2712">
                  <c:v>20</c:v>
                </c:pt>
                <c:pt idx="2713">
                  <c:v>60</c:v>
                </c:pt>
                <c:pt idx="2714">
                  <c:v>10</c:v>
                </c:pt>
                <c:pt idx="2715">
                  <c:v>40</c:v>
                </c:pt>
                <c:pt idx="2716">
                  <c:v>30</c:v>
                </c:pt>
                <c:pt idx="2717">
                  <c:v>60</c:v>
                </c:pt>
                <c:pt idx="2718">
                  <c:v>20</c:v>
                </c:pt>
                <c:pt idx="2719">
                  <c:v>70</c:v>
                </c:pt>
                <c:pt idx="2720">
                  <c:v>20</c:v>
                </c:pt>
                <c:pt idx="2721">
                  <c:v>20</c:v>
                </c:pt>
                <c:pt idx="2722">
                  <c:v>-30</c:v>
                </c:pt>
                <c:pt idx="2723">
                  <c:v>-10</c:v>
                </c:pt>
                <c:pt idx="2724">
                  <c:v>-20</c:v>
                </c:pt>
                <c:pt idx="2725">
                  <c:v>0</c:v>
                </c:pt>
                <c:pt idx="2726">
                  <c:v>10</c:v>
                </c:pt>
                <c:pt idx="2727">
                  <c:v>20</c:v>
                </c:pt>
                <c:pt idx="2728">
                  <c:v>-30</c:v>
                </c:pt>
                <c:pt idx="2729">
                  <c:v>-50</c:v>
                </c:pt>
                <c:pt idx="2730">
                  <c:v>40</c:v>
                </c:pt>
                <c:pt idx="2731">
                  <c:v>-20</c:v>
                </c:pt>
                <c:pt idx="2732">
                  <c:v>-30</c:v>
                </c:pt>
                <c:pt idx="2733">
                  <c:v>-60</c:v>
                </c:pt>
                <c:pt idx="2734">
                  <c:v>40</c:v>
                </c:pt>
                <c:pt idx="2735">
                  <c:v>-10</c:v>
                </c:pt>
                <c:pt idx="2736">
                  <c:v>50</c:v>
                </c:pt>
                <c:pt idx="2737">
                  <c:v>50</c:v>
                </c:pt>
                <c:pt idx="2738">
                  <c:v>70</c:v>
                </c:pt>
                <c:pt idx="2739">
                  <c:v>40</c:v>
                </c:pt>
                <c:pt idx="2740">
                  <c:v>40</c:v>
                </c:pt>
                <c:pt idx="2741">
                  <c:v>20</c:v>
                </c:pt>
                <c:pt idx="2742">
                  <c:v>40</c:v>
                </c:pt>
                <c:pt idx="2743">
                  <c:v>50</c:v>
                </c:pt>
                <c:pt idx="2744">
                  <c:v>70</c:v>
                </c:pt>
                <c:pt idx="2745">
                  <c:v>120</c:v>
                </c:pt>
                <c:pt idx="2746">
                  <c:v>50</c:v>
                </c:pt>
                <c:pt idx="2747">
                  <c:v>20</c:v>
                </c:pt>
                <c:pt idx="2748">
                  <c:v>20</c:v>
                </c:pt>
                <c:pt idx="2749">
                  <c:v>80</c:v>
                </c:pt>
                <c:pt idx="2750">
                  <c:v>50</c:v>
                </c:pt>
                <c:pt idx="2751">
                  <c:v>60</c:v>
                </c:pt>
                <c:pt idx="2752">
                  <c:v>30</c:v>
                </c:pt>
                <c:pt idx="2753">
                  <c:v>30</c:v>
                </c:pt>
                <c:pt idx="2754">
                  <c:v>-10</c:v>
                </c:pt>
                <c:pt idx="2755">
                  <c:v>60</c:v>
                </c:pt>
                <c:pt idx="2756">
                  <c:v>20</c:v>
                </c:pt>
                <c:pt idx="2757">
                  <c:v>10</c:v>
                </c:pt>
                <c:pt idx="2758">
                  <c:v>-40</c:v>
                </c:pt>
                <c:pt idx="2759">
                  <c:v>10</c:v>
                </c:pt>
                <c:pt idx="2760">
                  <c:v>20</c:v>
                </c:pt>
                <c:pt idx="2761">
                  <c:v>30</c:v>
                </c:pt>
                <c:pt idx="2762">
                  <c:v>30</c:v>
                </c:pt>
                <c:pt idx="2763">
                  <c:v>20</c:v>
                </c:pt>
                <c:pt idx="2764">
                  <c:v>30</c:v>
                </c:pt>
                <c:pt idx="2765">
                  <c:v>-30</c:v>
                </c:pt>
                <c:pt idx="2766">
                  <c:v>-10</c:v>
                </c:pt>
                <c:pt idx="2767">
                  <c:v>-20</c:v>
                </c:pt>
                <c:pt idx="2768">
                  <c:v>40</c:v>
                </c:pt>
                <c:pt idx="2769">
                  <c:v>-10</c:v>
                </c:pt>
                <c:pt idx="2770">
                  <c:v>30</c:v>
                </c:pt>
                <c:pt idx="2771">
                  <c:v>10</c:v>
                </c:pt>
                <c:pt idx="2772">
                  <c:v>60</c:v>
                </c:pt>
                <c:pt idx="2773">
                  <c:v>20</c:v>
                </c:pt>
                <c:pt idx="2774">
                  <c:v>50</c:v>
                </c:pt>
                <c:pt idx="2775">
                  <c:v>0</c:v>
                </c:pt>
                <c:pt idx="2776">
                  <c:v>20</c:v>
                </c:pt>
                <c:pt idx="2777">
                  <c:v>30</c:v>
                </c:pt>
                <c:pt idx="2778">
                  <c:v>40</c:v>
                </c:pt>
                <c:pt idx="2779">
                  <c:v>50</c:v>
                </c:pt>
                <c:pt idx="2780">
                  <c:v>50</c:v>
                </c:pt>
                <c:pt idx="2781">
                  <c:v>110</c:v>
                </c:pt>
                <c:pt idx="2782">
                  <c:v>60</c:v>
                </c:pt>
                <c:pt idx="2783">
                  <c:v>40</c:v>
                </c:pt>
                <c:pt idx="2784">
                  <c:v>50</c:v>
                </c:pt>
                <c:pt idx="2785">
                  <c:v>70</c:v>
                </c:pt>
                <c:pt idx="2786">
                  <c:v>10</c:v>
                </c:pt>
                <c:pt idx="2787">
                  <c:v>30</c:v>
                </c:pt>
                <c:pt idx="2788">
                  <c:v>0</c:v>
                </c:pt>
                <c:pt idx="2789">
                  <c:v>20</c:v>
                </c:pt>
                <c:pt idx="2790">
                  <c:v>-20</c:v>
                </c:pt>
                <c:pt idx="2791">
                  <c:v>30</c:v>
                </c:pt>
                <c:pt idx="2792">
                  <c:v>20</c:v>
                </c:pt>
                <c:pt idx="2793">
                  <c:v>70</c:v>
                </c:pt>
                <c:pt idx="2794">
                  <c:v>0</c:v>
                </c:pt>
                <c:pt idx="2795">
                  <c:v>20</c:v>
                </c:pt>
                <c:pt idx="2796">
                  <c:v>30</c:v>
                </c:pt>
                <c:pt idx="2797">
                  <c:v>-60</c:v>
                </c:pt>
                <c:pt idx="2798">
                  <c:v>-80</c:v>
                </c:pt>
                <c:pt idx="2799">
                  <c:v>40</c:v>
                </c:pt>
                <c:pt idx="2800">
                  <c:v>80</c:v>
                </c:pt>
                <c:pt idx="2801">
                  <c:v>10</c:v>
                </c:pt>
                <c:pt idx="2802">
                  <c:v>20</c:v>
                </c:pt>
                <c:pt idx="2803">
                  <c:v>-30</c:v>
                </c:pt>
                <c:pt idx="2804">
                  <c:v>0</c:v>
                </c:pt>
                <c:pt idx="2805">
                  <c:v>-30</c:v>
                </c:pt>
                <c:pt idx="2806">
                  <c:v>60</c:v>
                </c:pt>
                <c:pt idx="2807">
                  <c:v>20</c:v>
                </c:pt>
                <c:pt idx="2808">
                  <c:v>40</c:v>
                </c:pt>
                <c:pt idx="2809">
                  <c:v>0</c:v>
                </c:pt>
                <c:pt idx="2810">
                  <c:v>30</c:v>
                </c:pt>
                <c:pt idx="2811">
                  <c:v>30</c:v>
                </c:pt>
                <c:pt idx="2812">
                  <c:v>60</c:v>
                </c:pt>
                <c:pt idx="2813">
                  <c:v>70</c:v>
                </c:pt>
                <c:pt idx="2814">
                  <c:v>70</c:v>
                </c:pt>
                <c:pt idx="2815">
                  <c:v>70</c:v>
                </c:pt>
                <c:pt idx="2816">
                  <c:v>90</c:v>
                </c:pt>
                <c:pt idx="2817">
                  <c:v>60</c:v>
                </c:pt>
                <c:pt idx="2818">
                  <c:v>10</c:v>
                </c:pt>
                <c:pt idx="2819">
                  <c:v>10</c:v>
                </c:pt>
                <c:pt idx="2820">
                  <c:v>0</c:v>
                </c:pt>
                <c:pt idx="2821">
                  <c:v>20</c:v>
                </c:pt>
                <c:pt idx="2822">
                  <c:v>0</c:v>
                </c:pt>
                <c:pt idx="2823">
                  <c:v>80</c:v>
                </c:pt>
                <c:pt idx="2824">
                  <c:v>40</c:v>
                </c:pt>
                <c:pt idx="2825">
                  <c:v>50</c:v>
                </c:pt>
                <c:pt idx="2826">
                  <c:v>10</c:v>
                </c:pt>
                <c:pt idx="2827">
                  <c:v>50</c:v>
                </c:pt>
                <c:pt idx="2828">
                  <c:v>10</c:v>
                </c:pt>
                <c:pt idx="2829">
                  <c:v>10</c:v>
                </c:pt>
                <c:pt idx="2830">
                  <c:v>-10</c:v>
                </c:pt>
                <c:pt idx="2831">
                  <c:v>30</c:v>
                </c:pt>
                <c:pt idx="2832">
                  <c:v>10</c:v>
                </c:pt>
                <c:pt idx="2833">
                  <c:v>30</c:v>
                </c:pt>
                <c:pt idx="2834">
                  <c:v>20</c:v>
                </c:pt>
                <c:pt idx="2835">
                  <c:v>10</c:v>
                </c:pt>
                <c:pt idx="2836">
                  <c:v>-30</c:v>
                </c:pt>
                <c:pt idx="2837">
                  <c:v>-20</c:v>
                </c:pt>
                <c:pt idx="2838">
                  <c:v>40</c:v>
                </c:pt>
                <c:pt idx="2839">
                  <c:v>-50</c:v>
                </c:pt>
                <c:pt idx="2840">
                  <c:v>10</c:v>
                </c:pt>
                <c:pt idx="2841">
                  <c:v>0</c:v>
                </c:pt>
                <c:pt idx="2842">
                  <c:v>50</c:v>
                </c:pt>
                <c:pt idx="2843">
                  <c:v>0</c:v>
                </c:pt>
                <c:pt idx="2844">
                  <c:v>10</c:v>
                </c:pt>
                <c:pt idx="2845">
                  <c:v>0</c:v>
                </c:pt>
                <c:pt idx="2846">
                  <c:v>40</c:v>
                </c:pt>
                <c:pt idx="2847">
                  <c:v>10</c:v>
                </c:pt>
                <c:pt idx="2848">
                  <c:v>50</c:v>
                </c:pt>
                <c:pt idx="2849">
                  <c:v>30</c:v>
                </c:pt>
                <c:pt idx="2850">
                  <c:v>10</c:v>
                </c:pt>
                <c:pt idx="2851">
                  <c:v>0</c:v>
                </c:pt>
                <c:pt idx="2852">
                  <c:v>0</c:v>
                </c:pt>
                <c:pt idx="2853">
                  <c:v>10</c:v>
                </c:pt>
                <c:pt idx="2854">
                  <c:v>-10</c:v>
                </c:pt>
                <c:pt idx="2855">
                  <c:v>20</c:v>
                </c:pt>
                <c:pt idx="2856">
                  <c:v>60</c:v>
                </c:pt>
                <c:pt idx="2857">
                  <c:v>60</c:v>
                </c:pt>
                <c:pt idx="2858">
                  <c:v>20</c:v>
                </c:pt>
                <c:pt idx="2859">
                  <c:v>40</c:v>
                </c:pt>
                <c:pt idx="2860">
                  <c:v>-20</c:v>
                </c:pt>
                <c:pt idx="2861">
                  <c:v>40</c:v>
                </c:pt>
                <c:pt idx="2862">
                  <c:v>20</c:v>
                </c:pt>
                <c:pt idx="2863">
                  <c:v>50</c:v>
                </c:pt>
                <c:pt idx="2864">
                  <c:v>-10</c:v>
                </c:pt>
                <c:pt idx="2865">
                  <c:v>0</c:v>
                </c:pt>
                <c:pt idx="2866">
                  <c:v>0</c:v>
                </c:pt>
                <c:pt idx="2867">
                  <c:v>40</c:v>
                </c:pt>
                <c:pt idx="2868">
                  <c:v>-10</c:v>
                </c:pt>
                <c:pt idx="2869">
                  <c:v>10</c:v>
                </c:pt>
                <c:pt idx="2870">
                  <c:v>10</c:v>
                </c:pt>
                <c:pt idx="2871">
                  <c:v>30</c:v>
                </c:pt>
                <c:pt idx="2872">
                  <c:v>10</c:v>
                </c:pt>
                <c:pt idx="2873">
                  <c:v>-40</c:v>
                </c:pt>
                <c:pt idx="2874">
                  <c:v>0</c:v>
                </c:pt>
                <c:pt idx="2875">
                  <c:v>-50</c:v>
                </c:pt>
                <c:pt idx="2876">
                  <c:v>20</c:v>
                </c:pt>
                <c:pt idx="2877">
                  <c:v>20</c:v>
                </c:pt>
                <c:pt idx="2878">
                  <c:v>30</c:v>
                </c:pt>
                <c:pt idx="2879">
                  <c:v>-30</c:v>
                </c:pt>
                <c:pt idx="2880">
                  <c:v>40</c:v>
                </c:pt>
                <c:pt idx="2881">
                  <c:v>30</c:v>
                </c:pt>
                <c:pt idx="2882">
                  <c:v>50</c:v>
                </c:pt>
                <c:pt idx="2883">
                  <c:v>0</c:v>
                </c:pt>
                <c:pt idx="2884">
                  <c:v>30</c:v>
                </c:pt>
                <c:pt idx="2885">
                  <c:v>0</c:v>
                </c:pt>
                <c:pt idx="2886">
                  <c:v>30</c:v>
                </c:pt>
                <c:pt idx="2887">
                  <c:v>40</c:v>
                </c:pt>
                <c:pt idx="2888">
                  <c:v>30</c:v>
                </c:pt>
                <c:pt idx="2889">
                  <c:v>60</c:v>
                </c:pt>
                <c:pt idx="2890">
                  <c:v>0</c:v>
                </c:pt>
                <c:pt idx="2891">
                  <c:v>30</c:v>
                </c:pt>
                <c:pt idx="2892">
                  <c:v>70</c:v>
                </c:pt>
                <c:pt idx="2893">
                  <c:v>40</c:v>
                </c:pt>
                <c:pt idx="2894">
                  <c:v>-10</c:v>
                </c:pt>
                <c:pt idx="2895">
                  <c:v>60</c:v>
                </c:pt>
                <c:pt idx="2896">
                  <c:v>40</c:v>
                </c:pt>
                <c:pt idx="2897">
                  <c:v>40</c:v>
                </c:pt>
                <c:pt idx="2898">
                  <c:v>0</c:v>
                </c:pt>
                <c:pt idx="2899">
                  <c:v>60</c:v>
                </c:pt>
                <c:pt idx="2900">
                  <c:v>10</c:v>
                </c:pt>
                <c:pt idx="2901">
                  <c:v>40</c:v>
                </c:pt>
                <c:pt idx="2902">
                  <c:v>20</c:v>
                </c:pt>
                <c:pt idx="2903">
                  <c:v>40</c:v>
                </c:pt>
                <c:pt idx="2904">
                  <c:v>10</c:v>
                </c:pt>
                <c:pt idx="2905">
                  <c:v>-30</c:v>
                </c:pt>
                <c:pt idx="2906">
                  <c:v>-40</c:v>
                </c:pt>
                <c:pt idx="2907">
                  <c:v>-10</c:v>
                </c:pt>
                <c:pt idx="2908">
                  <c:v>-50</c:v>
                </c:pt>
                <c:pt idx="2909">
                  <c:v>-40</c:v>
                </c:pt>
                <c:pt idx="2910">
                  <c:v>30</c:v>
                </c:pt>
                <c:pt idx="2911">
                  <c:v>0</c:v>
                </c:pt>
                <c:pt idx="2912">
                  <c:v>50</c:v>
                </c:pt>
                <c:pt idx="2913">
                  <c:v>0</c:v>
                </c:pt>
                <c:pt idx="2914">
                  <c:v>60</c:v>
                </c:pt>
                <c:pt idx="2915">
                  <c:v>20</c:v>
                </c:pt>
                <c:pt idx="2916">
                  <c:v>40</c:v>
                </c:pt>
                <c:pt idx="2917">
                  <c:v>20</c:v>
                </c:pt>
                <c:pt idx="2918">
                  <c:v>60</c:v>
                </c:pt>
                <c:pt idx="2919">
                  <c:v>30</c:v>
                </c:pt>
                <c:pt idx="2920">
                  <c:v>60</c:v>
                </c:pt>
                <c:pt idx="2921">
                  <c:v>50</c:v>
                </c:pt>
                <c:pt idx="2922">
                  <c:v>60</c:v>
                </c:pt>
                <c:pt idx="2923">
                  <c:v>30</c:v>
                </c:pt>
                <c:pt idx="2924">
                  <c:v>20</c:v>
                </c:pt>
                <c:pt idx="2925">
                  <c:v>30</c:v>
                </c:pt>
                <c:pt idx="2926">
                  <c:v>30</c:v>
                </c:pt>
                <c:pt idx="2927">
                  <c:v>60</c:v>
                </c:pt>
                <c:pt idx="2928">
                  <c:v>60</c:v>
                </c:pt>
                <c:pt idx="2929">
                  <c:v>70</c:v>
                </c:pt>
                <c:pt idx="2930">
                  <c:v>40</c:v>
                </c:pt>
                <c:pt idx="2931">
                  <c:v>40</c:v>
                </c:pt>
                <c:pt idx="2932">
                  <c:v>-50</c:v>
                </c:pt>
                <c:pt idx="2933">
                  <c:v>-10</c:v>
                </c:pt>
                <c:pt idx="2934">
                  <c:v>-10</c:v>
                </c:pt>
                <c:pt idx="2935">
                  <c:v>130</c:v>
                </c:pt>
                <c:pt idx="2936">
                  <c:v>70</c:v>
                </c:pt>
                <c:pt idx="2937">
                  <c:v>30</c:v>
                </c:pt>
                <c:pt idx="2938">
                  <c:v>-10</c:v>
                </c:pt>
                <c:pt idx="2939">
                  <c:v>50</c:v>
                </c:pt>
                <c:pt idx="2940">
                  <c:v>50</c:v>
                </c:pt>
                <c:pt idx="2941">
                  <c:v>20</c:v>
                </c:pt>
                <c:pt idx="2942">
                  <c:v>10</c:v>
                </c:pt>
                <c:pt idx="2943">
                  <c:v>40</c:v>
                </c:pt>
                <c:pt idx="2944">
                  <c:v>20</c:v>
                </c:pt>
                <c:pt idx="2945">
                  <c:v>10</c:v>
                </c:pt>
                <c:pt idx="2946">
                  <c:v>80</c:v>
                </c:pt>
                <c:pt idx="2947">
                  <c:v>-10</c:v>
                </c:pt>
                <c:pt idx="2948">
                  <c:v>30</c:v>
                </c:pt>
                <c:pt idx="2949">
                  <c:v>-10</c:v>
                </c:pt>
                <c:pt idx="2950">
                  <c:v>20</c:v>
                </c:pt>
                <c:pt idx="2951">
                  <c:v>0</c:v>
                </c:pt>
                <c:pt idx="2952">
                  <c:v>30</c:v>
                </c:pt>
                <c:pt idx="2953">
                  <c:v>0</c:v>
                </c:pt>
                <c:pt idx="2954">
                  <c:v>40</c:v>
                </c:pt>
                <c:pt idx="2955">
                  <c:v>20</c:v>
                </c:pt>
                <c:pt idx="2956">
                  <c:v>50</c:v>
                </c:pt>
                <c:pt idx="2957">
                  <c:v>70</c:v>
                </c:pt>
                <c:pt idx="2958">
                  <c:v>100</c:v>
                </c:pt>
                <c:pt idx="2959">
                  <c:v>50</c:v>
                </c:pt>
                <c:pt idx="2960">
                  <c:v>10</c:v>
                </c:pt>
                <c:pt idx="2961">
                  <c:v>-20</c:v>
                </c:pt>
                <c:pt idx="2962">
                  <c:v>-40</c:v>
                </c:pt>
                <c:pt idx="2963">
                  <c:v>20</c:v>
                </c:pt>
                <c:pt idx="2964">
                  <c:v>20</c:v>
                </c:pt>
                <c:pt idx="2965">
                  <c:v>50</c:v>
                </c:pt>
                <c:pt idx="2966">
                  <c:v>30</c:v>
                </c:pt>
                <c:pt idx="2967">
                  <c:v>90</c:v>
                </c:pt>
                <c:pt idx="2968">
                  <c:v>60</c:v>
                </c:pt>
                <c:pt idx="2969">
                  <c:v>60</c:v>
                </c:pt>
                <c:pt idx="2970">
                  <c:v>30</c:v>
                </c:pt>
                <c:pt idx="2971">
                  <c:v>50</c:v>
                </c:pt>
                <c:pt idx="2972">
                  <c:v>10</c:v>
                </c:pt>
                <c:pt idx="2973">
                  <c:v>50</c:v>
                </c:pt>
                <c:pt idx="2974">
                  <c:v>0</c:v>
                </c:pt>
                <c:pt idx="2975">
                  <c:v>20</c:v>
                </c:pt>
                <c:pt idx="2976">
                  <c:v>10</c:v>
                </c:pt>
                <c:pt idx="2977">
                  <c:v>30</c:v>
                </c:pt>
                <c:pt idx="2978">
                  <c:v>0</c:v>
                </c:pt>
                <c:pt idx="2979">
                  <c:v>0</c:v>
                </c:pt>
                <c:pt idx="2980">
                  <c:v>-20</c:v>
                </c:pt>
                <c:pt idx="2981">
                  <c:v>0</c:v>
                </c:pt>
                <c:pt idx="2982">
                  <c:v>70</c:v>
                </c:pt>
                <c:pt idx="2983">
                  <c:v>-10</c:v>
                </c:pt>
                <c:pt idx="2984">
                  <c:v>40</c:v>
                </c:pt>
                <c:pt idx="2985">
                  <c:v>10</c:v>
                </c:pt>
                <c:pt idx="2986">
                  <c:v>20</c:v>
                </c:pt>
                <c:pt idx="2987">
                  <c:v>-10</c:v>
                </c:pt>
                <c:pt idx="2988">
                  <c:v>50</c:v>
                </c:pt>
                <c:pt idx="2989">
                  <c:v>10</c:v>
                </c:pt>
                <c:pt idx="2990">
                  <c:v>50</c:v>
                </c:pt>
                <c:pt idx="2991">
                  <c:v>30</c:v>
                </c:pt>
                <c:pt idx="2992">
                  <c:v>80</c:v>
                </c:pt>
                <c:pt idx="2993">
                  <c:v>50</c:v>
                </c:pt>
                <c:pt idx="2994">
                  <c:v>40</c:v>
                </c:pt>
                <c:pt idx="2995">
                  <c:v>30</c:v>
                </c:pt>
                <c:pt idx="2996">
                  <c:v>20</c:v>
                </c:pt>
                <c:pt idx="2997">
                  <c:v>-30</c:v>
                </c:pt>
                <c:pt idx="2998">
                  <c:v>-30</c:v>
                </c:pt>
                <c:pt idx="2999">
                  <c:v>60</c:v>
                </c:pt>
              </c:numCache>
            </c:numRef>
          </c:yVal>
          <c:smooth val="0"/>
          <c:extLst>
            <c:ext xmlns:c16="http://schemas.microsoft.com/office/drawing/2014/chart" uri="{C3380CC4-5D6E-409C-BE32-E72D297353CC}">
              <c16:uniqueId val="{00000000-A403-48FD-8BBC-5CAB5649DCF0}"/>
            </c:ext>
          </c:extLst>
        </c:ser>
        <c:dLbls>
          <c:showLegendKey val="0"/>
          <c:showVal val="0"/>
          <c:showCatName val="0"/>
          <c:showSerName val="0"/>
          <c:showPercent val="0"/>
          <c:showBubbleSize val="0"/>
        </c:dLbls>
        <c:axId val="947898879"/>
        <c:axId val="947900959"/>
      </c:scatterChart>
      <c:valAx>
        <c:axId val="947898879"/>
        <c:scaling>
          <c:orientation val="minMax"/>
          <c:max val="3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 of sampl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47900959"/>
        <c:crosses val="autoZero"/>
        <c:crossBetween val="midCat"/>
      </c:valAx>
      <c:valAx>
        <c:axId val="947900959"/>
        <c:scaling>
          <c:orientation val="minMax"/>
          <c:max val="400"/>
          <c:min val="-1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Voltage (m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47898879"/>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400" b="0" i="0" baseline="0">
                <a:effectLst/>
              </a:rPr>
              <a:t>50% Muscle Extraction</a:t>
            </a:r>
            <a:endParaRPr lang="en-GB" sz="140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solidFill>
                <a:schemeClr val="accent1"/>
              </a:solidFill>
              <a:round/>
            </a:ln>
            <a:effectLst/>
          </c:spPr>
          <c:marker>
            <c:symbol val="none"/>
          </c:marker>
          <c:yVal>
            <c:numRef>
              <c:f>Sheet1!$J$1:$J$3000</c:f>
              <c:numCache>
                <c:formatCode>General</c:formatCode>
                <c:ptCount val="3000"/>
                <c:pt idx="0">
                  <c:v>72</c:v>
                </c:pt>
                <c:pt idx="1">
                  <c:v>60</c:v>
                </c:pt>
                <c:pt idx="2">
                  <c:v>132</c:v>
                </c:pt>
                <c:pt idx="3">
                  <c:v>60</c:v>
                </c:pt>
                <c:pt idx="4">
                  <c:v>96</c:v>
                </c:pt>
                <c:pt idx="5">
                  <c:v>72</c:v>
                </c:pt>
                <c:pt idx="6">
                  <c:v>72</c:v>
                </c:pt>
                <c:pt idx="7">
                  <c:v>72</c:v>
                </c:pt>
                <c:pt idx="8">
                  <c:v>84</c:v>
                </c:pt>
                <c:pt idx="9">
                  <c:v>60</c:v>
                </c:pt>
                <c:pt idx="10">
                  <c:v>108</c:v>
                </c:pt>
                <c:pt idx="11">
                  <c:v>84</c:v>
                </c:pt>
                <c:pt idx="12">
                  <c:v>96</c:v>
                </c:pt>
                <c:pt idx="13">
                  <c:v>48</c:v>
                </c:pt>
                <c:pt idx="14">
                  <c:v>24</c:v>
                </c:pt>
                <c:pt idx="15">
                  <c:v>60</c:v>
                </c:pt>
                <c:pt idx="16">
                  <c:v>84</c:v>
                </c:pt>
                <c:pt idx="17">
                  <c:v>84</c:v>
                </c:pt>
                <c:pt idx="18">
                  <c:v>60</c:v>
                </c:pt>
                <c:pt idx="19">
                  <c:v>72</c:v>
                </c:pt>
                <c:pt idx="20">
                  <c:v>96</c:v>
                </c:pt>
                <c:pt idx="21">
                  <c:v>108</c:v>
                </c:pt>
                <c:pt idx="22">
                  <c:v>84</c:v>
                </c:pt>
                <c:pt idx="23">
                  <c:v>84</c:v>
                </c:pt>
                <c:pt idx="24">
                  <c:v>48</c:v>
                </c:pt>
                <c:pt idx="25">
                  <c:v>84</c:v>
                </c:pt>
                <c:pt idx="26">
                  <c:v>60</c:v>
                </c:pt>
                <c:pt idx="27">
                  <c:v>96</c:v>
                </c:pt>
                <c:pt idx="28">
                  <c:v>60</c:v>
                </c:pt>
                <c:pt idx="29">
                  <c:v>60</c:v>
                </c:pt>
                <c:pt idx="30">
                  <c:v>24</c:v>
                </c:pt>
                <c:pt idx="31">
                  <c:v>84</c:v>
                </c:pt>
                <c:pt idx="32">
                  <c:v>108</c:v>
                </c:pt>
                <c:pt idx="33">
                  <c:v>84</c:v>
                </c:pt>
                <c:pt idx="34">
                  <c:v>96</c:v>
                </c:pt>
                <c:pt idx="35">
                  <c:v>72</c:v>
                </c:pt>
                <c:pt idx="36">
                  <c:v>24</c:v>
                </c:pt>
                <c:pt idx="37">
                  <c:v>60</c:v>
                </c:pt>
                <c:pt idx="38">
                  <c:v>108</c:v>
                </c:pt>
                <c:pt idx="39">
                  <c:v>96</c:v>
                </c:pt>
                <c:pt idx="40">
                  <c:v>108</c:v>
                </c:pt>
                <c:pt idx="41">
                  <c:v>84</c:v>
                </c:pt>
                <c:pt idx="42">
                  <c:v>120</c:v>
                </c:pt>
                <c:pt idx="43">
                  <c:v>84</c:v>
                </c:pt>
                <c:pt idx="44">
                  <c:v>120</c:v>
                </c:pt>
                <c:pt idx="45">
                  <c:v>60</c:v>
                </c:pt>
                <c:pt idx="46">
                  <c:v>60</c:v>
                </c:pt>
                <c:pt idx="47">
                  <c:v>72</c:v>
                </c:pt>
                <c:pt idx="48">
                  <c:v>72</c:v>
                </c:pt>
                <c:pt idx="49">
                  <c:v>48</c:v>
                </c:pt>
                <c:pt idx="50">
                  <c:v>60</c:v>
                </c:pt>
                <c:pt idx="51">
                  <c:v>120</c:v>
                </c:pt>
                <c:pt idx="52">
                  <c:v>156</c:v>
                </c:pt>
                <c:pt idx="53">
                  <c:v>72</c:v>
                </c:pt>
                <c:pt idx="54">
                  <c:v>36</c:v>
                </c:pt>
                <c:pt idx="55">
                  <c:v>84</c:v>
                </c:pt>
                <c:pt idx="56">
                  <c:v>108</c:v>
                </c:pt>
                <c:pt idx="57">
                  <c:v>120</c:v>
                </c:pt>
                <c:pt idx="58">
                  <c:v>96</c:v>
                </c:pt>
                <c:pt idx="59">
                  <c:v>108</c:v>
                </c:pt>
                <c:pt idx="60">
                  <c:v>72</c:v>
                </c:pt>
                <c:pt idx="61">
                  <c:v>96</c:v>
                </c:pt>
                <c:pt idx="62">
                  <c:v>96</c:v>
                </c:pt>
                <c:pt idx="63">
                  <c:v>108</c:v>
                </c:pt>
                <c:pt idx="64">
                  <c:v>60</c:v>
                </c:pt>
                <c:pt idx="65">
                  <c:v>72</c:v>
                </c:pt>
                <c:pt idx="66">
                  <c:v>60</c:v>
                </c:pt>
                <c:pt idx="67">
                  <c:v>60</c:v>
                </c:pt>
                <c:pt idx="68">
                  <c:v>48</c:v>
                </c:pt>
                <c:pt idx="69">
                  <c:v>132</c:v>
                </c:pt>
                <c:pt idx="70">
                  <c:v>108</c:v>
                </c:pt>
                <c:pt idx="71">
                  <c:v>96</c:v>
                </c:pt>
                <c:pt idx="72">
                  <c:v>120</c:v>
                </c:pt>
                <c:pt idx="73">
                  <c:v>120</c:v>
                </c:pt>
                <c:pt idx="74">
                  <c:v>96</c:v>
                </c:pt>
                <c:pt idx="75">
                  <c:v>60</c:v>
                </c:pt>
                <c:pt idx="76">
                  <c:v>120</c:v>
                </c:pt>
                <c:pt idx="77">
                  <c:v>84</c:v>
                </c:pt>
                <c:pt idx="78">
                  <c:v>108</c:v>
                </c:pt>
                <c:pt idx="79">
                  <c:v>72</c:v>
                </c:pt>
                <c:pt idx="80">
                  <c:v>108</c:v>
                </c:pt>
                <c:pt idx="81">
                  <c:v>72</c:v>
                </c:pt>
                <c:pt idx="82">
                  <c:v>96</c:v>
                </c:pt>
                <c:pt idx="83">
                  <c:v>96</c:v>
                </c:pt>
                <c:pt idx="84">
                  <c:v>96</c:v>
                </c:pt>
                <c:pt idx="85">
                  <c:v>48</c:v>
                </c:pt>
                <c:pt idx="86">
                  <c:v>72</c:v>
                </c:pt>
                <c:pt idx="87">
                  <c:v>84</c:v>
                </c:pt>
                <c:pt idx="88">
                  <c:v>72</c:v>
                </c:pt>
                <c:pt idx="89">
                  <c:v>84</c:v>
                </c:pt>
                <c:pt idx="90">
                  <c:v>84</c:v>
                </c:pt>
                <c:pt idx="91">
                  <c:v>156</c:v>
                </c:pt>
                <c:pt idx="92">
                  <c:v>132</c:v>
                </c:pt>
                <c:pt idx="93">
                  <c:v>108</c:v>
                </c:pt>
                <c:pt idx="94">
                  <c:v>96</c:v>
                </c:pt>
                <c:pt idx="95">
                  <c:v>108</c:v>
                </c:pt>
                <c:pt idx="96">
                  <c:v>84</c:v>
                </c:pt>
                <c:pt idx="97">
                  <c:v>108</c:v>
                </c:pt>
                <c:pt idx="98">
                  <c:v>96</c:v>
                </c:pt>
                <c:pt idx="99">
                  <c:v>84</c:v>
                </c:pt>
                <c:pt idx="100">
                  <c:v>48</c:v>
                </c:pt>
                <c:pt idx="101">
                  <c:v>108</c:v>
                </c:pt>
                <c:pt idx="102">
                  <c:v>48</c:v>
                </c:pt>
                <c:pt idx="103">
                  <c:v>96</c:v>
                </c:pt>
                <c:pt idx="104">
                  <c:v>96</c:v>
                </c:pt>
                <c:pt idx="105">
                  <c:v>108</c:v>
                </c:pt>
                <c:pt idx="106">
                  <c:v>120</c:v>
                </c:pt>
                <c:pt idx="107">
                  <c:v>108</c:v>
                </c:pt>
                <c:pt idx="108">
                  <c:v>120</c:v>
                </c:pt>
                <c:pt idx="109">
                  <c:v>120</c:v>
                </c:pt>
                <c:pt idx="110">
                  <c:v>108</c:v>
                </c:pt>
                <c:pt idx="111">
                  <c:v>72</c:v>
                </c:pt>
                <c:pt idx="112">
                  <c:v>144</c:v>
                </c:pt>
                <c:pt idx="113">
                  <c:v>108</c:v>
                </c:pt>
                <c:pt idx="114">
                  <c:v>96</c:v>
                </c:pt>
                <c:pt idx="115">
                  <c:v>60</c:v>
                </c:pt>
                <c:pt idx="116">
                  <c:v>108</c:v>
                </c:pt>
                <c:pt idx="117">
                  <c:v>72</c:v>
                </c:pt>
                <c:pt idx="118">
                  <c:v>60</c:v>
                </c:pt>
                <c:pt idx="119">
                  <c:v>48</c:v>
                </c:pt>
                <c:pt idx="120">
                  <c:v>60</c:v>
                </c:pt>
                <c:pt idx="121">
                  <c:v>24</c:v>
                </c:pt>
                <c:pt idx="122">
                  <c:v>60</c:v>
                </c:pt>
                <c:pt idx="123">
                  <c:v>48</c:v>
                </c:pt>
                <c:pt idx="124">
                  <c:v>84</c:v>
                </c:pt>
                <c:pt idx="125">
                  <c:v>72</c:v>
                </c:pt>
                <c:pt idx="126">
                  <c:v>48</c:v>
                </c:pt>
                <c:pt idx="127">
                  <c:v>48</c:v>
                </c:pt>
                <c:pt idx="128">
                  <c:v>36</c:v>
                </c:pt>
                <c:pt idx="129">
                  <c:v>72</c:v>
                </c:pt>
                <c:pt idx="130">
                  <c:v>72</c:v>
                </c:pt>
                <c:pt idx="131">
                  <c:v>120</c:v>
                </c:pt>
                <c:pt idx="132">
                  <c:v>72</c:v>
                </c:pt>
                <c:pt idx="133">
                  <c:v>120</c:v>
                </c:pt>
                <c:pt idx="134">
                  <c:v>108</c:v>
                </c:pt>
                <c:pt idx="135">
                  <c:v>96</c:v>
                </c:pt>
                <c:pt idx="136">
                  <c:v>72</c:v>
                </c:pt>
                <c:pt idx="137">
                  <c:v>108</c:v>
                </c:pt>
                <c:pt idx="138">
                  <c:v>60</c:v>
                </c:pt>
                <c:pt idx="139">
                  <c:v>60</c:v>
                </c:pt>
                <c:pt idx="140">
                  <c:v>84</c:v>
                </c:pt>
                <c:pt idx="141">
                  <c:v>132</c:v>
                </c:pt>
                <c:pt idx="142">
                  <c:v>132</c:v>
                </c:pt>
                <c:pt idx="143">
                  <c:v>156</c:v>
                </c:pt>
                <c:pt idx="144">
                  <c:v>120</c:v>
                </c:pt>
                <c:pt idx="145">
                  <c:v>132</c:v>
                </c:pt>
                <c:pt idx="146">
                  <c:v>144</c:v>
                </c:pt>
                <c:pt idx="147">
                  <c:v>84</c:v>
                </c:pt>
                <c:pt idx="148">
                  <c:v>120</c:v>
                </c:pt>
                <c:pt idx="149">
                  <c:v>72</c:v>
                </c:pt>
                <c:pt idx="150">
                  <c:v>108</c:v>
                </c:pt>
                <c:pt idx="151">
                  <c:v>72</c:v>
                </c:pt>
                <c:pt idx="152">
                  <c:v>108</c:v>
                </c:pt>
                <c:pt idx="153">
                  <c:v>84</c:v>
                </c:pt>
                <c:pt idx="154">
                  <c:v>96</c:v>
                </c:pt>
                <c:pt idx="155">
                  <c:v>60</c:v>
                </c:pt>
                <c:pt idx="156">
                  <c:v>84</c:v>
                </c:pt>
                <c:pt idx="157">
                  <c:v>36</c:v>
                </c:pt>
                <c:pt idx="158">
                  <c:v>12</c:v>
                </c:pt>
                <c:pt idx="159">
                  <c:v>72</c:v>
                </c:pt>
                <c:pt idx="160">
                  <c:v>120</c:v>
                </c:pt>
                <c:pt idx="161">
                  <c:v>72</c:v>
                </c:pt>
                <c:pt idx="162">
                  <c:v>12</c:v>
                </c:pt>
                <c:pt idx="163">
                  <c:v>96</c:v>
                </c:pt>
                <c:pt idx="164">
                  <c:v>132</c:v>
                </c:pt>
                <c:pt idx="165">
                  <c:v>96</c:v>
                </c:pt>
                <c:pt idx="166">
                  <c:v>72</c:v>
                </c:pt>
                <c:pt idx="167">
                  <c:v>72</c:v>
                </c:pt>
                <c:pt idx="168">
                  <c:v>24</c:v>
                </c:pt>
                <c:pt idx="169">
                  <c:v>60</c:v>
                </c:pt>
                <c:pt idx="170">
                  <c:v>60</c:v>
                </c:pt>
                <c:pt idx="171">
                  <c:v>84</c:v>
                </c:pt>
                <c:pt idx="172">
                  <c:v>48</c:v>
                </c:pt>
                <c:pt idx="173">
                  <c:v>108</c:v>
                </c:pt>
                <c:pt idx="174">
                  <c:v>60</c:v>
                </c:pt>
                <c:pt idx="175">
                  <c:v>108</c:v>
                </c:pt>
                <c:pt idx="176">
                  <c:v>120</c:v>
                </c:pt>
                <c:pt idx="177">
                  <c:v>96</c:v>
                </c:pt>
                <c:pt idx="178">
                  <c:v>84</c:v>
                </c:pt>
                <c:pt idx="179">
                  <c:v>108</c:v>
                </c:pt>
                <c:pt idx="180">
                  <c:v>132</c:v>
                </c:pt>
                <c:pt idx="181">
                  <c:v>96</c:v>
                </c:pt>
                <c:pt idx="182">
                  <c:v>96</c:v>
                </c:pt>
                <c:pt idx="183">
                  <c:v>72</c:v>
                </c:pt>
                <c:pt idx="184">
                  <c:v>96</c:v>
                </c:pt>
                <c:pt idx="185">
                  <c:v>120</c:v>
                </c:pt>
                <c:pt idx="186">
                  <c:v>180</c:v>
                </c:pt>
                <c:pt idx="187">
                  <c:v>84</c:v>
                </c:pt>
                <c:pt idx="188">
                  <c:v>72</c:v>
                </c:pt>
                <c:pt idx="189">
                  <c:v>84</c:v>
                </c:pt>
                <c:pt idx="190">
                  <c:v>120</c:v>
                </c:pt>
                <c:pt idx="191">
                  <c:v>84</c:v>
                </c:pt>
                <c:pt idx="192">
                  <c:v>72</c:v>
                </c:pt>
                <c:pt idx="193">
                  <c:v>60</c:v>
                </c:pt>
                <c:pt idx="194">
                  <c:v>96</c:v>
                </c:pt>
                <c:pt idx="195">
                  <c:v>84</c:v>
                </c:pt>
                <c:pt idx="196">
                  <c:v>96</c:v>
                </c:pt>
                <c:pt idx="197">
                  <c:v>96</c:v>
                </c:pt>
                <c:pt idx="198">
                  <c:v>96</c:v>
                </c:pt>
                <c:pt idx="199">
                  <c:v>192</c:v>
                </c:pt>
                <c:pt idx="200">
                  <c:v>144</c:v>
                </c:pt>
                <c:pt idx="201">
                  <c:v>72</c:v>
                </c:pt>
                <c:pt idx="202">
                  <c:v>96</c:v>
                </c:pt>
                <c:pt idx="203">
                  <c:v>132</c:v>
                </c:pt>
                <c:pt idx="204">
                  <c:v>72</c:v>
                </c:pt>
                <c:pt idx="205">
                  <c:v>72</c:v>
                </c:pt>
                <c:pt idx="206">
                  <c:v>48</c:v>
                </c:pt>
                <c:pt idx="207">
                  <c:v>84</c:v>
                </c:pt>
                <c:pt idx="208">
                  <c:v>60</c:v>
                </c:pt>
                <c:pt idx="209">
                  <c:v>84</c:v>
                </c:pt>
                <c:pt idx="210">
                  <c:v>84</c:v>
                </c:pt>
                <c:pt idx="211">
                  <c:v>120</c:v>
                </c:pt>
                <c:pt idx="212">
                  <c:v>132</c:v>
                </c:pt>
                <c:pt idx="213">
                  <c:v>108</c:v>
                </c:pt>
                <c:pt idx="214">
                  <c:v>84</c:v>
                </c:pt>
                <c:pt idx="215">
                  <c:v>108</c:v>
                </c:pt>
                <c:pt idx="216">
                  <c:v>60</c:v>
                </c:pt>
                <c:pt idx="217">
                  <c:v>108</c:v>
                </c:pt>
                <c:pt idx="218">
                  <c:v>168</c:v>
                </c:pt>
                <c:pt idx="219">
                  <c:v>84</c:v>
                </c:pt>
                <c:pt idx="220">
                  <c:v>108</c:v>
                </c:pt>
                <c:pt idx="221">
                  <c:v>84</c:v>
                </c:pt>
                <c:pt idx="222">
                  <c:v>120</c:v>
                </c:pt>
                <c:pt idx="223">
                  <c:v>72</c:v>
                </c:pt>
                <c:pt idx="224">
                  <c:v>108</c:v>
                </c:pt>
                <c:pt idx="225">
                  <c:v>96</c:v>
                </c:pt>
                <c:pt idx="226">
                  <c:v>96</c:v>
                </c:pt>
                <c:pt idx="227">
                  <c:v>96</c:v>
                </c:pt>
                <c:pt idx="228">
                  <c:v>132</c:v>
                </c:pt>
                <c:pt idx="229">
                  <c:v>84</c:v>
                </c:pt>
                <c:pt idx="230">
                  <c:v>72</c:v>
                </c:pt>
                <c:pt idx="231">
                  <c:v>84</c:v>
                </c:pt>
                <c:pt idx="232">
                  <c:v>48</c:v>
                </c:pt>
                <c:pt idx="233">
                  <c:v>72</c:v>
                </c:pt>
                <c:pt idx="234">
                  <c:v>96</c:v>
                </c:pt>
                <c:pt idx="235">
                  <c:v>144</c:v>
                </c:pt>
                <c:pt idx="236">
                  <c:v>156</c:v>
                </c:pt>
                <c:pt idx="237">
                  <c:v>120</c:v>
                </c:pt>
                <c:pt idx="238">
                  <c:v>84</c:v>
                </c:pt>
                <c:pt idx="239">
                  <c:v>144</c:v>
                </c:pt>
                <c:pt idx="240">
                  <c:v>108</c:v>
                </c:pt>
                <c:pt idx="241">
                  <c:v>96</c:v>
                </c:pt>
                <c:pt idx="242">
                  <c:v>72</c:v>
                </c:pt>
                <c:pt idx="243">
                  <c:v>132</c:v>
                </c:pt>
                <c:pt idx="244">
                  <c:v>96</c:v>
                </c:pt>
                <c:pt idx="245">
                  <c:v>96</c:v>
                </c:pt>
                <c:pt idx="246">
                  <c:v>84</c:v>
                </c:pt>
                <c:pt idx="247">
                  <c:v>108</c:v>
                </c:pt>
                <c:pt idx="248">
                  <c:v>108</c:v>
                </c:pt>
                <c:pt idx="249">
                  <c:v>96</c:v>
                </c:pt>
                <c:pt idx="250">
                  <c:v>72</c:v>
                </c:pt>
                <c:pt idx="251">
                  <c:v>84</c:v>
                </c:pt>
                <c:pt idx="252">
                  <c:v>60</c:v>
                </c:pt>
                <c:pt idx="253">
                  <c:v>60</c:v>
                </c:pt>
                <c:pt idx="254">
                  <c:v>108</c:v>
                </c:pt>
                <c:pt idx="255">
                  <c:v>72</c:v>
                </c:pt>
                <c:pt idx="256">
                  <c:v>108</c:v>
                </c:pt>
                <c:pt idx="257">
                  <c:v>60</c:v>
                </c:pt>
                <c:pt idx="258">
                  <c:v>84</c:v>
                </c:pt>
                <c:pt idx="259">
                  <c:v>84</c:v>
                </c:pt>
                <c:pt idx="260">
                  <c:v>120</c:v>
                </c:pt>
                <c:pt idx="261">
                  <c:v>96</c:v>
                </c:pt>
                <c:pt idx="262">
                  <c:v>108</c:v>
                </c:pt>
                <c:pt idx="263">
                  <c:v>48</c:v>
                </c:pt>
                <c:pt idx="264">
                  <c:v>84</c:v>
                </c:pt>
                <c:pt idx="265">
                  <c:v>96</c:v>
                </c:pt>
                <c:pt idx="266">
                  <c:v>132</c:v>
                </c:pt>
                <c:pt idx="267">
                  <c:v>132</c:v>
                </c:pt>
                <c:pt idx="268">
                  <c:v>60</c:v>
                </c:pt>
                <c:pt idx="269">
                  <c:v>60</c:v>
                </c:pt>
                <c:pt idx="270">
                  <c:v>48</c:v>
                </c:pt>
                <c:pt idx="271">
                  <c:v>108</c:v>
                </c:pt>
                <c:pt idx="272">
                  <c:v>156</c:v>
                </c:pt>
                <c:pt idx="273">
                  <c:v>108</c:v>
                </c:pt>
                <c:pt idx="274">
                  <c:v>84</c:v>
                </c:pt>
                <c:pt idx="275">
                  <c:v>108</c:v>
                </c:pt>
                <c:pt idx="276">
                  <c:v>72</c:v>
                </c:pt>
                <c:pt idx="277">
                  <c:v>108</c:v>
                </c:pt>
                <c:pt idx="278">
                  <c:v>84</c:v>
                </c:pt>
                <c:pt idx="279">
                  <c:v>120</c:v>
                </c:pt>
                <c:pt idx="280">
                  <c:v>96</c:v>
                </c:pt>
                <c:pt idx="281">
                  <c:v>132</c:v>
                </c:pt>
                <c:pt idx="282">
                  <c:v>96</c:v>
                </c:pt>
                <c:pt idx="283">
                  <c:v>12</c:v>
                </c:pt>
                <c:pt idx="284">
                  <c:v>36</c:v>
                </c:pt>
                <c:pt idx="285">
                  <c:v>120</c:v>
                </c:pt>
                <c:pt idx="286">
                  <c:v>96</c:v>
                </c:pt>
                <c:pt idx="287">
                  <c:v>48</c:v>
                </c:pt>
                <c:pt idx="288">
                  <c:v>24</c:v>
                </c:pt>
                <c:pt idx="289">
                  <c:v>96</c:v>
                </c:pt>
                <c:pt idx="290">
                  <c:v>120</c:v>
                </c:pt>
                <c:pt idx="291">
                  <c:v>36</c:v>
                </c:pt>
                <c:pt idx="292">
                  <c:v>108</c:v>
                </c:pt>
                <c:pt idx="293">
                  <c:v>84</c:v>
                </c:pt>
                <c:pt idx="294">
                  <c:v>72</c:v>
                </c:pt>
                <c:pt idx="295">
                  <c:v>12</c:v>
                </c:pt>
                <c:pt idx="296">
                  <c:v>48</c:v>
                </c:pt>
                <c:pt idx="297">
                  <c:v>84</c:v>
                </c:pt>
                <c:pt idx="298">
                  <c:v>96</c:v>
                </c:pt>
                <c:pt idx="299">
                  <c:v>96</c:v>
                </c:pt>
                <c:pt idx="300">
                  <c:v>132</c:v>
                </c:pt>
                <c:pt idx="301">
                  <c:v>72</c:v>
                </c:pt>
                <c:pt idx="302">
                  <c:v>36</c:v>
                </c:pt>
                <c:pt idx="303">
                  <c:v>60</c:v>
                </c:pt>
                <c:pt idx="304">
                  <c:v>120</c:v>
                </c:pt>
                <c:pt idx="305">
                  <c:v>96</c:v>
                </c:pt>
                <c:pt idx="306">
                  <c:v>36</c:v>
                </c:pt>
                <c:pt idx="307">
                  <c:v>48</c:v>
                </c:pt>
                <c:pt idx="308">
                  <c:v>60</c:v>
                </c:pt>
                <c:pt idx="309">
                  <c:v>108</c:v>
                </c:pt>
                <c:pt idx="310">
                  <c:v>84</c:v>
                </c:pt>
                <c:pt idx="311">
                  <c:v>96</c:v>
                </c:pt>
                <c:pt idx="312">
                  <c:v>72</c:v>
                </c:pt>
                <c:pt idx="313">
                  <c:v>72</c:v>
                </c:pt>
                <c:pt idx="314">
                  <c:v>72</c:v>
                </c:pt>
                <c:pt idx="315">
                  <c:v>156</c:v>
                </c:pt>
                <c:pt idx="316">
                  <c:v>120</c:v>
                </c:pt>
                <c:pt idx="317">
                  <c:v>96</c:v>
                </c:pt>
                <c:pt idx="318">
                  <c:v>108</c:v>
                </c:pt>
                <c:pt idx="319">
                  <c:v>132</c:v>
                </c:pt>
                <c:pt idx="320">
                  <c:v>96</c:v>
                </c:pt>
                <c:pt idx="321">
                  <c:v>120</c:v>
                </c:pt>
                <c:pt idx="322">
                  <c:v>96</c:v>
                </c:pt>
                <c:pt idx="323">
                  <c:v>96</c:v>
                </c:pt>
                <c:pt idx="324">
                  <c:v>84</c:v>
                </c:pt>
                <c:pt idx="325">
                  <c:v>120</c:v>
                </c:pt>
                <c:pt idx="326">
                  <c:v>144</c:v>
                </c:pt>
                <c:pt idx="327">
                  <c:v>72</c:v>
                </c:pt>
                <c:pt idx="328">
                  <c:v>144</c:v>
                </c:pt>
                <c:pt idx="329">
                  <c:v>108</c:v>
                </c:pt>
                <c:pt idx="330">
                  <c:v>144</c:v>
                </c:pt>
                <c:pt idx="331">
                  <c:v>72</c:v>
                </c:pt>
                <c:pt idx="332">
                  <c:v>108</c:v>
                </c:pt>
                <c:pt idx="333">
                  <c:v>72</c:v>
                </c:pt>
                <c:pt idx="334">
                  <c:v>24</c:v>
                </c:pt>
                <c:pt idx="335">
                  <c:v>72</c:v>
                </c:pt>
                <c:pt idx="336">
                  <c:v>84</c:v>
                </c:pt>
                <c:pt idx="337">
                  <c:v>12</c:v>
                </c:pt>
                <c:pt idx="338">
                  <c:v>36</c:v>
                </c:pt>
                <c:pt idx="339">
                  <c:v>72</c:v>
                </c:pt>
                <c:pt idx="340">
                  <c:v>108</c:v>
                </c:pt>
                <c:pt idx="341">
                  <c:v>96</c:v>
                </c:pt>
                <c:pt idx="342">
                  <c:v>-12</c:v>
                </c:pt>
                <c:pt idx="343">
                  <c:v>36</c:v>
                </c:pt>
                <c:pt idx="344">
                  <c:v>84</c:v>
                </c:pt>
                <c:pt idx="345">
                  <c:v>96</c:v>
                </c:pt>
                <c:pt idx="346">
                  <c:v>84</c:v>
                </c:pt>
                <c:pt idx="347">
                  <c:v>108</c:v>
                </c:pt>
                <c:pt idx="348">
                  <c:v>96</c:v>
                </c:pt>
                <c:pt idx="349">
                  <c:v>120</c:v>
                </c:pt>
                <c:pt idx="350">
                  <c:v>84</c:v>
                </c:pt>
                <c:pt idx="351">
                  <c:v>108</c:v>
                </c:pt>
                <c:pt idx="352">
                  <c:v>84</c:v>
                </c:pt>
                <c:pt idx="353">
                  <c:v>120</c:v>
                </c:pt>
                <c:pt idx="354">
                  <c:v>72</c:v>
                </c:pt>
                <c:pt idx="355">
                  <c:v>72</c:v>
                </c:pt>
                <c:pt idx="356">
                  <c:v>84</c:v>
                </c:pt>
                <c:pt idx="357">
                  <c:v>84</c:v>
                </c:pt>
                <c:pt idx="358">
                  <c:v>60</c:v>
                </c:pt>
                <c:pt idx="359">
                  <c:v>60</c:v>
                </c:pt>
                <c:pt idx="360">
                  <c:v>24</c:v>
                </c:pt>
                <c:pt idx="361">
                  <c:v>84</c:v>
                </c:pt>
                <c:pt idx="362">
                  <c:v>144</c:v>
                </c:pt>
                <c:pt idx="363">
                  <c:v>48</c:v>
                </c:pt>
                <c:pt idx="364">
                  <c:v>96</c:v>
                </c:pt>
                <c:pt idx="365">
                  <c:v>48</c:v>
                </c:pt>
                <c:pt idx="366">
                  <c:v>60</c:v>
                </c:pt>
                <c:pt idx="367">
                  <c:v>36</c:v>
                </c:pt>
                <c:pt idx="368">
                  <c:v>96</c:v>
                </c:pt>
                <c:pt idx="369">
                  <c:v>96</c:v>
                </c:pt>
                <c:pt idx="370">
                  <c:v>96</c:v>
                </c:pt>
                <c:pt idx="371">
                  <c:v>72</c:v>
                </c:pt>
                <c:pt idx="372">
                  <c:v>108</c:v>
                </c:pt>
                <c:pt idx="373">
                  <c:v>36</c:v>
                </c:pt>
                <c:pt idx="374">
                  <c:v>24</c:v>
                </c:pt>
                <c:pt idx="375">
                  <c:v>72</c:v>
                </c:pt>
                <c:pt idx="376">
                  <c:v>84</c:v>
                </c:pt>
                <c:pt idx="377">
                  <c:v>72</c:v>
                </c:pt>
                <c:pt idx="378">
                  <c:v>60</c:v>
                </c:pt>
                <c:pt idx="379">
                  <c:v>120</c:v>
                </c:pt>
                <c:pt idx="380">
                  <c:v>132</c:v>
                </c:pt>
                <c:pt idx="381">
                  <c:v>60</c:v>
                </c:pt>
                <c:pt idx="382">
                  <c:v>48</c:v>
                </c:pt>
                <c:pt idx="383">
                  <c:v>132</c:v>
                </c:pt>
                <c:pt idx="384">
                  <c:v>84</c:v>
                </c:pt>
                <c:pt idx="385">
                  <c:v>108</c:v>
                </c:pt>
                <c:pt idx="386">
                  <c:v>72</c:v>
                </c:pt>
                <c:pt idx="387">
                  <c:v>120</c:v>
                </c:pt>
                <c:pt idx="388">
                  <c:v>108</c:v>
                </c:pt>
                <c:pt idx="389">
                  <c:v>108</c:v>
                </c:pt>
                <c:pt idx="390">
                  <c:v>84</c:v>
                </c:pt>
                <c:pt idx="391">
                  <c:v>96</c:v>
                </c:pt>
                <c:pt idx="392">
                  <c:v>96</c:v>
                </c:pt>
                <c:pt idx="393">
                  <c:v>96</c:v>
                </c:pt>
                <c:pt idx="394">
                  <c:v>72</c:v>
                </c:pt>
                <c:pt idx="395">
                  <c:v>96</c:v>
                </c:pt>
                <c:pt idx="396">
                  <c:v>72</c:v>
                </c:pt>
                <c:pt idx="397">
                  <c:v>96</c:v>
                </c:pt>
                <c:pt idx="398">
                  <c:v>144</c:v>
                </c:pt>
                <c:pt idx="399">
                  <c:v>108</c:v>
                </c:pt>
                <c:pt idx="400">
                  <c:v>132</c:v>
                </c:pt>
                <c:pt idx="401">
                  <c:v>60</c:v>
                </c:pt>
                <c:pt idx="402">
                  <c:v>84</c:v>
                </c:pt>
                <c:pt idx="403">
                  <c:v>72</c:v>
                </c:pt>
                <c:pt idx="404">
                  <c:v>96</c:v>
                </c:pt>
                <c:pt idx="405">
                  <c:v>60</c:v>
                </c:pt>
                <c:pt idx="406">
                  <c:v>72</c:v>
                </c:pt>
                <c:pt idx="407">
                  <c:v>24</c:v>
                </c:pt>
                <c:pt idx="408">
                  <c:v>60</c:v>
                </c:pt>
                <c:pt idx="409">
                  <c:v>60</c:v>
                </c:pt>
                <c:pt idx="410">
                  <c:v>84</c:v>
                </c:pt>
                <c:pt idx="411">
                  <c:v>72</c:v>
                </c:pt>
                <c:pt idx="412">
                  <c:v>84</c:v>
                </c:pt>
                <c:pt idx="413">
                  <c:v>84</c:v>
                </c:pt>
                <c:pt idx="414">
                  <c:v>84</c:v>
                </c:pt>
                <c:pt idx="415">
                  <c:v>108</c:v>
                </c:pt>
                <c:pt idx="416">
                  <c:v>48</c:v>
                </c:pt>
                <c:pt idx="417">
                  <c:v>72</c:v>
                </c:pt>
                <c:pt idx="418">
                  <c:v>108</c:v>
                </c:pt>
                <c:pt idx="419">
                  <c:v>120</c:v>
                </c:pt>
                <c:pt idx="420">
                  <c:v>48</c:v>
                </c:pt>
                <c:pt idx="421">
                  <c:v>96</c:v>
                </c:pt>
                <c:pt idx="422">
                  <c:v>84</c:v>
                </c:pt>
                <c:pt idx="423">
                  <c:v>96</c:v>
                </c:pt>
                <c:pt idx="424">
                  <c:v>84</c:v>
                </c:pt>
                <c:pt idx="425">
                  <c:v>132</c:v>
                </c:pt>
                <c:pt idx="426">
                  <c:v>108</c:v>
                </c:pt>
                <c:pt idx="427">
                  <c:v>72</c:v>
                </c:pt>
                <c:pt idx="428">
                  <c:v>96</c:v>
                </c:pt>
                <c:pt idx="429">
                  <c:v>108</c:v>
                </c:pt>
                <c:pt idx="430">
                  <c:v>120</c:v>
                </c:pt>
                <c:pt idx="431">
                  <c:v>156</c:v>
                </c:pt>
                <c:pt idx="432">
                  <c:v>120</c:v>
                </c:pt>
                <c:pt idx="433">
                  <c:v>204</c:v>
                </c:pt>
                <c:pt idx="434">
                  <c:v>204</c:v>
                </c:pt>
                <c:pt idx="435">
                  <c:v>96</c:v>
                </c:pt>
                <c:pt idx="436">
                  <c:v>72</c:v>
                </c:pt>
                <c:pt idx="437">
                  <c:v>48</c:v>
                </c:pt>
                <c:pt idx="438">
                  <c:v>132</c:v>
                </c:pt>
                <c:pt idx="439">
                  <c:v>120</c:v>
                </c:pt>
                <c:pt idx="440">
                  <c:v>132</c:v>
                </c:pt>
                <c:pt idx="441">
                  <c:v>84</c:v>
                </c:pt>
                <c:pt idx="442">
                  <c:v>96</c:v>
                </c:pt>
                <c:pt idx="443">
                  <c:v>120</c:v>
                </c:pt>
                <c:pt idx="444">
                  <c:v>120</c:v>
                </c:pt>
                <c:pt idx="445">
                  <c:v>48</c:v>
                </c:pt>
                <c:pt idx="446">
                  <c:v>84</c:v>
                </c:pt>
                <c:pt idx="447">
                  <c:v>132</c:v>
                </c:pt>
                <c:pt idx="448">
                  <c:v>168</c:v>
                </c:pt>
                <c:pt idx="449">
                  <c:v>192</c:v>
                </c:pt>
                <c:pt idx="450">
                  <c:v>144</c:v>
                </c:pt>
                <c:pt idx="451">
                  <c:v>84</c:v>
                </c:pt>
                <c:pt idx="452">
                  <c:v>48</c:v>
                </c:pt>
                <c:pt idx="453">
                  <c:v>60</c:v>
                </c:pt>
                <c:pt idx="454">
                  <c:v>48</c:v>
                </c:pt>
                <c:pt idx="455">
                  <c:v>108</c:v>
                </c:pt>
                <c:pt idx="456">
                  <c:v>84</c:v>
                </c:pt>
                <c:pt idx="457">
                  <c:v>96</c:v>
                </c:pt>
                <c:pt idx="458">
                  <c:v>72</c:v>
                </c:pt>
                <c:pt idx="459">
                  <c:v>108</c:v>
                </c:pt>
                <c:pt idx="460">
                  <c:v>96</c:v>
                </c:pt>
                <c:pt idx="461">
                  <c:v>108</c:v>
                </c:pt>
                <c:pt idx="462">
                  <c:v>84</c:v>
                </c:pt>
                <c:pt idx="463">
                  <c:v>84</c:v>
                </c:pt>
                <c:pt idx="464">
                  <c:v>108</c:v>
                </c:pt>
                <c:pt idx="465">
                  <c:v>96</c:v>
                </c:pt>
                <c:pt idx="466">
                  <c:v>96</c:v>
                </c:pt>
                <c:pt idx="467">
                  <c:v>144</c:v>
                </c:pt>
                <c:pt idx="468">
                  <c:v>108</c:v>
                </c:pt>
                <c:pt idx="469">
                  <c:v>24</c:v>
                </c:pt>
                <c:pt idx="470">
                  <c:v>72</c:v>
                </c:pt>
                <c:pt idx="471">
                  <c:v>84</c:v>
                </c:pt>
                <c:pt idx="472">
                  <c:v>96</c:v>
                </c:pt>
                <c:pt idx="473">
                  <c:v>48</c:v>
                </c:pt>
                <c:pt idx="474">
                  <c:v>72</c:v>
                </c:pt>
                <c:pt idx="475">
                  <c:v>72</c:v>
                </c:pt>
                <c:pt idx="476">
                  <c:v>96</c:v>
                </c:pt>
                <c:pt idx="477">
                  <c:v>72</c:v>
                </c:pt>
                <c:pt idx="478">
                  <c:v>36</c:v>
                </c:pt>
                <c:pt idx="479">
                  <c:v>48</c:v>
                </c:pt>
                <c:pt idx="480">
                  <c:v>108</c:v>
                </c:pt>
                <c:pt idx="481">
                  <c:v>96</c:v>
                </c:pt>
                <c:pt idx="482">
                  <c:v>120</c:v>
                </c:pt>
                <c:pt idx="483">
                  <c:v>84</c:v>
                </c:pt>
                <c:pt idx="484">
                  <c:v>84</c:v>
                </c:pt>
                <c:pt idx="485">
                  <c:v>120</c:v>
                </c:pt>
                <c:pt idx="486">
                  <c:v>84</c:v>
                </c:pt>
                <c:pt idx="487">
                  <c:v>72</c:v>
                </c:pt>
                <c:pt idx="488">
                  <c:v>120</c:v>
                </c:pt>
                <c:pt idx="489">
                  <c:v>156</c:v>
                </c:pt>
                <c:pt idx="490">
                  <c:v>120</c:v>
                </c:pt>
                <c:pt idx="491">
                  <c:v>156</c:v>
                </c:pt>
                <c:pt idx="492">
                  <c:v>96</c:v>
                </c:pt>
                <c:pt idx="493">
                  <c:v>96</c:v>
                </c:pt>
                <c:pt idx="494">
                  <c:v>72</c:v>
                </c:pt>
                <c:pt idx="495">
                  <c:v>96</c:v>
                </c:pt>
                <c:pt idx="496">
                  <c:v>60</c:v>
                </c:pt>
                <c:pt idx="497">
                  <c:v>96</c:v>
                </c:pt>
                <c:pt idx="498">
                  <c:v>96</c:v>
                </c:pt>
                <c:pt idx="499">
                  <c:v>96</c:v>
                </c:pt>
                <c:pt idx="500">
                  <c:v>96</c:v>
                </c:pt>
                <c:pt idx="501">
                  <c:v>144</c:v>
                </c:pt>
                <c:pt idx="502">
                  <c:v>120</c:v>
                </c:pt>
                <c:pt idx="503">
                  <c:v>132</c:v>
                </c:pt>
                <c:pt idx="504">
                  <c:v>168</c:v>
                </c:pt>
                <c:pt idx="505">
                  <c:v>84</c:v>
                </c:pt>
                <c:pt idx="506">
                  <c:v>120</c:v>
                </c:pt>
                <c:pt idx="507">
                  <c:v>72</c:v>
                </c:pt>
                <c:pt idx="508">
                  <c:v>120</c:v>
                </c:pt>
                <c:pt idx="509">
                  <c:v>96</c:v>
                </c:pt>
                <c:pt idx="510">
                  <c:v>144</c:v>
                </c:pt>
                <c:pt idx="511">
                  <c:v>120</c:v>
                </c:pt>
                <c:pt idx="512">
                  <c:v>84</c:v>
                </c:pt>
                <c:pt idx="513">
                  <c:v>48</c:v>
                </c:pt>
                <c:pt idx="514">
                  <c:v>84</c:v>
                </c:pt>
                <c:pt idx="515">
                  <c:v>96</c:v>
                </c:pt>
                <c:pt idx="516">
                  <c:v>96</c:v>
                </c:pt>
                <c:pt idx="517">
                  <c:v>72</c:v>
                </c:pt>
                <c:pt idx="518">
                  <c:v>72</c:v>
                </c:pt>
                <c:pt idx="519">
                  <c:v>96</c:v>
                </c:pt>
                <c:pt idx="520">
                  <c:v>36</c:v>
                </c:pt>
                <c:pt idx="521">
                  <c:v>0</c:v>
                </c:pt>
                <c:pt idx="522">
                  <c:v>48</c:v>
                </c:pt>
                <c:pt idx="523">
                  <c:v>84</c:v>
                </c:pt>
                <c:pt idx="524">
                  <c:v>84</c:v>
                </c:pt>
                <c:pt idx="525">
                  <c:v>120</c:v>
                </c:pt>
                <c:pt idx="526">
                  <c:v>84</c:v>
                </c:pt>
                <c:pt idx="527">
                  <c:v>120</c:v>
                </c:pt>
                <c:pt idx="528">
                  <c:v>84</c:v>
                </c:pt>
                <c:pt idx="529">
                  <c:v>108</c:v>
                </c:pt>
                <c:pt idx="530">
                  <c:v>72</c:v>
                </c:pt>
                <c:pt idx="531">
                  <c:v>108</c:v>
                </c:pt>
                <c:pt idx="532">
                  <c:v>96</c:v>
                </c:pt>
                <c:pt idx="533">
                  <c:v>120</c:v>
                </c:pt>
                <c:pt idx="534">
                  <c:v>120</c:v>
                </c:pt>
                <c:pt idx="535">
                  <c:v>108</c:v>
                </c:pt>
                <c:pt idx="536">
                  <c:v>96</c:v>
                </c:pt>
                <c:pt idx="537">
                  <c:v>120</c:v>
                </c:pt>
                <c:pt idx="538">
                  <c:v>84</c:v>
                </c:pt>
                <c:pt idx="539">
                  <c:v>72</c:v>
                </c:pt>
                <c:pt idx="540">
                  <c:v>144</c:v>
                </c:pt>
                <c:pt idx="541">
                  <c:v>84</c:v>
                </c:pt>
                <c:pt idx="542">
                  <c:v>96</c:v>
                </c:pt>
                <c:pt idx="543">
                  <c:v>72</c:v>
                </c:pt>
                <c:pt idx="544">
                  <c:v>96</c:v>
                </c:pt>
                <c:pt idx="545">
                  <c:v>72</c:v>
                </c:pt>
                <c:pt idx="546">
                  <c:v>72</c:v>
                </c:pt>
                <c:pt idx="547">
                  <c:v>60</c:v>
                </c:pt>
                <c:pt idx="548">
                  <c:v>60</c:v>
                </c:pt>
                <c:pt idx="549">
                  <c:v>24</c:v>
                </c:pt>
                <c:pt idx="550">
                  <c:v>72</c:v>
                </c:pt>
                <c:pt idx="551">
                  <c:v>48</c:v>
                </c:pt>
                <c:pt idx="552">
                  <c:v>72</c:v>
                </c:pt>
                <c:pt idx="553">
                  <c:v>84</c:v>
                </c:pt>
                <c:pt idx="554">
                  <c:v>96</c:v>
                </c:pt>
                <c:pt idx="555">
                  <c:v>72</c:v>
                </c:pt>
                <c:pt idx="556">
                  <c:v>24</c:v>
                </c:pt>
                <c:pt idx="557">
                  <c:v>96</c:v>
                </c:pt>
                <c:pt idx="558">
                  <c:v>108</c:v>
                </c:pt>
                <c:pt idx="559">
                  <c:v>72</c:v>
                </c:pt>
                <c:pt idx="560">
                  <c:v>72</c:v>
                </c:pt>
                <c:pt idx="561">
                  <c:v>108</c:v>
                </c:pt>
                <c:pt idx="562">
                  <c:v>84</c:v>
                </c:pt>
                <c:pt idx="563">
                  <c:v>144</c:v>
                </c:pt>
                <c:pt idx="564">
                  <c:v>108</c:v>
                </c:pt>
                <c:pt idx="565">
                  <c:v>132</c:v>
                </c:pt>
                <c:pt idx="566">
                  <c:v>72</c:v>
                </c:pt>
                <c:pt idx="567">
                  <c:v>60</c:v>
                </c:pt>
                <c:pt idx="568">
                  <c:v>72</c:v>
                </c:pt>
                <c:pt idx="569">
                  <c:v>72</c:v>
                </c:pt>
                <c:pt idx="570">
                  <c:v>48</c:v>
                </c:pt>
                <c:pt idx="571">
                  <c:v>108</c:v>
                </c:pt>
                <c:pt idx="572">
                  <c:v>108</c:v>
                </c:pt>
                <c:pt idx="573">
                  <c:v>96</c:v>
                </c:pt>
                <c:pt idx="574">
                  <c:v>72</c:v>
                </c:pt>
                <c:pt idx="575">
                  <c:v>24</c:v>
                </c:pt>
                <c:pt idx="576">
                  <c:v>72</c:v>
                </c:pt>
                <c:pt idx="577">
                  <c:v>72</c:v>
                </c:pt>
                <c:pt idx="578">
                  <c:v>108</c:v>
                </c:pt>
                <c:pt idx="579">
                  <c:v>60</c:v>
                </c:pt>
                <c:pt idx="580">
                  <c:v>72</c:v>
                </c:pt>
                <c:pt idx="581">
                  <c:v>72</c:v>
                </c:pt>
                <c:pt idx="582">
                  <c:v>84</c:v>
                </c:pt>
                <c:pt idx="583">
                  <c:v>60</c:v>
                </c:pt>
                <c:pt idx="584">
                  <c:v>108</c:v>
                </c:pt>
                <c:pt idx="585">
                  <c:v>120</c:v>
                </c:pt>
                <c:pt idx="586">
                  <c:v>132</c:v>
                </c:pt>
                <c:pt idx="587">
                  <c:v>72</c:v>
                </c:pt>
                <c:pt idx="588">
                  <c:v>108</c:v>
                </c:pt>
                <c:pt idx="589">
                  <c:v>108</c:v>
                </c:pt>
                <c:pt idx="590">
                  <c:v>96</c:v>
                </c:pt>
                <c:pt idx="591">
                  <c:v>84</c:v>
                </c:pt>
                <c:pt idx="592">
                  <c:v>60</c:v>
                </c:pt>
                <c:pt idx="593">
                  <c:v>96</c:v>
                </c:pt>
                <c:pt idx="594">
                  <c:v>36</c:v>
                </c:pt>
                <c:pt idx="595">
                  <c:v>72</c:v>
                </c:pt>
                <c:pt idx="596">
                  <c:v>108</c:v>
                </c:pt>
                <c:pt idx="597">
                  <c:v>72</c:v>
                </c:pt>
                <c:pt idx="598">
                  <c:v>96</c:v>
                </c:pt>
                <c:pt idx="599">
                  <c:v>144</c:v>
                </c:pt>
                <c:pt idx="600">
                  <c:v>96</c:v>
                </c:pt>
                <c:pt idx="601">
                  <c:v>120</c:v>
                </c:pt>
                <c:pt idx="602">
                  <c:v>96</c:v>
                </c:pt>
                <c:pt idx="603">
                  <c:v>132</c:v>
                </c:pt>
                <c:pt idx="604">
                  <c:v>108</c:v>
                </c:pt>
                <c:pt idx="605">
                  <c:v>120</c:v>
                </c:pt>
                <c:pt idx="606">
                  <c:v>84</c:v>
                </c:pt>
                <c:pt idx="607">
                  <c:v>132</c:v>
                </c:pt>
                <c:pt idx="608">
                  <c:v>156</c:v>
                </c:pt>
                <c:pt idx="609">
                  <c:v>108</c:v>
                </c:pt>
                <c:pt idx="610">
                  <c:v>24</c:v>
                </c:pt>
                <c:pt idx="611">
                  <c:v>60</c:v>
                </c:pt>
                <c:pt idx="612">
                  <c:v>120</c:v>
                </c:pt>
                <c:pt idx="613">
                  <c:v>48</c:v>
                </c:pt>
                <c:pt idx="614">
                  <c:v>84</c:v>
                </c:pt>
                <c:pt idx="615">
                  <c:v>120</c:v>
                </c:pt>
                <c:pt idx="616">
                  <c:v>144</c:v>
                </c:pt>
                <c:pt idx="617">
                  <c:v>60</c:v>
                </c:pt>
                <c:pt idx="618">
                  <c:v>84</c:v>
                </c:pt>
                <c:pt idx="619">
                  <c:v>84</c:v>
                </c:pt>
                <c:pt idx="620">
                  <c:v>120</c:v>
                </c:pt>
                <c:pt idx="621">
                  <c:v>72</c:v>
                </c:pt>
                <c:pt idx="622">
                  <c:v>96</c:v>
                </c:pt>
                <c:pt idx="623">
                  <c:v>84</c:v>
                </c:pt>
                <c:pt idx="624">
                  <c:v>96</c:v>
                </c:pt>
                <c:pt idx="625">
                  <c:v>96</c:v>
                </c:pt>
                <c:pt idx="626">
                  <c:v>84</c:v>
                </c:pt>
                <c:pt idx="627">
                  <c:v>84</c:v>
                </c:pt>
                <c:pt idx="628">
                  <c:v>12</c:v>
                </c:pt>
                <c:pt idx="629">
                  <c:v>72</c:v>
                </c:pt>
                <c:pt idx="630">
                  <c:v>156</c:v>
                </c:pt>
                <c:pt idx="631">
                  <c:v>144</c:v>
                </c:pt>
                <c:pt idx="632">
                  <c:v>96</c:v>
                </c:pt>
                <c:pt idx="633">
                  <c:v>120</c:v>
                </c:pt>
                <c:pt idx="634">
                  <c:v>96</c:v>
                </c:pt>
                <c:pt idx="635">
                  <c:v>84</c:v>
                </c:pt>
                <c:pt idx="636">
                  <c:v>72</c:v>
                </c:pt>
                <c:pt idx="637">
                  <c:v>108</c:v>
                </c:pt>
                <c:pt idx="638">
                  <c:v>84</c:v>
                </c:pt>
                <c:pt idx="639">
                  <c:v>84</c:v>
                </c:pt>
                <c:pt idx="640">
                  <c:v>36</c:v>
                </c:pt>
                <c:pt idx="641">
                  <c:v>72</c:v>
                </c:pt>
                <c:pt idx="642">
                  <c:v>84</c:v>
                </c:pt>
                <c:pt idx="643">
                  <c:v>120</c:v>
                </c:pt>
                <c:pt idx="644">
                  <c:v>84</c:v>
                </c:pt>
                <c:pt idx="645">
                  <c:v>84</c:v>
                </c:pt>
                <c:pt idx="646">
                  <c:v>72</c:v>
                </c:pt>
                <c:pt idx="647">
                  <c:v>60</c:v>
                </c:pt>
                <c:pt idx="648">
                  <c:v>120</c:v>
                </c:pt>
                <c:pt idx="649">
                  <c:v>96</c:v>
                </c:pt>
                <c:pt idx="650">
                  <c:v>120</c:v>
                </c:pt>
                <c:pt idx="651">
                  <c:v>84</c:v>
                </c:pt>
                <c:pt idx="652">
                  <c:v>72</c:v>
                </c:pt>
                <c:pt idx="653">
                  <c:v>36</c:v>
                </c:pt>
                <c:pt idx="654">
                  <c:v>96</c:v>
                </c:pt>
                <c:pt idx="655">
                  <c:v>84</c:v>
                </c:pt>
                <c:pt idx="656">
                  <c:v>84</c:v>
                </c:pt>
                <c:pt idx="657">
                  <c:v>48</c:v>
                </c:pt>
                <c:pt idx="658">
                  <c:v>96</c:v>
                </c:pt>
                <c:pt idx="659">
                  <c:v>96</c:v>
                </c:pt>
                <c:pt idx="660">
                  <c:v>108</c:v>
                </c:pt>
                <c:pt idx="661">
                  <c:v>84</c:v>
                </c:pt>
                <c:pt idx="662">
                  <c:v>108</c:v>
                </c:pt>
                <c:pt idx="663">
                  <c:v>156</c:v>
                </c:pt>
                <c:pt idx="664">
                  <c:v>72</c:v>
                </c:pt>
                <c:pt idx="665">
                  <c:v>120</c:v>
                </c:pt>
                <c:pt idx="666">
                  <c:v>132</c:v>
                </c:pt>
                <c:pt idx="667">
                  <c:v>84</c:v>
                </c:pt>
                <c:pt idx="668">
                  <c:v>36</c:v>
                </c:pt>
                <c:pt idx="669">
                  <c:v>72</c:v>
                </c:pt>
                <c:pt idx="670">
                  <c:v>84</c:v>
                </c:pt>
                <c:pt idx="671">
                  <c:v>84</c:v>
                </c:pt>
                <c:pt idx="672">
                  <c:v>60</c:v>
                </c:pt>
                <c:pt idx="673">
                  <c:v>120</c:v>
                </c:pt>
                <c:pt idx="674">
                  <c:v>84</c:v>
                </c:pt>
                <c:pt idx="675">
                  <c:v>84</c:v>
                </c:pt>
                <c:pt idx="676">
                  <c:v>84</c:v>
                </c:pt>
                <c:pt idx="677">
                  <c:v>96</c:v>
                </c:pt>
                <c:pt idx="678">
                  <c:v>120</c:v>
                </c:pt>
                <c:pt idx="679">
                  <c:v>120</c:v>
                </c:pt>
                <c:pt idx="680">
                  <c:v>96</c:v>
                </c:pt>
                <c:pt idx="681">
                  <c:v>84</c:v>
                </c:pt>
                <c:pt idx="682">
                  <c:v>60</c:v>
                </c:pt>
                <c:pt idx="683">
                  <c:v>48</c:v>
                </c:pt>
                <c:pt idx="684">
                  <c:v>60</c:v>
                </c:pt>
                <c:pt idx="685">
                  <c:v>48</c:v>
                </c:pt>
                <c:pt idx="686">
                  <c:v>84</c:v>
                </c:pt>
                <c:pt idx="687">
                  <c:v>84</c:v>
                </c:pt>
                <c:pt idx="688">
                  <c:v>120</c:v>
                </c:pt>
                <c:pt idx="689">
                  <c:v>96</c:v>
                </c:pt>
                <c:pt idx="690">
                  <c:v>132</c:v>
                </c:pt>
                <c:pt idx="691">
                  <c:v>72</c:v>
                </c:pt>
                <c:pt idx="692">
                  <c:v>84</c:v>
                </c:pt>
                <c:pt idx="693">
                  <c:v>96</c:v>
                </c:pt>
                <c:pt idx="694">
                  <c:v>96</c:v>
                </c:pt>
                <c:pt idx="695">
                  <c:v>96</c:v>
                </c:pt>
                <c:pt idx="696">
                  <c:v>120</c:v>
                </c:pt>
                <c:pt idx="697">
                  <c:v>120</c:v>
                </c:pt>
                <c:pt idx="698">
                  <c:v>120</c:v>
                </c:pt>
                <c:pt idx="699">
                  <c:v>156</c:v>
                </c:pt>
                <c:pt idx="700">
                  <c:v>120</c:v>
                </c:pt>
                <c:pt idx="701">
                  <c:v>96</c:v>
                </c:pt>
                <c:pt idx="702">
                  <c:v>108</c:v>
                </c:pt>
                <c:pt idx="703">
                  <c:v>108</c:v>
                </c:pt>
                <c:pt idx="704">
                  <c:v>60</c:v>
                </c:pt>
                <c:pt idx="705">
                  <c:v>84</c:v>
                </c:pt>
                <c:pt idx="706">
                  <c:v>60</c:v>
                </c:pt>
                <c:pt idx="707">
                  <c:v>84</c:v>
                </c:pt>
                <c:pt idx="708">
                  <c:v>84</c:v>
                </c:pt>
                <c:pt idx="709">
                  <c:v>108</c:v>
                </c:pt>
                <c:pt idx="710">
                  <c:v>84</c:v>
                </c:pt>
                <c:pt idx="711">
                  <c:v>120</c:v>
                </c:pt>
                <c:pt idx="712">
                  <c:v>96</c:v>
                </c:pt>
                <c:pt idx="713">
                  <c:v>84</c:v>
                </c:pt>
                <c:pt idx="714">
                  <c:v>84</c:v>
                </c:pt>
                <c:pt idx="715">
                  <c:v>108</c:v>
                </c:pt>
                <c:pt idx="716">
                  <c:v>144</c:v>
                </c:pt>
                <c:pt idx="717">
                  <c:v>180</c:v>
                </c:pt>
                <c:pt idx="718">
                  <c:v>144</c:v>
                </c:pt>
                <c:pt idx="719">
                  <c:v>36</c:v>
                </c:pt>
                <c:pt idx="720">
                  <c:v>120</c:v>
                </c:pt>
                <c:pt idx="721">
                  <c:v>96</c:v>
                </c:pt>
                <c:pt idx="722">
                  <c:v>96</c:v>
                </c:pt>
                <c:pt idx="723">
                  <c:v>108</c:v>
                </c:pt>
                <c:pt idx="724">
                  <c:v>108</c:v>
                </c:pt>
                <c:pt idx="725">
                  <c:v>72</c:v>
                </c:pt>
                <c:pt idx="726">
                  <c:v>108</c:v>
                </c:pt>
                <c:pt idx="727">
                  <c:v>84</c:v>
                </c:pt>
                <c:pt idx="728">
                  <c:v>108</c:v>
                </c:pt>
                <c:pt idx="729">
                  <c:v>72</c:v>
                </c:pt>
                <c:pt idx="730">
                  <c:v>72</c:v>
                </c:pt>
                <c:pt idx="731">
                  <c:v>72</c:v>
                </c:pt>
                <c:pt idx="732">
                  <c:v>96</c:v>
                </c:pt>
                <c:pt idx="733">
                  <c:v>132</c:v>
                </c:pt>
                <c:pt idx="734">
                  <c:v>72</c:v>
                </c:pt>
                <c:pt idx="735">
                  <c:v>120</c:v>
                </c:pt>
                <c:pt idx="736">
                  <c:v>132</c:v>
                </c:pt>
                <c:pt idx="737">
                  <c:v>96</c:v>
                </c:pt>
                <c:pt idx="738">
                  <c:v>84</c:v>
                </c:pt>
                <c:pt idx="739">
                  <c:v>108</c:v>
                </c:pt>
                <c:pt idx="740">
                  <c:v>84</c:v>
                </c:pt>
                <c:pt idx="741">
                  <c:v>108</c:v>
                </c:pt>
                <c:pt idx="742">
                  <c:v>96</c:v>
                </c:pt>
                <c:pt idx="743">
                  <c:v>120</c:v>
                </c:pt>
                <c:pt idx="744">
                  <c:v>84</c:v>
                </c:pt>
                <c:pt idx="745">
                  <c:v>132</c:v>
                </c:pt>
                <c:pt idx="746">
                  <c:v>108</c:v>
                </c:pt>
                <c:pt idx="747">
                  <c:v>120</c:v>
                </c:pt>
                <c:pt idx="748">
                  <c:v>120</c:v>
                </c:pt>
                <c:pt idx="749">
                  <c:v>96</c:v>
                </c:pt>
                <c:pt idx="750">
                  <c:v>84</c:v>
                </c:pt>
                <c:pt idx="751">
                  <c:v>108</c:v>
                </c:pt>
                <c:pt idx="752">
                  <c:v>72</c:v>
                </c:pt>
                <c:pt idx="753">
                  <c:v>48</c:v>
                </c:pt>
                <c:pt idx="754">
                  <c:v>132</c:v>
                </c:pt>
                <c:pt idx="755">
                  <c:v>144</c:v>
                </c:pt>
                <c:pt idx="756">
                  <c:v>108</c:v>
                </c:pt>
                <c:pt idx="757">
                  <c:v>12</c:v>
                </c:pt>
                <c:pt idx="758">
                  <c:v>36</c:v>
                </c:pt>
                <c:pt idx="759">
                  <c:v>-12</c:v>
                </c:pt>
                <c:pt idx="760">
                  <c:v>60</c:v>
                </c:pt>
                <c:pt idx="761">
                  <c:v>72</c:v>
                </c:pt>
                <c:pt idx="762">
                  <c:v>96</c:v>
                </c:pt>
                <c:pt idx="763">
                  <c:v>60</c:v>
                </c:pt>
                <c:pt idx="764">
                  <c:v>84</c:v>
                </c:pt>
                <c:pt idx="765">
                  <c:v>132</c:v>
                </c:pt>
                <c:pt idx="766">
                  <c:v>108</c:v>
                </c:pt>
                <c:pt idx="767">
                  <c:v>84</c:v>
                </c:pt>
                <c:pt idx="768">
                  <c:v>72</c:v>
                </c:pt>
                <c:pt idx="769">
                  <c:v>120</c:v>
                </c:pt>
                <c:pt idx="770">
                  <c:v>120</c:v>
                </c:pt>
                <c:pt idx="771">
                  <c:v>72</c:v>
                </c:pt>
                <c:pt idx="772">
                  <c:v>96</c:v>
                </c:pt>
                <c:pt idx="773">
                  <c:v>156</c:v>
                </c:pt>
                <c:pt idx="774">
                  <c:v>60</c:v>
                </c:pt>
                <c:pt idx="775">
                  <c:v>48</c:v>
                </c:pt>
                <c:pt idx="776">
                  <c:v>48</c:v>
                </c:pt>
                <c:pt idx="777">
                  <c:v>72</c:v>
                </c:pt>
                <c:pt idx="778">
                  <c:v>72</c:v>
                </c:pt>
                <c:pt idx="779">
                  <c:v>120</c:v>
                </c:pt>
                <c:pt idx="780">
                  <c:v>108</c:v>
                </c:pt>
                <c:pt idx="781">
                  <c:v>168</c:v>
                </c:pt>
                <c:pt idx="782">
                  <c:v>156</c:v>
                </c:pt>
                <c:pt idx="783">
                  <c:v>96</c:v>
                </c:pt>
                <c:pt idx="784">
                  <c:v>60</c:v>
                </c:pt>
                <c:pt idx="785">
                  <c:v>84</c:v>
                </c:pt>
                <c:pt idx="786">
                  <c:v>72</c:v>
                </c:pt>
                <c:pt idx="787">
                  <c:v>144</c:v>
                </c:pt>
                <c:pt idx="788">
                  <c:v>180</c:v>
                </c:pt>
                <c:pt idx="789">
                  <c:v>72</c:v>
                </c:pt>
                <c:pt idx="790">
                  <c:v>108</c:v>
                </c:pt>
                <c:pt idx="791">
                  <c:v>96</c:v>
                </c:pt>
                <c:pt idx="792">
                  <c:v>96</c:v>
                </c:pt>
                <c:pt idx="793">
                  <c:v>72</c:v>
                </c:pt>
                <c:pt idx="794">
                  <c:v>120</c:v>
                </c:pt>
                <c:pt idx="795">
                  <c:v>84</c:v>
                </c:pt>
                <c:pt idx="796">
                  <c:v>96</c:v>
                </c:pt>
                <c:pt idx="797">
                  <c:v>96</c:v>
                </c:pt>
                <c:pt idx="798">
                  <c:v>108</c:v>
                </c:pt>
                <c:pt idx="799">
                  <c:v>84</c:v>
                </c:pt>
                <c:pt idx="800">
                  <c:v>108</c:v>
                </c:pt>
                <c:pt idx="801">
                  <c:v>72</c:v>
                </c:pt>
                <c:pt idx="802">
                  <c:v>72</c:v>
                </c:pt>
                <c:pt idx="803">
                  <c:v>108</c:v>
                </c:pt>
                <c:pt idx="804">
                  <c:v>96</c:v>
                </c:pt>
                <c:pt idx="805">
                  <c:v>96</c:v>
                </c:pt>
                <c:pt idx="806">
                  <c:v>96</c:v>
                </c:pt>
                <c:pt idx="807">
                  <c:v>72</c:v>
                </c:pt>
                <c:pt idx="808">
                  <c:v>60</c:v>
                </c:pt>
                <c:pt idx="809">
                  <c:v>96</c:v>
                </c:pt>
                <c:pt idx="810">
                  <c:v>60</c:v>
                </c:pt>
                <c:pt idx="811">
                  <c:v>84</c:v>
                </c:pt>
                <c:pt idx="812">
                  <c:v>84</c:v>
                </c:pt>
                <c:pt idx="813">
                  <c:v>120</c:v>
                </c:pt>
                <c:pt idx="814">
                  <c:v>60</c:v>
                </c:pt>
                <c:pt idx="815">
                  <c:v>84</c:v>
                </c:pt>
                <c:pt idx="816">
                  <c:v>84</c:v>
                </c:pt>
                <c:pt idx="817">
                  <c:v>120</c:v>
                </c:pt>
                <c:pt idx="818">
                  <c:v>108</c:v>
                </c:pt>
                <c:pt idx="819">
                  <c:v>84</c:v>
                </c:pt>
                <c:pt idx="820">
                  <c:v>84</c:v>
                </c:pt>
                <c:pt idx="821">
                  <c:v>36</c:v>
                </c:pt>
                <c:pt idx="822">
                  <c:v>12</c:v>
                </c:pt>
                <c:pt idx="823">
                  <c:v>168</c:v>
                </c:pt>
                <c:pt idx="824">
                  <c:v>180</c:v>
                </c:pt>
                <c:pt idx="825">
                  <c:v>48</c:v>
                </c:pt>
                <c:pt idx="826">
                  <c:v>72</c:v>
                </c:pt>
                <c:pt idx="827">
                  <c:v>72</c:v>
                </c:pt>
                <c:pt idx="828">
                  <c:v>120</c:v>
                </c:pt>
                <c:pt idx="829">
                  <c:v>72</c:v>
                </c:pt>
                <c:pt idx="830">
                  <c:v>72</c:v>
                </c:pt>
                <c:pt idx="831">
                  <c:v>48</c:v>
                </c:pt>
                <c:pt idx="832">
                  <c:v>84</c:v>
                </c:pt>
                <c:pt idx="833">
                  <c:v>84</c:v>
                </c:pt>
                <c:pt idx="834">
                  <c:v>84</c:v>
                </c:pt>
                <c:pt idx="835">
                  <c:v>96</c:v>
                </c:pt>
                <c:pt idx="836">
                  <c:v>132</c:v>
                </c:pt>
                <c:pt idx="837">
                  <c:v>144</c:v>
                </c:pt>
                <c:pt idx="838">
                  <c:v>132</c:v>
                </c:pt>
                <c:pt idx="839">
                  <c:v>36</c:v>
                </c:pt>
                <c:pt idx="840">
                  <c:v>12</c:v>
                </c:pt>
                <c:pt idx="841">
                  <c:v>108</c:v>
                </c:pt>
                <c:pt idx="842">
                  <c:v>144</c:v>
                </c:pt>
                <c:pt idx="843">
                  <c:v>108</c:v>
                </c:pt>
                <c:pt idx="844">
                  <c:v>72</c:v>
                </c:pt>
                <c:pt idx="845">
                  <c:v>108</c:v>
                </c:pt>
                <c:pt idx="846">
                  <c:v>72</c:v>
                </c:pt>
                <c:pt idx="847">
                  <c:v>84</c:v>
                </c:pt>
                <c:pt idx="848">
                  <c:v>60</c:v>
                </c:pt>
                <c:pt idx="849">
                  <c:v>84</c:v>
                </c:pt>
                <c:pt idx="850">
                  <c:v>72</c:v>
                </c:pt>
                <c:pt idx="851">
                  <c:v>108</c:v>
                </c:pt>
                <c:pt idx="852">
                  <c:v>120</c:v>
                </c:pt>
                <c:pt idx="853">
                  <c:v>132</c:v>
                </c:pt>
                <c:pt idx="854">
                  <c:v>84</c:v>
                </c:pt>
                <c:pt idx="855">
                  <c:v>84</c:v>
                </c:pt>
                <c:pt idx="856">
                  <c:v>84</c:v>
                </c:pt>
                <c:pt idx="857">
                  <c:v>84</c:v>
                </c:pt>
                <c:pt idx="858">
                  <c:v>96</c:v>
                </c:pt>
                <c:pt idx="859">
                  <c:v>84</c:v>
                </c:pt>
                <c:pt idx="860">
                  <c:v>96</c:v>
                </c:pt>
                <c:pt idx="861">
                  <c:v>60</c:v>
                </c:pt>
                <c:pt idx="862">
                  <c:v>84</c:v>
                </c:pt>
                <c:pt idx="863">
                  <c:v>72</c:v>
                </c:pt>
                <c:pt idx="864">
                  <c:v>96</c:v>
                </c:pt>
                <c:pt idx="865">
                  <c:v>60</c:v>
                </c:pt>
                <c:pt idx="866">
                  <c:v>60</c:v>
                </c:pt>
                <c:pt idx="867">
                  <c:v>72</c:v>
                </c:pt>
                <c:pt idx="868">
                  <c:v>120</c:v>
                </c:pt>
                <c:pt idx="869">
                  <c:v>72</c:v>
                </c:pt>
                <c:pt idx="870">
                  <c:v>96</c:v>
                </c:pt>
                <c:pt idx="871">
                  <c:v>72</c:v>
                </c:pt>
                <c:pt idx="872">
                  <c:v>72</c:v>
                </c:pt>
                <c:pt idx="873">
                  <c:v>96</c:v>
                </c:pt>
                <c:pt idx="874">
                  <c:v>120</c:v>
                </c:pt>
                <c:pt idx="875">
                  <c:v>60</c:v>
                </c:pt>
                <c:pt idx="876">
                  <c:v>24</c:v>
                </c:pt>
                <c:pt idx="877">
                  <c:v>180</c:v>
                </c:pt>
                <c:pt idx="878">
                  <c:v>192</c:v>
                </c:pt>
                <c:pt idx="879">
                  <c:v>84</c:v>
                </c:pt>
                <c:pt idx="880">
                  <c:v>60</c:v>
                </c:pt>
                <c:pt idx="881">
                  <c:v>96</c:v>
                </c:pt>
                <c:pt idx="882">
                  <c:v>36</c:v>
                </c:pt>
                <c:pt idx="883">
                  <c:v>72</c:v>
                </c:pt>
                <c:pt idx="884">
                  <c:v>96</c:v>
                </c:pt>
                <c:pt idx="885">
                  <c:v>120</c:v>
                </c:pt>
                <c:pt idx="886">
                  <c:v>72</c:v>
                </c:pt>
                <c:pt idx="887">
                  <c:v>84</c:v>
                </c:pt>
                <c:pt idx="888">
                  <c:v>96</c:v>
                </c:pt>
                <c:pt idx="889">
                  <c:v>120</c:v>
                </c:pt>
                <c:pt idx="890">
                  <c:v>72</c:v>
                </c:pt>
                <c:pt idx="891">
                  <c:v>72</c:v>
                </c:pt>
                <c:pt idx="892">
                  <c:v>72</c:v>
                </c:pt>
                <c:pt idx="893">
                  <c:v>96</c:v>
                </c:pt>
                <c:pt idx="894">
                  <c:v>72</c:v>
                </c:pt>
                <c:pt idx="895">
                  <c:v>108</c:v>
                </c:pt>
                <c:pt idx="896">
                  <c:v>108</c:v>
                </c:pt>
                <c:pt idx="897">
                  <c:v>84</c:v>
                </c:pt>
                <c:pt idx="898">
                  <c:v>120</c:v>
                </c:pt>
                <c:pt idx="899">
                  <c:v>48</c:v>
                </c:pt>
                <c:pt idx="900">
                  <c:v>72</c:v>
                </c:pt>
                <c:pt idx="901">
                  <c:v>96</c:v>
                </c:pt>
                <c:pt idx="902">
                  <c:v>132</c:v>
                </c:pt>
                <c:pt idx="903">
                  <c:v>72</c:v>
                </c:pt>
                <c:pt idx="904">
                  <c:v>72</c:v>
                </c:pt>
                <c:pt idx="905">
                  <c:v>36</c:v>
                </c:pt>
                <c:pt idx="906">
                  <c:v>84</c:v>
                </c:pt>
                <c:pt idx="907">
                  <c:v>72</c:v>
                </c:pt>
                <c:pt idx="908">
                  <c:v>96</c:v>
                </c:pt>
                <c:pt idx="909">
                  <c:v>36</c:v>
                </c:pt>
                <c:pt idx="910">
                  <c:v>60</c:v>
                </c:pt>
                <c:pt idx="911">
                  <c:v>72</c:v>
                </c:pt>
                <c:pt idx="912">
                  <c:v>72</c:v>
                </c:pt>
                <c:pt idx="913">
                  <c:v>132</c:v>
                </c:pt>
                <c:pt idx="914">
                  <c:v>84</c:v>
                </c:pt>
                <c:pt idx="915">
                  <c:v>96</c:v>
                </c:pt>
                <c:pt idx="916">
                  <c:v>96</c:v>
                </c:pt>
                <c:pt idx="917">
                  <c:v>96</c:v>
                </c:pt>
                <c:pt idx="918">
                  <c:v>48</c:v>
                </c:pt>
                <c:pt idx="919">
                  <c:v>84</c:v>
                </c:pt>
                <c:pt idx="920">
                  <c:v>84</c:v>
                </c:pt>
                <c:pt idx="921">
                  <c:v>96</c:v>
                </c:pt>
                <c:pt idx="922">
                  <c:v>72</c:v>
                </c:pt>
                <c:pt idx="923">
                  <c:v>108</c:v>
                </c:pt>
                <c:pt idx="924">
                  <c:v>84</c:v>
                </c:pt>
                <c:pt idx="925">
                  <c:v>84</c:v>
                </c:pt>
                <c:pt idx="926">
                  <c:v>72</c:v>
                </c:pt>
                <c:pt idx="927">
                  <c:v>108</c:v>
                </c:pt>
                <c:pt idx="928">
                  <c:v>96</c:v>
                </c:pt>
                <c:pt idx="929">
                  <c:v>96</c:v>
                </c:pt>
                <c:pt idx="930">
                  <c:v>60</c:v>
                </c:pt>
                <c:pt idx="931">
                  <c:v>72</c:v>
                </c:pt>
                <c:pt idx="932">
                  <c:v>84</c:v>
                </c:pt>
                <c:pt idx="933">
                  <c:v>108</c:v>
                </c:pt>
                <c:pt idx="934">
                  <c:v>156</c:v>
                </c:pt>
                <c:pt idx="935">
                  <c:v>72</c:v>
                </c:pt>
                <c:pt idx="936">
                  <c:v>84</c:v>
                </c:pt>
                <c:pt idx="937">
                  <c:v>72</c:v>
                </c:pt>
                <c:pt idx="938">
                  <c:v>108</c:v>
                </c:pt>
                <c:pt idx="939">
                  <c:v>72</c:v>
                </c:pt>
                <c:pt idx="940">
                  <c:v>72</c:v>
                </c:pt>
                <c:pt idx="941">
                  <c:v>60</c:v>
                </c:pt>
                <c:pt idx="942">
                  <c:v>96</c:v>
                </c:pt>
                <c:pt idx="943">
                  <c:v>84</c:v>
                </c:pt>
                <c:pt idx="944">
                  <c:v>72</c:v>
                </c:pt>
                <c:pt idx="945">
                  <c:v>48</c:v>
                </c:pt>
                <c:pt idx="946">
                  <c:v>96</c:v>
                </c:pt>
                <c:pt idx="947">
                  <c:v>84</c:v>
                </c:pt>
                <c:pt idx="948">
                  <c:v>84</c:v>
                </c:pt>
                <c:pt idx="949">
                  <c:v>48</c:v>
                </c:pt>
                <c:pt idx="950">
                  <c:v>36</c:v>
                </c:pt>
                <c:pt idx="951">
                  <c:v>132</c:v>
                </c:pt>
                <c:pt idx="952">
                  <c:v>180</c:v>
                </c:pt>
                <c:pt idx="953">
                  <c:v>132</c:v>
                </c:pt>
                <c:pt idx="954">
                  <c:v>84</c:v>
                </c:pt>
                <c:pt idx="955">
                  <c:v>156</c:v>
                </c:pt>
                <c:pt idx="956">
                  <c:v>96</c:v>
                </c:pt>
                <c:pt idx="957">
                  <c:v>108</c:v>
                </c:pt>
                <c:pt idx="958">
                  <c:v>96</c:v>
                </c:pt>
                <c:pt idx="959">
                  <c:v>108</c:v>
                </c:pt>
                <c:pt idx="960">
                  <c:v>84</c:v>
                </c:pt>
                <c:pt idx="961">
                  <c:v>120</c:v>
                </c:pt>
                <c:pt idx="962">
                  <c:v>108</c:v>
                </c:pt>
                <c:pt idx="963">
                  <c:v>120</c:v>
                </c:pt>
                <c:pt idx="964">
                  <c:v>120</c:v>
                </c:pt>
                <c:pt idx="965">
                  <c:v>132</c:v>
                </c:pt>
                <c:pt idx="966">
                  <c:v>120</c:v>
                </c:pt>
                <c:pt idx="967">
                  <c:v>156</c:v>
                </c:pt>
                <c:pt idx="968">
                  <c:v>168</c:v>
                </c:pt>
                <c:pt idx="969">
                  <c:v>96</c:v>
                </c:pt>
                <c:pt idx="970">
                  <c:v>84</c:v>
                </c:pt>
                <c:pt idx="971">
                  <c:v>36</c:v>
                </c:pt>
                <c:pt idx="972">
                  <c:v>84</c:v>
                </c:pt>
                <c:pt idx="973">
                  <c:v>84</c:v>
                </c:pt>
                <c:pt idx="974">
                  <c:v>96</c:v>
                </c:pt>
                <c:pt idx="975">
                  <c:v>84</c:v>
                </c:pt>
                <c:pt idx="976">
                  <c:v>108</c:v>
                </c:pt>
                <c:pt idx="977">
                  <c:v>60</c:v>
                </c:pt>
                <c:pt idx="978">
                  <c:v>84</c:v>
                </c:pt>
                <c:pt idx="979">
                  <c:v>72</c:v>
                </c:pt>
                <c:pt idx="980">
                  <c:v>96</c:v>
                </c:pt>
                <c:pt idx="981">
                  <c:v>96</c:v>
                </c:pt>
                <c:pt idx="982">
                  <c:v>108</c:v>
                </c:pt>
                <c:pt idx="983">
                  <c:v>108</c:v>
                </c:pt>
                <c:pt idx="984">
                  <c:v>108</c:v>
                </c:pt>
                <c:pt idx="985">
                  <c:v>108</c:v>
                </c:pt>
                <c:pt idx="986">
                  <c:v>72</c:v>
                </c:pt>
                <c:pt idx="987">
                  <c:v>36</c:v>
                </c:pt>
                <c:pt idx="988">
                  <c:v>60</c:v>
                </c:pt>
                <c:pt idx="989">
                  <c:v>108</c:v>
                </c:pt>
                <c:pt idx="990">
                  <c:v>96</c:v>
                </c:pt>
                <c:pt idx="991">
                  <c:v>132</c:v>
                </c:pt>
                <c:pt idx="992">
                  <c:v>72</c:v>
                </c:pt>
                <c:pt idx="993">
                  <c:v>120</c:v>
                </c:pt>
                <c:pt idx="994">
                  <c:v>96</c:v>
                </c:pt>
                <c:pt idx="995">
                  <c:v>108</c:v>
                </c:pt>
                <c:pt idx="996">
                  <c:v>84</c:v>
                </c:pt>
                <c:pt idx="997">
                  <c:v>108</c:v>
                </c:pt>
                <c:pt idx="998">
                  <c:v>108</c:v>
                </c:pt>
                <c:pt idx="999">
                  <c:v>132</c:v>
                </c:pt>
                <c:pt idx="1000">
                  <c:v>108</c:v>
                </c:pt>
                <c:pt idx="1001">
                  <c:v>96</c:v>
                </c:pt>
                <c:pt idx="1002">
                  <c:v>84</c:v>
                </c:pt>
                <c:pt idx="1003">
                  <c:v>72</c:v>
                </c:pt>
                <c:pt idx="1004">
                  <c:v>60</c:v>
                </c:pt>
                <c:pt idx="1005">
                  <c:v>60</c:v>
                </c:pt>
                <c:pt idx="1006">
                  <c:v>132</c:v>
                </c:pt>
                <c:pt idx="1007">
                  <c:v>108</c:v>
                </c:pt>
                <c:pt idx="1008">
                  <c:v>108</c:v>
                </c:pt>
                <c:pt idx="1009">
                  <c:v>72</c:v>
                </c:pt>
                <c:pt idx="1010">
                  <c:v>60</c:v>
                </c:pt>
                <c:pt idx="1011">
                  <c:v>48</c:v>
                </c:pt>
                <c:pt idx="1012">
                  <c:v>108</c:v>
                </c:pt>
                <c:pt idx="1013">
                  <c:v>72</c:v>
                </c:pt>
                <c:pt idx="1014">
                  <c:v>72</c:v>
                </c:pt>
                <c:pt idx="1015">
                  <c:v>84</c:v>
                </c:pt>
                <c:pt idx="1016">
                  <c:v>84</c:v>
                </c:pt>
                <c:pt idx="1017">
                  <c:v>60</c:v>
                </c:pt>
                <c:pt idx="1018">
                  <c:v>108</c:v>
                </c:pt>
                <c:pt idx="1019">
                  <c:v>72</c:v>
                </c:pt>
                <c:pt idx="1020">
                  <c:v>72</c:v>
                </c:pt>
                <c:pt idx="1021">
                  <c:v>84</c:v>
                </c:pt>
                <c:pt idx="1022">
                  <c:v>108</c:v>
                </c:pt>
                <c:pt idx="1023">
                  <c:v>168</c:v>
                </c:pt>
                <c:pt idx="1024">
                  <c:v>120</c:v>
                </c:pt>
                <c:pt idx="1025">
                  <c:v>84</c:v>
                </c:pt>
                <c:pt idx="1026">
                  <c:v>60</c:v>
                </c:pt>
                <c:pt idx="1027">
                  <c:v>96</c:v>
                </c:pt>
                <c:pt idx="1028">
                  <c:v>84</c:v>
                </c:pt>
                <c:pt idx="1029">
                  <c:v>96</c:v>
                </c:pt>
                <c:pt idx="1030">
                  <c:v>84</c:v>
                </c:pt>
                <c:pt idx="1031">
                  <c:v>108</c:v>
                </c:pt>
                <c:pt idx="1032">
                  <c:v>84</c:v>
                </c:pt>
                <c:pt idx="1033">
                  <c:v>144</c:v>
                </c:pt>
                <c:pt idx="1034">
                  <c:v>96</c:v>
                </c:pt>
                <c:pt idx="1035">
                  <c:v>96</c:v>
                </c:pt>
                <c:pt idx="1036">
                  <c:v>108</c:v>
                </c:pt>
                <c:pt idx="1037">
                  <c:v>120</c:v>
                </c:pt>
                <c:pt idx="1038">
                  <c:v>132</c:v>
                </c:pt>
                <c:pt idx="1039">
                  <c:v>156</c:v>
                </c:pt>
                <c:pt idx="1040">
                  <c:v>84</c:v>
                </c:pt>
                <c:pt idx="1041">
                  <c:v>84</c:v>
                </c:pt>
                <c:pt idx="1042">
                  <c:v>144</c:v>
                </c:pt>
                <c:pt idx="1043">
                  <c:v>72</c:v>
                </c:pt>
                <c:pt idx="1044">
                  <c:v>108</c:v>
                </c:pt>
                <c:pt idx="1045">
                  <c:v>108</c:v>
                </c:pt>
                <c:pt idx="1046">
                  <c:v>132</c:v>
                </c:pt>
                <c:pt idx="1047">
                  <c:v>96</c:v>
                </c:pt>
                <c:pt idx="1048">
                  <c:v>108</c:v>
                </c:pt>
                <c:pt idx="1049">
                  <c:v>60</c:v>
                </c:pt>
                <c:pt idx="1050">
                  <c:v>120</c:v>
                </c:pt>
                <c:pt idx="1051">
                  <c:v>108</c:v>
                </c:pt>
                <c:pt idx="1052">
                  <c:v>108</c:v>
                </c:pt>
                <c:pt idx="1053">
                  <c:v>84</c:v>
                </c:pt>
                <c:pt idx="1054">
                  <c:v>84</c:v>
                </c:pt>
                <c:pt idx="1055">
                  <c:v>96</c:v>
                </c:pt>
                <c:pt idx="1056">
                  <c:v>84</c:v>
                </c:pt>
                <c:pt idx="1057">
                  <c:v>84</c:v>
                </c:pt>
                <c:pt idx="1058">
                  <c:v>60</c:v>
                </c:pt>
                <c:pt idx="1059">
                  <c:v>84</c:v>
                </c:pt>
                <c:pt idx="1060">
                  <c:v>84</c:v>
                </c:pt>
                <c:pt idx="1061">
                  <c:v>72</c:v>
                </c:pt>
                <c:pt idx="1062">
                  <c:v>84</c:v>
                </c:pt>
                <c:pt idx="1063">
                  <c:v>132</c:v>
                </c:pt>
                <c:pt idx="1064">
                  <c:v>96</c:v>
                </c:pt>
                <c:pt idx="1065">
                  <c:v>120</c:v>
                </c:pt>
                <c:pt idx="1066">
                  <c:v>96</c:v>
                </c:pt>
                <c:pt idx="1067">
                  <c:v>132</c:v>
                </c:pt>
                <c:pt idx="1068">
                  <c:v>96</c:v>
                </c:pt>
                <c:pt idx="1069">
                  <c:v>144</c:v>
                </c:pt>
                <c:pt idx="1070">
                  <c:v>120</c:v>
                </c:pt>
                <c:pt idx="1071">
                  <c:v>144</c:v>
                </c:pt>
                <c:pt idx="1072">
                  <c:v>120</c:v>
                </c:pt>
                <c:pt idx="1073">
                  <c:v>72</c:v>
                </c:pt>
                <c:pt idx="1074">
                  <c:v>60</c:v>
                </c:pt>
                <c:pt idx="1075">
                  <c:v>96</c:v>
                </c:pt>
                <c:pt idx="1076">
                  <c:v>120</c:v>
                </c:pt>
                <c:pt idx="1077">
                  <c:v>60</c:v>
                </c:pt>
                <c:pt idx="1078">
                  <c:v>72</c:v>
                </c:pt>
                <c:pt idx="1079">
                  <c:v>72</c:v>
                </c:pt>
                <c:pt idx="1080">
                  <c:v>120</c:v>
                </c:pt>
                <c:pt idx="1081">
                  <c:v>72</c:v>
                </c:pt>
                <c:pt idx="1082">
                  <c:v>96</c:v>
                </c:pt>
                <c:pt idx="1083">
                  <c:v>84</c:v>
                </c:pt>
                <c:pt idx="1084">
                  <c:v>108</c:v>
                </c:pt>
                <c:pt idx="1085">
                  <c:v>60</c:v>
                </c:pt>
                <c:pt idx="1086">
                  <c:v>108</c:v>
                </c:pt>
                <c:pt idx="1087">
                  <c:v>108</c:v>
                </c:pt>
                <c:pt idx="1088">
                  <c:v>96</c:v>
                </c:pt>
                <c:pt idx="1089">
                  <c:v>48</c:v>
                </c:pt>
                <c:pt idx="1090">
                  <c:v>72</c:v>
                </c:pt>
                <c:pt idx="1091">
                  <c:v>36</c:v>
                </c:pt>
                <c:pt idx="1092">
                  <c:v>12</c:v>
                </c:pt>
                <c:pt idx="1093">
                  <c:v>144</c:v>
                </c:pt>
                <c:pt idx="1094">
                  <c:v>120</c:v>
                </c:pt>
                <c:pt idx="1095">
                  <c:v>60</c:v>
                </c:pt>
                <c:pt idx="1096">
                  <c:v>60</c:v>
                </c:pt>
                <c:pt idx="1097">
                  <c:v>96</c:v>
                </c:pt>
                <c:pt idx="1098">
                  <c:v>72</c:v>
                </c:pt>
                <c:pt idx="1099">
                  <c:v>132</c:v>
                </c:pt>
                <c:pt idx="1100">
                  <c:v>120</c:v>
                </c:pt>
                <c:pt idx="1101">
                  <c:v>132</c:v>
                </c:pt>
                <c:pt idx="1102">
                  <c:v>108</c:v>
                </c:pt>
                <c:pt idx="1103">
                  <c:v>156</c:v>
                </c:pt>
                <c:pt idx="1104">
                  <c:v>132</c:v>
                </c:pt>
                <c:pt idx="1105">
                  <c:v>156</c:v>
                </c:pt>
                <c:pt idx="1106">
                  <c:v>96</c:v>
                </c:pt>
                <c:pt idx="1107">
                  <c:v>72</c:v>
                </c:pt>
                <c:pt idx="1108">
                  <c:v>96</c:v>
                </c:pt>
                <c:pt idx="1109">
                  <c:v>132</c:v>
                </c:pt>
                <c:pt idx="1110">
                  <c:v>108</c:v>
                </c:pt>
                <c:pt idx="1111">
                  <c:v>48</c:v>
                </c:pt>
                <c:pt idx="1112">
                  <c:v>108</c:v>
                </c:pt>
                <c:pt idx="1113">
                  <c:v>108</c:v>
                </c:pt>
                <c:pt idx="1114">
                  <c:v>132</c:v>
                </c:pt>
                <c:pt idx="1115">
                  <c:v>120</c:v>
                </c:pt>
                <c:pt idx="1116">
                  <c:v>144</c:v>
                </c:pt>
                <c:pt idx="1117">
                  <c:v>84</c:v>
                </c:pt>
                <c:pt idx="1118">
                  <c:v>96</c:v>
                </c:pt>
                <c:pt idx="1119">
                  <c:v>72</c:v>
                </c:pt>
                <c:pt idx="1120">
                  <c:v>108</c:v>
                </c:pt>
                <c:pt idx="1121">
                  <c:v>84</c:v>
                </c:pt>
                <c:pt idx="1122">
                  <c:v>96</c:v>
                </c:pt>
                <c:pt idx="1123">
                  <c:v>60</c:v>
                </c:pt>
                <c:pt idx="1124">
                  <c:v>48</c:v>
                </c:pt>
                <c:pt idx="1125">
                  <c:v>36</c:v>
                </c:pt>
                <c:pt idx="1126">
                  <c:v>72</c:v>
                </c:pt>
                <c:pt idx="1127">
                  <c:v>144</c:v>
                </c:pt>
                <c:pt idx="1128">
                  <c:v>84</c:v>
                </c:pt>
                <c:pt idx="1129">
                  <c:v>84</c:v>
                </c:pt>
                <c:pt idx="1130">
                  <c:v>132</c:v>
                </c:pt>
                <c:pt idx="1131">
                  <c:v>132</c:v>
                </c:pt>
                <c:pt idx="1132">
                  <c:v>84</c:v>
                </c:pt>
                <c:pt idx="1133">
                  <c:v>108</c:v>
                </c:pt>
                <c:pt idx="1134">
                  <c:v>84</c:v>
                </c:pt>
                <c:pt idx="1135">
                  <c:v>108</c:v>
                </c:pt>
                <c:pt idx="1136">
                  <c:v>60</c:v>
                </c:pt>
                <c:pt idx="1137">
                  <c:v>84</c:v>
                </c:pt>
                <c:pt idx="1138">
                  <c:v>108</c:v>
                </c:pt>
                <c:pt idx="1139">
                  <c:v>120</c:v>
                </c:pt>
                <c:pt idx="1140">
                  <c:v>84</c:v>
                </c:pt>
                <c:pt idx="1141">
                  <c:v>120</c:v>
                </c:pt>
                <c:pt idx="1142">
                  <c:v>72</c:v>
                </c:pt>
                <c:pt idx="1143">
                  <c:v>84</c:v>
                </c:pt>
                <c:pt idx="1144">
                  <c:v>132</c:v>
                </c:pt>
                <c:pt idx="1145">
                  <c:v>144</c:v>
                </c:pt>
                <c:pt idx="1146">
                  <c:v>132</c:v>
                </c:pt>
                <c:pt idx="1147">
                  <c:v>60</c:v>
                </c:pt>
                <c:pt idx="1148">
                  <c:v>120</c:v>
                </c:pt>
                <c:pt idx="1149">
                  <c:v>96</c:v>
                </c:pt>
                <c:pt idx="1150">
                  <c:v>132</c:v>
                </c:pt>
                <c:pt idx="1151">
                  <c:v>132</c:v>
                </c:pt>
                <c:pt idx="1152">
                  <c:v>120</c:v>
                </c:pt>
                <c:pt idx="1153">
                  <c:v>108</c:v>
                </c:pt>
                <c:pt idx="1154">
                  <c:v>132</c:v>
                </c:pt>
                <c:pt idx="1155">
                  <c:v>48</c:v>
                </c:pt>
                <c:pt idx="1156">
                  <c:v>84</c:v>
                </c:pt>
                <c:pt idx="1157">
                  <c:v>60</c:v>
                </c:pt>
                <c:pt idx="1158">
                  <c:v>84</c:v>
                </c:pt>
                <c:pt idx="1159">
                  <c:v>96</c:v>
                </c:pt>
                <c:pt idx="1160">
                  <c:v>108</c:v>
                </c:pt>
                <c:pt idx="1161">
                  <c:v>204</c:v>
                </c:pt>
                <c:pt idx="1162">
                  <c:v>132</c:v>
                </c:pt>
                <c:pt idx="1163">
                  <c:v>60</c:v>
                </c:pt>
                <c:pt idx="1164">
                  <c:v>48</c:v>
                </c:pt>
                <c:pt idx="1165">
                  <c:v>84</c:v>
                </c:pt>
                <c:pt idx="1166">
                  <c:v>108</c:v>
                </c:pt>
                <c:pt idx="1167">
                  <c:v>108</c:v>
                </c:pt>
                <c:pt idx="1168">
                  <c:v>48</c:v>
                </c:pt>
                <c:pt idx="1169">
                  <c:v>96</c:v>
                </c:pt>
                <c:pt idx="1170">
                  <c:v>84</c:v>
                </c:pt>
                <c:pt idx="1171">
                  <c:v>120</c:v>
                </c:pt>
                <c:pt idx="1172">
                  <c:v>84</c:v>
                </c:pt>
                <c:pt idx="1173">
                  <c:v>60</c:v>
                </c:pt>
                <c:pt idx="1174">
                  <c:v>60</c:v>
                </c:pt>
                <c:pt idx="1175">
                  <c:v>132</c:v>
                </c:pt>
                <c:pt idx="1176">
                  <c:v>132</c:v>
                </c:pt>
                <c:pt idx="1177">
                  <c:v>84</c:v>
                </c:pt>
                <c:pt idx="1178">
                  <c:v>48</c:v>
                </c:pt>
                <c:pt idx="1179">
                  <c:v>108</c:v>
                </c:pt>
                <c:pt idx="1180">
                  <c:v>108</c:v>
                </c:pt>
                <c:pt idx="1181">
                  <c:v>96</c:v>
                </c:pt>
                <c:pt idx="1182">
                  <c:v>144</c:v>
                </c:pt>
                <c:pt idx="1183">
                  <c:v>60</c:v>
                </c:pt>
                <c:pt idx="1184">
                  <c:v>36</c:v>
                </c:pt>
                <c:pt idx="1185">
                  <c:v>12</c:v>
                </c:pt>
                <c:pt idx="1186">
                  <c:v>96</c:v>
                </c:pt>
                <c:pt idx="1187">
                  <c:v>72</c:v>
                </c:pt>
                <c:pt idx="1188">
                  <c:v>84</c:v>
                </c:pt>
                <c:pt idx="1189">
                  <c:v>72</c:v>
                </c:pt>
                <c:pt idx="1190">
                  <c:v>96</c:v>
                </c:pt>
                <c:pt idx="1191">
                  <c:v>84</c:v>
                </c:pt>
                <c:pt idx="1192">
                  <c:v>96</c:v>
                </c:pt>
                <c:pt idx="1193">
                  <c:v>48</c:v>
                </c:pt>
                <c:pt idx="1194">
                  <c:v>60</c:v>
                </c:pt>
                <c:pt idx="1195">
                  <c:v>96</c:v>
                </c:pt>
                <c:pt idx="1196">
                  <c:v>96</c:v>
                </c:pt>
                <c:pt idx="1197">
                  <c:v>60</c:v>
                </c:pt>
                <c:pt idx="1198">
                  <c:v>60</c:v>
                </c:pt>
                <c:pt idx="1199">
                  <c:v>120</c:v>
                </c:pt>
                <c:pt idx="1200">
                  <c:v>108</c:v>
                </c:pt>
                <c:pt idx="1201">
                  <c:v>120</c:v>
                </c:pt>
                <c:pt idx="1202">
                  <c:v>84</c:v>
                </c:pt>
                <c:pt idx="1203">
                  <c:v>96</c:v>
                </c:pt>
                <c:pt idx="1204">
                  <c:v>84</c:v>
                </c:pt>
                <c:pt idx="1205">
                  <c:v>120</c:v>
                </c:pt>
                <c:pt idx="1206">
                  <c:v>72</c:v>
                </c:pt>
                <c:pt idx="1207">
                  <c:v>84</c:v>
                </c:pt>
                <c:pt idx="1208">
                  <c:v>60</c:v>
                </c:pt>
                <c:pt idx="1209">
                  <c:v>60</c:v>
                </c:pt>
                <c:pt idx="1210">
                  <c:v>60</c:v>
                </c:pt>
                <c:pt idx="1211">
                  <c:v>120</c:v>
                </c:pt>
                <c:pt idx="1212">
                  <c:v>72</c:v>
                </c:pt>
                <c:pt idx="1213">
                  <c:v>60</c:v>
                </c:pt>
                <c:pt idx="1214">
                  <c:v>108</c:v>
                </c:pt>
                <c:pt idx="1215">
                  <c:v>144</c:v>
                </c:pt>
                <c:pt idx="1216">
                  <c:v>96</c:v>
                </c:pt>
                <c:pt idx="1217">
                  <c:v>60</c:v>
                </c:pt>
                <c:pt idx="1218">
                  <c:v>96</c:v>
                </c:pt>
                <c:pt idx="1219">
                  <c:v>120</c:v>
                </c:pt>
                <c:pt idx="1220">
                  <c:v>156</c:v>
                </c:pt>
                <c:pt idx="1221">
                  <c:v>96</c:v>
                </c:pt>
                <c:pt idx="1222">
                  <c:v>132</c:v>
                </c:pt>
                <c:pt idx="1223">
                  <c:v>72</c:v>
                </c:pt>
                <c:pt idx="1224">
                  <c:v>108</c:v>
                </c:pt>
                <c:pt idx="1225">
                  <c:v>84</c:v>
                </c:pt>
                <c:pt idx="1226">
                  <c:v>108</c:v>
                </c:pt>
                <c:pt idx="1227">
                  <c:v>84</c:v>
                </c:pt>
                <c:pt idx="1228">
                  <c:v>84</c:v>
                </c:pt>
                <c:pt idx="1229">
                  <c:v>84</c:v>
                </c:pt>
                <c:pt idx="1230">
                  <c:v>60</c:v>
                </c:pt>
                <c:pt idx="1231">
                  <c:v>72</c:v>
                </c:pt>
                <c:pt idx="1232">
                  <c:v>108</c:v>
                </c:pt>
                <c:pt idx="1233">
                  <c:v>132</c:v>
                </c:pt>
                <c:pt idx="1234">
                  <c:v>84</c:v>
                </c:pt>
                <c:pt idx="1235">
                  <c:v>60</c:v>
                </c:pt>
                <c:pt idx="1236">
                  <c:v>84</c:v>
                </c:pt>
                <c:pt idx="1237">
                  <c:v>96</c:v>
                </c:pt>
                <c:pt idx="1238">
                  <c:v>72</c:v>
                </c:pt>
                <c:pt idx="1239">
                  <c:v>96</c:v>
                </c:pt>
                <c:pt idx="1240">
                  <c:v>84</c:v>
                </c:pt>
                <c:pt idx="1241">
                  <c:v>96</c:v>
                </c:pt>
                <c:pt idx="1242">
                  <c:v>72</c:v>
                </c:pt>
                <c:pt idx="1243">
                  <c:v>84</c:v>
                </c:pt>
                <c:pt idx="1244">
                  <c:v>36</c:v>
                </c:pt>
                <c:pt idx="1245">
                  <c:v>108</c:v>
                </c:pt>
                <c:pt idx="1246">
                  <c:v>72</c:v>
                </c:pt>
                <c:pt idx="1247">
                  <c:v>84</c:v>
                </c:pt>
                <c:pt idx="1248">
                  <c:v>84</c:v>
                </c:pt>
                <c:pt idx="1249">
                  <c:v>84</c:v>
                </c:pt>
                <c:pt idx="1250">
                  <c:v>120</c:v>
                </c:pt>
                <c:pt idx="1251">
                  <c:v>120</c:v>
                </c:pt>
                <c:pt idx="1252">
                  <c:v>60</c:v>
                </c:pt>
                <c:pt idx="1253">
                  <c:v>36</c:v>
                </c:pt>
                <c:pt idx="1254">
                  <c:v>84</c:v>
                </c:pt>
                <c:pt idx="1255">
                  <c:v>24</c:v>
                </c:pt>
                <c:pt idx="1256">
                  <c:v>60</c:v>
                </c:pt>
                <c:pt idx="1257">
                  <c:v>48</c:v>
                </c:pt>
                <c:pt idx="1258">
                  <c:v>72</c:v>
                </c:pt>
                <c:pt idx="1259">
                  <c:v>60</c:v>
                </c:pt>
                <c:pt idx="1260">
                  <c:v>72</c:v>
                </c:pt>
                <c:pt idx="1261">
                  <c:v>84</c:v>
                </c:pt>
                <c:pt idx="1262">
                  <c:v>120</c:v>
                </c:pt>
                <c:pt idx="1263">
                  <c:v>36</c:v>
                </c:pt>
                <c:pt idx="1264">
                  <c:v>60</c:v>
                </c:pt>
                <c:pt idx="1265">
                  <c:v>48</c:v>
                </c:pt>
                <c:pt idx="1266">
                  <c:v>72</c:v>
                </c:pt>
                <c:pt idx="1267">
                  <c:v>120</c:v>
                </c:pt>
                <c:pt idx="1268">
                  <c:v>84</c:v>
                </c:pt>
                <c:pt idx="1269">
                  <c:v>84</c:v>
                </c:pt>
                <c:pt idx="1270">
                  <c:v>48</c:v>
                </c:pt>
                <c:pt idx="1271">
                  <c:v>84</c:v>
                </c:pt>
                <c:pt idx="1272">
                  <c:v>108</c:v>
                </c:pt>
                <c:pt idx="1273">
                  <c:v>60</c:v>
                </c:pt>
                <c:pt idx="1274">
                  <c:v>36</c:v>
                </c:pt>
                <c:pt idx="1275">
                  <c:v>72</c:v>
                </c:pt>
                <c:pt idx="1276">
                  <c:v>96</c:v>
                </c:pt>
                <c:pt idx="1277">
                  <c:v>144</c:v>
                </c:pt>
                <c:pt idx="1278">
                  <c:v>108</c:v>
                </c:pt>
                <c:pt idx="1279">
                  <c:v>132</c:v>
                </c:pt>
                <c:pt idx="1280">
                  <c:v>96</c:v>
                </c:pt>
                <c:pt idx="1281">
                  <c:v>108</c:v>
                </c:pt>
                <c:pt idx="1282">
                  <c:v>84</c:v>
                </c:pt>
                <c:pt idx="1283">
                  <c:v>84</c:v>
                </c:pt>
                <c:pt idx="1284">
                  <c:v>48</c:v>
                </c:pt>
                <c:pt idx="1285">
                  <c:v>24</c:v>
                </c:pt>
                <c:pt idx="1286">
                  <c:v>36</c:v>
                </c:pt>
                <c:pt idx="1287">
                  <c:v>72</c:v>
                </c:pt>
                <c:pt idx="1288">
                  <c:v>60</c:v>
                </c:pt>
                <c:pt idx="1289">
                  <c:v>96</c:v>
                </c:pt>
                <c:pt idx="1290">
                  <c:v>108</c:v>
                </c:pt>
                <c:pt idx="1291">
                  <c:v>48</c:v>
                </c:pt>
                <c:pt idx="1292">
                  <c:v>60</c:v>
                </c:pt>
                <c:pt idx="1293">
                  <c:v>48</c:v>
                </c:pt>
                <c:pt idx="1294">
                  <c:v>108</c:v>
                </c:pt>
                <c:pt idx="1295">
                  <c:v>96</c:v>
                </c:pt>
                <c:pt idx="1296">
                  <c:v>108</c:v>
                </c:pt>
                <c:pt idx="1297">
                  <c:v>72</c:v>
                </c:pt>
                <c:pt idx="1298">
                  <c:v>84</c:v>
                </c:pt>
                <c:pt idx="1299">
                  <c:v>48</c:v>
                </c:pt>
                <c:pt idx="1300">
                  <c:v>72</c:v>
                </c:pt>
                <c:pt idx="1301">
                  <c:v>96</c:v>
                </c:pt>
                <c:pt idx="1302">
                  <c:v>96</c:v>
                </c:pt>
                <c:pt idx="1303">
                  <c:v>36</c:v>
                </c:pt>
                <c:pt idx="1304">
                  <c:v>60</c:v>
                </c:pt>
                <c:pt idx="1305">
                  <c:v>60</c:v>
                </c:pt>
                <c:pt idx="1306">
                  <c:v>84</c:v>
                </c:pt>
                <c:pt idx="1307">
                  <c:v>84</c:v>
                </c:pt>
                <c:pt idx="1308">
                  <c:v>60</c:v>
                </c:pt>
                <c:pt idx="1309">
                  <c:v>96</c:v>
                </c:pt>
                <c:pt idx="1310">
                  <c:v>84</c:v>
                </c:pt>
                <c:pt idx="1311">
                  <c:v>72</c:v>
                </c:pt>
                <c:pt idx="1312">
                  <c:v>48</c:v>
                </c:pt>
                <c:pt idx="1313">
                  <c:v>108</c:v>
                </c:pt>
                <c:pt idx="1314">
                  <c:v>120</c:v>
                </c:pt>
                <c:pt idx="1315">
                  <c:v>120</c:v>
                </c:pt>
                <c:pt idx="1316">
                  <c:v>72</c:v>
                </c:pt>
                <c:pt idx="1317">
                  <c:v>96</c:v>
                </c:pt>
                <c:pt idx="1318">
                  <c:v>72</c:v>
                </c:pt>
                <c:pt idx="1319">
                  <c:v>120</c:v>
                </c:pt>
                <c:pt idx="1320">
                  <c:v>96</c:v>
                </c:pt>
                <c:pt idx="1321">
                  <c:v>120</c:v>
                </c:pt>
                <c:pt idx="1322">
                  <c:v>144</c:v>
                </c:pt>
                <c:pt idx="1323">
                  <c:v>216</c:v>
                </c:pt>
                <c:pt idx="1324">
                  <c:v>156</c:v>
                </c:pt>
                <c:pt idx="1325">
                  <c:v>132</c:v>
                </c:pt>
                <c:pt idx="1326">
                  <c:v>144</c:v>
                </c:pt>
                <c:pt idx="1327">
                  <c:v>24</c:v>
                </c:pt>
                <c:pt idx="1328">
                  <c:v>48</c:v>
                </c:pt>
                <c:pt idx="1329">
                  <c:v>60</c:v>
                </c:pt>
                <c:pt idx="1330">
                  <c:v>108</c:v>
                </c:pt>
                <c:pt idx="1331">
                  <c:v>60</c:v>
                </c:pt>
                <c:pt idx="1332">
                  <c:v>72</c:v>
                </c:pt>
                <c:pt idx="1333">
                  <c:v>60</c:v>
                </c:pt>
                <c:pt idx="1334">
                  <c:v>96</c:v>
                </c:pt>
                <c:pt idx="1335">
                  <c:v>84</c:v>
                </c:pt>
                <c:pt idx="1336">
                  <c:v>108</c:v>
                </c:pt>
                <c:pt idx="1337">
                  <c:v>84</c:v>
                </c:pt>
                <c:pt idx="1338">
                  <c:v>96</c:v>
                </c:pt>
                <c:pt idx="1339">
                  <c:v>72</c:v>
                </c:pt>
                <c:pt idx="1340">
                  <c:v>36</c:v>
                </c:pt>
                <c:pt idx="1341">
                  <c:v>72</c:v>
                </c:pt>
                <c:pt idx="1342">
                  <c:v>108</c:v>
                </c:pt>
                <c:pt idx="1343">
                  <c:v>156</c:v>
                </c:pt>
                <c:pt idx="1344">
                  <c:v>144</c:v>
                </c:pt>
                <c:pt idx="1345">
                  <c:v>84</c:v>
                </c:pt>
                <c:pt idx="1346">
                  <c:v>60</c:v>
                </c:pt>
                <c:pt idx="1347">
                  <c:v>108</c:v>
                </c:pt>
                <c:pt idx="1348">
                  <c:v>84</c:v>
                </c:pt>
                <c:pt idx="1349">
                  <c:v>96</c:v>
                </c:pt>
                <c:pt idx="1350">
                  <c:v>60</c:v>
                </c:pt>
                <c:pt idx="1351">
                  <c:v>84</c:v>
                </c:pt>
                <c:pt idx="1352">
                  <c:v>84</c:v>
                </c:pt>
                <c:pt idx="1353">
                  <c:v>120</c:v>
                </c:pt>
                <c:pt idx="1354">
                  <c:v>84</c:v>
                </c:pt>
                <c:pt idx="1355">
                  <c:v>108</c:v>
                </c:pt>
                <c:pt idx="1356">
                  <c:v>84</c:v>
                </c:pt>
                <c:pt idx="1357">
                  <c:v>120</c:v>
                </c:pt>
                <c:pt idx="1358">
                  <c:v>108</c:v>
                </c:pt>
                <c:pt idx="1359">
                  <c:v>60</c:v>
                </c:pt>
                <c:pt idx="1360">
                  <c:v>72</c:v>
                </c:pt>
                <c:pt idx="1361">
                  <c:v>144</c:v>
                </c:pt>
                <c:pt idx="1362">
                  <c:v>156</c:v>
                </c:pt>
                <c:pt idx="1363">
                  <c:v>60</c:v>
                </c:pt>
                <c:pt idx="1364">
                  <c:v>72</c:v>
                </c:pt>
                <c:pt idx="1365">
                  <c:v>36</c:v>
                </c:pt>
                <c:pt idx="1366">
                  <c:v>72</c:v>
                </c:pt>
                <c:pt idx="1367">
                  <c:v>72</c:v>
                </c:pt>
                <c:pt idx="1368">
                  <c:v>108</c:v>
                </c:pt>
                <c:pt idx="1369">
                  <c:v>96</c:v>
                </c:pt>
                <c:pt idx="1370">
                  <c:v>120</c:v>
                </c:pt>
                <c:pt idx="1371">
                  <c:v>72</c:v>
                </c:pt>
                <c:pt idx="1372">
                  <c:v>84</c:v>
                </c:pt>
                <c:pt idx="1373">
                  <c:v>96</c:v>
                </c:pt>
                <c:pt idx="1374">
                  <c:v>84</c:v>
                </c:pt>
                <c:pt idx="1375">
                  <c:v>36</c:v>
                </c:pt>
                <c:pt idx="1376">
                  <c:v>60</c:v>
                </c:pt>
                <c:pt idx="1377">
                  <c:v>96</c:v>
                </c:pt>
                <c:pt idx="1378">
                  <c:v>132</c:v>
                </c:pt>
                <c:pt idx="1379">
                  <c:v>120</c:v>
                </c:pt>
                <c:pt idx="1380">
                  <c:v>84</c:v>
                </c:pt>
                <c:pt idx="1381">
                  <c:v>96</c:v>
                </c:pt>
                <c:pt idx="1382">
                  <c:v>84</c:v>
                </c:pt>
                <c:pt idx="1383">
                  <c:v>108</c:v>
                </c:pt>
                <c:pt idx="1384">
                  <c:v>72</c:v>
                </c:pt>
                <c:pt idx="1385">
                  <c:v>84</c:v>
                </c:pt>
                <c:pt idx="1386">
                  <c:v>72</c:v>
                </c:pt>
                <c:pt idx="1387">
                  <c:v>108</c:v>
                </c:pt>
                <c:pt idx="1388">
                  <c:v>96</c:v>
                </c:pt>
                <c:pt idx="1389">
                  <c:v>120</c:v>
                </c:pt>
                <c:pt idx="1390">
                  <c:v>84</c:v>
                </c:pt>
                <c:pt idx="1391">
                  <c:v>84</c:v>
                </c:pt>
                <c:pt idx="1392">
                  <c:v>60</c:v>
                </c:pt>
                <c:pt idx="1393">
                  <c:v>108</c:v>
                </c:pt>
                <c:pt idx="1394">
                  <c:v>96</c:v>
                </c:pt>
                <c:pt idx="1395">
                  <c:v>84</c:v>
                </c:pt>
                <c:pt idx="1396">
                  <c:v>96</c:v>
                </c:pt>
                <c:pt idx="1397">
                  <c:v>108</c:v>
                </c:pt>
                <c:pt idx="1398">
                  <c:v>36</c:v>
                </c:pt>
                <c:pt idx="1399">
                  <c:v>36</c:v>
                </c:pt>
                <c:pt idx="1400">
                  <c:v>96</c:v>
                </c:pt>
                <c:pt idx="1401">
                  <c:v>36</c:v>
                </c:pt>
                <c:pt idx="1402">
                  <c:v>72</c:v>
                </c:pt>
                <c:pt idx="1403">
                  <c:v>84</c:v>
                </c:pt>
                <c:pt idx="1404">
                  <c:v>96</c:v>
                </c:pt>
                <c:pt idx="1405">
                  <c:v>24</c:v>
                </c:pt>
                <c:pt idx="1406">
                  <c:v>60</c:v>
                </c:pt>
                <c:pt idx="1407">
                  <c:v>60</c:v>
                </c:pt>
                <c:pt idx="1408">
                  <c:v>96</c:v>
                </c:pt>
                <c:pt idx="1409">
                  <c:v>84</c:v>
                </c:pt>
                <c:pt idx="1410">
                  <c:v>72</c:v>
                </c:pt>
                <c:pt idx="1411">
                  <c:v>36</c:v>
                </c:pt>
                <c:pt idx="1412">
                  <c:v>96</c:v>
                </c:pt>
                <c:pt idx="1413">
                  <c:v>120</c:v>
                </c:pt>
                <c:pt idx="1414">
                  <c:v>144</c:v>
                </c:pt>
                <c:pt idx="1415">
                  <c:v>72</c:v>
                </c:pt>
                <c:pt idx="1416">
                  <c:v>0</c:v>
                </c:pt>
                <c:pt idx="1417">
                  <c:v>60</c:v>
                </c:pt>
                <c:pt idx="1418">
                  <c:v>84</c:v>
                </c:pt>
                <c:pt idx="1419">
                  <c:v>120</c:v>
                </c:pt>
                <c:pt idx="1420">
                  <c:v>84</c:v>
                </c:pt>
                <c:pt idx="1421">
                  <c:v>84</c:v>
                </c:pt>
                <c:pt idx="1422">
                  <c:v>72</c:v>
                </c:pt>
                <c:pt idx="1423">
                  <c:v>120</c:v>
                </c:pt>
                <c:pt idx="1424">
                  <c:v>96</c:v>
                </c:pt>
                <c:pt idx="1425">
                  <c:v>144</c:v>
                </c:pt>
                <c:pt idx="1426">
                  <c:v>84</c:v>
                </c:pt>
                <c:pt idx="1427">
                  <c:v>72</c:v>
                </c:pt>
                <c:pt idx="1428">
                  <c:v>72</c:v>
                </c:pt>
                <c:pt idx="1429">
                  <c:v>96</c:v>
                </c:pt>
                <c:pt idx="1430">
                  <c:v>108</c:v>
                </c:pt>
                <c:pt idx="1431">
                  <c:v>120</c:v>
                </c:pt>
                <c:pt idx="1432">
                  <c:v>84</c:v>
                </c:pt>
                <c:pt idx="1433">
                  <c:v>132</c:v>
                </c:pt>
                <c:pt idx="1434">
                  <c:v>84</c:v>
                </c:pt>
                <c:pt idx="1435">
                  <c:v>0</c:v>
                </c:pt>
                <c:pt idx="1436">
                  <c:v>60</c:v>
                </c:pt>
                <c:pt idx="1437">
                  <c:v>48</c:v>
                </c:pt>
                <c:pt idx="1438">
                  <c:v>96</c:v>
                </c:pt>
                <c:pt idx="1439">
                  <c:v>72</c:v>
                </c:pt>
                <c:pt idx="1440">
                  <c:v>84</c:v>
                </c:pt>
                <c:pt idx="1441">
                  <c:v>48</c:v>
                </c:pt>
                <c:pt idx="1442">
                  <c:v>84</c:v>
                </c:pt>
                <c:pt idx="1443">
                  <c:v>60</c:v>
                </c:pt>
                <c:pt idx="1444">
                  <c:v>84</c:v>
                </c:pt>
                <c:pt idx="1445">
                  <c:v>48</c:v>
                </c:pt>
                <c:pt idx="1446">
                  <c:v>60</c:v>
                </c:pt>
                <c:pt idx="1447">
                  <c:v>84</c:v>
                </c:pt>
                <c:pt idx="1448">
                  <c:v>96</c:v>
                </c:pt>
                <c:pt idx="1449">
                  <c:v>60</c:v>
                </c:pt>
                <c:pt idx="1450">
                  <c:v>72</c:v>
                </c:pt>
                <c:pt idx="1451">
                  <c:v>120</c:v>
                </c:pt>
                <c:pt idx="1452">
                  <c:v>84</c:v>
                </c:pt>
                <c:pt idx="1453">
                  <c:v>120</c:v>
                </c:pt>
                <c:pt idx="1454">
                  <c:v>144</c:v>
                </c:pt>
                <c:pt idx="1455">
                  <c:v>96</c:v>
                </c:pt>
                <c:pt idx="1456">
                  <c:v>48</c:v>
                </c:pt>
                <c:pt idx="1457">
                  <c:v>108</c:v>
                </c:pt>
                <c:pt idx="1458">
                  <c:v>96</c:v>
                </c:pt>
                <c:pt idx="1459">
                  <c:v>96</c:v>
                </c:pt>
                <c:pt idx="1460">
                  <c:v>72</c:v>
                </c:pt>
                <c:pt idx="1461">
                  <c:v>132</c:v>
                </c:pt>
                <c:pt idx="1462">
                  <c:v>108</c:v>
                </c:pt>
                <c:pt idx="1463">
                  <c:v>120</c:v>
                </c:pt>
                <c:pt idx="1464">
                  <c:v>60</c:v>
                </c:pt>
                <c:pt idx="1465">
                  <c:v>36</c:v>
                </c:pt>
                <c:pt idx="1466">
                  <c:v>60</c:v>
                </c:pt>
                <c:pt idx="1467">
                  <c:v>72</c:v>
                </c:pt>
                <c:pt idx="1468">
                  <c:v>96</c:v>
                </c:pt>
                <c:pt idx="1469">
                  <c:v>144</c:v>
                </c:pt>
                <c:pt idx="1470">
                  <c:v>60</c:v>
                </c:pt>
                <c:pt idx="1471">
                  <c:v>72</c:v>
                </c:pt>
                <c:pt idx="1472">
                  <c:v>144</c:v>
                </c:pt>
                <c:pt idx="1473">
                  <c:v>24</c:v>
                </c:pt>
                <c:pt idx="1474">
                  <c:v>48</c:v>
                </c:pt>
                <c:pt idx="1475">
                  <c:v>60</c:v>
                </c:pt>
                <c:pt idx="1476">
                  <c:v>96</c:v>
                </c:pt>
                <c:pt idx="1477">
                  <c:v>84</c:v>
                </c:pt>
                <c:pt idx="1478">
                  <c:v>120</c:v>
                </c:pt>
                <c:pt idx="1479">
                  <c:v>72</c:v>
                </c:pt>
                <c:pt idx="1480">
                  <c:v>84</c:v>
                </c:pt>
                <c:pt idx="1481">
                  <c:v>60</c:v>
                </c:pt>
                <c:pt idx="1482">
                  <c:v>96</c:v>
                </c:pt>
                <c:pt idx="1483">
                  <c:v>60</c:v>
                </c:pt>
                <c:pt idx="1484">
                  <c:v>48</c:v>
                </c:pt>
                <c:pt idx="1485">
                  <c:v>48</c:v>
                </c:pt>
                <c:pt idx="1486">
                  <c:v>48</c:v>
                </c:pt>
                <c:pt idx="1487">
                  <c:v>84</c:v>
                </c:pt>
                <c:pt idx="1488">
                  <c:v>48</c:v>
                </c:pt>
                <c:pt idx="1489">
                  <c:v>96</c:v>
                </c:pt>
                <c:pt idx="1490">
                  <c:v>156</c:v>
                </c:pt>
                <c:pt idx="1491">
                  <c:v>108</c:v>
                </c:pt>
                <c:pt idx="1492">
                  <c:v>24</c:v>
                </c:pt>
                <c:pt idx="1493">
                  <c:v>84</c:v>
                </c:pt>
                <c:pt idx="1494">
                  <c:v>96</c:v>
                </c:pt>
                <c:pt idx="1495">
                  <c:v>132</c:v>
                </c:pt>
                <c:pt idx="1496">
                  <c:v>108</c:v>
                </c:pt>
                <c:pt idx="1497">
                  <c:v>120</c:v>
                </c:pt>
                <c:pt idx="1498">
                  <c:v>84</c:v>
                </c:pt>
                <c:pt idx="1499">
                  <c:v>108</c:v>
                </c:pt>
                <c:pt idx="1500">
                  <c:v>84</c:v>
                </c:pt>
                <c:pt idx="1501">
                  <c:v>108</c:v>
                </c:pt>
                <c:pt idx="1502">
                  <c:v>96</c:v>
                </c:pt>
                <c:pt idx="1503">
                  <c:v>120</c:v>
                </c:pt>
                <c:pt idx="1504">
                  <c:v>132</c:v>
                </c:pt>
                <c:pt idx="1505">
                  <c:v>156</c:v>
                </c:pt>
                <c:pt idx="1506">
                  <c:v>120</c:v>
                </c:pt>
                <c:pt idx="1507">
                  <c:v>60</c:v>
                </c:pt>
                <c:pt idx="1508">
                  <c:v>96</c:v>
                </c:pt>
                <c:pt idx="1509">
                  <c:v>60</c:v>
                </c:pt>
                <c:pt idx="1510">
                  <c:v>72</c:v>
                </c:pt>
                <c:pt idx="1511">
                  <c:v>48</c:v>
                </c:pt>
                <c:pt idx="1512">
                  <c:v>96</c:v>
                </c:pt>
                <c:pt idx="1513">
                  <c:v>60</c:v>
                </c:pt>
                <c:pt idx="1514">
                  <c:v>72</c:v>
                </c:pt>
                <c:pt idx="1515">
                  <c:v>60</c:v>
                </c:pt>
                <c:pt idx="1516">
                  <c:v>96</c:v>
                </c:pt>
                <c:pt idx="1517">
                  <c:v>108</c:v>
                </c:pt>
                <c:pt idx="1518">
                  <c:v>120</c:v>
                </c:pt>
                <c:pt idx="1519">
                  <c:v>84</c:v>
                </c:pt>
                <c:pt idx="1520">
                  <c:v>84</c:v>
                </c:pt>
                <c:pt idx="1521">
                  <c:v>48</c:v>
                </c:pt>
                <c:pt idx="1522">
                  <c:v>72</c:v>
                </c:pt>
                <c:pt idx="1523">
                  <c:v>96</c:v>
                </c:pt>
                <c:pt idx="1524">
                  <c:v>72</c:v>
                </c:pt>
                <c:pt idx="1525">
                  <c:v>48</c:v>
                </c:pt>
                <c:pt idx="1526">
                  <c:v>60</c:v>
                </c:pt>
                <c:pt idx="1527">
                  <c:v>120</c:v>
                </c:pt>
                <c:pt idx="1528">
                  <c:v>84</c:v>
                </c:pt>
                <c:pt idx="1529">
                  <c:v>96</c:v>
                </c:pt>
                <c:pt idx="1530">
                  <c:v>84</c:v>
                </c:pt>
                <c:pt idx="1531">
                  <c:v>96</c:v>
                </c:pt>
                <c:pt idx="1532">
                  <c:v>60</c:v>
                </c:pt>
                <c:pt idx="1533">
                  <c:v>84</c:v>
                </c:pt>
                <c:pt idx="1534">
                  <c:v>72</c:v>
                </c:pt>
                <c:pt idx="1535">
                  <c:v>96</c:v>
                </c:pt>
                <c:pt idx="1536">
                  <c:v>60</c:v>
                </c:pt>
                <c:pt idx="1537">
                  <c:v>84</c:v>
                </c:pt>
                <c:pt idx="1538">
                  <c:v>60</c:v>
                </c:pt>
                <c:pt idx="1539">
                  <c:v>84</c:v>
                </c:pt>
                <c:pt idx="1540">
                  <c:v>84</c:v>
                </c:pt>
                <c:pt idx="1541">
                  <c:v>84</c:v>
                </c:pt>
                <c:pt idx="1542">
                  <c:v>96</c:v>
                </c:pt>
                <c:pt idx="1543">
                  <c:v>132</c:v>
                </c:pt>
                <c:pt idx="1544">
                  <c:v>144</c:v>
                </c:pt>
                <c:pt idx="1545">
                  <c:v>84</c:v>
                </c:pt>
                <c:pt idx="1546">
                  <c:v>120</c:v>
                </c:pt>
                <c:pt idx="1547">
                  <c:v>84</c:v>
                </c:pt>
                <c:pt idx="1548">
                  <c:v>120</c:v>
                </c:pt>
                <c:pt idx="1549">
                  <c:v>132</c:v>
                </c:pt>
                <c:pt idx="1550">
                  <c:v>156</c:v>
                </c:pt>
                <c:pt idx="1551">
                  <c:v>84</c:v>
                </c:pt>
                <c:pt idx="1552">
                  <c:v>132</c:v>
                </c:pt>
                <c:pt idx="1553">
                  <c:v>108</c:v>
                </c:pt>
                <c:pt idx="1554">
                  <c:v>120</c:v>
                </c:pt>
                <c:pt idx="1555">
                  <c:v>72</c:v>
                </c:pt>
                <c:pt idx="1556">
                  <c:v>60</c:v>
                </c:pt>
                <c:pt idx="1557">
                  <c:v>96</c:v>
                </c:pt>
                <c:pt idx="1558">
                  <c:v>96</c:v>
                </c:pt>
                <c:pt idx="1559">
                  <c:v>120</c:v>
                </c:pt>
                <c:pt idx="1560">
                  <c:v>108</c:v>
                </c:pt>
                <c:pt idx="1561">
                  <c:v>120</c:v>
                </c:pt>
                <c:pt idx="1562">
                  <c:v>108</c:v>
                </c:pt>
                <c:pt idx="1563">
                  <c:v>108</c:v>
                </c:pt>
                <c:pt idx="1564">
                  <c:v>84</c:v>
                </c:pt>
                <c:pt idx="1565">
                  <c:v>108</c:v>
                </c:pt>
                <c:pt idx="1566">
                  <c:v>96</c:v>
                </c:pt>
                <c:pt idx="1567">
                  <c:v>120</c:v>
                </c:pt>
                <c:pt idx="1568">
                  <c:v>84</c:v>
                </c:pt>
                <c:pt idx="1569">
                  <c:v>144</c:v>
                </c:pt>
                <c:pt idx="1570">
                  <c:v>120</c:v>
                </c:pt>
                <c:pt idx="1571">
                  <c:v>156</c:v>
                </c:pt>
                <c:pt idx="1572">
                  <c:v>144</c:v>
                </c:pt>
                <c:pt idx="1573">
                  <c:v>108</c:v>
                </c:pt>
                <c:pt idx="1574">
                  <c:v>60</c:v>
                </c:pt>
                <c:pt idx="1575">
                  <c:v>72</c:v>
                </c:pt>
                <c:pt idx="1576">
                  <c:v>48</c:v>
                </c:pt>
                <c:pt idx="1577">
                  <c:v>48</c:v>
                </c:pt>
                <c:pt idx="1578">
                  <c:v>120</c:v>
                </c:pt>
                <c:pt idx="1579">
                  <c:v>72</c:v>
                </c:pt>
                <c:pt idx="1580">
                  <c:v>72</c:v>
                </c:pt>
                <c:pt idx="1581">
                  <c:v>60</c:v>
                </c:pt>
                <c:pt idx="1582">
                  <c:v>108</c:v>
                </c:pt>
                <c:pt idx="1583">
                  <c:v>84</c:v>
                </c:pt>
                <c:pt idx="1584">
                  <c:v>96</c:v>
                </c:pt>
                <c:pt idx="1585">
                  <c:v>60</c:v>
                </c:pt>
                <c:pt idx="1586">
                  <c:v>84</c:v>
                </c:pt>
                <c:pt idx="1587">
                  <c:v>60</c:v>
                </c:pt>
                <c:pt idx="1588">
                  <c:v>96</c:v>
                </c:pt>
                <c:pt idx="1589">
                  <c:v>72</c:v>
                </c:pt>
                <c:pt idx="1590">
                  <c:v>84</c:v>
                </c:pt>
                <c:pt idx="1591">
                  <c:v>96</c:v>
                </c:pt>
                <c:pt idx="1592">
                  <c:v>108</c:v>
                </c:pt>
                <c:pt idx="1593">
                  <c:v>60</c:v>
                </c:pt>
                <c:pt idx="1594">
                  <c:v>60</c:v>
                </c:pt>
                <c:pt idx="1595">
                  <c:v>228</c:v>
                </c:pt>
                <c:pt idx="1596">
                  <c:v>216</c:v>
                </c:pt>
                <c:pt idx="1597">
                  <c:v>120</c:v>
                </c:pt>
                <c:pt idx="1598">
                  <c:v>96</c:v>
                </c:pt>
                <c:pt idx="1599">
                  <c:v>156</c:v>
                </c:pt>
                <c:pt idx="1600">
                  <c:v>108</c:v>
                </c:pt>
                <c:pt idx="1601">
                  <c:v>108</c:v>
                </c:pt>
                <c:pt idx="1602">
                  <c:v>84</c:v>
                </c:pt>
                <c:pt idx="1603">
                  <c:v>156</c:v>
                </c:pt>
                <c:pt idx="1604">
                  <c:v>132</c:v>
                </c:pt>
                <c:pt idx="1605">
                  <c:v>132</c:v>
                </c:pt>
                <c:pt idx="1606">
                  <c:v>132</c:v>
                </c:pt>
                <c:pt idx="1607">
                  <c:v>144</c:v>
                </c:pt>
                <c:pt idx="1608">
                  <c:v>84</c:v>
                </c:pt>
                <c:pt idx="1609">
                  <c:v>84</c:v>
                </c:pt>
                <c:pt idx="1610">
                  <c:v>84</c:v>
                </c:pt>
                <c:pt idx="1611">
                  <c:v>132</c:v>
                </c:pt>
                <c:pt idx="1612">
                  <c:v>144</c:v>
                </c:pt>
                <c:pt idx="1613">
                  <c:v>48</c:v>
                </c:pt>
                <c:pt idx="1614">
                  <c:v>72</c:v>
                </c:pt>
                <c:pt idx="1615">
                  <c:v>24</c:v>
                </c:pt>
                <c:pt idx="1616">
                  <c:v>72</c:v>
                </c:pt>
                <c:pt idx="1617">
                  <c:v>72</c:v>
                </c:pt>
                <c:pt idx="1618">
                  <c:v>96</c:v>
                </c:pt>
                <c:pt idx="1619">
                  <c:v>84</c:v>
                </c:pt>
                <c:pt idx="1620">
                  <c:v>108</c:v>
                </c:pt>
                <c:pt idx="1621">
                  <c:v>60</c:v>
                </c:pt>
                <c:pt idx="1622">
                  <c:v>60</c:v>
                </c:pt>
                <c:pt idx="1623">
                  <c:v>0</c:v>
                </c:pt>
                <c:pt idx="1624">
                  <c:v>36</c:v>
                </c:pt>
                <c:pt idx="1625">
                  <c:v>84</c:v>
                </c:pt>
                <c:pt idx="1626">
                  <c:v>96</c:v>
                </c:pt>
                <c:pt idx="1627">
                  <c:v>84</c:v>
                </c:pt>
                <c:pt idx="1628">
                  <c:v>72</c:v>
                </c:pt>
                <c:pt idx="1629">
                  <c:v>72</c:v>
                </c:pt>
                <c:pt idx="1630">
                  <c:v>60</c:v>
                </c:pt>
                <c:pt idx="1631">
                  <c:v>96</c:v>
                </c:pt>
                <c:pt idx="1632">
                  <c:v>84</c:v>
                </c:pt>
                <c:pt idx="1633">
                  <c:v>72</c:v>
                </c:pt>
                <c:pt idx="1634">
                  <c:v>72</c:v>
                </c:pt>
                <c:pt idx="1635">
                  <c:v>96</c:v>
                </c:pt>
                <c:pt idx="1636">
                  <c:v>72</c:v>
                </c:pt>
                <c:pt idx="1637">
                  <c:v>96</c:v>
                </c:pt>
                <c:pt idx="1638">
                  <c:v>72</c:v>
                </c:pt>
                <c:pt idx="1639">
                  <c:v>120</c:v>
                </c:pt>
                <c:pt idx="1640">
                  <c:v>84</c:v>
                </c:pt>
                <c:pt idx="1641">
                  <c:v>72</c:v>
                </c:pt>
                <c:pt idx="1642">
                  <c:v>24</c:v>
                </c:pt>
                <c:pt idx="1643">
                  <c:v>96</c:v>
                </c:pt>
                <c:pt idx="1644">
                  <c:v>96</c:v>
                </c:pt>
                <c:pt idx="1645">
                  <c:v>84</c:v>
                </c:pt>
                <c:pt idx="1646">
                  <c:v>108</c:v>
                </c:pt>
                <c:pt idx="1647">
                  <c:v>120</c:v>
                </c:pt>
                <c:pt idx="1648">
                  <c:v>60</c:v>
                </c:pt>
                <c:pt idx="1649">
                  <c:v>36</c:v>
                </c:pt>
                <c:pt idx="1650">
                  <c:v>108</c:v>
                </c:pt>
                <c:pt idx="1651">
                  <c:v>72</c:v>
                </c:pt>
                <c:pt idx="1652">
                  <c:v>84</c:v>
                </c:pt>
                <c:pt idx="1653">
                  <c:v>96</c:v>
                </c:pt>
                <c:pt idx="1654">
                  <c:v>108</c:v>
                </c:pt>
                <c:pt idx="1655">
                  <c:v>60</c:v>
                </c:pt>
                <c:pt idx="1656">
                  <c:v>84</c:v>
                </c:pt>
                <c:pt idx="1657">
                  <c:v>0</c:v>
                </c:pt>
                <c:pt idx="1658">
                  <c:v>24</c:v>
                </c:pt>
                <c:pt idx="1659">
                  <c:v>48</c:v>
                </c:pt>
                <c:pt idx="1660">
                  <c:v>84</c:v>
                </c:pt>
                <c:pt idx="1661">
                  <c:v>72</c:v>
                </c:pt>
                <c:pt idx="1662">
                  <c:v>120</c:v>
                </c:pt>
                <c:pt idx="1663">
                  <c:v>84</c:v>
                </c:pt>
                <c:pt idx="1664">
                  <c:v>60</c:v>
                </c:pt>
                <c:pt idx="1665">
                  <c:v>108</c:v>
                </c:pt>
                <c:pt idx="1666">
                  <c:v>72</c:v>
                </c:pt>
                <c:pt idx="1667">
                  <c:v>84</c:v>
                </c:pt>
                <c:pt idx="1668">
                  <c:v>72</c:v>
                </c:pt>
                <c:pt idx="1669">
                  <c:v>48</c:v>
                </c:pt>
                <c:pt idx="1670">
                  <c:v>60</c:v>
                </c:pt>
                <c:pt idx="1671">
                  <c:v>84</c:v>
                </c:pt>
                <c:pt idx="1672">
                  <c:v>48</c:v>
                </c:pt>
                <c:pt idx="1673">
                  <c:v>60</c:v>
                </c:pt>
                <c:pt idx="1674">
                  <c:v>60</c:v>
                </c:pt>
                <c:pt idx="1675">
                  <c:v>108</c:v>
                </c:pt>
                <c:pt idx="1676">
                  <c:v>72</c:v>
                </c:pt>
                <c:pt idx="1677">
                  <c:v>96</c:v>
                </c:pt>
                <c:pt idx="1678">
                  <c:v>72</c:v>
                </c:pt>
                <c:pt idx="1679">
                  <c:v>96</c:v>
                </c:pt>
                <c:pt idx="1680">
                  <c:v>84</c:v>
                </c:pt>
                <c:pt idx="1681">
                  <c:v>108</c:v>
                </c:pt>
                <c:pt idx="1682">
                  <c:v>60</c:v>
                </c:pt>
                <c:pt idx="1683">
                  <c:v>72</c:v>
                </c:pt>
                <c:pt idx="1684">
                  <c:v>108</c:v>
                </c:pt>
                <c:pt idx="1685">
                  <c:v>120</c:v>
                </c:pt>
                <c:pt idx="1686">
                  <c:v>84</c:v>
                </c:pt>
                <c:pt idx="1687">
                  <c:v>48</c:v>
                </c:pt>
                <c:pt idx="1688">
                  <c:v>120</c:v>
                </c:pt>
                <c:pt idx="1689">
                  <c:v>96</c:v>
                </c:pt>
                <c:pt idx="1690">
                  <c:v>120</c:v>
                </c:pt>
                <c:pt idx="1691">
                  <c:v>72</c:v>
                </c:pt>
                <c:pt idx="1692">
                  <c:v>84</c:v>
                </c:pt>
                <c:pt idx="1693">
                  <c:v>72</c:v>
                </c:pt>
                <c:pt idx="1694">
                  <c:v>96</c:v>
                </c:pt>
                <c:pt idx="1695">
                  <c:v>72</c:v>
                </c:pt>
                <c:pt idx="1696">
                  <c:v>108</c:v>
                </c:pt>
                <c:pt idx="1697">
                  <c:v>84</c:v>
                </c:pt>
                <c:pt idx="1698">
                  <c:v>108</c:v>
                </c:pt>
                <c:pt idx="1699">
                  <c:v>84</c:v>
                </c:pt>
                <c:pt idx="1700">
                  <c:v>96</c:v>
                </c:pt>
                <c:pt idx="1701">
                  <c:v>96</c:v>
                </c:pt>
                <c:pt idx="1702">
                  <c:v>84</c:v>
                </c:pt>
                <c:pt idx="1703">
                  <c:v>60</c:v>
                </c:pt>
                <c:pt idx="1704">
                  <c:v>-12</c:v>
                </c:pt>
                <c:pt idx="1705">
                  <c:v>0</c:v>
                </c:pt>
                <c:pt idx="1706">
                  <c:v>48</c:v>
                </c:pt>
                <c:pt idx="1707">
                  <c:v>96</c:v>
                </c:pt>
                <c:pt idx="1708">
                  <c:v>84</c:v>
                </c:pt>
                <c:pt idx="1709">
                  <c:v>132</c:v>
                </c:pt>
                <c:pt idx="1710">
                  <c:v>96</c:v>
                </c:pt>
                <c:pt idx="1711">
                  <c:v>108</c:v>
                </c:pt>
                <c:pt idx="1712">
                  <c:v>72</c:v>
                </c:pt>
                <c:pt idx="1713">
                  <c:v>108</c:v>
                </c:pt>
                <c:pt idx="1714">
                  <c:v>108</c:v>
                </c:pt>
                <c:pt idx="1715">
                  <c:v>120</c:v>
                </c:pt>
                <c:pt idx="1716">
                  <c:v>108</c:v>
                </c:pt>
                <c:pt idx="1717">
                  <c:v>132</c:v>
                </c:pt>
                <c:pt idx="1718">
                  <c:v>120</c:v>
                </c:pt>
                <c:pt idx="1719">
                  <c:v>144</c:v>
                </c:pt>
                <c:pt idx="1720">
                  <c:v>96</c:v>
                </c:pt>
                <c:pt idx="1721">
                  <c:v>120</c:v>
                </c:pt>
                <c:pt idx="1722">
                  <c:v>144</c:v>
                </c:pt>
                <c:pt idx="1723">
                  <c:v>96</c:v>
                </c:pt>
                <c:pt idx="1724">
                  <c:v>144</c:v>
                </c:pt>
                <c:pt idx="1725">
                  <c:v>72</c:v>
                </c:pt>
                <c:pt idx="1726">
                  <c:v>72</c:v>
                </c:pt>
                <c:pt idx="1727">
                  <c:v>48</c:v>
                </c:pt>
                <c:pt idx="1728">
                  <c:v>96</c:v>
                </c:pt>
                <c:pt idx="1729">
                  <c:v>60</c:v>
                </c:pt>
                <c:pt idx="1730">
                  <c:v>72</c:v>
                </c:pt>
                <c:pt idx="1731">
                  <c:v>48</c:v>
                </c:pt>
                <c:pt idx="1732">
                  <c:v>72</c:v>
                </c:pt>
                <c:pt idx="1733">
                  <c:v>72</c:v>
                </c:pt>
                <c:pt idx="1734">
                  <c:v>96</c:v>
                </c:pt>
                <c:pt idx="1735">
                  <c:v>72</c:v>
                </c:pt>
                <c:pt idx="1736">
                  <c:v>72</c:v>
                </c:pt>
                <c:pt idx="1737">
                  <c:v>96</c:v>
                </c:pt>
                <c:pt idx="1738">
                  <c:v>72</c:v>
                </c:pt>
                <c:pt idx="1739">
                  <c:v>108</c:v>
                </c:pt>
                <c:pt idx="1740">
                  <c:v>108</c:v>
                </c:pt>
                <c:pt idx="1741">
                  <c:v>84</c:v>
                </c:pt>
                <c:pt idx="1742">
                  <c:v>96</c:v>
                </c:pt>
                <c:pt idx="1743">
                  <c:v>72</c:v>
                </c:pt>
                <c:pt idx="1744">
                  <c:v>60</c:v>
                </c:pt>
                <c:pt idx="1745">
                  <c:v>120</c:v>
                </c:pt>
                <c:pt idx="1746">
                  <c:v>84</c:v>
                </c:pt>
                <c:pt idx="1747">
                  <c:v>120</c:v>
                </c:pt>
                <c:pt idx="1748">
                  <c:v>72</c:v>
                </c:pt>
                <c:pt idx="1749">
                  <c:v>120</c:v>
                </c:pt>
                <c:pt idx="1750">
                  <c:v>96</c:v>
                </c:pt>
                <c:pt idx="1751">
                  <c:v>48</c:v>
                </c:pt>
                <c:pt idx="1752">
                  <c:v>36</c:v>
                </c:pt>
                <c:pt idx="1753">
                  <c:v>120</c:v>
                </c:pt>
                <c:pt idx="1754">
                  <c:v>108</c:v>
                </c:pt>
                <c:pt idx="1755">
                  <c:v>72</c:v>
                </c:pt>
                <c:pt idx="1756">
                  <c:v>72</c:v>
                </c:pt>
                <c:pt idx="1757">
                  <c:v>132</c:v>
                </c:pt>
                <c:pt idx="1758">
                  <c:v>144</c:v>
                </c:pt>
                <c:pt idx="1759">
                  <c:v>84</c:v>
                </c:pt>
                <c:pt idx="1760">
                  <c:v>108</c:v>
                </c:pt>
                <c:pt idx="1761">
                  <c:v>96</c:v>
                </c:pt>
                <c:pt idx="1762">
                  <c:v>132</c:v>
                </c:pt>
                <c:pt idx="1763">
                  <c:v>72</c:v>
                </c:pt>
                <c:pt idx="1764">
                  <c:v>72</c:v>
                </c:pt>
                <c:pt idx="1765">
                  <c:v>36</c:v>
                </c:pt>
                <c:pt idx="1766">
                  <c:v>60</c:v>
                </c:pt>
                <c:pt idx="1767">
                  <c:v>96</c:v>
                </c:pt>
                <c:pt idx="1768">
                  <c:v>144</c:v>
                </c:pt>
                <c:pt idx="1769">
                  <c:v>132</c:v>
                </c:pt>
                <c:pt idx="1770">
                  <c:v>144</c:v>
                </c:pt>
                <c:pt idx="1771">
                  <c:v>96</c:v>
                </c:pt>
                <c:pt idx="1772">
                  <c:v>96</c:v>
                </c:pt>
                <c:pt idx="1773">
                  <c:v>96</c:v>
                </c:pt>
                <c:pt idx="1774">
                  <c:v>36</c:v>
                </c:pt>
                <c:pt idx="1775">
                  <c:v>60</c:v>
                </c:pt>
                <c:pt idx="1776">
                  <c:v>132</c:v>
                </c:pt>
                <c:pt idx="1777">
                  <c:v>168</c:v>
                </c:pt>
                <c:pt idx="1778">
                  <c:v>120</c:v>
                </c:pt>
                <c:pt idx="1779">
                  <c:v>120</c:v>
                </c:pt>
                <c:pt idx="1780">
                  <c:v>84</c:v>
                </c:pt>
                <c:pt idx="1781">
                  <c:v>120</c:v>
                </c:pt>
                <c:pt idx="1782">
                  <c:v>96</c:v>
                </c:pt>
                <c:pt idx="1783">
                  <c:v>132</c:v>
                </c:pt>
                <c:pt idx="1784">
                  <c:v>84</c:v>
                </c:pt>
                <c:pt idx="1785">
                  <c:v>96</c:v>
                </c:pt>
                <c:pt idx="1786">
                  <c:v>96</c:v>
                </c:pt>
                <c:pt idx="1787">
                  <c:v>96</c:v>
                </c:pt>
                <c:pt idx="1788">
                  <c:v>96</c:v>
                </c:pt>
                <c:pt idx="1789">
                  <c:v>84</c:v>
                </c:pt>
                <c:pt idx="1790">
                  <c:v>60</c:v>
                </c:pt>
                <c:pt idx="1791">
                  <c:v>120</c:v>
                </c:pt>
                <c:pt idx="1792">
                  <c:v>96</c:v>
                </c:pt>
                <c:pt idx="1793">
                  <c:v>0</c:v>
                </c:pt>
                <c:pt idx="1794">
                  <c:v>48</c:v>
                </c:pt>
                <c:pt idx="1795">
                  <c:v>60</c:v>
                </c:pt>
                <c:pt idx="1796">
                  <c:v>96</c:v>
                </c:pt>
                <c:pt idx="1797">
                  <c:v>84</c:v>
                </c:pt>
                <c:pt idx="1798">
                  <c:v>108</c:v>
                </c:pt>
                <c:pt idx="1799">
                  <c:v>84</c:v>
                </c:pt>
                <c:pt idx="1800">
                  <c:v>108</c:v>
                </c:pt>
                <c:pt idx="1801">
                  <c:v>60</c:v>
                </c:pt>
                <c:pt idx="1802">
                  <c:v>60</c:v>
                </c:pt>
                <c:pt idx="1803">
                  <c:v>24</c:v>
                </c:pt>
                <c:pt idx="1804">
                  <c:v>60</c:v>
                </c:pt>
                <c:pt idx="1805">
                  <c:v>96</c:v>
                </c:pt>
                <c:pt idx="1806">
                  <c:v>132</c:v>
                </c:pt>
                <c:pt idx="1807">
                  <c:v>108</c:v>
                </c:pt>
                <c:pt idx="1808">
                  <c:v>96</c:v>
                </c:pt>
                <c:pt idx="1809">
                  <c:v>108</c:v>
                </c:pt>
                <c:pt idx="1810">
                  <c:v>84</c:v>
                </c:pt>
                <c:pt idx="1811">
                  <c:v>60</c:v>
                </c:pt>
                <c:pt idx="1812">
                  <c:v>60</c:v>
                </c:pt>
                <c:pt idx="1813">
                  <c:v>120</c:v>
                </c:pt>
                <c:pt idx="1814">
                  <c:v>84</c:v>
                </c:pt>
                <c:pt idx="1815">
                  <c:v>84</c:v>
                </c:pt>
                <c:pt idx="1816">
                  <c:v>84</c:v>
                </c:pt>
                <c:pt idx="1817">
                  <c:v>108</c:v>
                </c:pt>
                <c:pt idx="1818">
                  <c:v>84</c:v>
                </c:pt>
                <c:pt idx="1819">
                  <c:v>96</c:v>
                </c:pt>
                <c:pt idx="1820">
                  <c:v>48</c:v>
                </c:pt>
                <c:pt idx="1821">
                  <c:v>120</c:v>
                </c:pt>
                <c:pt idx="1822">
                  <c:v>108</c:v>
                </c:pt>
                <c:pt idx="1823">
                  <c:v>108</c:v>
                </c:pt>
                <c:pt idx="1824">
                  <c:v>96</c:v>
                </c:pt>
                <c:pt idx="1825">
                  <c:v>96</c:v>
                </c:pt>
                <c:pt idx="1826">
                  <c:v>72</c:v>
                </c:pt>
                <c:pt idx="1827">
                  <c:v>72</c:v>
                </c:pt>
                <c:pt idx="1828">
                  <c:v>48</c:v>
                </c:pt>
                <c:pt idx="1829">
                  <c:v>84</c:v>
                </c:pt>
                <c:pt idx="1830">
                  <c:v>120</c:v>
                </c:pt>
                <c:pt idx="1831">
                  <c:v>48</c:v>
                </c:pt>
                <c:pt idx="1832">
                  <c:v>96</c:v>
                </c:pt>
                <c:pt idx="1833">
                  <c:v>60</c:v>
                </c:pt>
                <c:pt idx="1834">
                  <c:v>96</c:v>
                </c:pt>
                <c:pt idx="1835">
                  <c:v>96</c:v>
                </c:pt>
                <c:pt idx="1836">
                  <c:v>96</c:v>
                </c:pt>
                <c:pt idx="1837">
                  <c:v>72</c:v>
                </c:pt>
                <c:pt idx="1838">
                  <c:v>108</c:v>
                </c:pt>
                <c:pt idx="1839">
                  <c:v>60</c:v>
                </c:pt>
                <c:pt idx="1840">
                  <c:v>84</c:v>
                </c:pt>
                <c:pt idx="1841">
                  <c:v>96</c:v>
                </c:pt>
                <c:pt idx="1842">
                  <c:v>84</c:v>
                </c:pt>
                <c:pt idx="1843">
                  <c:v>36</c:v>
                </c:pt>
                <c:pt idx="1844">
                  <c:v>72</c:v>
                </c:pt>
                <c:pt idx="1845">
                  <c:v>96</c:v>
                </c:pt>
                <c:pt idx="1846">
                  <c:v>60</c:v>
                </c:pt>
                <c:pt idx="1847">
                  <c:v>108</c:v>
                </c:pt>
                <c:pt idx="1848">
                  <c:v>108</c:v>
                </c:pt>
                <c:pt idx="1849">
                  <c:v>132</c:v>
                </c:pt>
                <c:pt idx="1850">
                  <c:v>156</c:v>
                </c:pt>
                <c:pt idx="1851">
                  <c:v>120</c:v>
                </c:pt>
                <c:pt idx="1852">
                  <c:v>84</c:v>
                </c:pt>
                <c:pt idx="1853">
                  <c:v>108</c:v>
                </c:pt>
                <c:pt idx="1854">
                  <c:v>48</c:v>
                </c:pt>
                <c:pt idx="1855">
                  <c:v>96</c:v>
                </c:pt>
                <c:pt idx="1856">
                  <c:v>72</c:v>
                </c:pt>
                <c:pt idx="1857">
                  <c:v>84</c:v>
                </c:pt>
                <c:pt idx="1858">
                  <c:v>72</c:v>
                </c:pt>
                <c:pt idx="1859">
                  <c:v>108</c:v>
                </c:pt>
                <c:pt idx="1860">
                  <c:v>120</c:v>
                </c:pt>
                <c:pt idx="1861">
                  <c:v>96</c:v>
                </c:pt>
                <c:pt idx="1862">
                  <c:v>48</c:v>
                </c:pt>
                <c:pt idx="1863">
                  <c:v>36</c:v>
                </c:pt>
                <c:pt idx="1864">
                  <c:v>48</c:v>
                </c:pt>
                <c:pt idx="1865">
                  <c:v>144</c:v>
                </c:pt>
                <c:pt idx="1866">
                  <c:v>156</c:v>
                </c:pt>
                <c:pt idx="1867">
                  <c:v>132</c:v>
                </c:pt>
                <c:pt idx="1868">
                  <c:v>168</c:v>
                </c:pt>
                <c:pt idx="1869">
                  <c:v>48</c:v>
                </c:pt>
                <c:pt idx="1870">
                  <c:v>72</c:v>
                </c:pt>
                <c:pt idx="1871">
                  <c:v>36</c:v>
                </c:pt>
                <c:pt idx="1872">
                  <c:v>72</c:v>
                </c:pt>
                <c:pt idx="1873">
                  <c:v>60</c:v>
                </c:pt>
                <c:pt idx="1874">
                  <c:v>84</c:v>
                </c:pt>
                <c:pt idx="1875">
                  <c:v>72</c:v>
                </c:pt>
                <c:pt idx="1876">
                  <c:v>84</c:v>
                </c:pt>
                <c:pt idx="1877">
                  <c:v>72</c:v>
                </c:pt>
                <c:pt idx="1878">
                  <c:v>84</c:v>
                </c:pt>
                <c:pt idx="1879">
                  <c:v>36</c:v>
                </c:pt>
                <c:pt idx="1880">
                  <c:v>48</c:v>
                </c:pt>
                <c:pt idx="1881">
                  <c:v>132</c:v>
                </c:pt>
                <c:pt idx="1882">
                  <c:v>108</c:v>
                </c:pt>
                <c:pt idx="1883">
                  <c:v>108</c:v>
                </c:pt>
                <c:pt idx="1884">
                  <c:v>120</c:v>
                </c:pt>
                <c:pt idx="1885">
                  <c:v>72</c:v>
                </c:pt>
                <c:pt idx="1886">
                  <c:v>60</c:v>
                </c:pt>
                <c:pt idx="1887">
                  <c:v>108</c:v>
                </c:pt>
                <c:pt idx="1888">
                  <c:v>48</c:v>
                </c:pt>
                <c:pt idx="1889">
                  <c:v>48</c:v>
                </c:pt>
                <c:pt idx="1890">
                  <c:v>60</c:v>
                </c:pt>
                <c:pt idx="1891">
                  <c:v>132</c:v>
                </c:pt>
                <c:pt idx="1892">
                  <c:v>84</c:v>
                </c:pt>
                <c:pt idx="1893">
                  <c:v>84</c:v>
                </c:pt>
                <c:pt idx="1894">
                  <c:v>84</c:v>
                </c:pt>
                <c:pt idx="1895">
                  <c:v>108</c:v>
                </c:pt>
                <c:pt idx="1896">
                  <c:v>72</c:v>
                </c:pt>
                <c:pt idx="1897">
                  <c:v>120</c:v>
                </c:pt>
                <c:pt idx="1898">
                  <c:v>132</c:v>
                </c:pt>
                <c:pt idx="1899">
                  <c:v>96</c:v>
                </c:pt>
                <c:pt idx="1900">
                  <c:v>48</c:v>
                </c:pt>
                <c:pt idx="1901">
                  <c:v>108</c:v>
                </c:pt>
                <c:pt idx="1902">
                  <c:v>168</c:v>
                </c:pt>
                <c:pt idx="1903">
                  <c:v>84</c:v>
                </c:pt>
                <c:pt idx="1904">
                  <c:v>96</c:v>
                </c:pt>
                <c:pt idx="1905">
                  <c:v>48</c:v>
                </c:pt>
                <c:pt idx="1906">
                  <c:v>84</c:v>
                </c:pt>
                <c:pt idx="1907">
                  <c:v>108</c:v>
                </c:pt>
                <c:pt idx="1908">
                  <c:v>108</c:v>
                </c:pt>
                <c:pt idx="1909">
                  <c:v>24</c:v>
                </c:pt>
                <c:pt idx="1910">
                  <c:v>36</c:v>
                </c:pt>
                <c:pt idx="1911">
                  <c:v>60</c:v>
                </c:pt>
                <c:pt idx="1912">
                  <c:v>96</c:v>
                </c:pt>
                <c:pt idx="1913">
                  <c:v>60</c:v>
                </c:pt>
                <c:pt idx="1914">
                  <c:v>84</c:v>
                </c:pt>
                <c:pt idx="1915">
                  <c:v>60</c:v>
                </c:pt>
                <c:pt idx="1916">
                  <c:v>60</c:v>
                </c:pt>
                <c:pt idx="1917">
                  <c:v>72</c:v>
                </c:pt>
                <c:pt idx="1918">
                  <c:v>84</c:v>
                </c:pt>
                <c:pt idx="1919">
                  <c:v>84</c:v>
                </c:pt>
                <c:pt idx="1920">
                  <c:v>12</c:v>
                </c:pt>
                <c:pt idx="1921">
                  <c:v>24</c:v>
                </c:pt>
                <c:pt idx="1922">
                  <c:v>60</c:v>
                </c:pt>
                <c:pt idx="1923">
                  <c:v>108</c:v>
                </c:pt>
                <c:pt idx="1924">
                  <c:v>108</c:v>
                </c:pt>
                <c:pt idx="1925">
                  <c:v>132</c:v>
                </c:pt>
                <c:pt idx="1926">
                  <c:v>96</c:v>
                </c:pt>
                <c:pt idx="1927">
                  <c:v>108</c:v>
                </c:pt>
                <c:pt idx="1928">
                  <c:v>84</c:v>
                </c:pt>
                <c:pt idx="1929">
                  <c:v>144</c:v>
                </c:pt>
                <c:pt idx="1930">
                  <c:v>108</c:v>
                </c:pt>
                <c:pt idx="1931">
                  <c:v>108</c:v>
                </c:pt>
                <c:pt idx="1932">
                  <c:v>108</c:v>
                </c:pt>
                <c:pt idx="1933">
                  <c:v>120</c:v>
                </c:pt>
                <c:pt idx="1934">
                  <c:v>108</c:v>
                </c:pt>
                <c:pt idx="1935">
                  <c:v>120</c:v>
                </c:pt>
                <c:pt idx="1936">
                  <c:v>48</c:v>
                </c:pt>
                <c:pt idx="1937">
                  <c:v>84</c:v>
                </c:pt>
                <c:pt idx="1938">
                  <c:v>120</c:v>
                </c:pt>
                <c:pt idx="1939">
                  <c:v>60</c:v>
                </c:pt>
                <c:pt idx="1940">
                  <c:v>120</c:v>
                </c:pt>
                <c:pt idx="1941">
                  <c:v>48</c:v>
                </c:pt>
                <c:pt idx="1942">
                  <c:v>60</c:v>
                </c:pt>
                <c:pt idx="1943">
                  <c:v>48</c:v>
                </c:pt>
                <c:pt idx="1944">
                  <c:v>84</c:v>
                </c:pt>
                <c:pt idx="1945">
                  <c:v>60</c:v>
                </c:pt>
                <c:pt idx="1946">
                  <c:v>84</c:v>
                </c:pt>
                <c:pt idx="1947">
                  <c:v>72</c:v>
                </c:pt>
                <c:pt idx="1948">
                  <c:v>84</c:v>
                </c:pt>
                <c:pt idx="1949">
                  <c:v>60</c:v>
                </c:pt>
                <c:pt idx="1950">
                  <c:v>84</c:v>
                </c:pt>
                <c:pt idx="1951">
                  <c:v>60</c:v>
                </c:pt>
                <c:pt idx="1952">
                  <c:v>60</c:v>
                </c:pt>
                <c:pt idx="1953">
                  <c:v>84</c:v>
                </c:pt>
                <c:pt idx="1954">
                  <c:v>108</c:v>
                </c:pt>
                <c:pt idx="1955">
                  <c:v>132</c:v>
                </c:pt>
                <c:pt idx="1956">
                  <c:v>60</c:v>
                </c:pt>
                <c:pt idx="1957">
                  <c:v>24</c:v>
                </c:pt>
                <c:pt idx="1958">
                  <c:v>60</c:v>
                </c:pt>
                <c:pt idx="1959">
                  <c:v>84</c:v>
                </c:pt>
                <c:pt idx="1960">
                  <c:v>60</c:v>
                </c:pt>
                <c:pt idx="1961">
                  <c:v>120</c:v>
                </c:pt>
                <c:pt idx="1962">
                  <c:v>84</c:v>
                </c:pt>
                <c:pt idx="1963">
                  <c:v>120</c:v>
                </c:pt>
                <c:pt idx="1964">
                  <c:v>84</c:v>
                </c:pt>
                <c:pt idx="1965">
                  <c:v>96</c:v>
                </c:pt>
                <c:pt idx="1966">
                  <c:v>108</c:v>
                </c:pt>
                <c:pt idx="1967">
                  <c:v>108</c:v>
                </c:pt>
                <c:pt idx="1968">
                  <c:v>60</c:v>
                </c:pt>
                <c:pt idx="1969">
                  <c:v>108</c:v>
                </c:pt>
                <c:pt idx="1970">
                  <c:v>120</c:v>
                </c:pt>
                <c:pt idx="1971">
                  <c:v>60</c:v>
                </c:pt>
                <c:pt idx="1972">
                  <c:v>12</c:v>
                </c:pt>
                <c:pt idx="1973">
                  <c:v>132</c:v>
                </c:pt>
                <c:pt idx="1974">
                  <c:v>108</c:v>
                </c:pt>
                <c:pt idx="1975">
                  <c:v>24</c:v>
                </c:pt>
                <c:pt idx="1976">
                  <c:v>120</c:v>
                </c:pt>
                <c:pt idx="1977">
                  <c:v>96</c:v>
                </c:pt>
                <c:pt idx="1978">
                  <c:v>132</c:v>
                </c:pt>
                <c:pt idx="1979">
                  <c:v>72</c:v>
                </c:pt>
                <c:pt idx="1980">
                  <c:v>96</c:v>
                </c:pt>
                <c:pt idx="1981">
                  <c:v>96</c:v>
                </c:pt>
                <c:pt idx="1982">
                  <c:v>108</c:v>
                </c:pt>
                <c:pt idx="1983">
                  <c:v>84</c:v>
                </c:pt>
                <c:pt idx="1984">
                  <c:v>120</c:v>
                </c:pt>
                <c:pt idx="1985">
                  <c:v>60</c:v>
                </c:pt>
                <c:pt idx="1986">
                  <c:v>36</c:v>
                </c:pt>
                <c:pt idx="1987">
                  <c:v>36</c:v>
                </c:pt>
                <c:pt idx="1988">
                  <c:v>72</c:v>
                </c:pt>
                <c:pt idx="1989">
                  <c:v>24</c:v>
                </c:pt>
                <c:pt idx="1990">
                  <c:v>12</c:v>
                </c:pt>
                <c:pt idx="1991">
                  <c:v>132</c:v>
                </c:pt>
                <c:pt idx="1992">
                  <c:v>144</c:v>
                </c:pt>
                <c:pt idx="1993">
                  <c:v>108</c:v>
                </c:pt>
                <c:pt idx="1994">
                  <c:v>60</c:v>
                </c:pt>
                <c:pt idx="1995">
                  <c:v>96</c:v>
                </c:pt>
                <c:pt idx="1996">
                  <c:v>108</c:v>
                </c:pt>
                <c:pt idx="1997">
                  <c:v>120</c:v>
                </c:pt>
                <c:pt idx="1998">
                  <c:v>84</c:v>
                </c:pt>
                <c:pt idx="1999">
                  <c:v>120</c:v>
                </c:pt>
                <c:pt idx="2000">
                  <c:v>84</c:v>
                </c:pt>
                <c:pt idx="2001">
                  <c:v>144</c:v>
                </c:pt>
                <c:pt idx="2002">
                  <c:v>120</c:v>
                </c:pt>
                <c:pt idx="2003">
                  <c:v>132</c:v>
                </c:pt>
                <c:pt idx="2004">
                  <c:v>120</c:v>
                </c:pt>
                <c:pt idx="2005">
                  <c:v>96</c:v>
                </c:pt>
                <c:pt idx="2006">
                  <c:v>108</c:v>
                </c:pt>
                <c:pt idx="2007">
                  <c:v>156</c:v>
                </c:pt>
                <c:pt idx="2008">
                  <c:v>108</c:v>
                </c:pt>
                <c:pt idx="2009">
                  <c:v>72</c:v>
                </c:pt>
                <c:pt idx="2010">
                  <c:v>120</c:v>
                </c:pt>
                <c:pt idx="2011">
                  <c:v>72</c:v>
                </c:pt>
                <c:pt idx="2012">
                  <c:v>72</c:v>
                </c:pt>
                <c:pt idx="2013">
                  <c:v>60</c:v>
                </c:pt>
                <c:pt idx="2014">
                  <c:v>120</c:v>
                </c:pt>
                <c:pt idx="2015">
                  <c:v>60</c:v>
                </c:pt>
                <c:pt idx="2016">
                  <c:v>24</c:v>
                </c:pt>
                <c:pt idx="2017">
                  <c:v>24</c:v>
                </c:pt>
                <c:pt idx="2018">
                  <c:v>108</c:v>
                </c:pt>
                <c:pt idx="2019">
                  <c:v>120</c:v>
                </c:pt>
                <c:pt idx="2020">
                  <c:v>132</c:v>
                </c:pt>
                <c:pt idx="2021">
                  <c:v>60</c:v>
                </c:pt>
                <c:pt idx="2022">
                  <c:v>60</c:v>
                </c:pt>
                <c:pt idx="2023">
                  <c:v>60</c:v>
                </c:pt>
                <c:pt idx="2024">
                  <c:v>84</c:v>
                </c:pt>
                <c:pt idx="2025">
                  <c:v>132</c:v>
                </c:pt>
                <c:pt idx="2026">
                  <c:v>108</c:v>
                </c:pt>
                <c:pt idx="2027">
                  <c:v>96</c:v>
                </c:pt>
                <c:pt idx="2028">
                  <c:v>72</c:v>
                </c:pt>
                <c:pt idx="2029">
                  <c:v>84</c:v>
                </c:pt>
                <c:pt idx="2030">
                  <c:v>60</c:v>
                </c:pt>
                <c:pt idx="2031">
                  <c:v>120</c:v>
                </c:pt>
                <c:pt idx="2032">
                  <c:v>96</c:v>
                </c:pt>
                <c:pt idx="2033">
                  <c:v>108</c:v>
                </c:pt>
                <c:pt idx="2034">
                  <c:v>72</c:v>
                </c:pt>
                <c:pt idx="2035">
                  <c:v>84</c:v>
                </c:pt>
                <c:pt idx="2036">
                  <c:v>60</c:v>
                </c:pt>
                <c:pt idx="2037">
                  <c:v>108</c:v>
                </c:pt>
                <c:pt idx="2038">
                  <c:v>108</c:v>
                </c:pt>
                <c:pt idx="2039">
                  <c:v>96</c:v>
                </c:pt>
                <c:pt idx="2040">
                  <c:v>48</c:v>
                </c:pt>
                <c:pt idx="2041">
                  <c:v>36</c:v>
                </c:pt>
                <c:pt idx="2042">
                  <c:v>36</c:v>
                </c:pt>
                <c:pt idx="2043">
                  <c:v>108</c:v>
                </c:pt>
                <c:pt idx="2044">
                  <c:v>108</c:v>
                </c:pt>
                <c:pt idx="2045">
                  <c:v>36</c:v>
                </c:pt>
                <c:pt idx="2046">
                  <c:v>72</c:v>
                </c:pt>
                <c:pt idx="2047">
                  <c:v>36</c:v>
                </c:pt>
                <c:pt idx="2048">
                  <c:v>60</c:v>
                </c:pt>
                <c:pt idx="2049">
                  <c:v>36</c:v>
                </c:pt>
                <c:pt idx="2050">
                  <c:v>48</c:v>
                </c:pt>
                <c:pt idx="2051">
                  <c:v>24</c:v>
                </c:pt>
                <c:pt idx="2052">
                  <c:v>72</c:v>
                </c:pt>
                <c:pt idx="2053">
                  <c:v>72</c:v>
                </c:pt>
                <c:pt idx="2054">
                  <c:v>96</c:v>
                </c:pt>
                <c:pt idx="2055">
                  <c:v>60</c:v>
                </c:pt>
                <c:pt idx="2056">
                  <c:v>72</c:v>
                </c:pt>
                <c:pt idx="2057">
                  <c:v>96</c:v>
                </c:pt>
                <c:pt idx="2058">
                  <c:v>84</c:v>
                </c:pt>
                <c:pt idx="2059">
                  <c:v>24</c:v>
                </c:pt>
                <c:pt idx="2060">
                  <c:v>60</c:v>
                </c:pt>
                <c:pt idx="2061">
                  <c:v>48</c:v>
                </c:pt>
                <c:pt idx="2062">
                  <c:v>48</c:v>
                </c:pt>
                <c:pt idx="2063">
                  <c:v>108</c:v>
                </c:pt>
                <c:pt idx="2064">
                  <c:v>96</c:v>
                </c:pt>
                <c:pt idx="2065">
                  <c:v>84</c:v>
                </c:pt>
                <c:pt idx="2066">
                  <c:v>84</c:v>
                </c:pt>
                <c:pt idx="2067">
                  <c:v>108</c:v>
                </c:pt>
                <c:pt idx="2068">
                  <c:v>72</c:v>
                </c:pt>
                <c:pt idx="2069">
                  <c:v>108</c:v>
                </c:pt>
                <c:pt idx="2070">
                  <c:v>96</c:v>
                </c:pt>
                <c:pt idx="2071">
                  <c:v>120</c:v>
                </c:pt>
                <c:pt idx="2072">
                  <c:v>72</c:v>
                </c:pt>
                <c:pt idx="2073">
                  <c:v>84</c:v>
                </c:pt>
                <c:pt idx="2074">
                  <c:v>96</c:v>
                </c:pt>
                <c:pt idx="2075">
                  <c:v>132</c:v>
                </c:pt>
                <c:pt idx="2076">
                  <c:v>84</c:v>
                </c:pt>
                <c:pt idx="2077">
                  <c:v>84</c:v>
                </c:pt>
                <c:pt idx="2078">
                  <c:v>84</c:v>
                </c:pt>
                <c:pt idx="2079">
                  <c:v>120</c:v>
                </c:pt>
                <c:pt idx="2080">
                  <c:v>108</c:v>
                </c:pt>
                <c:pt idx="2081">
                  <c:v>144</c:v>
                </c:pt>
                <c:pt idx="2082">
                  <c:v>168</c:v>
                </c:pt>
                <c:pt idx="2083">
                  <c:v>84</c:v>
                </c:pt>
                <c:pt idx="2084">
                  <c:v>108</c:v>
                </c:pt>
                <c:pt idx="2085">
                  <c:v>72</c:v>
                </c:pt>
                <c:pt idx="2086">
                  <c:v>84</c:v>
                </c:pt>
                <c:pt idx="2087">
                  <c:v>48</c:v>
                </c:pt>
                <c:pt idx="2088">
                  <c:v>60</c:v>
                </c:pt>
                <c:pt idx="2089">
                  <c:v>60</c:v>
                </c:pt>
                <c:pt idx="2090">
                  <c:v>96</c:v>
                </c:pt>
                <c:pt idx="2091">
                  <c:v>84</c:v>
                </c:pt>
                <c:pt idx="2092">
                  <c:v>96</c:v>
                </c:pt>
                <c:pt idx="2093">
                  <c:v>48</c:v>
                </c:pt>
                <c:pt idx="2094">
                  <c:v>72</c:v>
                </c:pt>
                <c:pt idx="2095">
                  <c:v>48</c:v>
                </c:pt>
                <c:pt idx="2096">
                  <c:v>60</c:v>
                </c:pt>
                <c:pt idx="2097">
                  <c:v>48</c:v>
                </c:pt>
                <c:pt idx="2098">
                  <c:v>24</c:v>
                </c:pt>
                <c:pt idx="2099">
                  <c:v>108</c:v>
                </c:pt>
                <c:pt idx="2100">
                  <c:v>96</c:v>
                </c:pt>
                <c:pt idx="2101">
                  <c:v>120</c:v>
                </c:pt>
                <c:pt idx="2102">
                  <c:v>132</c:v>
                </c:pt>
                <c:pt idx="2103">
                  <c:v>108</c:v>
                </c:pt>
                <c:pt idx="2104">
                  <c:v>96</c:v>
                </c:pt>
                <c:pt idx="2105">
                  <c:v>120</c:v>
                </c:pt>
                <c:pt idx="2106">
                  <c:v>84</c:v>
                </c:pt>
                <c:pt idx="2107">
                  <c:v>132</c:v>
                </c:pt>
                <c:pt idx="2108">
                  <c:v>60</c:v>
                </c:pt>
                <c:pt idx="2109">
                  <c:v>72</c:v>
                </c:pt>
                <c:pt idx="2110">
                  <c:v>96</c:v>
                </c:pt>
                <c:pt idx="2111">
                  <c:v>120</c:v>
                </c:pt>
                <c:pt idx="2112">
                  <c:v>108</c:v>
                </c:pt>
                <c:pt idx="2113">
                  <c:v>120</c:v>
                </c:pt>
                <c:pt idx="2114">
                  <c:v>120</c:v>
                </c:pt>
                <c:pt idx="2115">
                  <c:v>144</c:v>
                </c:pt>
                <c:pt idx="2116">
                  <c:v>108</c:v>
                </c:pt>
                <c:pt idx="2117">
                  <c:v>48</c:v>
                </c:pt>
                <c:pt idx="2118">
                  <c:v>84</c:v>
                </c:pt>
                <c:pt idx="2119">
                  <c:v>84</c:v>
                </c:pt>
                <c:pt idx="2120">
                  <c:v>108</c:v>
                </c:pt>
                <c:pt idx="2121">
                  <c:v>48</c:v>
                </c:pt>
                <c:pt idx="2122">
                  <c:v>84</c:v>
                </c:pt>
                <c:pt idx="2123">
                  <c:v>60</c:v>
                </c:pt>
                <c:pt idx="2124">
                  <c:v>84</c:v>
                </c:pt>
                <c:pt idx="2125">
                  <c:v>84</c:v>
                </c:pt>
                <c:pt idx="2126">
                  <c:v>96</c:v>
                </c:pt>
                <c:pt idx="2127">
                  <c:v>84</c:v>
                </c:pt>
                <c:pt idx="2128">
                  <c:v>108</c:v>
                </c:pt>
                <c:pt idx="2129">
                  <c:v>96</c:v>
                </c:pt>
                <c:pt idx="2130">
                  <c:v>120</c:v>
                </c:pt>
                <c:pt idx="2131">
                  <c:v>108</c:v>
                </c:pt>
                <c:pt idx="2132">
                  <c:v>108</c:v>
                </c:pt>
                <c:pt idx="2133">
                  <c:v>96</c:v>
                </c:pt>
                <c:pt idx="2134">
                  <c:v>132</c:v>
                </c:pt>
                <c:pt idx="2135">
                  <c:v>180</c:v>
                </c:pt>
                <c:pt idx="2136">
                  <c:v>108</c:v>
                </c:pt>
                <c:pt idx="2137">
                  <c:v>72</c:v>
                </c:pt>
                <c:pt idx="2138">
                  <c:v>24</c:v>
                </c:pt>
                <c:pt idx="2139">
                  <c:v>60</c:v>
                </c:pt>
                <c:pt idx="2140">
                  <c:v>60</c:v>
                </c:pt>
                <c:pt idx="2141">
                  <c:v>72</c:v>
                </c:pt>
                <c:pt idx="2142">
                  <c:v>72</c:v>
                </c:pt>
                <c:pt idx="2143">
                  <c:v>84</c:v>
                </c:pt>
                <c:pt idx="2144">
                  <c:v>84</c:v>
                </c:pt>
                <c:pt idx="2145">
                  <c:v>132</c:v>
                </c:pt>
                <c:pt idx="2146">
                  <c:v>96</c:v>
                </c:pt>
                <c:pt idx="2147">
                  <c:v>96</c:v>
                </c:pt>
                <c:pt idx="2148">
                  <c:v>84</c:v>
                </c:pt>
                <c:pt idx="2149">
                  <c:v>120</c:v>
                </c:pt>
                <c:pt idx="2150">
                  <c:v>72</c:v>
                </c:pt>
                <c:pt idx="2151">
                  <c:v>96</c:v>
                </c:pt>
                <c:pt idx="2152">
                  <c:v>60</c:v>
                </c:pt>
                <c:pt idx="2153">
                  <c:v>60</c:v>
                </c:pt>
                <c:pt idx="2154">
                  <c:v>120</c:v>
                </c:pt>
                <c:pt idx="2155">
                  <c:v>72</c:v>
                </c:pt>
                <c:pt idx="2156">
                  <c:v>108</c:v>
                </c:pt>
                <c:pt idx="2157">
                  <c:v>60</c:v>
                </c:pt>
                <c:pt idx="2158">
                  <c:v>72</c:v>
                </c:pt>
                <c:pt idx="2159">
                  <c:v>72</c:v>
                </c:pt>
                <c:pt idx="2160">
                  <c:v>96</c:v>
                </c:pt>
                <c:pt idx="2161">
                  <c:v>48</c:v>
                </c:pt>
                <c:pt idx="2162">
                  <c:v>72</c:v>
                </c:pt>
                <c:pt idx="2163">
                  <c:v>36</c:v>
                </c:pt>
                <c:pt idx="2164">
                  <c:v>60</c:v>
                </c:pt>
                <c:pt idx="2165">
                  <c:v>36</c:v>
                </c:pt>
                <c:pt idx="2166">
                  <c:v>36</c:v>
                </c:pt>
                <c:pt idx="2167">
                  <c:v>60</c:v>
                </c:pt>
                <c:pt idx="2168">
                  <c:v>84</c:v>
                </c:pt>
                <c:pt idx="2169">
                  <c:v>84</c:v>
                </c:pt>
                <c:pt idx="2170">
                  <c:v>96</c:v>
                </c:pt>
                <c:pt idx="2171">
                  <c:v>144</c:v>
                </c:pt>
                <c:pt idx="2172">
                  <c:v>96</c:v>
                </c:pt>
                <c:pt idx="2173">
                  <c:v>72</c:v>
                </c:pt>
                <c:pt idx="2174">
                  <c:v>96</c:v>
                </c:pt>
                <c:pt idx="2175">
                  <c:v>108</c:v>
                </c:pt>
                <c:pt idx="2176">
                  <c:v>72</c:v>
                </c:pt>
                <c:pt idx="2177">
                  <c:v>120</c:v>
                </c:pt>
                <c:pt idx="2178">
                  <c:v>84</c:v>
                </c:pt>
                <c:pt idx="2179">
                  <c:v>96</c:v>
                </c:pt>
                <c:pt idx="2180">
                  <c:v>96</c:v>
                </c:pt>
                <c:pt idx="2181">
                  <c:v>120</c:v>
                </c:pt>
                <c:pt idx="2182">
                  <c:v>72</c:v>
                </c:pt>
                <c:pt idx="2183">
                  <c:v>108</c:v>
                </c:pt>
                <c:pt idx="2184">
                  <c:v>84</c:v>
                </c:pt>
                <c:pt idx="2185">
                  <c:v>48</c:v>
                </c:pt>
                <c:pt idx="2186">
                  <c:v>60</c:v>
                </c:pt>
                <c:pt idx="2187">
                  <c:v>132</c:v>
                </c:pt>
                <c:pt idx="2188">
                  <c:v>132</c:v>
                </c:pt>
                <c:pt idx="2189">
                  <c:v>132</c:v>
                </c:pt>
                <c:pt idx="2190">
                  <c:v>180</c:v>
                </c:pt>
                <c:pt idx="2191">
                  <c:v>108</c:v>
                </c:pt>
                <c:pt idx="2192">
                  <c:v>60</c:v>
                </c:pt>
                <c:pt idx="2193">
                  <c:v>36</c:v>
                </c:pt>
                <c:pt idx="2194">
                  <c:v>84</c:v>
                </c:pt>
                <c:pt idx="2195">
                  <c:v>72</c:v>
                </c:pt>
                <c:pt idx="2196">
                  <c:v>96</c:v>
                </c:pt>
                <c:pt idx="2197">
                  <c:v>24</c:v>
                </c:pt>
                <c:pt idx="2198">
                  <c:v>36</c:v>
                </c:pt>
                <c:pt idx="2199">
                  <c:v>60</c:v>
                </c:pt>
                <c:pt idx="2200">
                  <c:v>96</c:v>
                </c:pt>
                <c:pt idx="2201">
                  <c:v>60</c:v>
                </c:pt>
                <c:pt idx="2202">
                  <c:v>84</c:v>
                </c:pt>
                <c:pt idx="2203">
                  <c:v>60</c:v>
                </c:pt>
                <c:pt idx="2204">
                  <c:v>72</c:v>
                </c:pt>
                <c:pt idx="2205">
                  <c:v>96</c:v>
                </c:pt>
                <c:pt idx="2206">
                  <c:v>84</c:v>
                </c:pt>
                <c:pt idx="2207">
                  <c:v>96</c:v>
                </c:pt>
                <c:pt idx="2208">
                  <c:v>72</c:v>
                </c:pt>
                <c:pt idx="2209">
                  <c:v>84</c:v>
                </c:pt>
                <c:pt idx="2210">
                  <c:v>108</c:v>
                </c:pt>
                <c:pt idx="2211">
                  <c:v>132</c:v>
                </c:pt>
                <c:pt idx="2212">
                  <c:v>108</c:v>
                </c:pt>
                <c:pt idx="2213">
                  <c:v>108</c:v>
                </c:pt>
                <c:pt idx="2214">
                  <c:v>36</c:v>
                </c:pt>
                <c:pt idx="2215">
                  <c:v>72</c:v>
                </c:pt>
                <c:pt idx="2216">
                  <c:v>84</c:v>
                </c:pt>
                <c:pt idx="2217">
                  <c:v>108</c:v>
                </c:pt>
                <c:pt idx="2218">
                  <c:v>84</c:v>
                </c:pt>
                <c:pt idx="2219">
                  <c:v>120</c:v>
                </c:pt>
                <c:pt idx="2220">
                  <c:v>108</c:v>
                </c:pt>
                <c:pt idx="2221">
                  <c:v>120</c:v>
                </c:pt>
                <c:pt idx="2222">
                  <c:v>96</c:v>
                </c:pt>
                <c:pt idx="2223">
                  <c:v>48</c:v>
                </c:pt>
                <c:pt idx="2224">
                  <c:v>48</c:v>
                </c:pt>
                <c:pt idx="2225">
                  <c:v>108</c:v>
                </c:pt>
                <c:pt idx="2226">
                  <c:v>72</c:v>
                </c:pt>
                <c:pt idx="2227">
                  <c:v>36</c:v>
                </c:pt>
                <c:pt idx="2228">
                  <c:v>84</c:v>
                </c:pt>
                <c:pt idx="2229">
                  <c:v>60</c:v>
                </c:pt>
                <c:pt idx="2230">
                  <c:v>96</c:v>
                </c:pt>
                <c:pt idx="2231">
                  <c:v>84</c:v>
                </c:pt>
                <c:pt idx="2232">
                  <c:v>108</c:v>
                </c:pt>
                <c:pt idx="2233">
                  <c:v>96</c:v>
                </c:pt>
                <c:pt idx="2234">
                  <c:v>132</c:v>
                </c:pt>
                <c:pt idx="2235">
                  <c:v>96</c:v>
                </c:pt>
                <c:pt idx="2236">
                  <c:v>96</c:v>
                </c:pt>
                <c:pt idx="2237">
                  <c:v>60</c:v>
                </c:pt>
                <c:pt idx="2238">
                  <c:v>72</c:v>
                </c:pt>
                <c:pt idx="2239">
                  <c:v>60</c:v>
                </c:pt>
                <c:pt idx="2240">
                  <c:v>96</c:v>
                </c:pt>
                <c:pt idx="2241">
                  <c:v>96</c:v>
                </c:pt>
                <c:pt idx="2242">
                  <c:v>120</c:v>
                </c:pt>
                <c:pt idx="2243">
                  <c:v>84</c:v>
                </c:pt>
                <c:pt idx="2244">
                  <c:v>24</c:v>
                </c:pt>
                <c:pt idx="2245">
                  <c:v>72</c:v>
                </c:pt>
                <c:pt idx="2246">
                  <c:v>96</c:v>
                </c:pt>
                <c:pt idx="2247">
                  <c:v>96</c:v>
                </c:pt>
                <c:pt idx="2248">
                  <c:v>72</c:v>
                </c:pt>
                <c:pt idx="2249">
                  <c:v>108</c:v>
                </c:pt>
                <c:pt idx="2250">
                  <c:v>72</c:v>
                </c:pt>
                <c:pt idx="2251">
                  <c:v>72</c:v>
                </c:pt>
                <c:pt idx="2252">
                  <c:v>60</c:v>
                </c:pt>
                <c:pt idx="2253">
                  <c:v>120</c:v>
                </c:pt>
                <c:pt idx="2254">
                  <c:v>84</c:v>
                </c:pt>
                <c:pt idx="2255">
                  <c:v>96</c:v>
                </c:pt>
                <c:pt idx="2256">
                  <c:v>84</c:v>
                </c:pt>
                <c:pt idx="2257">
                  <c:v>84</c:v>
                </c:pt>
                <c:pt idx="2258">
                  <c:v>36</c:v>
                </c:pt>
                <c:pt idx="2259">
                  <c:v>120</c:v>
                </c:pt>
                <c:pt idx="2260">
                  <c:v>192</c:v>
                </c:pt>
                <c:pt idx="2261">
                  <c:v>132</c:v>
                </c:pt>
                <c:pt idx="2262">
                  <c:v>24</c:v>
                </c:pt>
                <c:pt idx="2263">
                  <c:v>36</c:v>
                </c:pt>
                <c:pt idx="2264">
                  <c:v>108</c:v>
                </c:pt>
                <c:pt idx="2265">
                  <c:v>60</c:v>
                </c:pt>
                <c:pt idx="2266">
                  <c:v>84</c:v>
                </c:pt>
                <c:pt idx="2267">
                  <c:v>72</c:v>
                </c:pt>
                <c:pt idx="2268">
                  <c:v>96</c:v>
                </c:pt>
                <c:pt idx="2269">
                  <c:v>36</c:v>
                </c:pt>
                <c:pt idx="2270">
                  <c:v>72</c:v>
                </c:pt>
                <c:pt idx="2271">
                  <c:v>84</c:v>
                </c:pt>
                <c:pt idx="2272">
                  <c:v>96</c:v>
                </c:pt>
                <c:pt idx="2273">
                  <c:v>48</c:v>
                </c:pt>
                <c:pt idx="2274">
                  <c:v>84</c:v>
                </c:pt>
                <c:pt idx="2275">
                  <c:v>84</c:v>
                </c:pt>
                <c:pt idx="2276">
                  <c:v>108</c:v>
                </c:pt>
                <c:pt idx="2277">
                  <c:v>144</c:v>
                </c:pt>
                <c:pt idx="2278">
                  <c:v>120</c:v>
                </c:pt>
                <c:pt idx="2279">
                  <c:v>60</c:v>
                </c:pt>
                <c:pt idx="2280">
                  <c:v>12</c:v>
                </c:pt>
                <c:pt idx="2281">
                  <c:v>48</c:v>
                </c:pt>
                <c:pt idx="2282">
                  <c:v>72</c:v>
                </c:pt>
                <c:pt idx="2283">
                  <c:v>72</c:v>
                </c:pt>
                <c:pt idx="2284">
                  <c:v>72</c:v>
                </c:pt>
                <c:pt idx="2285">
                  <c:v>108</c:v>
                </c:pt>
                <c:pt idx="2286">
                  <c:v>72</c:v>
                </c:pt>
                <c:pt idx="2287">
                  <c:v>96</c:v>
                </c:pt>
                <c:pt idx="2288">
                  <c:v>72</c:v>
                </c:pt>
                <c:pt idx="2289">
                  <c:v>72</c:v>
                </c:pt>
                <c:pt idx="2290">
                  <c:v>36</c:v>
                </c:pt>
                <c:pt idx="2291">
                  <c:v>60</c:v>
                </c:pt>
                <c:pt idx="2292">
                  <c:v>60</c:v>
                </c:pt>
                <c:pt idx="2293">
                  <c:v>108</c:v>
                </c:pt>
                <c:pt idx="2294">
                  <c:v>96</c:v>
                </c:pt>
                <c:pt idx="2295">
                  <c:v>144</c:v>
                </c:pt>
                <c:pt idx="2296">
                  <c:v>120</c:v>
                </c:pt>
                <c:pt idx="2297">
                  <c:v>72</c:v>
                </c:pt>
                <c:pt idx="2298">
                  <c:v>48</c:v>
                </c:pt>
                <c:pt idx="2299">
                  <c:v>120</c:v>
                </c:pt>
                <c:pt idx="2300">
                  <c:v>168</c:v>
                </c:pt>
                <c:pt idx="2301">
                  <c:v>84</c:v>
                </c:pt>
                <c:pt idx="2302">
                  <c:v>108</c:v>
                </c:pt>
                <c:pt idx="2303">
                  <c:v>84</c:v>
                </c:pt>
                <c:pt idx="2304">
                  <c:v>96</c:v>
                </c:pt>
                <c:pt idx="2305">
                  <c:v>60</c:v>
                </c:pt>
                <c:pt idx="2306">
                  <c:v>96</c:v>
                </c:pt>
                <c:pt idx="2307">
                  <c:v>48</c:v>
                </c:pt>
                <c:pt idx="2308">
                  <c:v>48</c:v>
                </c:pt>
                <c:pt idx="2309">
                  <c:v>48</c:v>
                </c:pt>
                <c:pt idx="2310">
                  <c:v>72</c:v>
                </c:pt>
                <c:pt idx="2311">
                  <c:v>36</c:v>
                </c:pt>
                <c:pt idx="2312">
                  <c:v>48</c:v>
                </c:pt>
                <c:pt idx="2313">
                  <c:v>60</c:v>
                </c:pt>
                <c:pt idx="2314">
                  <c:v>72</c:v>
                </c:pt>
                <c:pt idx="2315">
                  <c:v>84</c:v>
                </c:pt>
                <c:pt idx="2316">
                  <c:v>72</c:v>
                </c:pt>
                <c:pt idx="2317">
                  <c:v>48</c:v>
                </c:pt>
                <c:pt idx="2318">
                  <c:v>0</c:v>
                </c:pt>
                <c:pt idx="2319">
                  <c:v>24</c:v>
                </c:pt>
                <c:pt idx="2320">
                  <c:v>96</c:v>
                </c:pt>
                <c:pt idx="2321">
                  <c:v>132</c:v>
                </c:pt>
                <c:pt idx="2322">
                  <c:v>96</c:v>
                </c:pt>
                <c:pt idx="2323">
                  <c:v>84</c:v>
                </c:pt>
                <c:pt idx="2324">
                  <c:v>60</c:v>
                </c:pt>
                <c:pt idx="2325">
                  <c:v>96</c:v>
                </c:pt>
                <c:pt idx="2326">
                  <c:v>72</c:v>
                </c:pt>
                <c:pt idx="2327">
                  <c:v>132</c:v>
                </c:pt>
                <c:pt idx="2328">
                  <c:v>72</c:v>
                </c:pt>
                <c:pt idx="2329">
                  <c:v>96</c:v>
                </c:pt>
                <c:pt idx="2330">
                  <c:v>72</c:v>
                </c:pt>
                <c:pt idx="2331">
                  <c:v>48</c:v>
                </c:pt>
                <c:pt idx="2332">
                  <c:v>108</c:v>
                </c:pt>
                <c:pt idx="2333">
                  <c:v>144</c:v>
                </c:pt>
                <c:pt idx="2334">
                  <c:v>108</c:v>
                </c:pt>
                <c:pt idx="2335">
                  <c:v>144</c:v>
                </c:pt>
                <c:pt idx="2336">
                  <c:v>48</c:v>
                </c:pt>
                <c:pt idx="2337">
                  <c:v>-36</c:v>
                </c:pt>
                <c:pt idx="2338">
                  <c:v>72</c:v>
                </c:pt>
                <c:pt idx="2339">
                  <c:v>48</c:v>
                </c:pt>
                <c:pt idx="2340">
                  <c:v>72</c:v>
                </c:pt>
                <c:pt idx="2341">
                  <c:v>24</c:v>
                </c:pt>
                <c:pt idx="2342">
                  <c:v>48</c:v>
                </c:pt>
                <c:pt idx="2343">
                  <c:v>48</c:v>
                </c:pt>
                <c:pt idx="2344">
                  <c:v>72</c:v>
                </c:pt>
                <c:pt idx="2345">
                  <c:v>48</c:v>
                </c:pt>
                <c:pt idx="2346">
                  <c:v>72</c:v>
                </c:pt>
                <c:pt idx="2347">
                  <c:v>132</c:v>
                </c:pt>
                <c:pt idx="2348">
                  <c:v>144</c:v>
                </c:pt>
                <c:pt idx="2349">
                  <c:v>60</c:v>
                </c:pt>
                <c:pt idx="2350">
                  <c:v>84</c:v>
                </c:pt>
                <c:pt idx="2351">
                  <c:v>48</c:v>
                </c:pt>
                <c:pt idx="2352">
                  <c:v>60</c:v>
                </c:pt>
                <c:pt idx="2353">
                  <c:v>156</c:v>
                </c:pt>
                <c:pt idx="2354">
                  <c:v>156</c:v>
                </c:pt>
                <c:pt idx="2355">
                  <c:v>108</c:v>
                </c:pt>
                <c:pt idx="2356">
                  <c:v>60</c:v>
                </c:pt>
                <c:pt idx="2357">
                  <c:v>108</c:v>
                </c:pt>
                <c:pt idx="2358">
                  <c:v>108</c:v>
                </c:pt>
                <c:pt idx="2359">
                  <c:v>132</c:v>
                </c:pt>
                <c:pt idx="2360">
                  <c:v>96</c:v>
                </c:pt>
                <c:pt idx="2361">
                  <c:v>96</c:v>
                </c:pt>
                <c:pt idx="2362">
                  <c:v>60</c:v>
                </c:pt>
                <c:pt idx="2363">
                  <c:v>132</c:v>
                </c:pt>
                <c:pt idx="2364">
                  <c:v>132</c:v>
                </c:pt>
                <c:pt idx="2365">
                  <c:v>84</c:v>
                </c:pt>
                <c:pt idx="2366">
                  <c:v>24</c:v>
                </c:pt>
                <c:pt idx="2367">
                  <c:v>60</c:v>
                </c:pt>
                <c:pt idx="2368">
                  <c:v>84</c:v>
                </c:pt>
                <c:pt idx="2369">
                  <c:v>108</c:v>
                </c:pt>
                <c:pt idx="2370">
                  <c:v>84</c:v>
                </c:pt>
                <c:pt idx="2371">
                  <c:v>96</c:v>
                </c:pt>
                <c:pt idx="2372">
                  <c:v>132</c:v>
                </c:pt>
                <c:pt idx="2373">
                  <c:v>60</c:v>
                </c:pt>
                <c:pt idx="2374">
                  <c:v>60</c:v>
                </c:pt>
                <c:pt idx="2375">
                  <c:v>48</c:v>
                </c:pt>
                <c:pt idx="2376">
                  <c:v>72</c:v>
                </c:pt>
                <c:pt idx="2377">
                  <c:v>24</c:v>
                </c:pt>
                <c:pt idx="2378">
                  <c:v>48</c:v>
                </c:pt>
                <c:pt idx="2379">
                  <c:v>48</c:v>
                </c:pt>
                <c:pt idx="2380">
                  <c:v>72</c:v>
                </c:pt>
                <c:pt idx="2381">
                  <c:v>36</c:v>
                </c:pt>
                <c:pt idx="2382">
                  <c:v>72</c:v>
                </c:pt>
                <c:pt idx="2383">
                  <c:v>120</c:v>
                </c:pt>
                <c:pt idx="2384">
                  <c:v>156</c:v>
                </c:pt>
                <c:pt idx="2385">
                  <c:v>72</c:v>
                </c:pt>
                <c:pt idx="2386">
                  <c:v>36</c:v>
                </c:pt>
                <c:pt idx="2387">
                  <c:v>60</c:v>
                </c:pt>
                <c:pt idx="2388">
                  <c:v>72</c:v>
                </c:pt>
                <c:pt idx="2389">
                  <c:v>84</c:v>
                </c:pt>
                <c:pt idx="2390">
                  <c:v>72</c:v>
                </c:pt>
                <c:pt idx="2391">
                  <c:v>48</c:v>
                </c:pt>
                <c:pt idx="2392">
                  <c:v>60</c:v>
                </c:pt>
                <c:pt idx="2393">
                  <c:v>132</c:v>
                </c:pt>
                <c:pt idx="2394">
                  <c:v>96</c:v>
                </c:pt>
                <c:pt idx="2395">
                  <c:v>84</c:v>
                </c:pt>
                <c:pt idx="2396">
                  <c:v>72</c:v>
                </c:pt>
                <c:pt idx="2397">
                  <c:v>120</c:v>
                </c:pt>
                <c:pt idx="2398">
                  <c:v>72</c:v>
                </c:pt>
                <c:pt idx="2399">
                  <c:v>96</c:v>
                </c:pt>
                <c:pt idx="2400">
                  <c:v>72</c:v>
                </c:pt>
                <c:pt idx="2401">
                  <c:v>120</c:v>
                </c:pt>
                <c:pt idx="2402">
                  <c:v>96</c:v>
                </c:pt>
                <c:pt idx="2403">
                  <c:v>84</c:v>
                </c:pt>
                <c:pt idx="2404">
                  <c:v>72</c:v>
                </c:pt>
                <c:pt idx="2405">
                  <c:v>72</c:v>
                </c:pt>
                <c:pt idx="2406">
                  <c:v>72</c:v>
                </c:pt>
                <c:pt idx="2407">
                  <c:v>120</c:v>
                </c:pt>
                <c:pt idx="2408">
                  <c:v>132</c:v>
                </c:pt>
                <c:pt idx="2409">
                  <c:v>48</c:v>
                </c:pt>
                <c:pt idx="2410">
                  <c:v>96</c:v>
                </c:pt>
                <c:pt idx="2411">
                  <c:v>96</c:v>
                </c:pt>
                <c:pt idx="2412">
                  <c:v>108</c:v>
                </c:pt>
                <c:pt idx="2413">
                  <c:v>48</c:v>
                </c:pt>
                <c:pt idx="2414">
                  <c:v>72</c:v>
                </c:pt>
                <c:pt idx="2415">
                  <c:v>84</c:v>
                </c:pt>
                <c:pt idx="2416">
                  <c:v>108</c:v>
                </c:pt>
                <c:pt idx="2417">
                  <c:v>48</c:v>
                </c:pt>
                <c:pt idx="2418">
                  <c:v>84</c:v>
                </c:pt>
                <c:pt idx="2419">
                  <c:v>60</c:v>
                </c:pt>
                <c:pt idx="2420">
                  <c:v>60</c:v>
                </c:pt>
                <c:pt idx="2421">
                  <c:v>72</c:v>
                </c:pt>
                <c:pt idx="2422">
                  <c:v>84</c:v>
                </c:pt>
                <c:pt idx="2423">
                  <c:v>144</c:v>
                </c:pt>
                <c:pt idx="2424">
                  <c:v>132</c:v>
                </c:pt>
                <c:pt idx="2425">
                  <c:v>72</c:v>
                </c:pt>
                <c:pt idx="2426">
                  <c:v>72</c:v>
                </c:pt>
                <c:pt idx="2427">
                  <c:v>72</c:v>
                </c:pt>
                <c:pt idx="2428">
                  <c:v>60</c:v>
                </c:pt>
                <c:pt idx="2429">
                  <c:v>108</c:v>
                </c:pt>
                <c:pt idx="2430">
                  <c:v>108</c:v>
                </c:pt>
                <c:pt idx="2431">
                  <c:v>132</c:v>
                </c:pt>
                <c:pt idx="2432">
                  <c:v>60</c:v>
                </c:pt>
                <c:pt idx="2433">
                  <c:v>84</c:v>
                </c:pt>
                <c:pt idx="2434">
                  <c:v>72</c:v>
                </c:pt>
                <c:pt idx="2435">
                  <c:v>96</c:v>
                </c:pt>
                <c:pt idx="2436">
                  <c:v>84</c:v>
                </c:pt>
                <c:pt idx="2437">
                  <c:v>144</c:v>
                </c:pt>
                <c:pt idx="2438">
                  <c:v>120</c:v>
                </c:pt>
                <c:pt idx="2439">
                  <c:v>96</c:v>
                </c:pt>
                <c:pt idx="2440">
                  <c:v>84</c:v>
                </c:pt>
                <c:pt idx="2441">
                  <c:v>84</c:v>
                </c:pt>
                <c:pt idx="2442">
                  <c:v>96</c:v>
                </c:pt>
                <c:pt idx="2443">
                  <c:v>156</c:v>
                </c:pt>
                <c:pt idx="2444">
                  <c:v>144</c:v>
                </c:pt>
                <c:pt idx="2445">
                  <c:v>96</c:v>
                </c:pt>
                <c:pt idx="2446">
                  <c:v>132</c:v>
                </c:pt>
                <c:pt idx="2447">
                  <c:v>48</c:v>
                </c:pt>
                <c:pt idx="2448">
                  <c:v>84</c:v>
                </c:pt>
                <c:pt idx="2449">
                  <c:v>60</c:v>
                </c:pt>
                <c:pt idx="2450">
                  <c:v>60</c:v>
                </c:pt>
                <c:pt idx="2451">
                  <c:v>12</c:v>
                </c:pt>
                <c:pt idx="2452">
                  <c:v>48</c:v>
                </c:pt>
                <c:pt idx="2453">
                  <c:v>60</c:v>
                </c:pt>
                <c:pt idx="2454">
                  <c:v>84</c:v>
                </c:pt>
                <c:pt idx="2455">
                  <c:v>48</c:v>
                </c:pt>
                <c:pt idx="2456">
                  <c:v>36</c:v>
                </c:pt>
                <c:pt idx="2457">
                  <c:v>48</c:v>
                </c:pt>
                <c:pt idx="2458">
                  <c:v>96</c:v>
                </c:pt>
                <c:pt idx="2459">
                  <c:v>108</c:v>
                </c:pt>
                <c:pt idx="2460">
                  <c:v>96</c:v>
                </c:pt>
                <c:pt idx="2461">
                  <c:v>144</c:v>
                </c:pt>
                <c:pt idx="2462">
                  <c:v>132</c:v>
                </c:pt>
                <c:pt idx="2463">
                  <c:v>108</c:v>
                </c:pt>
                <c:pt idx="2464">
                  <c:v>84</c:v>
                </c:pt>
                <c:pt idx="2465">
                  <c:v>72</c:v>
                </c:pt>
                <c:pt idx="2466">
                  <c:v>72</c:v>
                </c:pt>
                <c:pt idx="2467">
                  <c:v>120</c:v>
                </c:pt>
                <c:pt idx="2468">
                  <c:v>84</c:v>
                </c:pt>
                <c:pt idx="2469">
                  <c:v>120</c:v>
                </c:pt>
                <c:pt idx="2470">
                  <c:v>60</c:v>
                </c:pt>
                <c:pt idx="2471">
                  <c:v>96</c:v>
                </c:pt>
                <c:pt idx="2472">
                  <c:v>84</c:v>
                </c:pt>
                <c:pt idx="2473">
                  <c:v>108</c:v>
                </c:pt>
                <c:pt idx="2474">
                  <c:v>120</c:v>
                </c:pt>
                <c:pt idx="2475">
                  <c:v>132</c:v>
                </c:pt>
                <c:pt idx="2476">
                  <c:v>84</c:v>
                </c:pt>
                <c:pt idx="2477">
                  <c:v>72</c:v>
                </c:pt>
                <c:pt idx="2478">
                  <c:v>36</c:v>
                </c:pt>
                <c:pt idx="2479">
                  <c:v>96</c:v>
                </c:pt>
                <c:pt idx="2480">
                  <c:v>156</c:v>
                </c:pt>
                <c:pt idx="2481">
                  <c:v>12</c:v>
                </c:pt>
                <c:pt idx="2482">
                  <c:v>72</c:v>
                </c:pt>
                <c:pt idx="2483">
                  <c:v>96</c:v>
                </c:pt>
                <c:pt idx="2484">
                  <c:v>108</c:v>
                </c:pt>
                <c:pt idx="2485">
                  <c:v>84</c:v>
                </c:pt>
                <c:pt idx="2486">
                  <c:v>108</c:v>
                </c:pt>
                <c:pt idx="2487">
                  <c:v>72</c:v>
                </c:pt>
                <c:pt idx="2488">
                  <c:v>96</c:v>
                </c:pt>
                <c:pt idx="2489">
                  <c:v>84</c:v>
                </c:pt>
                <c:pt idx="2490">
                  <c:v>96</c:v>
                </c:pt>
                <c:pt idx="2491">
                  <c:v>24</c:v>
                </c:pt>
                <c:pt idx="2492">
                  <c:v>24</c:v>
                </c:pt>
                <c:pt idx="2493">
                  <c:v>60</c:v>
                </c:pt>
                <c:pt idx="2494">
                  <c:v>84</c:v>
                </c:pt>
                <c:pt idx="2495">
                  <c:v>60</c:v>
                </c:pt>
                <c:pt idx="2496">
                  <c:v>72</c:v>
                </c:pt>
                <c:pt idx="2497">
                  <c:v>180</c:v>
                </c:pt>
                <c:pt idx="2498">
                  <c:v>168</c:v>
                </c:pt>
                <c:pt idx="2499">
                  <c:v>108</c:v>
                </c:pt>
                <c:pt idx="2500">
                  <c:v>72</c:v>
                </c:pt>
                <c:pt idx="2501">
                  <c:v>108</c:v>
                </c:pt>
                <c:pt idx="2502">
                  <c:v>72</c:v>
                </c:pt>
                <c:pt idx="2503">
                  <c:v>96</c:v>
                </c:pt>
                <c:pt idx="2504">
                  <c:v>84</c:v>
                </c:pt>
                <c:pt idx="2505">
                  <c:v>96</c:v>
                </c:pt>
                <c:pt idx="2506">
                  <c:v>60</c:v>
                </c:pt>
                <c:pt idx="2507">
                  <c:v>84</c:v>
                </c:pt>
                <c:pt idx="2508">
                  <c:v>84</c:v>
                </c:pt>
                <c:pt idx="2509">
                  <c:v>96</c:v>
                </c:pt>
                <c:pt idx="2510">
                  <c:v>48</c:v>
                </c:pt>
                <c:pt idx="2511">
                  <c:v>36</c:v>
                </c:pt>
                <c:pt idx="2512">
                  <c:v>36</c:v>
                </c:pt>
                <c:pt idx="2513">
                  <c:v>48</c:v>
                </c:pt>
                <c:pt idx="2514">
                  <c:v>48</c:v>
                </c:pt>
                <c:pt idx="2515">
                  <c:v>60</c:v>
                </c:pt>
                <c:pt idx="2516">
                  <c:v>24</c:v>
                </c:pt>
                <c:pt idx="2517">
                  <c:v>24</c:v>
                </c:pt>
                <c:pt idx="2518">
                  <c:v>84</c:v>
                </c:pt>
                <c:pt idx="2519">
                  <c:v>60</c:v>
                </c:pt>
                <c:pt idx="2520">
                  <c:v>120</c:v>
                </c:pt>
                <c:pt idx="2521">
                  <c:v>60</c:v>
                </c:pt>
                <c:pt idx="2522">
                  <c:v>60</c:v>
                </c:pt>
                <c:pt idx="2523">
                  <c:v>60</c:v>
                </c:pt>
                <c:pt idx="2524">
                  <c:v>96</c:v>
                </c:pt>
                <c:pt idx="2525">
                  <c:v>72</c:v>
                </c:pt>
                <c:pt idx="2526">
                  <c:v>96</c:v>
                </c:pt>
                <c:pt idx="2527">
                  <c:v>108</c:v>
                </c:pt>
                <c:pt idx="2528">
                  <c:v>108</c:v>
                </c:pt>
                <c:pt idx="2529">
                  <c:v>60</c:v>
                </c:pt>
                <c:pt idx="2530">
                  <c:v>108</c:v>
                </c:pt>
                <c:pt idx="2531">
                  <c:v>108</c:v>
                </c:pt>
                <c:pt idx="2532">
                  <c:v>84</c:v>
                </c:pt>
                <c:pt idx="2533">
                  <c:v>60</c:v>
                </c:pt>
                <c:pt idx="2534">
                  <c:v>0</c:v>
                </c:pt>
                <c:pt idx="2535">
                  <c:v>72</c:v>
                </c:pt>
                <c:pt idx="2536">
                  <c:v>108</c:v>
                </c:pt>
                <c:pt idx="2537">
                  <c:v>96</c:v>
                </c:pt>
                <c:pt idx="2538">
                  <c:v>72</c:v>
                </c:pt>
                <c:pt idx="2539">
                  <c:v>120</c:v>
                </c:pt>
                <c:pt idx="2540">
                  <c:v>96</c:v>
                </c:pt>
                <c:pt idx="2541">
                  <c:v>60</c:v>
                </c:pt>
                <c:pt idx="2542">
                  <c:v>36</c:v>
                </c:pt>
                <c:pt idx="2543">
                  <c:v>36</c:v>
                </c:pt>
                <c:pt idx="2544">
                  <c:v>0</c:v>
                </c:pt>
                <c:pt idx="2545">
                  <c:v>72</c:v>
                </c:pt>
                <c:pt idx="2546">
                  <c:v>72</c:v>
                </c:pt>
                <c:pt idx="2547">
                  <c:v>84</c:v>
                </c:pt>
                <c:pt idx="2548">
                  <c:v>60</c:v>
                </c:pt>
                <c:pt idx="2549">
                  <c:v>84</c:v>
                </c:pt>
                <c:pt idx="2550">
                  <c:v>60</c:v>
                </c:pt>
                <c:pt idx="2551">
                  <c:v>36</c:v>
                </c:pt>
                <c:pt idx="2552">
                  <c:v>48</c:v>
                </c:pt>
                <c:pt idx="2553">
                  <c:v>144</c:v>
                </c:pt>
                <c:pt idx="2554">
                  <c:v>132</c:v>
                </c:pt>
                <c:pt idx="2555">
                  <c:v>48</c:v>
                </c:pt>
                <c:pt idx="2556">
                  <c:v>96</c:v>
                </c:pt>
                <c:pt idx="2557">
                  <c:v>24</c:v>
                </c:pt>
                <c:pt idx="2558">
                  <c:v>60</c:v>
                </c:pt>
                <c:pt idx="2559">
                  <c:v>72</c:v>
                </c:pt>
                <c:pt idx="2560">
                  <c:v>96</c:v>
                </c:pt>
                <c:pt idx="2561">
                  <c:v>60</c:v>
                </c:pt>
                <c:pt idx="2562">
                  <c:v>72</c:v>
                </c:pt>
                <c:pt idx="2563">
                  <c:v>60</c:v>
                </c:pt>
                <c:pt idx="2564">
                  <c:v>84</c:v>
                </c:pt>
                <c:pt idx="2565">
                  <c:v>60</c:v>
                </c:pt>
                <c:pt idx="2566">
                  <c:v>108</c:v>
                </c:pt>
                <c:pt idx="2567">
                  <c:v>60</c:v>
                </c:pt>
                <c:pt idx="2568">
                  <c:v>24</c:v>
                </c:pt>
                <c:pt idx="2569">
                  <c:v>60</c:v>
                </c:pt>
                <c:pt idx="2570">
                  <c:v>84</c:v>
                </c:pt>
                <c:pt idx="2571">
                  <c:v>84</c:v>
                </c:pt>
                <c:pt idx="2572">
                  <c:v>72</c:v>
                </c:pt>
                <c:pt idx="2573">
                  <c:v>60</c:v>
                </c:pt>
                <c:pt idx="2574">
                  <c:v>72</c:v>
                </c:pt>
                <c:pt idx="2575">
                  <c:v>108</c:v>
                </c:pt>
                <c:pt idx="2576">
                  <c:v>84</c:v>
                </c:pt>
                <c:pt idx="2577">
                  <c:v>120</c:v>
                </c:pt>
                <c:pt idx="2578">
                  <c:v>72</c:v>
                </c:pt>
                <c:pt idx="2579">
                  <c:v>108</c:v>
                </c:pt>
                <c:pt idx="2580">
                  <c:v>84</c:v>
                </c:pt>
                <c:pt idx="2581">
                  <c:v>96</c:v>
                </c:pt>
                <c:pt idx="2582">
                  <c:v>84</c:v>
                </c:pt>
                <c:pt idx="2583">
                  <c:v>108</c:v>
                </c:pt>
                <c:pt idx="2584">
                  <c:v>96</c:v>
                </c:pt>
                <c:pt idx="2585">
                  <c:v>120</c:v>
                </c:pt>
                <c:pt idx="2586">
                  <c:v>72</c:v>
                </c:pt>
                <c:pt idx="2587">
                  <c:v>72</c:v>
                </c:pt>
                <c:pt idx="2588">
                  <c:v>84</c:v>
                </c:pt>
                <c:pt idx="2589">
                  <c:v>60</c:v>
                </c:pt>
                <c:pt idx="2590">
                  <c:v>0</c:v>
                </c:pt>
                <c:pt idx="2591">
                  <c:v>72</c:v>
                </c:pt>
                <c:pt idx="2592">
                  <c:v>132</c:v>
                </c:pt>
                <c:pt idx="2593">
                  <c:v>60</c:v>
                </c:pt>
                <c:pt idx="2594">
                  <c:v>96</c:v>
                </c:pt>
                <c:pt idx="2595">
                  <c:v>48</c:v>
                </c:pt>
                <c:pt idx="2596">
                  <c:v>96</c:v>
                </c:pt>
                <c:pt idx="2597">
                  <c:v>84</c:v>
                </c:pt>
                <c:pt idx="2598">
                  <c:v>84</c:v>
                </c:pt>
                <c:pt idx="2599">
                  <c:v>60</c:v>
                </c:pt>
                <c:pt idx="2600">
                  <c:v>96</c:v>
                </c:pt>
                <c:pt idx="2601">
                  <c:v>60</c:v>
                </c:pt>
                <c:pt idx="2602">
                  <c:v>72</c:v>
                </c:pt>
                <c:pt idx="2603">
                  <c:v>72</c:v>
                </c:pt>
                <c:pt idx="2604">
                  <c:v>96</c:v>
                </c:pt>
                <c:pt idx="2605">
                  <c:v>72</c:v>
                </c:pt>
                <c:pt idx="2606">
                  <c:v>72</c:v>
                </c:pt>
                <c:pt idx="2607">
                  <c:v>48</c:v>
                </c:pt>
                <c:pt idx="2608">
                  <c:v>60</c:v>
                </c:pt>
                <c:pt idx="2609">
                  <c:v>96</c:v>
                </c:pt>
                <c:pt idx="2610">
                  <c:v>60</c:v>
                </c:pt>
                <c:pt idx="2611">
                  <c:v>48</c:v>
                </c:pt>
                <c:pt idx="2612">
                  <c:v>48</c:v>
                </c:pt>
                <c:pt idx="2613">
                  <c:v>96</c:v>
                </c:pt>
                <c:pt idx="2614">
                  <c:v>96</c:v>
                </c:pt>
                <c:pt idx="2615">
                  <c:v>120</c:v>
                </c:pt>
                <c:pt idx="2616">
                  <c:v>84</c:v>
                </c:pt>
                <c:pt idx="2617">
                  <c:v>108</c:v>
                </c:pt>
                <c:pt idx="2618">
                  <c:v>60</c:v>
                </c:pt>
                <c:pt idx="2619">
                  <c:v>84</c:v>
                </c:pt>
                <c:pt idx="2620">
                  <c:v>60</c:v>
                </c:pt>
                <c:pt idx="2621">
                  <c:v>60</c:v>
                </c:pt>
                <c:pt idx="2622">
                  <c:v>24</c:v>
                </c:pt>
                <c:pt idx="2623">
                  <c:v>108</c:v>
                </c:pt>
                <c:pt idx="2624">
                  <c:v>144</c:v>
                </c:pt>
                <c:pt idx="2625">
                  <c:v>72</c:v>
                </c:pt>
                <c:pt idx="2626">
                  <c:v>48</c:v>
                </c:pt>
                <c:pt idx="2627">
                  <c:v>108</c:v>
                </c:pt>
                <c:pt idx="2628">
                  <c:v>60</c:v>
                </c:pt>
                <c:pt idx="2629">
                  <c:v>36</c:v>
                </c:pt>
                <c:pt idx="2630">
                  <c:v>108</c:v>
                </c:pt>
                <c:pt idx="2631">
                  <c:v>60</c:v>
                </c:pt>
                <c:pt idx="2632">
                  <c:v>72</c:v>
                </c:pt>
                <c:pt idx="2633">
                  <c:v>60</c:v>
                </c:pt>
                <c:pt idx="2634">
                  <c:v>84</c:v>
                </c:pt>
                <c:pt idx="2635">
                  <c:v>48</c:v>
                </c:pt>
                <c:pt idx="2636">
                  <c:v>72</c:v>
                </c:pt>
                <c:pt idx="2637">
                  <c:v>48</c:v>
                </c:pt>
                <c:pt idx="2638">
                  <c:v>72</c:v>
                </c:pt>
                <c:pt idx="2639">
                  <c:v>72</c:v>
                </c:pt>
                <c:pt idx="2640">
                  <c:v>108</c:v>
                </c:pt>
                <c:pt idx="2641">
                  <c:v>120</c:v>
                </c:pt>
                <c:pt idx="2642">
                  <c:v>120</c:v>
                </c:pt>
                <c:pt idx="2643">
                  <c:v>12</c:v>
                </c:pt>
                <c:pt idx="2644">
                  <c:v>12</c:v>
                </c:pt>
                <c:pt idx="2645">
                  <c:v>96</c:v>
                </c:pt>
                <c:pt idx="2646">
                  <c:v>48</c:v>
                </c:pt>
                <c:pt idx="2647">
                  <c:v>108</c:v>
                </c:pt>
                <c:pt idx="2648">
                  <c:v>156</c:v>
                </c:pt>
                <c:pt idx="2649">
                  <c:v>132</c:v>
                </c:pt>
                <c:pt idx="2650">
                  <c:v>108</c:v>
                </c:pt>
                <c:pt idx="2651">
                  <c:v>120</c:v>
                </c:pt>
                <c:pt idx="2652">
                  <c:v>96</c:v>
                </c:pt>
                <c:pt idx="2653">
                  <c:v>120</c:v>
                </c:pt>
                <c:pt idx="2654">
                  <c:v>72</c:v>
                </c:pt>
                <c:pt idx="2655">
                  <c:v>108</c:v>
                </c:pt>
                <c:pt idx="2656">
                  <c:v>96</c:v>
                </c:pt>
                <c:pt idx="2657">
                  <c:v>84</c:v>
                </c:pt>
                <c:pt idx="2658">
                  <c:v>60</c:v>
                </c:pt>
                <c:pt idx="2659">
                  <c:v>96</c:v>
                </c:pt>
                <c:pt idx="2660">
                  <c:v>96</c:v>
                </c:pt>
                <c:pt idx="2661">
                  <c:v>96</c:v>
                </c:pt>
                <c:pt idx="2662">
                  <c:v>84</c:v>
                </c:pt>
                <c:pt idx="2663">
                  <c:v>96</c:v>
                </c:pt>
                <c:pt idx="2664">
                  <c:v>48</c:v>
                </c:pt>
                <c:pt idx="2665">
                  <c:v>60</c:v>
                </c:pt>
                <c:pt idx="2666">
                  <c:v>132</c:v>
                </c:pt>
                <c:pt idx="2667">
                  <c:v>60</c:v>
                </c:pt>
                <c:pt idx="2668">
                  <c:v>84</c:v>
                </c:pt>
                <c:pt idx="2669">
                  <c:v>60</c:v>
                </c:pt>
                <c:pt idx="2670">
                  <c:v>96</c:v>
                </c:pt>
                <c:pt idx="2671">
                  <c:v>48</c:v>
                </c:pt>
                <c:pt idx="2672">
                  <c:v>36</c:v>
                </c:pt>
                <c:pt idx="2673">
                  <c:v>24</c:v>
                </c:pt>
                <c:pt idx="2674">
                  <c:v>72</c:v>
                </c:pt>
                <c:pt idx="2675">
                  <c:v>84</c:v>
                </c:pt>
                <c:pt idx="2676">
                  <c:v>96</c:v>
                </c:pt>
                <c:pt idx="2677">
                  <c:v>84</c:v>
                </c:pt>
                <c:pt idx="2678">
                  <c:v>84</c:v>
                </c:pt>
                <c:pt idx="2679">
                  <c:v>24</c:v>
                </c:pt>
                <c:pt idx="2680">
                  <c:v>36</c:v>
                </c:pt>
                <c:pt idx="2681">
                  <c:v>48</c:v>
                </c:pt>
                <c:pt idx="2682">
                  <c:v>24</c:v>
                </c:pt>
                <c:pt idx="2683">
                  <c:v>84</c:v>
                </c:pt>
                <c:pt idx="2684">
                  <c:v>108</c:v>
                </c:pt>
                <c:pt idx="2685">
                  <c:v>108</c:v>
                </c:pt>
                <c:pt idx="2686">
                  <c:v>72</c:v>
                </c:pt>
                <c:pt idx="2687">
                  <c:v>72</c:v>
                </c:pt>
                <c:pt idx="2688">
                  <c:v>72</c:v>
                </c:pt>
                <c:pt idx="2689">
                  <c:v>72</c:v>
                </c:pt>
                <c:pt idx="2690">
                  <c:v>24</c:v>
                </c:pt>
                <c:pt idx="2691">
                  <c:v>84</c:v>
                </c:pt>
                <c:pt idx="2692">
                  <c:v>60</c:v>
                </c:pt>
                <c:pt idx="2693">
                  <c:v>96</c:v>
                </c:pt>
                <c:pt idx="2694">
                  <c:v>108</c:v>
                </c:pt>
                <c:pt idx="2695">
                  <c:v>156</c:v>
                </c:pt>
                <c:pt idx="2696">
                  <c:v>120</c:v>
                </c:pt>
                <c:pt idx="2697">
                  <c:v>96</c:v>
                </c:pt>
                <c:pt idx="2698">
                  <c:v>72</c:v>
                </c:pt>
                <c:pt idx="2699">
                  <c:v>108</c:v>
                </c:pt>
                <c:pt idx="2700">
                  <c:v>96</c:v>
                </c:pt>
                <c:pt idx="2701">
                  <c:v>72</c:v>
                </c:pt>
                <c:pt idx="2702">
                  <c:v>84</c:v>
                </c:pt>
                <c:pt idx="2703">
                  <c:v>96</c:v>
                </c:pt>
                <c:pt idx="2704">
                  <c:v>132</c:v>
                </c:pt>
                <c:pt idx="2705">
                  <c:v>48</c:v>
                </c:pt>
                <c:pt idx="2706">
                  <c:v>84</c:v>
                </c:pt>
                <c:pt idx="2707">
                  <c:v>72</c:v>
                </c:pt>
                <c:pt idx="2708">
                  <c:v>96</c:v>
                </c:pt>
                <c:pt idx="2709">
                  <c:v>144</c:v>
                </c:pt>
                <c:pt idx="2710">
                  <c:v>156</c:v>
                </c:pt>
                <c:pt idx="2711">
                  <c:v>0</c:v>
                </c:pt>
                <c:pt idx="2712">
                  <c:v>24</c:v>
                </c:pt>
                <c:pt idx="2713">
                  <c:v>84</c:v>
                </c:pt>
                <c:pt idx="2714">
                  <c:v>72</c:v>
                </c:pt>
                <c:pt idx="2715">
                  <c:v>-24</c:v>
                </c:pt>
                <c:pt idx="2716">
                  <c:v>24</c:v>
                </c:pt>
                <c:pt idx="2717">
                  <c:v>60</c:v>
                </c:pt>
                <c:pt idx="2718">
                  <c:v>84</c:v>
                </c:pt>
                <c:pt idx="2719">
                  <c:v>156</c:v>
                </c:pt>
                <c:pt idx="2720">
                  <c:v>132</c:v>
                </c:pt>
                <c:pt idx="2721">
                  <c:v>96</c:v>
                </c:pt>
                <c:pt idx="2722">
                  <c:v>36</c:v>
                </c:pt>
                <c:pt idx="2723">
                  <c:v>72</c:v>
                </c:pt>
                <c:pt idx="2724">
                  <c:v>108</c:v>
                </c:pt>
                <c:pt idx="2725">
                  <c:v>120</c:v>
                </c:pt>
                <c:pt idx="2726">
                  <c:v>60</c:v>
                </c:pt>
                <c:pt idx="2727">
                  <c:v>96</c:v>
                </c:pt>
                <c:pt idx="2728">
                  <c:v>72</c:v>
                </c:pt>
                <c:pt idx="2729">
                  <c:v>120</c:v>
                </c:pt>
                <c:pt idx="2730">
                  <c:v>84</c:v>
                </c:pt>
                <c:pt idx="2731">
                  <c:v>72</c:v>
                </c:pt>
                <c:pt idx="2732">
                  <c:v>60</c:v>
                </c:pt>
                <c:pt idx="2733">
                  <c:v>120</c:v>
                </c:pt>
                <c:pt idx="2734">
                  <c:v>108</c:v>
                </c:pt>
                <c:pt idx="2735">
                  <c:v>72</c:v>
                </c:pt>
                <c:pt idx="2736">
                  <c:v>24</c:v>
                </c:pt>
                <c:pt idx="2737">
                  <c:v>48</c:v>
                </c:pt>
                <c:pt idx="2738">
                  <c:v>120</c:v>
                </c:pt>
                <c:pt idx="2739">
                  <c:v>48</c:v>
                </c:pt>
                <c:pt idx="2740">
                  <c:v>72</c:v>
                </c:pt>
                <c:pt idx="2741">
                  <c:v>96</c:v>
                </c:pt>
                <c:pt idx="2742">
                  <c:v>108</c:v>
                </c:pt>
                <c:pt idx="2743">
                  <c:v>48</c:v>
                </c:pt>
                <c:pt idx="2744">
                  <c:v>72</c:v>
                </c:pt>
                <c:pt idx="2745">
                  <c:v>48</c:v>
                </c:pt>
                <c:pt idx="2746">
                  <c:v>84</c:v>
                </c:pt>
                <c:pt idx="2747">
                  <c:v>48</c:v>
                </c:pt>
                <c:pt idx="2748">
                  <c:v>72</c:v>
                </c:pt>
                <c:pt idx="2749">
                  <c:v>96</c:v>
                </c:pt>
                <c:pt idx="2750">
                  <c:v>96</c:v>
                </c:pt>
                <c:pt idx="2751">
                  <c:v>72</c:v>
                </c:pt>
                <c:pt idx="2752">
                  <c:v>120</c:v>
                </c:pt>
                <c:pt idx="2753">
                  <c:v>96</c:v>
                </c:pt>
                <c:pt idx="2754">
                  <c:v>60</c:v>
                </c:pt>
                <c:pt idx="2755">
                  <c:v>108</c:v>
                </c:pt>
                <c:pt idx="2756">
                  <c:v>132</c:v>
                </c:pt>
                <c:pt idx="2757">
                  <c:v>120</c:v>
                </c:pt>
                <c:pt idx="2758">
                  <c:v>60</c:v>
                </c:pt>
                <c:pt idx="2759">
                  <c:v>48</c:v>
                </c:pt>
                <c:pt idx="2760">
                  <c:v>36</c:v>
                </c:pt>
                <c:pt idx="2761">
                  <c:v>108</c:v>
                </c:pt>
                <c:pt idx="2762">
                  <c:v>84</c:v>
                </c:pt>
                <c:pt idx="2763">
                  <c:v>132</c:v>
                </c:pt>
                <c:pt idx="2764">
                  <c:v>108</c:v>
                </c:pt>
                <c:pt idx="2765">
                  <c:v>96</c:v>
                </c:pt>
                <c:pt idx="2766">
                  <c:v>12</c:v>
                </c:pt>
                <c:pt idx="2767">
                  <c:v>48</c:v>
                </c:pt>
                <c:pt idx="2768">
                  <c:v>96</c:v>
                </c:pt>
                <c:pt idx="2769">
                  <c:v>84</c:v>
                </c:pt>
                <c:pt idx="2770">
                  <c:v>60</c:v>
                </c:pt>
                <c:pt idx="2771">
                  <c:v>108</c:v>
                </c:pt>
                <c:pt idx="2772">
                  <c:v>108</c:v>
                </c:pt>
                <c:pt idx="2773">
                  <c:v>120</c:v>
                </c:pt>
                <c:pt idx="2774">
                  <c:v>120</c:v>
                </c:pt>
                <c:pt idx="2775">
                  <c:v>36</c:v>
                </c:pt>
                <c:pt idx="2776">
                  <c:v>60</c:v>
                </c:pt>
                <c:pt idx="2777">
                  <c:v>36</c:v>
                </c:pt>
                <c:pt idx="2778">
                  <c:v>72</c:v>
                </c:pt>
                <c:pt idx="2779">
                  <c:v>60</c:v>
                </c:pt>
                <c:pt idx="2780">
                  <c:v>84</c:v>
                </c:pt>
                <c:pt idx="2781">
                  <c:v>48</c:v>
                </c:pt>
                <c:pt idx="2782">
                  <c:v>72</c:v>
                </c:pt>
                <c:pt idx="2783">
                  <c:v>36</c:v>
                </c:pt>
                <c:pt idx="2784">
                  <c:v>72</c:v>
                </c:pt>
                <c:pt idx="2785">
                  <c:v>72</c:v>
                </c:pt>
                <c:pt idx="2786">
                  <c:v>72</c:v>
                </c:pt>
                <c:pt idx="2787">
                  <c:v>72</c:v>
                </c:pt>
                <c:pt idx="2788">
                  <c:v>84</c:v>
                </c:pt>
                <c:pt idx="2789">
                  <c:v>60</c:v>
                </c:pt>
                <c:pt idx="2790">
                  <c:v>48</c:v>
                </c:pt>
                <c:pt idx="2791">
                  <c:v>72</c:v>
                </c:pt>
                <c:pt idx="2792">
                  <c:v>36</c:v>
                </c:pt>
                <c:pt idx="2793">
                  <c:v>48</c:v>
                </c:pt>
                <c:pt idx="2794">
                  <c:v>84</c:v>
                </c:pt>
                <c:pt idx="2795">
                  <c:v>96</c:v>
                </c:pt>
                <c:pt idx="2796">
                  <c:v>84</c:v>
                </c:pt>
                <c:pt idx="2797">
                  <c:v>132</c:v>
                </c:pt>
                <c:pt idx="2798">
                  <c:v>108</c:v>
                </c:pt>
                <c:pt idx="2799">
                  <c:v>132</c:v>
                </c:pt>
                <c:pt idx="2800">
                  <c:v>96</c:v>
                </c:pt>
                <c:pt idx="2801">
                  <c:v>120</c:v>
                </c:pt>
                <c:pt idx="2802">
                  <c:v>84</c:v>
                </c:pt>
                <c:pt idx="2803">
                  <c:v>72</c:v>
                </c:pt>
                <c:pt idx="2804">
                  <c:v>48</c:v>
                </c:pt>
                <c:pt idx="2805">
                  <c:v>96</c:v>
                </c:pt>
                <c:pt idx="2806">
                  <c:v>60</c:v>
                </c:pt>
                <c:pt idx="2807">
                  <c:v>12</c:v>
                </c:pt>
                <c:pt idx="2808">
                  <c:v>48</c:v>
                </c:pt>
                <c:pt idx="2809">
                  <c:v>108</c:v>
                </c:pt>
                <c:pt idx="2810">
                  <c:v>48</c:v>
                </c:pt>
                <c:pt idx="2811">
                  <c:v>12</c:v>
                </c:pt>
                <c:pt idx="2812">
                  <c:v>84</c:v>
                </c:pt>
                <c:pt idx="2813">
                  <c:v>72</c:v>
                </c:pt>
                <c:pt idx="2814">
                  <c:v>84</c:v>
                </c:pt>
                <c:pt idx="2815">
                  <c:v>60</c:v>
                </c:pt>
                <c:pt idx="2816">
                  <c:v>84</c:v>
                </c:pt>
                <c:pt idx="2817">
                  <c:v>48</c:v>
                </c:pt>
                <c:pt idx="2818">
                  <c:v>84</c:v>
                </c:pt>
                <c:pt idx="2819">
                  <c:v>48</c:v>
                </c:pt>
                <c:pt idx="2820">
                  <c:v>72</c:v>
                </c:pt>
                <c:pt idx="2821">
                  <c:v>48</c:v>
                </c:pt>
                <c:pt idx="2822">
                  <c:v>96</c:v>
                </c:pt>
                <c:pt idx="2823">
                  <c:v>120</c:v>
                </c:pt>
                <c:pt idx="2824">
                  <c:v>108</c:v>
                </c:pt>
                <c:pt idx="2825">
                  <c:v>84</c:v>
                </c:pt>
                <c:pt idx="2826">
                  <c:v>48</c:v>
                </c:pt>
                <c:pt idx="2827">
                  <c:v>36</c:v>
                </c:pt>
                <c:pt idx="2828">
                  <c:v>72</c:v>
                </c:pt>
                <c:pt idx="2829">
                  <c:v>156</c:v>
                </c:pt>
                <c:pt idx="2830">
                  <c:v>132</c:v>
                </c:pt>
                <c:pt idx="2831">
                  <c:v>60</c:v>
                </c:pt>
                <c:pt idx="2832">
                  <c:v>48</c:v>
                </c:pt>
                <c:pt idx="2833">
                  <c:v>96</c:v>
                </c:pt>
                <c:pt idx="2834">
                  <c:v>84</c:v>
                </c:pt>
                <c:pt idx="2835">
                  <c:v>96</c:v>
                </c:pt>
                <c:pt idx="2836">
                  <c:v>84</c:v>
                </c:pt>
                <c:pt idx="2837">
                  <c:v>132</c:v>
                </c:pt>
                <c:pt idx="2838">
                  <c:v>96</c:v>
                </c:pt>
                <c:pt idx="2839">
                  <c:v>96</c:v>
                </c:pt>
                <c:pt idx="2840">
                  <c:v>84</c:v>
                </c:pt>
                <c:pt idx="2841">
                  <c:v>120</c:v>
                </c:pt>
                <c:pt idx="2842">
                  <c:v>60</c:v>
                </c:pt>
                <c:pt idx="2843">
                  <c:v>72</c:v>
                </c:pt>
                <c:pt idx="2844">
                  <c:v>36</c:v>
                </c:pt>
                <c:pt idx="2845">
                  <c:v>36</c:v>
                </c:pt>
                <c:pt idx="2846">
                  <c:v>72</c:v>
                </c:pt>
                <c:pt idx="2847">
                  <c:v>120</c:v>
                </c:pt>
                <c:pt idx="2848">
                  <c:v>192</c:v>
                </c:pt>
                <c:pt idx="2849">
                  <c:v>60</c:v>
                </c:pt>
                <c:pt idx="2850">
                  <c:v>24</c:v>
                </c:pt>
                <c:pt idx="2851">
                  <c:v>0</c:v>
                </c:pt>
                <c:pt idx="2852">
                  <c:v>48</c:v>
                </c:pt>
                <c:pt idx="2853">
                  <c:v>48</c:v>
                </c:pt>
                <c:pt idx="2854">
                  <c:v>72</c:v>
                </c:pt>
                <c:pt idx="2855">
                  <c:v>60</c:v>
                </c:pt>
                <c:pt idx="2856">
                  <c:v>72</c:v>
                </c:pt>
                <c:pt idx="2857">
                  <c:v>48</c:v>
                </c:pt>
                <c:pt idx="2858">
                  <c:v>72</c:v>
                </c:pt>
                <c:pt idx="2859">
                  <c:v>48</c:v>
                </c:pt>
                <c:pt idx="2860">
                  <c:v>84</c:v>
                </c:pt>
                <c:pt idx="2861">
                  <c:v>72</c:v>
                </c:pt>
                <c:pt idx="2862">
                  <c:v>84</c:v>
                </c:pt>
                <c:pt idx="2863">
                  <c:v>84</c:v>
                </c:pt>
                <c:pt idx="2864">
                  <c:v>84</c:v>
                </c:pt>
                <c:pt idx="2865">
                  <c:v>108</c:v>
                </c:pt>
                <c:pt idx="2866">
                  <c:v>108</c:v>
                </c:pt>
                <c:pt idx="2867">
                  <c:v>108</c:v>
                </c:pt>
                <c:pt idx="2868">
                  <c:v>48</c:v>
                </c:pt>
                <c:pt idx="2869">
                  <c:v>60</c:v>
                </c:pt>
                <c:pt idx="2870">
                  <c:v>84</c:v>
                </c:pt>
                <c:pt idx="2871">
                  <c:v>168</c:v>
                </c:pt>
                <c:pt idx="2872">
                  <c:v>96</c:v>
                </c:pt>
                <c:pt idx="2873">
                  <c:v>60</c:v>
                </c:pt>
                <c:pt idx="2874">
                  <c:v>48</c:v>
                </c:pt>
                <c:pt idx="2875">
                  <c:v>108</c:v>
                </c:pt>
                <c:pt idx="2876">
                  <c:v>72</c:v>
                </c:pt>
                <c:pt idx="2877">
                  <c:v>60</c:v>
                </c:pt>
                <c:pt idx="2878">
                  <c:v>60</c:v>
                </c:pt>
                <c:pt idx="2879">
                  <c:v>84</c:v>
                </c:pt>
                <c:pt idx="2880">
                  <c:v>60</c:v>
                </c:pt>
                <c:pt idx="2881">
                  <c:v>60</c:v>
                </c:pt>
                <c:pt idx="2882">
                  <c:v>48</c:v>
                </c:pt>
                <c:pt idx="2883">
                  <c:v>108</c:v>
                </c:pt>
                <c:pt idx="2884">
                  <c:v>72</c:v>
                </c:pt>
                <c:pt idx="2885">
                  <c:v>0</c:v>
                </c:pt>
                <c:pt idx="2886">
                  <c:v>72</c:v>
                </c:pt>
                <c:pt idx="2887">
                  <c:v>48</c:v>
                </c:pt>
                <c:pt idx="2888">
                  <c:v>72</c:v>
                </c:pt>
                <c:pt idx="2889">
                  <c:v>72</c:v>
                </c:pt>
                <c:pt idx="2890">
                  <c:v>96</c:v>
                </c:pt>
                <c:pt idx="2891">
                  <c:v>48</c:v>
                </c:pt>
                <c:pt idx="2892">
                  <c:v>84</c:v>
                </c:pt>
                <c:pt idx="2893">
                  <c:v>72</c:v>
                </c:pt>
                <c:pt idx="2894">
                  <c:v>72</c:v>
                </c:pt>
                <c:pt idx="2895">
                  <c:v>48</c:v>
                </c:pt>
                <c:pt idx="2896">
                  <c:v>108</c:v>
                </c:pt>
                <c:pt idx="2897">
                  <c:v>84</c:v>
                </c:pt>
                <c:pt idx="2898">
                  <c:v>96</c:v>
                </c:pt>
                <c:pt idx="2899">
                  <c:v>72</c:v>
                </c:pt>
                <c:pt idx="2900">
                  <c:v>60</c:v>
                </c:pt>
                <c:pt idx="2901">
                  <c:v>96</c:v>
                </c:pt>
                <c:pt idx="2902">
                  <c:v>84</c:v>
                </c:pt>
                <c:pt idx="2903">
                  <c:v>132</c:v>
                </c:pt>
                <c:pt idx="2904">
                  <c:v>120</c:v>
                </c:pt>
                <c:pt idx="2905">
                  <c:v>60</c:v>
                </c:pt>
                <c:pt idx="2906">
                  <c:v>48</c:v>
                </c:pt>
                <c:pt idx="2907">
                  <c:v>72</c:v>
                </c:pt>
                <c:pt idx="2908">
                  <c:v>60</c:v>
                </c:pt>
                <c:pt idx="2909">
                  <c:v>108</c:v>
                </c:pt>
                <c:pt idx="2910">
                  <c:v>60</c:v>
                </c:pt>
                <c:pt idx="2911">
                  <c:v>84</c:v>
                </c:pt>
                <c:pt idx="2912">
                  <c:v>48</c:v>
                </c:pt>
                <c:pt idx="2913">
                  <c:v>96</c:v>
                </c:pt>
                <c:pt idx="2914">
                  <c:v>84</c:v>
                </c:pt>
                <c:pt idx="2915">
                  <c:v>132</c:v>
                </c:pt>
                <c:pt idx="2916">
                  <c:v>96</c:v>
                </c:pt>
                <c:pt idx="2917">
                  <c:v>60</c:v>
                </c:pt>
                <c:pt idx="2918">
                  <c:v>72</c:v>
                </c:pt>
                <c:pt idx="2919">
                  <c:v>60</c:v>
                </c:pt>
                <c:pt idx="2920">
                  <c:v>96</c:v>
                </c:pt>
                <c:pt idx="2921">
                  <c:v>132</c:v>
                </c:pt>
                <c:pt idx="2922">
                  <c:v>120</c:v>
                </c:pt>
                <c:pt idx="2923">
                  <c:v>36</c:v>
                </c:pt>
                <c:pt idx="2924">
                  <c:v>48</c:v>
                </c:pt>
                <c:pt idx="2925">
                  <c:v>48</c:v>
                </c:pt>
                <c:pt idx="2926">
                  <c:v>72</c:v>
                </c:pt>
                <c:pt idx="2927">
                  <c:v>48</c:v>
                </c:pt>
                <c:pt idx="2928">
                  <c:v>72</c:v>
                </c:pt>
                <c:pt idx="2929">
                  <c:v>24</c:v>
                </c:pt>
                <c:pt idx="2930">
                  <c:v>72</c:v>
                </c:pt>
                <c:pt idx="2931">
                  <c:v>84</c:v>
                </c:pt>
                <c:pt idx="2932">
                  <c:v>96</c:v>
                </c:pt>
                <c:pt idx="2933">
                  <c:v>72</c:v>
                </c:pt>
                <c:pt idx="2934">
                  <c:v>72</c:v>
                </c:pt>
                <c:pt idx="2935">
                  <c:v>36</c:v>
                </c:pt>
                <c:pt idx="2936">
                  <c:v>48</c:v>
                </c:pt>
                <c:pt idx="2937">
                  <c:v>60</c:v>
                </c:pt>
                <c:pt idx="2938">
                  <c:v>72</c:v>
                </c:pt>
                <c:pt idx="2939">
                  <c:v>108</c:v>
                </c:pt>
                <c:pt idx="2940">
                  <c:v>96</c:v>
                </c:pt>
                <c:pt idx="2941">
                  <c:v>84</c:v>
                </c:pt>
                <c:pt idx="2942">
                  <c:v>60</c:v>
                </c:pt>
                <c:pt idx="2943">
                  <c:v>24</c:v>
                </c:pt>
                <c:pt idx="2944">
                  <c:v>-12</c:v>
                </c:pt>
                <c:pt idx="2945">
                  <c:v>48</c:v>
                </c:pt>
                <c:pt idx="2946">
                  <c:v>48</c:v>
                </c:pt>
                <c:pt idx="2947">
                  <c:v>96</c:v>
                </c:pt>
                <c:pt idx="2948">
                  <c:v>60</c:v>
                </c:pt>
                <c:pt idx="2949">
                  <c:v>108</c:v>
                </c:pt>
                <c:pt idx="2950">
                  <c:v>108</c:v>
                </c:pt>
                <c:pt idx="2951">
                  <c:v>96</c:v>
                </c:pt>
                <c:pt idx="2952">
                  <c:v>36</c:v>
                </c:pt>
                <c:pt idx="2953">
                  <c:v>96</c:v>
                </c:pt>
                <c:pt idx="2954">
                  <c:v>96</c:v>
                </c:pt>
                <c:pt idx="2955">
                  <c:v>72</c:v>
                </c:pt>
                <c:pt idx="2956">
                  <c:v>84</c:v>
                </c:pt>
                <c:pt idx="2957">
                  <c:v>96</c:v>
                </c:pt>
                <c:pt idx="2958">
                  <c:v>48</c:v>
                </c:pt>
                <c:pt idx="2959">
                  <c:v>72</c:v>
                </c:pt>
                <c:pt idx="2960">
                  <c:v>120</c:v>
                </c:pt>
                <c:pt idx="2961">
                  <c:v>120</c:v>
                </c:pt>
                <c:pt idx="2962">
                  <c:v>144</c:v>
                </c:pt>
                <c:pt idx="2963">
                  <c:v>36</c:v>
                </c:pt>
                <c:pt idx="2964">
                  <c:v>96</c:v>
                </c:pt>
                <c:pt idx="2965">
                  <c:v>60</c:v>
                </c:pt>
                <c:pt idx="2966">
                  <c:v>72</c:v>
                </c:pt>
                <c:pt idx="2967">
                  <c:v>84</c:v>
                </c:pt>
                <c:pt idx="2968">
                  <c:v>120</c:v>
                </c:pt>
                <c:pt idx="2969">
                  <c:v>96</c:v>
                </c:pt>
                <c:pt idx="2970">
                  <c:v>108</c:v>
                </c:pt>
                <c:pt idx="2971">
                  <c:v>48</c:v>
                </c:pt>
                <c:pt idx="2972">
                  <c:v>48</c:v>
                </c:pt>
                <c:pt idx="2973">
                  <c:v>60</c:v>
                </c:pt>
                <c:pt idx="2974">
                  <c:v>60</c:v>
                </c:pt>
                <c:pt idx="2975">
                  <c:v>24</c:v>
                </c:pt>
                <c:pt idx="2976">
                  <c:v>-36</c:v>
                </c:pt>
                <c:pt idx="2977">
                  <c:v>36</c:v>
                </c:pt>
                <c:pt idx="2978">
                  <c:v>96</c:v>
                </c:pt>
                <c:pt idx="2979">
                  <c:v>96</c:v>
                </c:pt>
                <c:pt idx="2980">
                  <c:v>48</c:v>
                </c:pt>
                <c:pt idx="2981">
                  <c:v>72</c:v>
                </c:pt>
                <c:pt idx="2982">
                  <c:v>60</c:v>
                </c:pt>
                <c:pt idx="2983">
                  <c:v>72</c:v>
                </c:pt>
                <c:pt idx="2984">
                  <c:v>48</c:v>
                </c:pt>
                <c:pt idx="2985">
                  <c:v>84</c:v>
                </c:pt>
                <c:pt idx="2986">
                  <c:v>48</c:v>
                </c:pt>
                <c:pt idx="2987">
                  <c:v>108</c:v>
                </c:pt>
                <c:pt idx="2988">
                  <c:v>84</c:v>
                </c:pt>
                <c:pt idx="2989">
                  <c:v>72</c:v>
                </c:pt>
                <c:pt idx="2990">
                  <c:v>84</c:v>
                </c:pt>
                <c:pt idx="2991">
                  <c:v>84</c:v>
                </c:pt>
                <c:pt idx="2992">
                  <c:v>96</c:v>
                </c:pt>
                <c:pt idx="2993">
                  <c:v>132</c:v>
                </c:pt>
                <c:pt idx="2994">
                  <c:v>72</c:v>
                </c:pt>
                <c:pt idx="2995">
                  <c:v>96</c:v>
                </c:pt>
                <c:pt idx="2996">
                  <c:v>120</c:v>
                </c:pt>
                <c:pt idx="2997">
                  <c:v>48</c:v>
                </c:pt>
                <c:pt idx="2998">
                  <c:v>96</c:v>
                </c:pt>
                <c:pt idx="2999">
                  <c:v>96</c:v>
                </c:pt>
              </c:numCache>
            </c:numRef>
          </c:yVal>
          <c:smooth val="0"/>
          <c:extLst>
            <c:ext xmlns:c16="http://schemas.microsoft.com/office/drawing/2014/chart" uri="{C3380CC4-5D6E-409C-BE32-E72D297353CC}">
              <c16:uniqueId val="{00000000-9DF7-4AA7-A17E-99D127F83532}"/>
            </c:ext>
          </c:extLst>
        </c:ser>
        <c:dLbls>
          <c:showLegendKey val="0"/>
          <c:showVal val="0"/>
          <c:showCatName val="0"/>
          <c:showSerName val="0"/>
          <c:showPercent val="0"/>
          <c:showBubbleSize val="0"/>
        </c:dLbls>
        <c:axId val="895532351"/>
        <c:axId val="1484002239"/>
      </c:scatterChart>
      <c:valAx>
        <c:axId val="895532351"/>
        <c:scaling>
          <c:orientation val="minMax"/>
          <c:max val="3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a:t>
                </a:r>
                <a:r>
                  <a:rPr lang="en-GB" baseline="0"/>
                  <a:t> of samples</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84002239"/>
        <c:crosses val="autoZero"/>
        <c:crossBetween val="midCat"/>
      </c:valAx>
      <c:valAx>
        <c:axId val="1484002239"/>
        <c:scaling>
          <c:orientation val="minMax"/>
          <c:max val="400"/>
          <c:min val="-1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Voltage (m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95532351"/>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400" b="0" i="0" baseline="0">
                <a:effectLst/>
              </a:rPr>
              <a:t>100% Muscle Extraction</a:t>
            </a:r>
            <a:endParaRPr lang="en-GB" sz="140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solidFill>
                <a:schemeClr val="accent1"/>
              </a:solidFill>
              <a:round/>
            </a:ln>
            <a:effectLst/>
          </c:spPr>
          <c:marker>
            <c:symbol val="none"/>
          </c:marker>
          <c:yVal>
            <c:numRef>
              <c:f>Sheet1!$N$1:$N$3000</c:f>
              <c:numCache>
                <c:formatCode>General</c:formatCode>
                <c:ptCount val="3000"/>
                <c:pt idx="0">
                  <c:v>228</c:v>
                </c:pt>
                <c:pt idx="1">
                  <c:v>204</c:v>
                </c:pt>
                <c:pt idx="2">
                  <c:v>204</c:v>
                </c:pt>
                <c:pt idx="3">
                  <c:v>240</c:v>
                </c:pt>
                <c:pt idx="4">
                  <c:v>252</c:v>
                </c:pt>
                <c:pt idx="5">
                  <c:v>228</c:v>
                </c:pt>
                <c:pt idx="6">
                  <c:v>192</c:v>
                </c:pt>
                <c:pt idx="7">
                  <c:v>168</c:v>
                </c:pt>
                <c:pt idx="8">
                  <c:v>216</c:v>
                </c:pt>
                <c:pt idx="9">
                  <c:v>264</c:v>
                </c:pt>
                <c:pt idx="10">
                  <c:v>156</c:v>
                </c:pt>
                <c:pt idx="11">
                  <c:v>156</c:v>
                </c:pt>
                <c:pt idx="12">
                  <c:v>180</c:v>
                </c:pt>
                <c:pt idx="13">
                  <c:v>192</c:v>
                </c:pt>
                <c:pt idx="14">
                  <c:v>204</c:v>
                </c:pt>
                <c:pt idx="15">
                  <c:v>216</c:v>
                </c:pt>
                <c:pt idx="16">
                  <c:v>192</c:v>
                </c:pt>
                <c:pt idx="17">
                  <c:v>204</c:v>
                </c:pt>
                <c:pt idx="18">
                  <c:v>228</c:v>
                </c:pt>
                <c:pt idx="19">
                  <c:v>228</c:v>
                </c:pt>
                <c:pt idx="20">
                  <c:v>216</c:v>
                </c:pt>
                <c:pt idx="21">
                  <c:v>192</c:v>
                </c:pt>
                <c:pt idx="22">
                  <c:v>264</c:v>
                </c:pt>
                <c:pt idx="23">
                  <c:v>276</c:v>
                </c:pt>
                <c:pt idx="24">
                  <c:v>228</c:v>
                </c:pt>
                <c:pt idx="25">
                  <c:v>216</c:v>
                </c:pt>
                <c:pt idx="26">
                  <c:v>192</c:v>
                </c:pt>
                <c:pt idx="27">
                  <c:v>168</c:v>
                </c:pt>
                <c:pt idx="28">
                  <c:v>192</c:v>
                </c:pt>
                <c:pt idx="29">
                  <c:v>192</c:v>
                </c:pt>
                <c:pt idx="30">
                  <c:v>216</c:v>
                </c:pt>
                <c:pt idx="31">
                  <c:v>204</c:v>
                </c:pt>
                <c:pt idx="32">
                  <c:v>216</c:v>
                </c:pt>
                <c:pt idx="33">
                  <c:v>228</c:v>
                </c:pt>
                <c:pt idx="34">
                  <c:v>216</c:v>
                </c:pt>
                <c:pt idx="35">
                  <c:v>204</c:v>
                </c:pt>
                <c:pt idx="36">
                  <c:v>180</c:v>
                </c:pt>
                <c:pt idx="37">
                  <c:v>132</c:v>
                </c:pt>
                <c:pt idx="38">
                  <c:v>144</c:v>
                </c:pt>
                <c:pt idx="39">
                  <c:v>204</c:v>
                </c:pt>
                <c:pt idx="40">
                  <c:v>216</c:v>
                </c:pt>
                <c:pt idx="41">
                  <c:v>252</c:v>
                </c:pt>
                <c:pt idx="42">
                  <c:v>216</c:v>
                </c:pt>
                <c:pt idx="43">
                  <c:v>228</c:v>
                </c:pt>
                <c:pt idx="44">
                  <c:v>240</c:v>
                </c:pt>
                <c:pt idx="45">
                  <c:v>240</c:v>
                </c:pt>
                <c:pt idx="46">
                  <c:v>216</c:v>
                </c:pt>
                <c:pt idx="47">
                  <c:v>252</c:v>
                </c:pt>
                <c:pt idx="48">
                  <c:v>252</c:v>
                </c:pt>
                <c:pt idx="49">
                  <c:v>228</c:v>
                </c:pt>
                <c:pt idx="50">
                  <c:v>228</c:v>
                </c:pt>
                <c:pt idx="51">
                  <c:v>180</c:v>
                </c:pt>
                <c:pt idx="52">
                  <c:v>240</c:v>
                </c:pt>
                <c:pt idx="53">
                  <c:v>240</c:v>
                </c:pt>
                <c:pt idx="54">
                  <c:v>192</c:v>
                </c:pt>
                <c:pt idx="55">
                  <c:v>204</c:v>
                </c:pt>
                <c:pt idx="56">
                  <c:v>216</c:v>
                </c:pt>
                <c:pt idx="57">
                  <c:v>204</c:v>
                </c:pt>
                <c:pt idx="58">
                  <c:v>216</c:v>
                </c:pt>
                <c:pt idx="59">
                  <c:v>192</c:v>
                </c:pt>
                <c:pt idx="60">
                  <c:v>180</c:v>
                </c:pt>
                <c:pt idx="61">
                  <c:v>156</c:v>
                </c:pt>
                <c:pt idx="62">
                  <c:v>144</c:v>
                </c:pt>
                <c:pt idx="63">
                  <c:v>180</c:v>
                </c:pt>
                <c:pt idx="64">
                  <c:v>204</c:v>
                </c:pt>
                <c:pt idx="65">
                  <c:v>120</c:v>
                </c:pt>
                <c:pt idx="66">
                  <c:v>156</c:v>
                </c:pt>
                <c:pt idx="67">
                  <c:v>252</c:v>
                </c:pt>
                <c:pt idx="68">
                  <c:v>192</c:v>
                </c:pt>
                <c:pt idx="69">
                  <c:v>204</c:v>
                </c:pt>
                <c:pt idx="70">
                  <c:v>240</c:v>
                </c:pt>
                <c:pt idx="71">
                  <c:v>240</c:v>
                </c:pt>
                <c:pt idx="72">
                  <c:v>204</c:v>
                </c:pt>
                <c:pt idx="73">
                  <c:v>228</c:v>
                </c:pt>
                <c:pt idx="74">
                  <c:v>216</c:v>
                </c:pt>
                <c:pt idx="75">
                  <c:v>228</c:v>
                </c:pt>
                <c:pt idx="76">
                  <c:v>252</c:v>
                </c:pt>
                <c:pt idx="77">
                  <c:v>240</c:v>
                </c:pt>
                <c:pt idx="78">
                  <c:v>216</c:v>
                </c:pt>
                <c:pt idx="79">
                  <c:v>204</c:v>
                </c:pt>
                <c:pt idx="80">
                  <c:v>228</c:v>
                </c:pt>
                <c:pt idx="81">
                  <c:v>228</c:v>
                </c:pt>
                <c:pt idx="82">
                  <c:v>204</c:v>
                </c:pt>
                <c:pt idx="83">
                  <c:v>216</c:v>
                </c:pt>
                <c:pt idx="84">
                  <c:v>240</c:v>
                </c:pt>
                <c:pt idx="85">
                  <c:v>192</c:v>
                </c:pt>
                <c:pt idx="86">
                  <c:v>180</c:v>
                </c:pt>
                <c:pt idx="87">
                  <c:v>156</c:v>
                </c:pt>
                <c:pt idx="88">
                  <c:v>192</c:v>
                </c:pt>
                <c:pt idx="89">
                  <c:v>192</c:v>
                </c:pt>
                <c:pt idx="90">
                  <c:v>192</c:v>
                </c:pt>
                <c:pt idx="91">
                  <c:v>192</c:v>
                </c:pt>
                <c:pt idx="92">
                  <c:v>180</c:v>
                </c:pt>
                <c:pt idx="93">
                  <c:v>192</c:v>
                </c:pt>
                <c:pt idx="94">
                  <c:v>264</c:v>
                </c:pt>
                <c:pt idx="95">
                  <c:v>276</c:v>
                </c:pt>
                <c:pt idx="96">
                  <c:v>192</c:v>
                </c:pt>
                <c:pt idx="97">
                  <c:v>204</c:v>
                </c:pt>
                <c:pt idx="98">
                  <c:v>192</c:v>
                </c:pt>
                <c:pt idx="99">
                  <c:v>204</c:v>
                </c:pt>
                <c:pt idx="100">
                  <c:v>192</c:v>
                </c:pt>
                <c:pt idx="101">
                  <c:v>204</c:v>
                </c:pt>
                <c:pt idx="102">
                  <c:v>180</c:v>
                </c:pt>
                <c:pt idx="103">
                  <c:v>192</c:v>
                </c:pt>
                <c:pt idx="104">
                  <c:v>204</c:v>
                </c:pt>
                <c:pt idx="105">
                  <c:v>180</c:v>
                </c:pt>
                <c:pt idx="106">
                  <c:v>168</c:v>
                </c:pt>
                <c:pt idx="107">
                  <c:v>156</c:v>
                </c:pt>
                <c:pt idx="108">
                  <c:v>144</c:v>
                </c:pt>
                <c:pt idx="109">
                  <c:v>120</c:v>
                </c:pt>
                <c:pt idx="110">
                  <c:v>168</c:v>
                </c:pt>
                <c:pt idx="111">
                  <c:v>204</c:v>
                </c:pt>
                <c:pt idx="112">
                  <c:v>216</c:v>
                </c:pt>
                <c:pt idx="113">
                  <c:v>156</c:v>
                </c:pt>
                <c:pt idx="114">
                  <c:v>168</c:v>
                </c:pt>
                <c:pt idx="115">
                  <c:v>204</c:v>
                </c:pt>
                <c:pt idx="116">
                  <c:v>216</c:v>
                </c:pt>
                <c:pt idx="117">
                  <c:v>168</c:v>
                </c:pt>
                <c:pt idx="118">
                  <c:v>180</c:v>
                </c:pt>
                <c:pt idx="119">
                  <c:v>204</c:v>
                </c:pt>
                <c:pt idx="120">
                  <c:v>204</c:v>
                </c:pt>
                <c:pt idx="121">
                  <c:v>216</c:v>
                </c:pt>
                <c:pt idx="122">
                  <c:v>180</c:v>
                </c:pt>
                <c:pt idx="123">
                  <c:v>108</c:v>
                </c:pt>
                <c:pt idx="124">
                  <c:v>132</c:v>
                </c:pt>
                <c:pt idx="125">
                  <c:v>204</c:v>
                </c:pt>
                <c:pt idx="126">
                  <c:v>168</c:v>
                </c:pt>
                <c:pt idx="127">
                  <c:v>204</c:v>
                </c:pt>
                <c:pt idx="128">
                  <c:v>204</c:v>
                </c:pt>
                <c:pt idx="129">
                  <c:v>216</c:v>
                </c:pt>
                <c:pt idx="130">
                  <c:v>192</c:v>
                </c:pt>
                <c:pt idx="131">
                  <c:v>204</c:v>
                </c:pt>
                <c:pt idx="132">
                  <c:v>216</c:v>
                </c:pt>
                <c:pt idx="133">
                  <c:v>216</c:v>
                </c:pt>
                <c:pt idx="134">
                  <c:v>216</c:v>
                </c:pt>
                <c:pt idx="135">
                  <c:v>216</c:v>
                </c:pt>
                <c:pt idx="136">
                  <c:v>132</c:v>
                </c:pt>
                <c:pt idx="137">
                  <c:v>72</c:v>
                </c:pt>
                <c:pt idx="138">
                  <c:v>228</c:v>
                </c:pt>
                <c:pt idx="139">
                  <c:v>252</c:v>
                </c:pt>
                <c:pt idx="140">
                  <c:v>144</c:v>
                </c:pt>
                <c:pt idx="141">
                  <c:v>156</c:v>
                </c:pt>
                <c:pt idx="142">
                  <c:v>228</c:v>
                </c:pt>
                <c:pt idx="143">
                  <c:v>216</c:v>
                </c:pt>
                <c:pt idx="144">
                  <c:v>216</c:v>
                </c:pt>
                <c:pt idx="145">
                  <c:v>180</c:v>
                </c:pt>
                <c:pt idx="146">
                  <c:v>180</c:v>
                </c:pt>
                <c:pt idx="147">
                  <c:v>180</c:v>
                </c:pt>
                <c:pt idx="148">
                  <c:v>156</c:v>
                </c:pt>
                <c:pt idx="149">
                  <c:v>168</c:v>
                </c:pt>
                <c:pt idx="150">
                  <c:v>180</c:v>
                </c:pt>
                <c:pt idx="151">
                  <c:v>168</c:v>
                </c:pt>
                <c:pt idx="152">
                  <c:v>276</c:v>
                </c:pt>
                <c:pt idx="153">
                  <c:v>288</c:v>
                </c:pt>
                <c:pt idx="154">
                  <c:v>228</c:v>
                </c:pt>
                <c:pt idx="155">
                  <c:v>252</c:v>
                </c:pt>
                <c:pt idx="156">
                  <c:v>168</c:v>
                </c:pt>
                <c:pt idx="157">
                  <c:v>192</c:v>
                </c:pt>
                <c:pt idx="158">
                  <c:v>216</c:v>
                </c:pt>
                <c:pt idx="159">
                  <c:v>216</c:v>
                </c:pt>
                <c:pt idx="160">
                  <c:v>204</c:v>
                </c:pt>
                <c:pt idx="161">
                  <c:v>204</c:v>
                </c:pt>
                <c:pt idx="162">
                  <c:v>180</c:v>
                </c:pt>
                <c:pt idx="163">
                  <c:v>192</c:v>
                </c:pt>
                <c:pt idx="164">
                  <c:v>252</c:v>
                </c:pt>
                <c:pt idx="165">
                  <c:v>228</c:v>
                </c:pt>
                <c:pt idx="166">
                  <c:v>216</c:v>
                </c:pt>
                <c:pt idx="167">
                  <c:v>192</c:v>
                </c:pt>
                <c:pt idx="168">
                  <c:v>180</c:v>
                </c:pt>
                <c:pt idx="169">
                  <c:v>240</c:v>
                </c:pt>
                <c:pt idx="170">
                  <c:v>240</c:v>
                </c:pt>
                <c:pt idx="171">
                  <c:v>192</c:v>
                </c:pt>
                <c:pt idx="172">
                  <c:v>204</c:v>
                </c:pt>
                <c:pt idx="173">
                  <c:v>168</c:v>
                </c:pt>
                <c:pt idx="174">
                  <c:v>168</c:v>
                </c:pt>
                <c:pt idx="175">
                  <c:v>168</c:v>
                </c:pt>
                <c:pt idx="176">
                  <c:v>204</c:v>
                </c:pt>
                <c:pt idx="177">
                  <c:v>216</c:v>
                </c:pt>
                <c:pt idx="178">
                  <c:v>240</c:v>
                </c:pt>
                <c:pt idx="179">
                  <c:v>276</c:v>
                </c:pt>
                <c:pt idx="180">
                  <c:v>264</c:v>
                </c:pt>
                <c:pt idx="181">
                  <c:v>192</c:v>
                </c:pt>
                <c:pt idx="182">
                  <c:v>132</c:v>
                </c:pt>
                <c:pt idx="183">
                  <c:v>204</c:v>
                </c:pt>
                <c:pt idx="184">
                  <c:v>216</c:v>
                </c:pt>
                <c:pt idx="185">
                  <c:v>216</c:v>
                </c:pt>
                <c:pt idx="186">
                  <c:v>204</c:v>
                </c:pt>
                <c:pt idx="187">
                  <c:v>204</c:v>
                </c:pt>
                <c:pt idx="188">
                  <c:v>204</c:v>
                </c:pt>
                <c:pt idx="189">
                  <c:v>192</c:v>
                </c:pt>
                <c:pt idx="190">
                  <c:v>180</c:v>
                </c:pt>
                <c:pt idx="191">
                  <c:v>216</c:v>
                </c:pt>
                <c:pt idx="192">
                  <c:v>204</c:v>
                </c:pt>
                <c:pt idx="193">
                  <c:v>216</c:v>
                </c:pt>
                <c:pt idx="194">
                  <c:v>216</c:v>
                </c:pt>
                <c:pt idx="195">
                  <c:v>144</c:v>
                </c:pt>
                <c:pt idx="196">
                  <c:v>144</c:v>
                </c:pt>
                <c:pt idx="197">
                  <c:v>192</c:v>
                </c:pt>
                <c:pt idx="198">
                  <c:v>228</c:v>
                </c:pt>
                <c:pt idx="199">
                  <c:v>192</c:v>
                </c:pt>
                <c:pt idx="200">
                  <c:v>204</c:v>
                </c:pt>
                <c:pt idx="201">
                  <c:v>204</c:v>
                </c:pt>
                <c:pt idx="202">
                  <c:v>216</c:v>
                </c:pt>
                <c:pt idx="203">
                  <c:v>216</c:v>
                </c:pt>
                <c:pt idx="204">
                  <c:v>204</c:v>
                </c:pt>
                <c:pt idx="205">
                  <c:v>156</c:v>
                </c:pt>
                <c:pt idx="206">
                  <c:v>204</c:v>
                </c:pt>
                <c:pt idx="207">
                  <c:v>216</c:v>
                </c:pt>
                <c:pt idx="208">
                  <c:v>192</c:v>
                </c:pt>
                <c:pt idx="209">
                  <c:v>180</c:v>
                </c:pt>
                <c:pt idx="210">
                  <c:v>240</c:v>
                </c:pt>
                <c:pt idx="211">
                  <c:v>288</c:v>
                </c:pt>
                <c:pt idx="212">
                  <c:v>192</c:v>
                </c:pt>
                <c:pt idx="213">
                  <c:v>204</c:v>
                </c:pt>
                <c:pt idx="214">
                  <c:v>192</c:v>
                </c:pt>
                <c:pt idx="215">
                  <c:v>192</c:v>
                </c:pt>
                <c:pt idx="216">
                  <c:v>168</c:v>
                </c:pt>
                <c:pt idx="217">
                  <c:v>192</c:v>
                </c:pt>
                <c:pt idx="218">
                  <c:v>216</c:v>
                </c:pt>
                <c:pt idx="219">
                  <c:v>228</c:v>
                </c:pt>
                <c:pt idx="220">
                  <c:v>240</c:v>
                </c:pt>
                <c:pt idx="221">
                  <c:v>228</c:v>
                </c:pt>
                <c:pt idx="222">
                  <c:v>228</c:v>
                </c:pt>
                <c:pt idx="223">
                  <c:v>240</c:v>
                </c:pt>
                <c:pt idx="224">
                  <c:v>276</c:v>
                </c:pt>
                <c:pt idx="225">
                  <c:v>264</c:v>
                </c:pt>
                <c:pt idx="226">
                  <c:v>216</c:v>
                </c:pt>
                <c:pt idx="227">
                  <c:v>180</c:v>
                </c:pt>
                <c:pt idx="228">
                  <c:v>204</c:v>
                </c:pt>
                <c:pt idx="229">
                  <c:v>216</c:v>
                </c:pt>
                <c:pt idx="230">
                  <c:v>216</c:v>
                </c:pt>
                <c:pt idx="231">
                  <c:v>180</c:v>
                </c:pt>
                <c:pt idx="232">
                  <c:v>216</c:v>
                </c:pt>
                <c:pt idx="233">
                  <c:v>204</c:v>
                </c:pt>
                <c:pt idx="234">
                  <c:v>180</c:v>
                </c:pt>
                <c:pt idx="235">
                  <c:v>204</c:v>
                </c:pt>
                <c:pt idx="236">
                  <c:v>192</c:v>
                </c:pt>
                <c:pt idx="237">
                  <c:v>180</c:v>
                </c:pt>
                <c:pt idx="238">
                  <c:v>276</c:v>
                </c:pt>
                <c:pt idx="239">
                  <c:v>240</c:v>
                </c:pt>
                <c:pt idx="240">
                  <c:v>144</c:v>
                </c:pt>
                <c:pt idx="241">
                  <c:v>216</c:v>
                </c:pt>
                <c:pt idx="242">
                  <c:v>204</c:v>
                </c:pt>
                <c:pt idx="243">
                  <c:v>216</c:v>
                </c:pt>
                <c:pt idx="244">
                  <c:v>216</c:v>
                </c:pt>
                <c:pt idx="245">
                  <c:v>216</c:v>
                </c:pt>
                <c:pt idx="246">
                  <c:v>204</c:v>
                </c:pt>
                <c:pt idx="247">
                  <c:v>168</c:v>
                </c:pt>
                <c:pt idx="248">
                  <c:v>144</c:v>
                </c:pt>
                <c:pt idx="249">
                  <c:v>216</c:v>
                </c:pt>
                <c:pt idx="250">
                  <c:v>216</c:v>
                </c:pt>
                <c:pt idx="251">
                  <c:v>240</c:v>
                </c:pt>
                <c:pt idx="252">
                  <c:v>264</c:v>
                </c:pt>
                <c:pt idx="253">
                  <c:v>144</c:v>
                </c:pt>
                <c:pt idx="254">
                  <c:v>192</c:v>
                </c:pt>
                <c:pt idx="255">
                  <c:v>252</c:v>
                </c:pt>
                <c:pt idx="256">
                  <c:v>192</c:v>
                </c:pt>
                <c:pt idx="257">
                  <c:v>180</c:v>
                </c:pt>
                <c:pt idx="258">
                  <c:v>216</c:v>
                </c:pt>
                <c:pt idx="259">
                  <c:v>216</c:v>
                </c:pt>
                <c:pt idx="260">
                  <c:v>180</c:v>
                </c:pt>
                <c:pt idx="261">
                  <c:v>132</c:v>
                </c:pt>
                <c:pt idx="262">
                  <c:v>156</c:v>
                </c:pt>
                <c:pt idx="263">
                  <c:v>144</c:v>
                </c:pt>
                <c:pt idx="264">
                  <c:v>180</c:v>
                </c:pt>
                <c:pt idx="265">
                  <c:v>192</c:v>
                </c:pt>
                <c:pt idx="266">
                  <c:v>192</c:v>
                </c:pt>
                <c:pt idx="267">
                  <c:v>192</c:v>
                </c:pt>
                <c:pt idx="268">
                  <c:v>144</c:v>
                </c:pt>
                <c:pt idx="269">
                  <c:v>204</c:v>
                </c:pt>
                <c:pt idx="270">
                  <c:v>228</c:v>
                </c:pt>
                <c:pt idx="271">
                  <c:v>240</c:v>
                </c:pt>
                <c:pt idx="272">
                  <c:v>192</c:v>
                </c:pt>
                <c:pt idx="273">
                  <c:v>204</c:v>
                </c:pt>
                <c:pt idx="274">
                  <c:v>240</c:v>
                </c:pt>
                <c:pt idx="275">
                  <c:v>228</c:v>
                </c:pt>
                <c:pt idx="276">
                  <c:v>252</c:v>
                </c:pt>
                <c:pt idx="277">
                  <c:v>264</c:v>
                </c:pt>
                <c:pt idx="278">
                  <c:v>204</c:v>
                </c:pt>
                <c:pt idx="279">
                  <c:v>192</c:v>
                </c:pt>
                <c:pt idx="280">
                  <c:v>204</c:v>
                </c:pt>
                <c:pt idx="281">
                  <c:v>132</c:v>
                </c:pt>
                <c:pt idx="282">
                  <c:v>216</c:v>
                </c:pt>
                <c:pt idx="283">
                  <c:v>276</c:v>
                </c:pt>
                <c:pt idx="284">
                  <c:v>240</c:v>
                </c:pt>
                <c:pt idx="285">
                  <c:v>204</c:v>
                </c:pt>
                <c:pt idx="286">
                  <c:v>168</c:v>
                </c:pt>
                <c:pt idx="287">
                  <c:v>180</c:v>
                </c:pt>
                <c:pt idx="288">
                  <c:v>192</c:v>
                </c:pt>
                <c:pt idx="289">
                  <c:v>192</c:v>
                </c:pt>
                <c:pt idx="290">
                  <c:v>228</c:v>
                </c:pt>
                <c:pt idx="291">
                  <c:v>216</c:v>
                </c:pt>
                <c:pt idx="292">
                  <c:v>180</c:v>
                </c:pt>
                <c:pt idx="293">
                  <c:v>180</c:v>
                </c:pt>
                <c:pt idx="294">
                  <c:v>264</c:v>
                </c:pt>
                <c:pt idx="295">
                  <c:v>288</c:v>
                </c:pt>
                <c:pt idx="296">
                  <c:v>276</c:v>
                </c:pt>
                <c:pt idx="297">
                  <c:v>252</c:v>
                </c:pt>
                <c:pt idx="298">
                  <c:v>192</c:v>
                </c:pt>
                <c:pt idx="299">
                  <c:v>204</c:v>
                </c:pt>
                <c:pt idx="300">
                  <c:v>192</c:v>
                </c:pt>
                <c:pt idx="301">
                  <c:v>228</c:v>
                </c:pt>
                <c:pt idx="302">
                  <c:v>216</c:v>
                </c:pt>
                <c:pt idx="303">
                  <c:v>216</c:v>
                </c:pt>
                <c:pt idx="304">
                  <c:v>252</c:v>
                </c:pt>
                <c:pt idx="305">
                  <c:v>264</c:v>
                </c:pt>
                <c:pt idx="306">
                  <c:v>240</c:v>
                </c:pt>
                <c:pt idx="307">
                  <c:v>252</c:v>
                </c:pt>
                <c:pt idx="308">
                  <c:v>240</c:v>
                </c:pt>
                <c:pt idx="309">
                  <c:v>240</c:v>
                </c:pt>
                <c:pt idx="310">
                  <c:v>300</c:v>
                </c:pt>
                <c:pt idx="311">
                  <c:v>264</c:v>
                </c:pt>
                <c:pt idx="312">
                  <c:v>216</c:v>
                </c:pt>
                <c:pt idx="313">
                  <c:v>216</c:v>
                </c:pt>
                <c:pt idx="314">
                  <c:v>192</c:v>
                </c:pt>
                <c:pt idx="315">
                  <c:v>132</c:v>
                </c:pt>
                <c:pt idx="316">
                  <c:v>144</c:v>
                </c:pt>
                <c:pt idx="317">
                  <c:v>168</c:v>
                </c:pt>
                <c:pt idx="318">
                  <c:v>204</c:v>
                </c:pt>
                <c:pt idx="319">
                  <c:v>192</c:v>
                </c:pt>
                <c:pt idx="320">
                  <c:v>192</c:v>
                </c:pt>
                <c:pt idx="321">
                  <c:v>192</c:v>
                </c:pt>
                <c:pt idx="322">
                  <c:v>192</c:v>
                </c:pt>
                <c:pt idx="323">
                  <c:v>180</c:v>
                </c:pt>
                <c:pt idx="324">
                  <c:v>180</c:v>
                </c:pt>
                <c:pt idx="325">
                  <c:v>144</c:v>
                </c:pt>
                <c:pt idx="326">
                  <c:v>144</c:v>
                </c:pt>
                <c:pt idx="327">
                  <c:v>228</c:v>
                </c:pt>
                <c:pt idx="328">
                  <c:v>216</c:v>
                </c:pt>
                <c:pt idx="329">
                  <c:v>216</c:v>
                </c:pt>
                <c:pt idx="330">
                  <c:v>192</c:v>
                </c:pt>
                <c:pt idx="331">
                  <c:v>216</c:v>
                </c:pt>
                <c:pt idx="332">
                  <c:v>192</c:v>
                </c:pt>
                <c:pt idx="333">
                  <c:v>204</c:v>
                </c:pt>
                <c:pt idx="334">
                  <c:v>228</c:v>
                </c:pt>
                <c:pt idx="335">
                  <c:v>204</c:v>
                </c:pt>
                <c:pt idx="336">
                  <c:v>192</c:v>
                </c:pt>
                <c:pt idx="337">
                  <c:v>240</c:v>
                </c:pt>
                <c:pt idx="338">
                  <c:v>264</c:v>
                </c:pt>
                <c:pt idx="339">
                  <c:v>144</c:v>
                </c:pt>
                <c:pt idx="340">
                  <c:v>132</c:v>
                </c:pt>
                <c:pt idx="341">
                  <c:v>204</c:v>
                </c:pt>
                <c:pt idx="342">
                  <c:v>228</c:v>
                </c:pt>
                <c:pt idx="343">
                  <c:v>204</c:v>
                </c:pt>
                <c:pt idx="344">
                  <c:v>216</c:v>
                </c:pt>
                <c:pt idx="345">
                  <c:v>204</c:v>
                </c:pt>
                <c:pt idx="346">
                  <c:v>204</c:v>
                </c:pt>
                <c:pt idx="347">
                  <c:v>216</c:v>
                </c:pt>
                <c:pt idx="348">
                  <c:v>228</c:v>
                </c:pt>
                <c:pt idx="349">
                  <c:v>216</c:v>
                </c:pt>
                <c:pt idx="350">
                  <c:v>204</c:v>
                </c:pt>
                <c:pt idx="351">
                  <c:v>216</c:v>
                </c:pt>
                <c:pt idx="352">
                  <c:v>192</c:v>
                </c:pt>
                <c:pt idx="353">
                  <c:v>108</c:v>
                </c:pt>
                <c:pt idx="354">
                  <c:v>168</c:v>
                </c:pt>
                <c:pt idx="355">
                  <c:v>264</c:v>
                </c:pt>
                <c:pt idx="356">
                  <c:v>192</c:v>
                </c:pt>
                <c:pt idx="357">
                  <c:v>204</c:v>
                </c:pt>
                <c:pt idx="358">
                  <c:v>192</c:v>
                </c:pt>
                <c:pt idx="359">
                  <c:v>216</c:v>
                </c:pt>
                <c:pt idx="360">
                  <c:v>240</c:v>
                </c:pt>
                <c:pt idx="361">
                  <c:v>240</c:v>
                </c:pt>
                <c:pt idx="362">
                  <c:v>252</c:v>
                </c:pt>
                <c:pt idx="363">
                  <c:v>252</c:v>
                </c:pt>
                <c:pt idx="364">
                  <c:v>228</c:v>
                </c:pt>
                <c:pt idx="365">
                  <c:v>204</c:v>
                </c:pt>
                <c:pt idx="366">
                  <c:v>168</c:v>
                </c:pt>
                <c:pt idx="367">
                  <c:v>204</c:v>
                </c:pt>
                <c:pt idx="368">
                  <c:v>288</c:v>
                </c:pt>
                <c:pt idx="369">
                  <c:v>240</c:v>
                </c:pt>
                <c:pt idx="370">
                  <c:v>204</c:v>
                </c:pt>
                <c:pt idx="371">
                  <c:v>228</c:v>
                </c:pt>
                <c:pt idx="372">
                  <c:v>228</c:v>
                </c:pt>
                <c:pt idx="373">
                  <c:v>192</c:v>
                </c:pt>
                <c:pt idx="374">
                  <c:v>192</c:v>
                </c:pt>
                <c:pt idx="375">
                  <c:v>156</c:v>
                </c:pt>
                <c:pt idx="376">
                  <c:v>168</c:v>
                </c:pt>
                <c:pt idx="377">
                  <c:v>204</c:v>
                </c:pt>
                <c:pt idx="378">
                  <c:v>192</c:v>
                </c:pt>
                <c:pt idx="379">
                  <c:v>180</c:v>
                </c:pt>
                <c:pt idx="380">
                  <c:v>204</c:v>
                </c:pt>
                <c:pt idx="381">
                  <c:v>204</c:v>
                </c:pt>
                <c:pt idx="382">
                  <c:v>264</c:v>
                </c:pt>
                <c:pt idx="383">
                  <c:v>276</c:v>
                </c:pt>
                <c:pt idx="384">
                  <c:v>204</c:v>
                </c:pt>
                <c:pt idx="385">
                  <c:v>216</c:v>
                </c:pt>
                <c:pt idx="386">
                  <c:v>240</c:v>
                </c:pt>
                <c:pt idx="387">
                  <c:v>264</c:v>
                </c:pt>
                <c:pt idx="388">
                  <c:v>228</c:v>
                </c:pt>
                <c:pt idx="389">
                  <c:v>240</c:v>
                </c:pt>
                <c:pt idx="390">
                  <c:v>240</c:v>
                </c:pt>
                <c:pt idx="391">
                  <c:v>228</c:v>
                </c:pt>
                <c:pt idx="392">
                  <c:v>228</c:v>
                </c:pt>
                <c:pt idx="393">
                  <c:v>192</c:v>
                </c:pt>
                <c:pt idx="394">
                  <c:v>120</c:v>
                </c:pt>
                <c:pt idx="395">
                  <c:v>120</c:v>
                </c:pt>
                <c:pt idx="396">
                  <c:v>180</c:v>
                </c:pt>
                <c:pt idx="397">
                  <c:v>132</c:v>
                </c:pt>
                <c:pt idx="398">
                  <c:v>144</c:v>
                </c:pt>
                <c:pt idx="399">
                  <c:v>204</c:v>
                </c:pt>
                <c:pt idx="400">
                  <c:v>204</c:v>
                </c:pt>
                <c:pt idx="401">
                  <c:v>204</c:v>
                </c:pt>
                <c:pt idx="402">
                  <c:v>240</c:v>
                </c:pt>
                <c:pt idx="403">
                  <c:v>252</c:v>
                </c:pt>
                <c:pt idx="404">
                  <c:v>264</c:v>
                </c:pt>
                <c:pt idx="405">
                  <c:v>204</c:v>
                </c:pt>
                <c:pt idx="406">
                  <c:v>216</c:v>
                </c:pt>
                <c:pt idx="407">
                  <c:v>216</c:v>
                </c:pt>
                <c:pt idx="408">
                  <c:v>192</c:v>
                </c:pt>
                <c:pt idx="409">
                  <c:v>216</c:v>
                </c:pt>
                <c:pt idx="410">
                  <c:v>192</c:v>
                </c:pt>
                <c:pt idx="411">
                  <c:v>156</c:v>
                </c:pt>
                <c:pt idx="412">
                  <c:v>168</c:v>
                </c:pt>
                <c:pt idx="413">
                  <c:v>228</c:v>
                </c:pt>
                <c:pt idx="414">
                  <c:v>180</c:v>
                </c:pt>
                <c:pt idx="415">
                  <c:v>204</c:v>
                </c:pt>
                <c:pt idx="416">
                  <c:v>240</c:v>
                </c:pt>
                <c:pt idx="417">
                  <c:v>240</c:v>
                </c:pt>
                <c:pt idx="418">
                  <c:v>240</c:v>
                </c:pt>
                <c:pt idx="419">
                  <c:v>240</c:v>
                </c:pt>
                <c:pt idx="420">
                  <c:v>192</c:v>
                </c:pt>
                <c:pt idx="421">
                  <c:v>180</c:v>
                </c:pt>
                <c:pt idx="422">
                  <c:v>192</c:v>
                </c:pt>
                <c:pt idx="423">
                  <c:v>240</c:v>
                </c:pt>
                <c:pt idx="424">
                  <c:v>216</c:v>
                </c:pt>
                <c:pt idx="425">
                  <c:v>132</c:v>
                </c:pt>
                <c:pt idx="426">
                  <c:v>204</c:v>
                </c:pt>
                <c:pt idx="427">
                  <c:v>252</c:v>
                </c:pt>
                <c:pt idx="428">
                  <c:v>240</c:v>
                </c:pt>
                <c:pt idx="429">
                  <c:v>240</c:v>
                </c:pt>
                <c:pt idx="430">
                  <c:v>240</c:v>
                </c:pt>
                <c:pt idx="431">
                  <c:v>204</c:v>
                </c:pt>
                <c:pt idx="432">
                  <c:v>204</c:v>
                </c:pt>
                <c:pt idx="433">
                  <c:v>204</c:v>
                </c:pt>
                <c:pt idx="434">
                  <c:v>228</c:v>
                </c:pt>
                <c:pt idx="435">
                  <c:v>228</c:v>
                </c:pt>
                <c:pt idx="436">
                  <c:v>168</c:v>
                </c:pt>
                <c:pt idx="437">
                  <c:v>144</c:v>
                </c:pt>
                <c:pt idx="438">
                  <c:v>192</c:v>
                </c:pt>
                <c:pt idx="439">
                  <c:v>216</c:v>
                </c:pt>
                <c:pt idx="440">
                  <c:v>288</c:v>
                </c:pt>
                <c:pt idx="441">
                  <c:v>276</c:v>
                </c:pt>
                <c:pt idx="442">
                  <c:v>204</c:v>
                </c:pt>
                <c:pt idx="443">
                  <c:v>252</c:v>
                </c:pt>
                <c:pt idx="444">
                  <c:v>228</c:v>
                </c:pt>
                <c:pt idx="445">
                  <c:v>204</c:v>
                </c:pt>
                <c:pt idx="446">
                  <c:v>192</c:v>
                </c:pt>
                <c:pt idx="447">
                  <c:v>204</c:v>
                </c:pt>
                <c:pt idx="448">
                  <c:v>228</c:v>
                </c:pt>
                <c:pt idx="449">
                  <c:v>216</c:v>
                </c:pt>
                <c:pt idx="450">
                  <c:v>216</c:v>
                </c:pt>
                <c:pt idx="451">
                  <c:v>252</c:v>
                </c:pt>
                <c:pt idx="452">
                  <c:v>228</c:v>
                </c:pt>
                <c:pt idx="453">
                  <c:v>240</c:v>
                </c:pt>
                <c:pt idx="454">
                  <c:v>300</c:v>
                </c:pt>
                <c:pt idx="455">
                  <c:v>288</c:v>
                </c:pt>
                <c:pt idx="456">
                  <c:v>204</c:v>
                </c:pt>
                <c:pt idx="457">
                  <c:v>180</c:v>
                </c:pt>
                <c:pt idx="458">
                  <c:v>168</c:v>
                </c:pt>
                <c:pt idx="459">
                  <c:v>180</c:v>
                </c:pt>
                <c:pt idx="460">
                  <c:v>252</c:v>
                </c:pt>
                <c:pt idx="461">
                  <c:v>204</c:v>
                </c:pt>
                <c:pt idx="462">
                  <c:v>228</c:v>
                </c:pt>
                <c:pt idx="463">
                  <c:v>216</c:v>
                </c:pt>
                <c:pt idx="464">
                  <c:v>240</c:v>
                </c:pt>
                <c:pt idx="465">
                  <c:v>252</c:v>
                </c:pt>
                <c:pt idx="466">
                  <c:v>240</c:v>
                </c:pt>
                <c:pt idx="467">
                  <c:v>240</c:v>
                </c:pt>
                <c:pt idx="468">
                  <c:v>288</c:v>
                </c:pt>
                <c:pt idx="469">
                  <c:v>276</c:v>
                </c:pt>
                <c:pt idx="470">
                  <c:v>192</c:v>
                </c:pt>
                <c:pt idx="471">
                  <c:v>228</c:v>
                </c:pt>
                <c:pt idx="472">
                  <c:v>240</c:v>
                </c:pt>
                <c:pt idx="473">
                  <c:v>264</c:v>
                </c:pt>
                <c:pt idx="474">
                  <c:v>180</c:v>
                </c:pt>
                <c:pt idx="475">
                  <c:v>204</c:v>
                </c:pt>
                <c:pt idx="476">
                  <c:v>228</c:v>
                </c:pt>
                <c:pt idx="477">
                  <c:v>216</c:v>
                </c:pt>
                <c:pt idx="478">
                  <c:v>204</c:v>
                </c:pt>
                <c:pt idx="479">
                  <c:v>204</c:v>
                </c:pt>
                <c:pt idx="480">
                  <c:v>240</c:v>
                </c:pt>
                <c:pt idx="481">
                  <c:v>228</c:v>
                </c:pt>
                <c:pt idx="482">
                  <c:v>228</c:v>
                </c:pt>
                <c:pt idx="483">
                  <c:v>144</c:v>
                </c:pt>
                <c:pt idx="484">
                  <c:v>168</c:v>
                </c:pt>
                <c:pt idx="485">
                  <c:v>204</c:v>
                </c:pt>
                <c:pt idx="486">
                  <c:v>204</c:v>
                </c:pt>
                <c:pt idx="487">
                  <c:v>228</c:v>
                </c:pt>
                <c:pt idx="488">
                  <c:v>240</c:v>
                </c:pt>
                <c:pt idx="489">
                  <c:v>240</c:v>
                </c:pt>
                <c:pt idx="490">
                  <c:v>240</c:v>
                </c:pt>
                <c:pt idx="491">
                  <c:v>228</c:v>
                </c:pt>
                <c:pt idx="492">
                  <c:v>252</c:v>
                </c:pt>
                <c:pt idx="493">
                  <c:v>204</c:v>
                </c:pt>
                <c:pt idx="494">
                  <c:v>180</c:v>
                </c:pt>
                <c:pt idx="495">
                  <c:v>216</c:v>
                </c:pt>
                <c:pt idx="496">
                  <c:v>228</c:v>
                </c:pt>
                <c:pt idx="497">
                  <c:v>204</c:v>
                </c:pt>
                <c:pt idx="498">
                  <c:v>204</c:v>
                </c:pt>
                <c:pt idx="499">
                  <c:v>240</c:v>
                </c:pt>
                <c:pt idx="500">
                  <c:v>216</c:v>
                </c:pt>
                <c:pt idx="501">
                  <c:v>252</c:v>
                </c:pt>
                <c:pt idx="502">
                  <c:v>216</c:v>
                </c:pt>
                <c:pt idx="503">
                  <c:v>216</c:v>
                </c:pt>
                <c:pt idx="504">
                  <c:v>228</c:v>
                </c:pt>
                <c:pt idx="505">
                  <c:v>240</c:v>
                </c:pt>
                <c:pt idx="506">
                  <c:v>216</c:v>
                </c:pt>
                <c:pt idx="507">
                  <c:v>264</c:v>
                </c:pt>
                <c:pt idx="508">
                  <c:v>276</c:v>
                </c:pt>
                <c:pt idx="509">
                  <c:v>252</c:v>
                </c:pt>
                <c:pt idx="510">
                  <c:v>276</c:v>
                </c:pt>
                <c:pt idx="511">
                  <c:v>228</c:v>
                </c:pt>
                <c:pt idx="512">
                  <c:v>288</c:v>
                </c:pt>
                <c:pt idx="513">
                  <c:v>288</c:v>
                </c:pt>
                <c:pt idx="514">
                  <c:v>264</c:v>
                </c:pt>
                <c:pt idx="515">
                  <c:v>252</c:v>
                </c:pt>
                <c:pt idx="516">
                  <c:v>240</c:v>
                </c:pt>
                <c:pt idx="517">
                  <c:v>240</c:v>
                </c:pt>
                <c:pt idx="518">
                  <c:v>252</c:v>
                </c:pt>
                <c:pt idx="519">
                  <c:v>228</c:v>
                </c:pt>
                <c:pt idx="520">
                  <c:v>252</c:v>
                </c:pt>
                <c:pt idx="521">
                  <c:v>276</c:v>
                </c:pt>
                <c:pt idx="522">
                  <c:v>228</c:v>
                </c:pt>
                <c:pt idx="523">
                  <c:v>192</c:v>
                </c:pt>
                <c:pt idx="524">
                  <c:v>204</c:v>
                </c:pt>
                <c:pt idx="525">
                  <c:v>204</c:v>
                </c:pt>
                <c:pt idx="526">
                  <c:v>312</c:v>
                </c:pt>
                <c:pt idx="527">
                  <c:v>348</c:v>
                </c:pt>
                <c:pt idx="528">
                  <c:v>252</c:v>
                </c:pt>
                <c:pt idx="529">
                  <c:v>276</c:v>
                </c:pt>
                <c:pt idx="530">
                  <c:v>252</c:v>
                </c:pt>
                <c:pt idx="531">
                  <c:v>252</c:v>
                </c:pt>
                <c:pt idx="532">
                  <c:v>216</c:v>
                </c:pt>
                <c:pt idx="533">
                  <c:v>204</c:v>
                </c:pt>
                <c:pt idx="534">
                  <c:v>204</c:v>
                </c:pt>
                <c:pt idx="535">
                  <c:v>240</c:v>
                </c:pt>
                <c:pt idx="536">
                  <c:v>228</c:v>
                </c:pt>
                <c:pt idx="537">
                  <c:v>204</c:v>
                </c:pt>
                <c:pt idx="538">
                  <c:v>228</c:v>
                </c:pt>
                <c:pt idx="539">
                  <c:v>240</c:v>
                </c:pt>
                <c:pt idx="540">
                  <c:v>264</c:v>
                </c:pt>
                <c:pt idx="541">
                  <c:v>228</c:v>
                </c:pt>
                <c:pt idx="542">
                  <c:v>204</c:v>
                </c:pt>
                <c:pt idx="543">
                  <c:v>216</c:v>
                </c:pt>
                <c:pt idx="544">
                  <c:v>228</c:v>
                </c:pt>
                <c:pt idx="545">
                  <c:v>192</c:v>
                </c:pt>
                <c:pt idx="546">
                  <c:v>228</c:v>
                </c:pt>
                <c:pt idx="547">
                  <c:v>228</c:v>
                </c:pt>
                <c:pt idx="548">
                  <c:v>240</c:v>
                </c:pt>
                <c:pt idx="549">
                  <c:v>204</c:v>
                </c:pt>
                <c:pt idx="550">
                  <c:v>204</c:v>
                </c:pt>
                <c:pt idx="551">
                  <c:v>228</c:v>
                </c:pt>
                <c:pt idx="552">
                  <c:v>216</c:v>
                </c:pt>
                <c:pt idx="553">
                  <c:v>240</c:v>
                </c:pt>
                <c:pt idx="554">
                  <c:v>240</c:v>
                </c:pt>
                <c:pt idx="555">
                  <c:v>216</c:v>
                </c:pt>
                <c:pt idx="556">
                  <c:v>252</c:v>
                </c:pt>
                <c:pt idx="557">
                  <c:v>300</c:v>
                </c:pt>
                <c:pt idx="558">
                  <c:v>228</c:v>
                </c:pt>
                <c:pt idx="559">
                  <c:v>240</c:v>
                </c:pt>
                <c:pt idx="560">
                  <c:v>240</c:v>
                </c:pt>
                <c:pt idx="561">
                  <c:v>240</c:v>
                </c:pt>
                <c:pt idx="562">
                  <c:v>240</c:v>
                </c:pt>
                <c:pt idx="563">
                  <c:v>252</c:v>
                </c:pt>
                <c:pt idx="564">
                  <c:v>168</c:v>
                </c:pt>
                <c:pt idx="565">
                  <c:v>156</c:v>
                </c:pt>
                <c:pt idx="566">
                  <c:v>240</c:v>
                </c:pt>
                <c:pt idx="567">
                  <c:v>228</c:v>
                </c:pt>
                <c:pt idx="568">
                  <c:v>204</c:v>
                </c:pt>
                <c:pt idx="569">
                  <c:v>156</c:v>
                </c:pt>
                <c:pt idx="570">
                  <c:v>180</c:v>
                </c:pt>
                <c:pt idx="571">
                  <c:v>264</c:v>
                </c:pt>
                <c:pt idx="572">
                  <c:v>264</c:v>
                </c:pt>
                <c:pt idx="573">
                  <c:v>228</c:v>
                </c:pt>
                <c:pt idx="574">
                  <c:v>288</c:v>
                </c:pt>
                <c:pt idx="575">
                  <c:v>264</c:v>
                </c:pt>
                <c:pt idx="576">
                  <c:v>216</c:v>
                </c:pt>
                <c:pt idx="577">
                  <c:v>204</c:v>
                </c:pt>
                <c:pt idx="578">
                  <c:v>216</c:v>
                </c:pt>
                <c:pt idx="579">
                  <c:v>240</c:v>
                </c:pt>
                <c:pt idx="580">
                  <c:v>252</c:v>
                </c:pt>
                <c:pt idx="581">
                  <c:v>228</c:v>
                </c:pt>
                <c:pt idx="582">
                  <c:v>204</c:v>
                </c:pt>
                <c:pt idx="583">
                  <c:v>156</c:v>
                </c:pt>
                <c:pt idx="584">
                  <c:v>228</c:v>
                </c:pt>
                <c:pt idx="585">
                  <c:v>312</c:v>
                </c:pt>
                <c:pt idx="586">
                  <c:v>252</c:v>
                </c:pt>
                <c:pt idx="587">
                  <c:v>264</c:v>
                </c:pt>
                <c:pt idx="588">
                  <c:v>240</c:v>
                </c:pt>
                <c:pt idx="589">
                  <c:v>252</c:v>
                </c:pt>
                <c:pt idx="590">
                  <c:v>324</c:v>
                </c:pt>
                <c:pt idx="591">
                  <c:v>312</c:v>
                </c:pt>
                <c:pt idx="592">
                  <c:v>276</c:v>
                </c:pt>
                <c:pt idx="593">
                  <c:v>264</c:v>
                </c:pt>
                <c:pt idx="594">
                  <c:v>252</c:v>
                </c:pt>
                <c:pt idx="595">
                  <c:v>252</c:v>
                </c:pt>
                <c:pt idx="596">
                  <c:v>204</c:v>
                </c:pt>
                <c:pt idx="597">
                  <c:v>252</c:v>
                </c:pt>
                <c:pt idx="598">
                  <c:v>300</c:v>
                </c:pt>
                <c:pt idx="599">
                  <c:v>216</c:v>
                </c:pt>
                <c:pt idx="600">
                  <c:v>204</c:v>
                </c:pt>
                <c:pt idx="601">
                  <c:v>240</c:v>
                </c:pt>
                <c:pt idx="602">
                  <c:v>264</c:v>
                </c:pt>
                <c:pt idx="603">
                  <c:v>264</c:v>
                </c:pt>
                <c:pt idx="604">
                  <c:v>276</c:v>
                </c:pt>
                <c:pt idx="605">
                  <c:v>240</c:v>
                </c:pt>
                <c:pt idx="606">
                  <c:v>264</c:v>
                </c:pt>
                <c:pt idx="607">
                  <c:v>240</c:v>
                </c:pt>
                <c:pt idx="608">
                  <c:v>216</c:v>
                </c:pt>
                <c:pt idx="609">
                  <c:v>240</c:v>
                </c:pt>
                <c:pt idx="610">
                  <c:v>252</c:v>
                </c:pt>
                <c:pt idx="611">
                  <c:v>240</c:v>
                </c:pt>
                <c:pt idx="612">
                  <c:v>240</c:v>
                </c:pt>
                <c:pt idx="613">
                  <c:v>252</c:v>
                </c:pt>
                <c:pt idx="614">
                  <c:v>180</c:v>
                </c:pt>
                <c:pt idx="615">
                  <c:v>216</c:v>
                </c:pt>
                <c:pt idx="616">
                  <c:v>252</c:v>
                </c:pt>
                <c:pt idx="617">
                  <c:v>276</c:v>
                </c:pt>
                <c:pt idx="618">
                  <c:v>276</c:v>
                </c:pt>
                <c:pt idx="619">
                  <c:v>288</c:v>
                </c:pt>
                <c:pt idx="620">
                  <c:v>288</c:v>
                </c:pt>
                <c:pt idx="621">
                  <c:v>288</c:v>
                </c:pt>
                <c:pt idx="622">
                  <c:v>252</c:v>
                </c:pt>
                <c:pt idx="623">
                  <c:v>252</c:v>
                </c:pt>
                <c:pt idx="624">
                  <c:v>204</c:v>
                </c:pt>
                <c:pt idx="625">
                  <c:v>156</c:v>
                </c:pt>
                <c:pt idx="626">
                  <c:v>240</c:v>
                </c:pt>
                <c:pt idx="627">
                  <c:v>240</c:v>
                </c:pt>
                <c:pt idx="628">
                  <c:v>216</c:v>
                </c:pt>
                <c:pt idx="629">
                  <c:v>228</c:v>
                </c:pt>
                <c:pt idx="630">
                  <c:v>252</c:v>
                </c:pt>
                <c:pt idx="631">
                  <c:v>240</c:v>
                </c:pt>
                <c:pt idx="632">
                  <c:v>240</c:v>
                </c:pt>
                <c:pt idx="633">
                  <c:v>252</c:v>
                </c:pt>
                <c:pt idx="634">
                  <c:v>252</c:v>
                </c:pt>
                <c:pt idx="635">
                  <c:v>216</c:v>
                </c:pt>
                <c:pt idx="636">
                  <c:v>240</c:v>
                </c:pt>
                <c:pt idx="637">
                  <c:v>228</c:v>
                </c:pt>
                <c:pt idx="638">
                  <c:v>252</c:v>
                </c:pt>
                <c:pt idx="639">
                  <c:v>312</c:v>
                </c:pt>
                <c:pt idx="640">
                  <c:v>264</c:v>
                </c:pt>
                <c:pt idx="641">
                  <c:v>180</c:v>
                </c:pt>
                <c:pt idx="642">
                  <c:v>180</c:v>
                </c:pt>
                <c:pt idx="643">
                  <c:v>252</c:v>
                </c:pt>
                <c:pt idx="644">
                  <c:v>228</c:v>
                </c:pt>
                <c:pt idx="645">
                  <c:v>216</c:v>
                </c:pt>
                <c:pt idx="646">
                  <c:v>228</c:v>
                </c:pt>
                <c:pt idx="647">
                  <c:v>252</c:v>
                </c:pt>
                <c:pt idx="648">
                  <c:v>228</c:v>
                </c:pt>
                <c:pt idx="649">
                  <c:v>240</c:v>
                </c:pt>
                <c:pt idx="650">
                  <c:v>216</c:v>
                </c:pt>
                <c:pt idx="651">
                  <c:v>228</c:v>
                </c:pt>
                <c:pt idx="652">
                  <c:v>252</c:v>
                </c:pt>
                <c:pt idx="653">
                  <c:v>240</c:v>
                </c:pt>
                <c:pt idx="654">
                  <c:v>240</c:v>
                </c:pt>
                <c:pt idx="655">
                  <c:v>180</c:v>
                </c:pt>
                <c:pt idx="656">
                  <c:v>252</c:v>
                </c:pt>
                <c:pt idx="657">
                  <c:v>300</c:v>
                </c:pt>
                <c:pt idx="658">
                  <c:v>252</c:v>
                </c:pt>
                <c:pt idx="659">
                  <c:v>228</c:v>
                </c:pt>
                <c:pt idx="660">
                  <c:v>252</c:v>
                </c:pt>
                <c:pt idx="661">
                  <c:v>240</c:v>
                </c:pt>
                <c:pt idx="662">
                  <c:v>252</c:v>
                </c:pt>
                <c:pt idx="663">
                  <c:v>240</c:v>
                </c:pt>
                <c:pt idx="664">
                  <c:v>240</c:v>
                </c:pt>
                <c:pt idx="665">
                  <c:v>264</c:v>
                </c:pt>
                <c:pt idx="666">
                  <c:v>264</c:v>
                </c:pt>
                <c:pt idx="667">
                  <c:v>204</c:v>
                </c:pt>
                <c:pt idx="668">
                  <c:v>216</c:v>
                </c:pt>
                <c:pt idx="669">
                  <c:v>228</c:v>
                </c:pt>
                <c:pt idx="670">
                  <c:v>240</c:v>
                </c:pt>
                <c:pt idx="671">
                  <c:v>312</c:v>
                </c:pt>
                <c:pt idx="672">
                  <c:v>240</c:v>
                </c:pt>
                <c:pt idx="673">
                  <c:v>228</c:v>
                </c:pt>
                <c:pt idx="674">
                  <c:v>240</c:v>
                </c:pt>
                <c:pt idx="675">
                  <c:v>240</c:v>
                </c:pt>
                <c:pt idx="676">
                  <c:v>216</c:v>
                </c:pt>
                <c:pt idx="677">
                  <c:v>240</c:v>
                </c:pt>
                <c:pt idx="678">
                  <c:v>264</c:v>
                </c:pt>
                <c:pt idx="679">
                  <c:v>252</c:v>
                </c:pt>
                <c:pt idx="680">
                  <c:v>300</c:v>
                </c:pt>
                <c:pt idx="681">
                  <c:v>312</c:v>
                </c:pt>
                <c:pt idx="682">
                  <c:v>264</c:v>
                </c:pt>
                <c:pt idx="683">
                  <c:v>264</c:v>
                </c:pt>
                <c:pt idx="684">
                  <c:v>324</c:v>
                </c:pt>
                <c:pt idx="685">
                  <c:v>312</c:v>
                </c:pt>
                <c:pt idx="686">
                  <c:v>252</c:v>
                </c:pt>
                <c:pt idx="687">
                  <c:v>204</c:v>
                </c:pt>
                <c:pt idx="688">
                  <c:v>216</c:v>
                </c:pt>
                <c:pt idx="689">
                  <c:v>216</c:v>
                </c:pt>
                <c:pt idx="690">
                  <c:v>192</c:v>
                </c:pt>
                <c:pt idx="691">
                  <c:v>168</c:v>
                </c:pt>
                <c:pt idx="692">
                  <c:v>192</c:v>
                </c:pt>
                <c:pt idx="693">
                  <c:v>204</c:v>
                </c:pt>
                <c:pt idx="694">
                  <c:v>240</c:v>
                </c:pt>
                <c:pt idx="695">
                  <c:v>240</c:v>
                </c:pt>
                <c:pt idx="696">
                  <c:v>228</c:v>
                </c:pt>
                <c:pt idx="697">
                  <c:v>240</c:v>
                </c:pt>
                <c:pt idx="698">
                  <c:v>336</c:v>
                </c:pt>
                <c:pt idx="699">
                  <c:v>264</c:v>
                </c:pt>
                <c:pt idx="700">
                  <c:v>156</c:v>
                </c:pt>
                <c:pt idx="701">
                  <c:v>240</c:v>
                </c:pt>
                <c:pt idx="702">
                  <c:v>240</c:v>
                </c:pt>
                <c:pt idx="703">
                  <c:v>276</c:v>
                </c:pt>
                <c:pt idx="704">
                  <c:v>228</c:v>
                </c:pt>
                <c:pt idx="705">
                  <c:v>216</c:v>
                </c:pt>
                <c:pt idx="706">
                  <c:v>216</c:v>
                </c:pt>
                <c:pt idx="707">
                  <c:v>228</c:v>
                </c:pt>
                <c:pt idx="708">
                  <c:v>216</c:v>
                </c:pt>
                <c:pt idx="709">
                  <c:v>264</c:v>
                </c:pt>
                <c:pt idx="710">
                  <c:v>276</c:v>
                </c:pt>
                <c:pt idx="711">
                  <c:v>252</c:v>
                </c:pt>
                <c:pt idx="712">
                  <c:v>252</c:v>
                </c:pt>
                <c:pt idx="713">
                  <c:v>180</c:v>
                </c:pt>
                <c:pt idx="714">
                  <c:v>192</c:v>
                </c:pt>
                <c:pt idx="715">
                  <c:v>216</c:v>
                </c:pt>
                <c:pt idx="716">
                  <c:v>288</c:v>
                </c:pt>
                <c:pt idx="717">
                  <c:v>264</c:v>
                </c:pt>
                <c:pt idx="718">
                  <c:v>252</c:v>
                </c:pt>
                <c:pt idx="719">
                  <c:v>240</c:v>
                </c:pt>
                <c:pt idx="720">
                  <c:v>228</c:v>
                </c:pt>
                <c:pt idx="721">
                  <c:v>216</c:v>
                </c:pt>
                <c:pt idx="722">
                  <c:v>192</c:v>
                </c:pt>
                <c:pt idx="723">
                  <c:v>228</c:v>
                </c:pt>
                <c:pt idx="724">
                  <c:v>240</c:v>
                </c:pt>
                <c:pt idx="725">
                  <c:v>228</c:v>
                </c:pt>
                <c:pt idx="726">
                  <c:v>228</c:v>
                </c:pt>
                <c:pt idx="727">
                  <c:v>204</c:v>
                </c:pt>
                <c:pt idx="728">
                  <c:v>168</c:v>
                </c:pt>
                <c:pt idx="729">
                  <c:v>216</c:v>
                </c:pt>
                <c:pt idx="730">
                  <c:v>216</c:v>
                </c:pt>
                <c:pt idx="731">
                  <c:v>216</c:v>
                </c:pt>
                <c:pt idx="732">
                  <c:v>228</c:v>
                </c:pt>
                <c:pt idx="733">
                  <c:v>264</c:v>
                </c:pt>
                <c:pt idx="734">
                  <c:v>228</c:v>
                </c:pt>
                <c:pt idx="735">
                  <c:v>228</c:v>
                </c:pt>
                <c:pt idx="736">
                  <c:v>204</c:v>
                </c:pt>
                <c:pt idx="737">
                  <c:v>192</c:v>
                </c:pt>
                <c:pt idx="738">
                  <c:v>216</c:v>
                </c:pt>
                <c:pt idx="739">
                  <c:v>216</c:v>
                </c:pt>
                <c:pt idx="740">
                  <c:v>264</c:v>
                </c:pt>
                <c:pt idx="741">
                  <c:v>180</c:v>
                </c:pt>
                <c:pt idx="742">
                  <c:v>264</c:v>
                </c:pt>
                <c:pt idx="743">
                  <c:v>348</c:v>
                </c:pt>
                <c:pt idx="744">
                  <c:v>300</c:v>
                </c:pt>
                <c:pt idx="745">
                  <c:v>252</c:v>
                </c:pt>
                <c:pt idx="746">
                  <c:v>216</c:v>
                </c:pt>
                <c:pt idx="747">
                  <c:v>204</c:v>
                </c:pt>
                <c:pt idx="748">
                  <c:v>204</c:v>
                </c:pt>
                <c:pt idx="749">
                  <c:v>180</c:v>
                </c:pt>
                <c:pt idx="750">
                  <c:v>240</c:v>
                </c:pt>
                <c:pt idx="751">
                  <c:v>264</c:v>
                </c:pt>
                <c:pt idx="752">
                  <c:v>228</c:v>
                </c:pt>
                <c:pt idx="753">
                  <c:v>228</c:v>
                </c:pt>
                <c:pt idx="754">
                  <c:v>264</c:v>
                </c:pt>
                <c:pt idx="755">
                  <c:v>264</c:v>
                </c:pt>
                <c:pt idx="756">
                  <c:v>312</c:v>
                </c:pt>
                <c:pt idx="757">
                  <c:v>336</c:v>
                </c:pt>
                <c:pt idx="758">
                  <c:v>216</c:v>
                </c:pt>
                <c:pt idx="759">
                  <c:v>264</c:v>
                </c:pt>
                <c:pt idx="760">
                  <c:v>264</c:v>
                </c:pt>
                <c:pt idx="761">
                  <c:v>264</c:v>
                </c:pt>
                <c:pt idx="762">
                  <c:v>240</c:v>
                </c:pt>
                <c:pt idx="763">
                  <c:v>228</c:v>
                </c:pt>
                <c:pt idx="764">
                  <c:v>204</c:v>
                </c:pt>
                <c:pt idx="765">
                  <c:v>216</c:v>
                </c:pt>
                <c:pt idx="766">
                  <c:v>240</c:v>
                </c:pt>
                <c:pt idx="767">
                  <c:v>240</c:v>
                </c:pt>
                <c:pt idx="768">
                  <c:v>252</c:v>
                </c:pt>
                <c:pt idx="769">
                  <c:v>252</c:v>
                </c:pt>
                <c:pt idx="770">
                  <c:v>288</c:v>
                </c:pt>
                <c:pt idx="771">
                  <c:v>288</c:v>
                </c:pt>
                <c:pt idx="772">
                  <c:v>264</c:v>
                </c:pt>
                <c:pt idx="773">
                  <c:v>240</c:v>
                </c:pt>
                <c:pt idx="774">
                  <c:v>264</c:v>
                </c:pt>
                <c:pt idx="775">
                  <c:v>240</c:v>
                </c:pt>
                <c:pt idx="776">
                  <c:v>240</c:v>
                </c:pt>
                <c:pt idx="777">
                  <c:v>228</c:v>
                </c:pt>
                <c:pt idx="778">
                  <c:v>264</c:v>
                </c:pt>
                <c:pt idx="779">
                  <c:v>264</c:v>
                </c:pt>
                <c:pt idx="780">
                  <c:v>228</c:v>
                </c:pt>
                <c:pt idx="781">
                  <c:v>204</c:v>
                </c:pt>
                <c:pt idx="782">
                  <c:v>216</c:v>
                </c:pt>
                <c:pt idx="783">
                  <c:v>252</c:v>
                </c:pt>
                <c:pt idx="784">
                  <c:v>276</c:v>
                </c:pt>
                <c:pt idx="785">
                  <c:v>204</c:v>
                </c:pt>
                <c:pt idx="786">
                  <c:v>192</c:v>
                </c:pt>
                <c:pt idx="787">
                  <c:v>276</c:v>
                </c:pt>
                <c:pt idx="788">
                  <c:v>240</c:v>
                </c:pt>
                <c:pt idx="789">
                  <c:v>228</c:v>
                </c:pt>
                <c:pt idx="790">
                  <c:v>204</c:v>
                </c:pt>
                <c:pt idx="791">
                  <c:v>228</c:v>
                </c:pt>
                <c:pt idx="792">
                  <c:v>180</c:v>
                </c:pt>
                <c:pt idx="793">
                  <c:v>180</c:v>
                </c:pt>
                <c:pt idx="794">
                  <c:v>228</c:v>
                </c:pt>
                <c:pt idx="795">
                  <c:v>264</c:v>
                </c:pt>
                <c:pt idx="796">
                  <c:v>252</c:v>
                </c:pt>
                <c:pt idx="797">
                  <c:v>240</c:v>
                </c:pt>
                <c:pt idx="798">
                  <c:v>240</c:v>
                </c:pt>
                <c:pt idx="799">
                  <c:v>132</c:v>
                </c:pt>
                <c:pt idx="800">
                  <c:v>168</c:v>
                </c:pt>
                <c:pt idx="801">
                  <c:v>252</c:v>
                </c:pt>
                <c:pt idx="802">
                  <c:v>216</c:v>
                </c:pt>
                <c:pt idx="803">
                  <c:v>180</c:v>
                </c:pt>
                <c:pt idx="804">
                  <c:v>204</c:v>
                </c:pt>
                <c:pt idx="805">
                  <c:v>216</c:v>
                </c:pt>
                <c:pt idx="806">
                  <c:v>276</c:v>
                </c:pt>
                <c:pt idx="807">
                  <c:v>252</c:v>
                </c:pt>
                <c:pt idx="808">
                  <c:v>228</c:v>
                </c:pt>
                <c:pt idx="809">
                  <c:v>228</c:v>
                </c:pt>
                <c:pt idx="810">
                  <c:v>288</c:v>
                </c:pt>
                <c:pt idx="811">
                  <c:v>300</c:v>
                </c:pt>
                <c:pt idx="812">
                  <c:v>228</c:v>
                </c:pt>
                <c:pt idx="813">
                  <c:v>192</c:v>
                </c:pt>
                <c:pt idx="814">
                  <c:v>288</c:v>
                </c:pt>
                <c:pt idx="815">
                  <c:v>336</c:v>
                </c:pt>
                <c:pt idx="816">
                  <c:v>228</c:v>
                </c:pt>
                <c:pt idx="817">
                  <c:v>240</c:v>
                </c:pt>
                <c:pt idx="818">
                  <c:v>204</c:v>
                </c:pt>
                <c:pt idx="819">
                  <c:v>228</c:v>
                </c:pt>
                <c:pt idx="820">
                  <c:v>264</c:v>
                </c:pt>
                <c:pt idx="821">
                  <c:v>264</c:v>
                </c:pt>
                <c:pt idx="822">
                  <c:v>228</c:v>
                </c:pt>
                <c:pt idx="823">
                  <c:v>240</c:v>
                </c:pt>
                <c:pt idx="824">
                  <c:v>240</c:v>
                </c:pt>
                <c:pt idx="825">
                  <c:v>252</c:v>
                </c:pt>
                <c:pt idx="826">
                  <c:v>276</c:v>
                </c:pt>
                <c:pt idx="827">
                  <c:v>240</c:v>
                </c:pt>
                <c:pt idx="828">
                  <c:v>324</c:v>
                </c:pt>
                <c:pt idx="829">
                  <c:v>372</c:v>
                </c:pt>
                <c:pt idx="830">
                  <c:v>300</c:v>
                </c:pt>
                <c:pt idx="831">
                  <c:v>252</c:v>
                </c:pt>
                <c:pt idx="832">
                  <c:v>264</c:v>
                </c:pt>
                <c:pt idx="833">
                  <c:v>240</c:v>
                </c:pt>
                <c:pt idx="834">
                  <c:v>252</c:v>
                </c:pt>
                <c:pt idx="835">
                  <c:v>240</c:v>
                </c:pt>
                <c:pt idx="836">
                  <c:v>252</c:v>
                </c:pt>
                <c:pt idx="837">
                  <c:v>264</c:v>
                </c:pt>
                <c:pt idx="838">
                  <c:v>216</c:v>
                </c:pt>
                <c:pt idx="839">
                  <c:v>180</c:v>
                </c:pt>
                <c:pt idx="840">
                  <c:v>228</c:v>
                </c:pt>
                <c:pt idx="841">
                  <c:v>240</c:v>
                </c:pt>
                <c:pt idx="842">
                  <c:v>276</c:v>
                </c:pt>
                <c:pt idx="843">
                  <c:v>288</c:v>
                </c:pt>
                <c:pt idx="844">
                  <c:v>240</c:v>
                </c:pt>
                <c:pt idx="845">
                  <c:v>276</c:v>
                </c:pt>
                <c:pt idx="846">
                  <c:v>240</c:v>
                </c:pt>
                <c:pt idx="847">
                  <c:v>240</c:v>
                </c:pt>
                <c:pt idx="848">
                  <c:v>228</c:v>
                </c:pt>
                <c:pt idx="849">
                  <c:v>228</c:v>
                </c:pt>
                <c:pt idx="850">
                  <c:v>240</c:v>
                </c:pt>
                <c:pt idx="851">
                  <c:v>252</c:v>
                </c:pt>
                <c:pt idx="852">
                  <c:v>264</c:v>
                </c:pt>
                <c:pt idx="853">
                  <c:v>288</c:v>
                </c:pt>
                <c:pt idx="854">
                  <c:v>324</c:v>
                </c:pt>
                <c:pt idx="855">
                  <c:v>300</c:v>
                </c:pt>
                <c:pt idx="856">
                  <c:v>228</c:v>
                </c:pt>
                <c:pt idx="857">
                  <c:v>168</c:v>
                </c:pt>
                <c:pt idx="858">
                  <c:v>132</c:v>
                </c:pt>
                <c:pt idx="859">
                  <c:v>156</c:v>
                </c:pt>
                <c:pt idx="860">
                  <c:v>204</c:v>
                </c:pt>
                <c:pt idx="861">
                  <c:v>192</c:v>
                </c:pt>
                <c:pt idx="862">
                  <c:v>216</c:v>
                </c:pt>
                <c:pt idx="863">
                  <c:v>192</c:v>
                </c:pt>
                <c:pt idx="864">
                  <c:v>204</c:v>
                </c:pt>
                <c:pt idx="865">
                  <c:v>192</c:v>
                </c:pt>
                <c:pt idx="866">
                  <c:v>228</c:v>
                </c:pt>
                <c:pt idx="867">
                  <c:v>240</c:v>
                </c:pt>
                <c:pt idx="868">
                  <c:v>216</c:v>
                </c:pt>
                <c:pt idx="869">
                  <c:v>252</c:v>
                </c:pt>
                <c:pt idx="870">
                  <c:v>264</c:v>
                </c:pt>
                <c:pt idx="871">
                  <c:v>204</c:v>
                </c:pt>
                <c:pt idx="872">
                  <c:v>204</c:v>
                </c:pt>
                <c:pt idx="873">
                  <c:v>276</c:v>
                </c:pt>
                <c:pt idx="874">
                  <c:v>204</c:v>
                </c:pt>
                <c:pt idx="875">
                  <c:v>216</c:v>
                </c:pt>
                <c:pt idx="876">
                  <c:v>228</c:v>
                </c:pt>
                <c:pt idx="877">
                  <c:v>300</c:v>
                </c:pt>
                <c:pt idx="878">
                  <c:v>288</c:v>
                </c:pt>
                <c:pt idx="879">
                  <c:v>240</c:v>
                </c:pt>
                <c:pt idx="880">
                  <c:v>264</c:v>
                </c:pt>
                <c:pt idx="881">
                  <c:v>264</c:v>
                </c:pt>
                <c:pt idx="882">
                  <c:v>264</c:v>
                </c:pt>
                <c:pt idx="883">
                  <c:v>240</c:v>
                </c:pt>
                <c:pt idx="884">
                  <c:v>240</c:v>
                </c:pt>
                <c:pt idx="885">
                  <c:v>180</c:v>
                </c:pt>
                <c:pt idx="886">
                  <c:v>204</c:v>
                </c:pt>
                <c:pt idx="887">
                  <c:v>240</c:v>
                </c:pt>
                <c:pt idx="888">
                  <c:v>192</c:v>
                </c:pt>
                <c:pt idx="889">
                  <c:v>180</c:v>
                </c:pt>
                <c:pt idx="890">
                  <c:v>180</c:v>
                </c:pt>
                <c:pt idx="891">
                  <c:v>204</c:v>
                </c:pt>
                <c:pt idx="892">
                  <c:v>276</c:v>
                </c:pt>
                <c:pt idx="893">
                  <c:v>240</c:v>
                </c:pt>
                <c:pt idx="894">
                  <c:v>276</c:v>
                </c:pt>
                <c:pt idx="895">
                  <c:v>300</c:v>
                </c:pt>
                <c:pt idx="896">
                  <c:v>288</c:v>
                </c:pt>
                <c:pt idx="897">
                  <c:v>276</c:v>
                </c:pt>
                <c:pt idx="898">
                  <c:v>252</c:v>
                </c:pt>
                <c:pt idx="899">
                  <c:v>240</c:v>
                </c:pt>
                <c:pt idx="900">
                  <c:v>276</c:v>
                </c:pt>
                <c:pt idx="901">
                  <c:v>324</c:v>
                </c:pt>
                <c:pt idx="902">
                  <c:v>300</c:v>
                </c:pt>
                <c:pt idx="903">
                  <c:v>300</c:v>
                </c:pt>
                <c:pt idx="904">
                  <c:v>228</c:v>
                </c:pt>
                <c:pt idx="905">
                  <c:v>228</c:v>
                </c:pt>
                <c:pt idx="906">
                  <c:v>216</c:v>
                </c:pt>
                <c:pt idx="907">
                  <c:v>228</c:v>
                </c:pt>
                <c:pt idx="908">
                  <c:v>264</c:v>
                </c:pt>
                <c:pt idx="909">
                  <c:v>252</c:v>
                </c:pt>
                <c:pt idx="910">
                  <c:v>276</c:v>
                </c:pt>
                <c:pt idx="911">
                  <c:v>276</c:v>
                </c:pt>
                <c:pt idx="912">
                  <c:v>264</c:v>
                </c:pt>
                <c:pt idx="913">
                  <c:v>252</c:v>
                </c:pt>
                <c:pt idx="914">
                  <c:v>264</c:v>
                </c:pt>
                <c:pt idx="915">
                  <c:v>288</c:v>
                </c:pt>
                <c:pt idx="916">
                  <c:v>240</c:v>
                </c:pt>
                <c:pt idx="917">
                  <c:v>216</c:v>
                </c:pt>
                <c:pt idx="918">
                  <c:v>204</c:v>
                </c:pt>
                <c:pt idx="919">
                  <c:v>216</c:v>
                </c:pt>
                <c:pt idx="920">
                  <c:v>240</c:v>
                </c:pt>
                <c:pt idx="921">
                  <c:v>228</c:v>
                </c:pt>
                <c:pt idx="922">
                  <c:v>264</c:v>
                </c:pt>
                <c:pt idx="923">
                  <c:v>216</c:v>
                </c:pt>
                <c:pt idx="924">
                  <c:v>192</c:v>
                </c:pt>
                <c:pt idx="925">
                  <c:v>204</c:v>
                </c:pt>
                <c:pt idx="926">
                  <c:v>228</c:v>
                </c:pt>
                <c:pt idx="927">
                  <c:v>252</c:v>
                </c:pt>
                <c:pt idx="928">
                  <c:v>324</c:v>
                </c:pt>
                <c:pt idx="929">
                  <c:v>300</c:v>
                </c:pt>
                <c:pt idx="930">
                  <c:v>204</c:v>
                </c:pt>
                <c:pt idx="931">
                  <c:v>252</c:v>
                </c:pt>
                <c:pt idx="932">
                  <c:v>276</c:v>
                </c:pt>
                <c:pt idx="933">
                  <c:v>276</c:v>
                </c:pt>
                <c:pt idx="934">
                  <c:v>252</c:v>
                </c:pt>
                <c:pt idx="935">
                  <c:v>252</c:v>
                </c:pt>
                <c:pt idx="936">
                  <c:v>240</c:v>
                </c:pt>
                <c:pt idx="937">
                  <c:v>264</c:v>
                </c:pt>
                <c:pt idx="938">
                  <c:v>276</c:v>
                </c:pt>
                <c:pt idx="939">
                  <c:v>276</c:v>
                </c:pt>
                <c:pt idx="940">
                  <c:v>264</c:v>
                </c:pt>
                <c:pt idx="941">
                  <c:v>240</c:v>
                </c:pt>
                <c:pt idx="942">
                  <c:v>276</c:v>
                </c:pt>
                <c:pt idx="943">
                  <c:v>228</c:v>
                </c:pt>
                <c:pt idx="944">
                  <c:v>168</c:v>
                </c:pt>
                <c:pt idx="945">
                  <c:v>216</c:v>
                </c:pt>
                <c:pt idx="946">
                  <c:v>264</c:v>
                </c:pt>
                <c:pt idx="947">
                  <c:v>264</c:v>
                </c:pt>
                <c:pt idx="948">
                  <c:v>252</c:v>
                </c:pt>
                <c:pt idx="949">
                  <c:v>240</c:v>
                </c:pt>
                <c:pt idx="950">
                  <c:v>300</c:v>
                </c:pt>
                <c:pt idx="951">
                  <c:v>264</c:v>
                </c:pt>
                <c:pt idx="952">
                  <c:v>216</c:v>
                </c:pt>
                <c:pt idx="953">
                  <c:v>228</c:v>
                </c:pt>
                <c:pt idx="954">
                  <c:v>264</c:v>
                </c:pt>
                <c:pt idx="955">
                  <c:v>264</c:v>
                </c:pt>
                <c:pt idx="956">
                  <c:v>204</c:v>
                </c:pt>
                <c:pt idx="957">
                  <c:v>180</c:v>
                </c:pt>
                <c:pt idx="958">
                  <c:v>180</c:v>
                </c:pt>
                <c:pt idx="959">
                  <c:v>204</c:v>
                </c:pt>
                <c:pt idx="960">
                  <c:v>240</c:v>
                </c:pt>
                <c:pt idx="961">
                  <c:v>276</c:v>
                </c:pt>
                <c:pt idx="962">
                  <c:v>264</c:v>
                </c:pt>
                <c:pt idx="963">
                  <c:v>288</c:v>
                </c:pt>
                <c:pt idx="964">
                  <c:v>276</c:v>
                </c:pt>
                <c:pt idx="965">
                  <c:v>276</c:v>
                </c:pt>
                <c:pt idx="966">
                  <c:v>264</c:v>
                </c:pt>
                <c:pt idx="967">
                  <c:v>276</c:v>
                </c:pt>
                <c:pt idx="968">
                  <c:v>252</c:v>
                </c:pt>
                <c:pt idx="969">
                  <c:v>252</c:v>
                </c:pt>
                <c:pt idx="970">
                  <c:v>276</c:v>
                </c:pt>
                <c:pt idx="971">
                  <c:v>192</c:v>
                </c:pt>
                <c:pt idx="972">
                  <c:v>252</c:v>
                </c:pt>
                <c:pt idx="973">
                  <c:v>312</c:v>
                </c:pt>
                <c:pt idx="974">
                  <c:v>228</c:v>
                </c:pt>
                <c:pt idx="975">
                  <c:v>180</c:v>
                </c:pt>
                <c:pt idx="976">
                  <c:v>228</c:v>
                </c:pt>
                <c:pt idx="977">
                  <c:v>240</c:v>
                </c:pt>
                <c:pt idx="978">
                  <c:v>252</c:v>
                </c:pt>
                <c:pt idx="979">
                  <c:v>240</c:v>
                </c:pt>
                <c:pt idx="980">
                  <c:v>276</c:v>
                </c:pt>
                <c:pt idx="981">
                  <c:v>264</c:v>
                </c:pt>
                <c:pt idx="982">
                  <c:v>228</c:v>
                </c:pt>
                <c:pt idx="983">
                  <c:v>204</c:v>
                </c:pt>
                <c:pt idx="984">
                  <c:v>180</c:v>
                </c:pt>
                <c:pt idx="985">
                  <c:v>192</c:v>
                </c:pt>
                <c:pt idx="986">
                  <c:v>300</c:v>
                </c:pt>
                <c:pt idx="987">
                  <c:v>360</c:v>
                </c:pt>
                <c:pt idx="988">
                  <c:v>288</c:v>
                </c:pt>
                <c:pt idx="989">
                  <c:v>288</c:v>
                </c:pt>
                <c:pt idx="990">
                  <c:v>252</c:v>
                </c:pt>
                <c:pt idx="991">
                  <c:v>252</c:v>
                </c:pt>
                <c:pt idx="992">
                  <c:v>252</c:v>
                </c:pt>
                <c:pt idx="993">
                  <c:v>252</c:v>
                </c:pt>
                <c:pt idx="994">
                  <c:v>204</c:v>
                </c:pt>
                <c:pt idx="995">
                  <c:v>204</c:v>
                </c:pt>
                <c:pt idx="996">
                  <c:v>204</c:v>
                </c:pt>
                <c:pt idx="997">
                  <c:v>228</c:v>
                </c:pt>
                <c:pt idx="998">
                  <c:v>288</c:v>
                </c:pt>
                <c:pt idx="999">
                  <c:v>288</c:v>
                </c:pt>
                <c:pt idx="1000">
                  <c:v>336</c:v>
                </c:pt>
                <c:pt idx="1001">
                  <c:v>312</c:v>
                </c:pt>
                <c:pt idx="1002">
                  <c:v>252</c:v>
                </c:pt>
                <c:pt idx="1003">
                  <c:v>252</c:v>
                </c:pt>
                <c:pt idx="1004">
                  <c:v>228</c:v>
                </c:pt>
                <c:pt idx="1005">
                  <c:v>192</c:v>
                </c:pt>
                <c:pt idx="1006">
                  <c:v>228</c:v>
                </c:pt>
                <c:pt idx="1007">
                  <c:v>228</c:v>
                </c:pt>
                <c:pt idx="1008">
                  <c:v>228</c:v>
                </c:pt>
                <c:pt idx="1009">
                  <c:v>228</c:v>
                </c:pt>
                <c:pt idx="1010">
                  <c:v>264</c:v>
                </c:pt>
                <c:pt idx="1011">
                  <c:v>264</c:v>
                </c:pt>
                <c:pt idx="1012">
                  <c:v>276</c:v>
                </c:pt>
                <c:pt idx="1013">
                  <c:v>264</c:v>
                </c:pt>
                <c:pt idx="1014">
                  <c:v>264</c:v>
                </c:pt>
                <c:pt idx="1015">
                  <c:v>216</c:v>
                </c:pt>
                <c:pt idx="1016">
                  <c:v>144</c:v>
                </c:pt>
                <c:pt idx="1017">
                  <c:v>252</c:v>
                </c:pt>
                <c:pt idx="1018">
                  <c:v>204</c:v>
                </c:pt>
                <c:pt idx="1019">
                  <c:v>180</c:v>
                </c:pt>
                <c:pt idx="1020">
                  <c:v>216</c:v>
                </c:pt>
                <c:pt idx="1021">
                  <c:v>204</c:v>
                </c:pt>
                <c:pt idx="1022">
                  <c:v>228</c:v>
                </c:pt>
                <c:pt idx="1023">
                  <c:v>300</c:v>
                </c:pt>
                <c:pt idx="1024">
                  <c:v>300</c:v>
                </c:pt>
                <c:pt idx="1025">
                  <c:v>276</c:v>
                </c:pt>
                <c:pt idx="1026">
                  <c:v>204</c:v>
                </c:pt>
                <c:pt idx="1027">
                  <c:v>168</c:v>
                </c:pt>
                <c:pt idx="1028">
                  <c:v>264</c:v>
                </c:pt>
                <c:pt idx="1029">
                  <c:v>264</c:v>
                </c:pt>
                <c:pt idx="1030">
                  <c:v>180</c:v>
                </c:pt>
                <c:pt idx="1031">
                  <c:v>168</c:v>
                </c:pt>
                <c:pt idx="1032">
                  <c:v>252</c:v>
                </c:pt>
                <c:pt idx="1033">
                  <c:v>252</c:v>
                </c:pt>
                <c:pt idx="1034">
                  <c:v>264</c:v>
                </c:pt>
                <c:pt idx="1035">
                  <c:v>252</c:v>
                </c:pt>
                <c:pt idx="1036">
                  <c:v>264</c:v>
                </c:pt>
                <c:pt idx="1037">
                  <c:v>276</c:v>
                </c:pt>
                <c:pt idx="1038">
                  <c:v>264</c:v>
                </c:pt>
                <c:pt idx="1039">
                  <c:v>216</c:v>
                </c:pt>
                <c:pt idx="1040">
                  <c:v>240</c:v>
                </c:pt>
                <c:pt idx="1041">
                  <c:v>288</c:v>
                </c:pt>
                <c:pt idx="1042">
                  <c:v>252</c:v>
                </c:pt>
                <c:pt idx="1043">
                  <c:v>168</c:v>
                </c:pt>
                <c:pt idx="1044">
                  <c:v>216</c:v>
                </c:pt>
                <c:pt idx="1045">
                  <c:v>300</c:v>
                </c:pt>
                <c:pt idx="1046">
                  <c:v>240</c:v>
                </c:pt>
                <c:pt idx="1047">
                  <c:v>264</c:v>
                </c:pt>
                <c:pt idx="1048">
                  <c:v>216</c:v>
                </c:pt>
                <c:pt idx="1049">
                  <c:v>216</c:v>
                </c:pt>
                <c:pt idx="1050">
                  <c:v>228</c:v>
                </c:pt>
                <c:pt idx="1051">
                  <c:v>216</c:v>
                </c:pt>
                <c:pt idx="1052">
                  <c:v>228</c:v>
                </c:pt>
                <c:pt idx="1053">
                  <c:v>240</c:v>
                </c:pt>
                <c:pt idx="1054">
                  <c:v>252</c:v>
                </c:pt>
                <c:pt idx="1055">
                  <c:v>264</c:v>
                </c:pt>
                <c:pt idx="1056">
                  <c:v>252</c:v>
                </c:pt>
                <c:pt idx="1057">
                  <c:v>240</c:v>
                </c:pt>
                <c:pt idx="1058">
                  <c:v>264</c:v>
                </c:pt>
                <c:pt idx="1059">
                  <c:v>264</c:v>
                </c:pt>
                <c:pt idx="1060">
                  <c:v>252</c:v>
                </c:pt>
                <c:pt idx="1061">
                  <c:v>240</c:v>
                </c:pt>
                <c:pt idx="1062">
                  <c:v>264</c:v>
                </c:pt>
                <c:pt idx="1063">
                  <c:v>240</c:v>
                </c:pt>
                <c:pt idx="1064">
                  <c:v>216</c:v>
                </c:pt>
                <c:pt idx="1065">
                  <c:v>204</c:v>
                </c:pt>
                <c:pt idx="1066">
                  <c:v>240</c:v>
                </c:pt>
                <c:pt idx="1067">
                  <c:v>240</c:v>
                </c:pt>
                <c:pt idx="1068">
                  <c:v>252</c:v>
                </c:pt>
                <c:pt idx="1069">
                  <c:v>264</c:v>
                </c:pt>
                <c:pt idx="1070">
                  <c:v>264</c:v>
                </c:pt>
                <c:pt idx="1071">
                  <c:v>264</c:v>
                </c:pt>
                <c:pt idx="1072">
                  <c:v>300</c:v>
                </c:pt>
                <c:pt idx="1073">
                  <c:v>312</c:v>
                </c:pt>
                <c:pt idx="1074">
                  <c:v>264</c:v>
                </c:pt>
                <c:pt idx="1075">
                  <c:v>288</c:v>
                </c:pt>
                <c:pt idx="1076">
                  <c:v>276</c:v>
                </c:pt>
                <c:pt idx="1077">
                  <c:v>276</c:v>
                </c:pt>
                <c:pt idx="1078">
                  <c:v>228</c:v>
                </c:pt>
                <c:pt idx="1079">
                  <c:v>264</c:v>
                </c:pt>
                <c:pt idx="1080">
                  <c:v>252</c:v>
                </c:pt>
                <c:pt idx="1081">
                  <c:v>216</c:v>
                </c:pt>
                <c:pt idx="1082">
                  <c:v>228</c:v>
                </c:pt>
                <c:pt idx="1083">
                  <c:v>252</c:v>
                </c:pt>
                <c:pt idx="1084">
                  <c:v>252</c:v>
                </c:pt>
                <c:pt idx="1085">
                  <c:v>240</c:v>
                </c:pt>
                <c:pt idx="1086">
                  <c:v>312</c:v>
                </c:pt>
                <c:pt idx="1087">
                  <c:v>276</c:v>
                </c:pt>
                <c:pt idx="1088">
                  <c:v>228</c:v>
                </c:pt>
                <c:pt idx="1089">
                  <c:v>240</c:v>
                </c:pt>
                <c:pt idx="1090">
                  <c:v>264</c:v>
                </c:pt>
                <c:pt idx="1091">
                  <c:v>264</c:v>
                </c:pt>
                <c:pt idx="1092">
                  <c:v>240</c:v>
                </c:pt>
                <c:pt idx="1093">
                  <c:v>216</c:v>
                </c:pt>
                <c:pt idx="1094">
                  <c:v>204</c:v>
                </c:pt>
                <c:pt idx="1095">
                  <c:v>192</c:v>
                </c:pt>
                <c:pt idx="1096">
                  <c:v>240</c:v>
                </c:pt>
                <c:pt idx="1097">
                  <c:v>228</c:v>
                </c:pt>
                <c:pt idx="1098">
                  <c:v>240</c:v>
                </c:pt>
                <c:pt idx="1099">
                  <c:v>228</c:v>
                </c:pt>
                <c:pt idx="1100">
                  <c:v>228</c:v>
                </c:pt>
                <c:pt idx="1101">
                  <c:v>204</c:v>
                </c:pt>
                <c:pt idx="1102">
                  <c:v>108</c:v>
                </c:pt>
                <c:pt idx="1103">
                  <c:v>204</c:v>
                </c:pt>
                <c:pt idx="1104">
                  <c:v>276</c:v>
                </c:pt>
                <c:pt idx="1105">
                  <c:v>252</c:v>
                </c:pt>
                <c:pt idx="1106">
                  <c:v>228</c:v>
                </c:pt>
                <c:pt idx="1107">
                  <c:v>240</c:v>
                </c:pt>
                <c:pt idx="1108">
                  <c:v>216</c:v>
                </c:pt>
                <c:pt idx="1109">
                  <c:v>216</c:v>
                </c:pt>
                <c:pt idx="1110">
                  <c:v>240</c:v>
                </c:pt>
                <c:pt idx="1111">
                  <c:v>252</c:v>
                </c:pt>
                <c:pt idx="1112">
                  <c:v>288</c:v>
                </c:pt>
                <c:pt idx="1113">
                  <c:v>312</c:v>
                </c:pt>
                <c:pt idx="1114">
                  <c:v>288</c:v>
                </c:pt>
                <c:pt idx="1115">
                  <c:v>192</c:v>
                </c:pt>
                <c:pt idx="1116">
                  <c:v>216</c:v>
                </c:pt>
                <c:pt idx="1117">
                  <c:v>276</c:v>
                </c:pt>
                <c:pt idx="1118">
                  <c:v>204</c:v>
                </c:pt>
                <c:pt idx="1119">
                  <c:v>216</c:v>
                </c:pt>
                <c:pt idx="1120">
                  <c:v>240</c:v>
                </c:pt>
                <c:pt idx="1121">
                  <c:v>216</c:v>
                </c:pt>
                <c:pt idx="1122">
                  <c:v>264</c:v>
                </c:pt>
                <c:pt idx="1123">
                  <c:v>240</c:v>
                </c:pt>
                <c:pt idx="1124">
                  <c:v>240</c:v>
                </c:pt>
                <c:pt idx="1125">
                  <c:v>228</c:v>
                </c:pt>
                <c:pt idx="1126">
                  <c:v>252</c:v>
                </c:pt>
                <c:pt idx="1127">
                  <c:v>252</c:v>
                </c:pt>
                <c:pt idx="1128">
                  <c:v>204</c:v>
                </c:pt>
                <c:pt idx="1129">
                  <c:v>192</c:v>
                </c:pt>
                <c:pt idx="1130">
                  <c:v>300</c:v>
                </c:pt>
                <c:pt idx="1131">
                  <c:v>348</c:v>
                </c:pt>
                <c:pt idx="1132">
                  <c:v>240</c:v>
                </c:pt>
                <c:pt idx="1133">
                  <c:v>252</c:v>
                </c:pt>
                <c:pt idx="1134">
                  <c:v>240</c:v>
                </c:pt>
                <c:pt idx="1135">
                  <c:v>252</c:v>
                </c:pt>
                <c:pt idx="1136">
                  <c:v>252</c:v>
                </c:pt>
                <c:pt idx="1137">
                  <c:v>264</c:v>
                </c:pt>
                <c:pt idx="1138">
                  <c:v>264</c:v>
                </c:pt>
                <c:pt idx="1139">
                  <c:v>252</c:v>
                </c:pt>
                <c:pt idx="1140">
                  <c:v>228</c:v>
                </c:pt>
                <c:pt idx="1141">
                  <c:v>252</c:v>
                </c:pt>
                <c:pt idx="1142">
                  <c:v>240</c:v>
                </c:pt>
                <c:pt idx="1143">
                  <c:v>252</c:v>
                </c:pt>
                <c:pt idx="1144">
                  <c:v>336</c:v>
                </c:pt>
                <c:pt idx="1145">
                  <c:v>252</c:v>
                </c:pt>
                <c:pt idx="1146">
                  <c:v>204</c:v>
                </c:pt>
                <c:pt idx="1147">
                  <c:v>228</c:v>
                </c:pt>
                <c:pt idx="1148">
                  <c:v>228</c:v>
                </c:pt>
                <c:pt idx="1149">
                  <c:v>216</c:v>
                </c:pt>
                <c:pt idx="1150">
                  <c:v>252</c:v>
                </c:pt>
                <c:pt idx="1151">
                  <c:v>240</c:v>
                </c:pt>
                <c:pt idx="1152">
                  <c:v>264</c:v>
                </c:pt>
                <c:pt idx="1153">
                  <c:v>264</c:v>
                </c:pt>
                <c:pt idx="1154">
                  <c:v>204</c:v>
                </c:pt>
                <c:pt idx="1155">
                  <c:v>204</c:v>
                </c:pt>
                <c:pt idx="1156">
                  <c:v>228</c:v>
                </c:pt>
                <c:pt idx="1157">
                  <c:v>216</c:v>
                </c:pt>
                <c:pt idx="1158">
                  <c:v>276</c:v>
                </c:pt>
                <c:pt idx="1159">
                  <c:v>240</c:v>
                </c:pt>
                <c:pt idx="1160">
                  <c:v>180</c:v>
                </c:pt>
                <c:pt idx="1161">
                  <c:v>276</c:v>
                </c:pt>
                <c:pt idx="1162">
                  <c:v>240</c:v>
                </c:pt>
                <c:pt idx="1163">
                  <c:v>240</c:v>
                </c:pt>
                <c:pt idx="1164">
                  <c:v>228</c:v>
                </c:pt>
                <c:pt idx="1165">
                  <c:v>228</c:v>
                </c:pt>
                <c:pt idx="1166">
                  <c:v>240</c:v>
                </c:pt>
                <c:pt idx="1167">
                  <c:v>240</c:v>
                </c:pt>
                <c:pt idx="1168">
                  <c:v>240</c:v>
                </c:pt>
                <c:pt idx="1169">
                  <c:v>240</c:v>
                </c:pt>
                <c:pt idx="1170">
                  <c:v>252</c:v>
                </c:pt>
                <c:pt idx="1171">
                  <c:v>228</c:v>
                </c:pt>
                <c:pt idx="1172">
                  <c:v>204</c:v>
                </c:pt>
                <c:pt idx="1173">
                  <c:v>156</c:v>
                </c:pt>
                <c:pt idx="1174">
                  <c:v>180</c:v>
                </c:pt>
                <c:pt idx="1175">
                  <c:v>240</c:v>
                </c:pt>
                <c:pt idx="1176">
                  <c:v>252</c:v>
                </c:pt>
                <c:pt idx="1177">
                  <c:v>240</c:v>
                </c:pt>
                <c:pt idx="1178">
                  <c:v>252</c:v>
                </c:pt>
                <c:pt idx="1179">
                  <c:v>240</c:v>
                </c:pt>
                <c:pt idx="1180">
                  <c:v>288</c:v>
                </c:pt>
                <c:pt idx="1181">
                  <c:v>252</c:v>
                </c:pt>
                <c:pt idx="1182">
                  <c:v>240</c:v>
                </c:pt>
                <c:pt idx="1183">
                  <c:v>252</c:v>
                </c:pt>
                <c:pt idx="1184">
                  <c:v>216</c:v>
                </c:pt>
                <c:pt idx="1185">
                  <c:v>252</c:v>
                </c:pt>
                <c:pt idx="1186">
                  <c:v>228</c:v>
                </c:pt>
                <c:pt idx="1187">
                  <c:v>168</c:v>
                </c:pt>
                <c:pt idx="1188">
                  <c:v>180</c:v>
                </c:pt>
                <c:pt idx="1189">
                  <c:v>252</c:v>
                </c:pt>
                <c:pt idx="1190">
                  <c:v>276</c:v>
                </c:pt>
                <c:pt idx="1191">
                  <c:v>288</c:v>
                </c:pt>
                <c:pt idx="1192">
                  <c:v>264</c:v>
                </c:pt>
                <c:pt idx="1193">
                  <c:v>276</c:v>
                </c:pt>
                <c:pt idx="1194">
                  <c:v>264</c:v>
                </c:pt>
                <c:pt idx="1195">
                  <c:v>252</c:v>
                </c:pt>
                <c:pt idx="1196">
                  <c:v>252</c:v>
                </c:pt>
                <c:pt idx="1197">
                  <c:v>240</c:v>
                </c:pt>
                <c:pt idx="1198">
                  <c:v>216</c:v>
                </c:pt>
                <c:pt idx="1199">
                  <c:v>252</c:v>
                </c:pt>
                <c:pt idx="1200">
                  <c:v>252</c:v>
                </c:pt>
                <c:pt idx="1201">
                  <c:v>192</c:v>
                </c:pt>
                <c:pt idx="1202">
                  <c:v>288</c:v>
                </c:pt>
                <c:pt idx="1203">
                  <c:v>324</c:v>
                </c:pt>
                <c:pt idx="1204">
                  <c:v>252</c:v>
                </c:pt>
                <c:pt idx="1205">
                  <c:v>252</c:v>
                </c:pt>
                <c:pt idx="1206">
                  <c:v>288</c:v>
                </c:pt>
                <c:pt idx="1207">
                  <c:v>288</c:v>
                </c:pt>
                <c:pt idx="1208">
                  <c:v>264</c:v>
                </c:pt>
                <c:pt idx="1209">
                  <c:v>240</c:v>
                </c:pt>
                <c:pt idx="1210">
                  <c:v>240</c:v>
                </c:pt>
                <c:pt idx="1211">
                  <c:v>228</c:v>
                </c:pt>
                <c:pt idx="1212">
                  <c:v>288</c:v>
                </c:pt>
                <c:pt idx="1213">
                  <c:v>264</c:v>
                </c:pt>
                <c:pt idx="1214">
                  <c:v>216</c:v>
                </c:pt>
                <c:pt idx="1215">
                  <c:v>216</c:v>
                </c:pt>
                <c:pt idx="1216">
                  <c:v>300</c:v>
                </c:pt>
                <c:pt idx="1217">
                  <c:v>348</c:v>
                </c:pt>
                <c:pt idx="1218">
                  <c:v>264</c:v>
                </c:pt>
                <c:pt idx="1219">
                  <c:v>240</c:v>
                </c:pt>
                <c:pt idx="1220">
                  <c:v>204</c:v>
                </c:pt>
                <c:pt idx="1221">
                  <c:v>228</c:v>
                </c:pt>
                <c:pt idx="1222">
                  <c:v>240</c:v>
                </c:pt>
                <c:pt idx="1223">
                  <c:v>264</c:v>
                </c:pt>
                <c:pt idx="1224">
                  <c:v>276</c:v>
                </c:pt>
                <c:pt idx="1225">
                  <c:v>276</c:v>
                </c:pt>
                <c:pt idx="1226">
                  <c:v>264</c:v>
                </c:pt>
                <c:pt idx="1227">
                  <c:v>276</c:v>
                </c:pt>
                <c:pt idx="1228">
                  <c:v>300</c:v>
                </c:pt>
                <c:pt idx="1229">
                  <c:v>276</c:v>
                </c:pt>
                <c:pt idx="1230">
                  <c:v>276</c:v>
                </c:pt>
                <c:pt idx="1231">
                  <c:v>252</c:v>
                </c:pt>
                <c:pt idx="1232">
                  <c:v>252</c:v>
                </c:pt>
                <c:pt idx="1233">
                  <c:v>300</c:v>
                </c:pt>
                <c:pt idx="1234">
                  <c:v>264</c:v>
                </c:pt>
                <c:pt idx="1235">
                  <c:v>228</c:v>
                </c:pt>
                <c:pt idx="1236">
                  <c:v>240</c:v>
                </c:pt>
                <c:pt idx="1237">
                  <c:v>240</c:v>
                </c:pt>
                <c:pt idx="1238">
                  <c:v>276</c:v>
                </c:pt>
                <c:pt idx="1239">
                  <c:v>252</c:v>
                </c:pt>
                <c:pt idx="1240">
                  <c:v>228</c:v>
                </c:pt>
                <c:pt idx="1241">
                  <c:v>216</c:v>
                </c:pt>
                <c:pt idx="1242">
                  <c:v>240</c:v>
                </c:pt>
                <c:pt idx="1243">
                  <c:v>264</c:v>
                </c:pt>
                <c:pt idx="1244">
                  <c:v>288</c:v>
                </c:pt>
                <c:pt idx="1245">
                  <c:v>216</c:v>
                </c:pt>
                <c:pt idx="1246">
                  <c:v>228</c:v>
                </c:pt>
                <c:pt idx="1247">
                  <c:v>288</c:v>
                </c:pt>
                <c:pt idx="1248">
                  <c:v>252</c:v>
                </c:pt>
                <c:pt idx="1249">
                  <c:v>300</c:v>
                </c:pt>
                <c:pt idx="1250">
                  <c:v>264</c:v>
                </c:pt>
                <c:pt idx="1251">
                  <c:v>252</c:v>
                </c:pt>
                <c:pt idx="1252">
                  <c:v>252</c:v>
                </c:pt>
                <c:pt idx="1253">
                  <c:v>264</c:v>
                </c:pt>
                <c:pt idx="1254">
                  <c:v>240</c:v>
                </c:pt>
                <c:pt idx="1255">
                  <c:v>252</c:v>
                </c:pt>
                <c:pt idx="1256">
                  <c:v>252</c:v>
                </c:pt>
                <c:pt idx="1257">
                  <c:v>288</c:v>
                </c:pt>
                <c:pt idx="1258">
                  <c:v>288</c:v>
                </c:pt>
                <c:pt idx="1259">
                  <c:v>192</c:v>
                </c:pt>
                <c:pt idx="1260">
                  <c:v>228</c:v>
                </c:pt>
                <c:pt idx="1261">
                  <c:v>264</c:v>
                </c:pt>
                <c:pt idx="1262">
                  <c:v>300</c:v>
                </c:pt>
                <c:pt idx="1263">
                  <c:v>288</c:v>
                </c:pt>
                <c:pt idx="1264">
                  <c:v>264</c:v>
                </c:pt>
                <c:pt idx="1265">
                  <c:v>240</c:v>
                </c:pt>
                <c:pt idx="1266">
                  <c:v>276</c:v>
                </c:pt>
                <c:pt idx="1267">
                  <c:v>252</c:v>
                </c:pt>
                <c:pt idx="1268">
                  <c:v>240</c:v>
                </c:pt>
                <c:pt idx="1269">
                  <c:v>240</c:v>
                </c:pt>
                <c:pt idx="1270">
                  <c:v>264</c:v>
                </c:pt>
                <c:pt idx="1271">
                  <c:v>288</c:v>
                </c:pt>
                <c:pt idx="1272">
                  <c:v>228</c:v>
                </c:pt>
                <c:pt idx="1273">
                  <c:v>156</c:v>
                </c:pt>
                <c:pt idx="1274">
                  <c:v>216</c:v>
                </c:pt>
                <c:pt idx="1275">
                  <c:v>324</c:v>
                </c:pt>
                <c:pt idx="1276">
                  <c:v>228</c:v>
                </c:pt>
                <c:pt idx="1277">
                  <c:v>228</c:v>
                </c:pt>
                <c:pt idx="1278">
                  <c:v>240</c:v>
                </c:pt>
                <c:pt idx="1279">
                  <c:v>276</c:v>
                </c:pt>
                <c:pt idx="1280">
                  <c:v>276</c:v>
                </c:pt>
                <c:pt idx="1281">
                  <c:v>240</c:v>
                </c:pt>
                <c:pt idx="1282">
                  <c:v>252</c:v>
                </c:pt>
                <c:pt idx="1283">
                  <c:v>264</c:v>
                </c:pt>
                <c:pt idx="1284">
                  <c:v>252</c:v>
                </c:pt>
                <c:pt idx="1285">
                  <c:v>264</c:v>
                </c:pt>
                <c:pt idx="1286">
                  <c:v>276</c:v>
                </c:pt>
                <c:pt idx="1287">
                  <c:v>252</c:v>
                </c:pt>
                <c:pt idx="1288">
                  <c:v>348</c:v>
                </c:pt>
                <c:pt idx="1289">
                  <c:v>360</c:v>
                </c:pt>
                <c:pt idx="1290">
                  <c:v>276</c:v>
                </c:pt>
                <c:pt idx="1291">
                  <c:v>252</c:v>
                </c:pt>
                <c:pt idx="1292">
                  <c:v>264</c:v>
                </c:pt>
                <c:pt idx="1293">
                  <c:v>240</c:v>
                </c:pt>
                <c:pt idx="1294">
                  <c:v>264</c:v>
                </c:pt>
                <c:pt idx="1295">
                  <c:v>264</c:v>
                </c:pt>
                <c:pt idx="1296">
                  <c:v>240</c:v>
                </c:pt>
                <c:pt idx="1297">
                  <c:v>240</c:v>
                </c:pt>
                <c:pt idx="1298">
                  <c:v>264</c:v>
                </c:pt>
                <c:pt idx="1299">
                  <c:v>252</c:v>
                </c:pt>
                <c:pt idx="1300">
                  <c:v>252</c:v>
                </c:pt>
                <c:pt idx="1301">
                  <c:v>240</c:v>
                </c:pt>
                <c:pt idx="1302">
                  <c:v>312</c:v>
                </c:pt>
                <c:pt idx="1303">
                  <c:v>336</c:v>
                </c:pt>
                <c:pt idx="1304">
                  <c:v>216</c:v>
                </c:pt>
                <c:pt idx="1305">
                  <c:v>252</c:v>
                </c:pt>
                <c:pt idx="1306">
                  <c:v>276</c:v>
                </c:pt>
                <c:pt idx="1307">
                  <c:v>312</c:v>
                </c:pt>
                <c:pt idx="1308">
                  <c:v>288</c:v>
                </c:pt>
                <c:pt idx="1309">
                  <c:v>276</c:v>
                </c:pt>
                <c:pt idx="1310">
                  <c:v>312</c:v>
                </c:pt>
                <c:pt idx="1311">
                  <c:v>300</c:v>
                </c:pt>
                <c:pt idx="1312">
                  <c:v>264</c:v>
                </c:pt>
                <c:pt idx="1313">
                  <c:v>264</c:v>
                </c:pt>
                <c:pt idx="1314">
                  <c:v>264</c:v>
                </c:pt>
                <c:pt idx="1315">
                  <c:v>288</c:v>
                </c:pt>
                <c:pt idx="1316">
                  <c:v>312</c:v>
                </c:pt>
                <c:pt idx="1317">
                  <c:v>192</c:v>
                </c:pt>
                <c:pt idx="1318">
                  <c:v>192</c:v>
                </c:pt>
                <c:pt idx="1319">
                  <c:v>288</c:v>
                </c:pt>
                <c:pt idx="1320">
                  <c:v>312</c:v>
                </c:pt>
                <c:pt idx="1321">
                  <c:v>264</c:v>
                </c:pt>
                <c:pt idx="1322">
                  <c:v>252</c:v>
                </c:pt>
                <c:pt idx="1323">
                  <c:v>264</c:v>
                </c:pt>
                <c:pt idx="1324">
                  <c:v>276</c:v>
                </c:pt>
                <c:pt idx="1325">
                  <c:v>276</c:v>
                </c:pt>
                <c:pt idx="1326">
                  <c:v>264</c:v>
                </c:pt>
                <c:pt idx="1327">
                  <c:v>252</c:v>
                </c:pt>
                <c:pt idx="1328">
                  <c:v>216</c:v>
                </c:pt>
                <c:pt idx="1329">
                  <c:v>240</c:v>
                </c:pt>
                <c:pt idx="1330">
                  <c:v>288</c:v>
                </c:pt>
                <c:pt idx="1331">
                  <c:v>228</c:v>
                </c:pt>
                <c:pt idx="1332">
                  <c:v>204</c:v>
                </c:pt>
                <c:pt idx="1333">
                  <c:v>264</c:v>
                </c:pt>
                <c:pt idx="1334">
                  <c:v>240</c:v>
                </c:pt>
                <c:pt idx="1335">
                  <c:v>252</c:v>
                </c:pt>
                <c:pt idx="1336">
                  <c:v>264</c:v>
                </c:pt>
                <c:pt idx="1337">
                  <c:v>252</c:v>
                </c:pt>
                <c:pt idx="1338">
                  <c:v>264</c:v>
                </c:pt>
                <c:pt idx="1339">
                  <c:v>288</c:v>
                </c:pt>
                <c:pt idx="1340">
                  <c:v>264</c:v>
                </c:pt>
                <c:pt idx="1341">
                  <c:v>276</c:v>
                </c:pt>
                <c:pt idx="1342">
                  <c:v>240</c:v>
                </c:pt>
                <c:pt idx="1343">
                  <c:v>216</c:v>
                </c:pt>
                <c:pt idx="1344">
                  <c:v>216</c:v>
                </c:pt>
                <c:pt idx="1345">
                  <c:v>192</c:v>
                </c:pt>
                <c:pt idx="1346">
                  <c:v>252</c:v>
                </c:pt>
                <c:pt idx="1347">
                  <c:v>276</c:v>
                </c:pt>
                <c:pt idx="1348">
                  <c:v>276</c:v>
                </c:pt>
                <c:pt idx="1349">
                  <c:v>288</c:v>
                </c:pt>
                <c:pt idx="1350">
                  <c:v>276</c:v>
                </c:pt>
                <c:pt idx="1351">
                  <c:v>252</c:v>
                </c:pt>
                <c:pt idx="1352">
                  <c:v>264</c:v>
                </c:pt>
                <c:pt idx="1353">
                  <c:v>252</c:v>
                </c:pt>
                <c:pt idx="1354">
                  <c:v>264</c:v>
                </c:pt>
                <c:pt idx="1355">
                  <c:v>252</c:v>
                </c:pt>
                <c:pt idx="1356">
                  <c:v>276</c:v>
                </c:pt>
                <c:pt idx="1357">
                  <c:v>288</c:v>
                </c:pt>
                <c:pt idx="1358">
                  <c:v>264</c:v>
                </c:pt>
                <c:pt idx="1359">
                  <c:v>192</c:v>
                </c:pt>
                <c:pt idx="1360">
                  <c:v>204</c:v>
                </c:pt>
                <c:pt idx="1361">
                  <c:v>288</c:v>
                </c:pt>
                <c:pt idx="1362">
                  <c:v>240</c:v>
                </c:pt>
                <c:pt idx="1363">
                  <c:v>264</c:v>
                </c:pt>
                <c:pt idx="1364">
                  <c:v>252</c:v>
                </c:pt>
                <c:pt idx="1365">
                  <c:v>276</c:v>
                </c:pt>
                <c:pt idx="1366">
                  <c:v>276</c:v>
                </c:pt>
                <c:pt idx="1367">
                  <c:v>252</c:v>
                </c:pt>
                <c:pt idx="1368">
                  <c:v>252</c:v>
                </c:pt>
                <c:pt idx="1369">
                  <c:v>264</c:v>
                </c:pt>
                <c:pt idx="1370">
                  <c:v>240</c:v>
                </c:pt>
                <c:pt idx="1371">
                  <c:v>216</c:v>
                </c:pt>
                <c:pt idx="1372">
                  <c:v>240</c:v>
                </c:pt>
                <c:pt idx="1373">
                  <c:v>276</c:v>
                </c:pt>
                <c:pt idx="1374">
                  <c:v>312</c:v>
                </c:pt>
                <c:pt idx="1375">
                  <c:v>288</c:v>
                </c:pt>
                <c:pt idx="1376">
                  <c:v>276</c:v>
                </c:pt>
                <c:pt idx="1377">
                  <c:v>240</c:v>
                </c:pt>
                <c:pt idx="1378">
                  <c:v>240</c:v>
                </c:pt>
                <c:pt idx="1379">
                  <c:v>252</c:v>
                </c:pt>
                <c:pt idx="1380">
                  <c:v>288</c:v>
                </c:pt>
                <c:pt idx="1381">
                  <c:v>288</c:v>
                </c:pt>
                <c:pt idx="1382">
                  <c:v>276</c:v>
                </c:pt>
                <c:pt idx="1383">
                  <c:v>276</c:v>
                </c:pt>
                <c:pt idx="1384">
                  <c:v>264</c:v>
                </c:pt>
                <c:pt idx="1385">
                  <c:v>240</c:v>
                </c:pt>
                <c:pt idx="1386">
                  <c:v>240</c:v>
                </c:pt>
                <c:pt idx="1387">
                  <c:v>252</c:v>
                </c:pt>
                <c:pt idx="1388">
                  <c:v>300</c:v>
                </c:pt>
                <c:pt idx="1389">
                  <c:v>300</c:v>
                </c:pt>
                <c:pt idx="1390">
                  <c:v>252</c:v>
                </c:pt>
                <c:pt idx="1391">
                  <c:v>276</c:v>
                </c:pt>
                <c:pt idx="1392">
                  <c:v>252</c:v>
                </c:pt>
                <c:pt idx="1393">
                  <c:v>264</c:v>
                </c:pt>
                <c:pt idx="1394">
                  <c:v>264</c:v>
                </c:pt>
                <c:pt idx="1395">
                  <c:v>276</c:v>
                </c:pt>
                <c:pt idx="1396">
                  <c:v>264</c:v>
                </c:pt>
                <c:pt idx="1397">
                  <c:v>252</c:v>
                </c:pt>
                <c:pt idx="1398">
                  <c:v>228</c:v>
                </c:pt>
                <c:pt idx="1399">
                  <c:v>252</c:v>
                </c:pt>
                <c:pt idx="1400">
                  <c:v>264</c:v>
                </c:pt>
                <c:pt idx="1401">
                  <c:v>228</c:v>
                </c:pt>
                <c:pt idx="1402">
                  <c:v>264</c:v>
                </c:pt>
                <c:pt idx="1403">
                  <c:v>276</c:v>
                </c:pt>
                <c:pt idx="1404">
                  <c:v>300</c:v>
                </c:pt>
                <c:pt idx="1405">
                  <c:v>300</c:v>
                </c:pt>
                <c:pt idx="1406">
                  <c:v>252</c:v>
                </c:pt>
                <c:pt idx="1407">
                  <c:v>216</c:v>
                </c:pt>
                <c:pt idx="1408">
                  <c:v>228</c:v>
                </c:pt>
                <c:pt idx="1409">
                  <c:v>228</c:v>
                </c:pt>
                <c:pt idx="1410">
                  <c:v>288</c:v>
                </c:pt>
                <c:pt idx="1411">
                  <c:v>300</c:v>
                </c:pt>
                <c:pt idx="1412">
                  <c:v>240</c:v>
                </c:pt>
                <c:pt idx="1413">
                  <c:v>228</c:v>
                </c:pt>
                <c:pt idx="1414">
                  <c:v>300</c:v>
                </c:pt>
                <c:pt idx="1415">
                  <c:v>276</c:v>
                </c:pt>
                <c:pt idx="1416">
                  <c:v>240</c:v>
                </c:pt>
                <c:pt idx="1417">
                  <c:v>216</c:v>
                </c:pt>
                <c:pt idx="1418">
                  <c:v>204</c:v>
                </c:pt>
                <c:pt idx="1419">
                  <c:v>276</c:v>
                </c:pt>
                <c:pt idx="1420">
                  <c:v>252</c:v>
                </c:pt>
                <c:pt idx="1421">
                  <c:v>276</c:v>
                </c:pt>
                <c:pt idx="1422">
                  <c:v>276</c:v>
                </c:pt>
                <c:pt idx="1423">
                  <c:v>276</c:v>
                </c:pt>
                <c:pt idx="1424">
                  <c:v>240</c:v>
                </c:pt>
                <c:pt idx="1425">
                  <c:v>228</c:v>
                </c:pt>
                <c:pt idx="1426">
                  <c:v>240</c:v>
                </c:pt>
                <c:pt idx="1427">
                  <c:v>216</c:v>
                </c:pt>
                <c:pt idx="1428">
                  <c:v>264</c:v>
                </c:pt>
                <c:pt idx="1429">
                  <c:v>264</c:v>
                </c:pt>
                <c:pt idx="1430">
                  <c:v>240</c:v>
                </c:pt>
                <c:pt idx="1431">
                  <c:v>192</c:v>
                </c:pt>
                <c:pt idx="1432">
                  <c:v>252</c:v>
                </c:pt>
                <c:pt idx="1433">
                  <c:v>300</c:v>
                </c:pt>
                <c:pt idx="1434">
                  <c:v>252</c:v>
                </c:pt>
                <c:pt idx="1435">
                  <c:v>252</c:v>
                </c:pt>
                <c:pt idx="1436">
                  <c:v>276</c:v>
                </c:pt>
                <c:pt idx="1437">
                  <c:v>264</c:v>
                </c:pt>
                <c:pt idx="1438">
                  <c:v>252</c:v>
                </c:pt>
                <c:pt idx="1439">
                  <c:v>228</c:v>
                </c:pt>
                <c:pt idx="1440">
                  <c:v>240</c:v>
                </c:pt>
                <c:pt idx="1441">
                  <c:v>252</c:v>
                </c:pt>
                <c:pt idx="1442">
                  <c:v>276</c:v>
                </c:pt>
                <c:pt idx="1443">
                  <c:v>276</c:v>
                </c:pt>
                <c:pt idx="1444">
                  <c:v>264</c:v>
                </c:pt>
                <c:pt idx="1445">
                  <c:v>264</c:v>
                </c:pt>
                <c:pt idx="1446">
                  <c:v>300</c:v>
                </c:pt>
                <c:pt idx="1447">
                  <c:v>336</c:v>
                </c:pt>
                <c:pt idx="1448">
                  <c:v>276</c:v>
                </c:pt>
                <c:pt idx="1449">
                  <c:v>264</c:v>
                </c:pt>
                <c:pt idx="1450">
                  <c:v>240</c:v>
                </c:pt>
                <c:pt idx="1451">
                  <c:v>240</c:v>
                </c:pt>
                <c:pt idx="1452">
                  <c:v>216</c:v>
                </c:pt>
                <c:pt idx="1453">
                  <c:v>240</c:v>
                </c:pt>
                <c:pt idx="1454">
                  <c:v>240</c:v>
                </c:pt>
                <c:pt idx="1455">
                  <c:v>228</c:v>
                </c:pt>
                <c:pt idx="1456">
                  <c:v>240</c:v>
                </c:pt>
                <c:pt idx="1457">
                  <c:v>276</c:v>
                </c:pt>
                <c:pt idx="1458">
                  <c:v>252</c:v>
                </c:pt>
                <c:pt idx="1459">
                  <c:v>264</c:v>
                </c:pt>
                <c:pt idx="1460">
                  <c:v>348</c:v>
                </c:pt>
                <c:pt idx="1461">
                  <c:v>348</c:v>
                </c:pt>
                <c:pt idx="1462">
                  <c:v>300</c:v>
                </c:pt>
                <c:pt idx="1463">
                  <c:v>228</c:v>
                </c:pt>
                <c:pt idx="1464">
                  <c:v>216</c:v>
                </c:pt>
                <c:pt idx="1465">
                  <c:v>192</c:v>
                </c:pt>
                <c:pt idx="1466">
                  <c:v>252</c:v>
                </c:pt>
                <c:pt idx="1467">
                  <c:v>264</c:v>
                </c:pt>
                <c:pt idx="1468">
                  <c:v>252</c:v>
                </c:pt>
                <c:pt idx="1469">
                  <c:v>252</c:v>
                </c:pt>
                <c:pt idx="1470">
                  <c:v>264</c:v>
                </c:pt>
                <c:pt idx="1471">
                  <c:v>240</c:v>
                </c:pt>
                <c:pt idx="1472">
                  <c:v>216</c:v>
                </c:pt>
                <c:pt idx="1473">
                  <c:v>240</c:v>
                </c:pt>
                <c:pt idx="1474">
                  <c:v>240</c:v>
                </c:pt>
                <c:pt idx="1475">
                  <c:v>204</c:v>
                </c:pt>
                <c:pt idx="1476">
                  <c:v>192</c:v>
                </c:pt>
                <c:pt idx="1477">
                  <c:v>276</c:v>
                </c:pt>
                <c:pt idx="1478">
                  <c:v>300</c:v>
                </c:pt>
                <c:pt idx="1479">
                  <c:v>288</c:v>
                </c:pt>
                <c:pt idx="1480">
                  <c:v>276</c:v>
                </c:pt>
                <c:pt idx="1481">
                  <c:v>288</c:v>
                </c:pt>
                <c:pt idx="1482">
                  <c:v>252</c:v>
                </c:pt>
                <c:pt idx="1483">
                  <c:v>252</c:v>
                </c:pt>
                <c:pt idx="1484">
                  <c:v>252</c:v>
                </c:pt>
                <c:pt idx="1485">
                  <c:v>252</c:v>
                </c:pt>
                <c:pt idx="1486">
                  <c:v>276</c:v>
                </c:pt>
                <c:pt idx="1487">
                  <c:v>252</c:v>
                </c:pt>
                <c:pt idx="1488">
                  <c:v>252</c:v>
                </c:pt>
                <c:pt idx="1489">
                  <c:v>180</c:v>
                </c:pt>
                <c:pt idx="1490">
                  <c:v>156</c:v>
                </c:pt>
                <c:pt idx="1491">
                  <c:v>204</c:v>
                </c:pt>
                <c:pt idx="1492">
                  <c:v>192</c:v>
                </c:pt>
                <c:pt idx="1493">
                  <c:v>192</c:v>
                </c:pt>
                <c:pt idx="1494">
                  <c:v>240</c:v>
                </c:pt>
                <c:pt idx="1495">
                  <c:v>240</c:v>
                </c:pt>
                <c:pt idx="1496">
                  <c:v>240</c:v>
                </c:pt>
                <c:pt idx="1497">
                  <c:v>240</c:v>
                </c:pt>
                <c:pt idx="1498">
                  <c:v>216</c:v>
                </c:pt>
                <c:pt idx="1499">
                  <c:v>216</c:v>
                </c:pt>
                <c:pt idx="1500">
                  <c:v>240</c:v>
                </c:pt>
                <c:pt idx="1501">
                  <c:v>228</c:v>
                </c:pt>
                <c:pt idx="1502">
                  <c:v>240</c:v>
                </c:pt>
                <c:pt idx="1503">
                  <c:v>204</c:v>
                </c:pt>
                <c:pt idx="1504">
                  <c:v>204</c:v>
                </c:pt>
                <c:pt idx="1505">
                  <c:v>252</c:v>
                </c:pt>
                <c:pt idx="1506">
                  <c:v>216</c:v>
                </c:pt>
                <c:pt idx="1507">
                  <c:v>228</c:v>
                </c:pt>
                <c:pt idx="1508">
                  <c:v>228</c:v>
                </c:pt>
                <c:pt idx="1509">
                  <c:v>264</c:v>
                </c:pt>
                <c:pt idx="1510">
                  <c:v>228</c:v>
                </c:pt>
                <c:pt idx="1511">
                  <c:v>240</c:v>
                </c:pt>
                <c:pt idx="1512">
                  <c:v>252</c:v>
                </c:pt>
                <c:pt idx="1513">
                  <c:v>264</c:v>
                </c:pt>
                <c:pt idx="1514">
                  <c:v>252</c:v>
                </c:pt>
                <c:pt idx="1515">
                  <c:v>240</c:v>
                </c:pt>
                <c:pt idx="1516">
                  <c:v>264</c:v>
                </c:pt>
                <c:pt idx="1517">
                  <c:v>252</c:v>
                </c:pt>
                <c:pt idx="1518">
                  <c:v>288</c:v>
                </c:pt>
                <c:pt idx="1519">
                  <c:v>240</c:v>
                </c:pt>
                <c:pt idx="1520">
                  <c:v>216</c:v>
                </c:pt>
                <c:pt idx="1521">
                  <c:v>240</c:v>
                </c:pt>
                <c:pt idx="1522">
                  <c:v>228</c:v>
                </c:pt>
                <c:pt idx="1523">
                  <c:v>228</c:v>
                </c:pt>
                <c:pt idx="1524">
                  <c:v>240</c:v>
                </c:pt>
                <c:pt idx="1525">
                  <c:v>216</c:v>
                </c:pt>
                <c:pt idx="1526">
                  <c:v>216</c:v>
                </c:pt>
                <c:pt idx="1527">
                  <c:v>228</c:v>
                </c:pt>
                <c:pt idx="1528">
                  <c:v>264</c:v>
                </c:pt>
                <c:pt idx="1529">
                  <c:v>240</c:v>
                </c:pt>
                <c:pt idx="1530">
                  <c:v>192</c:v>
                </c:pt>
                <c:pt idx="1531">
                  <c:v>216</c:v>
                </c:pt>
                <c:pt idx="1532">
                  <c:v>288</c:v>
                </c:pt>
                <c:pt idx="1533">
                  <c:v>288</c:v>
                </c:pt>
                <c:pt idx="1534">
                  <c:v>216</c:v>
                </c:pt>
                <c:pt idx="1535">
                  <c:v>204</c:v>
                </c:pt>
                <c:pt idx="1536">
                  <c:v>180</c:v>
                </c:pt>
                <c:pt idx="1537">
                  <c:v>228</c:v>
                </c:pt>
                <c:pt idx="1538">
                  <c:v>216</c:v>
                </c:pt>
                <c:pt idx="1539">
                  <c:v>204</c:v>
                </c:pt>
                <c:pt idx="1540">
                  <c:v>252</c:v>
                </c:pt>
                <c:pt idx="1541">
                  <c:v>264</c:v>
                </c:pt>
                <c:pt idx="1542">
                  <c:v>240</c:v>
                </c:pt>
                <c:pt idx="1543">
                  <c:v>228</c:v>
                </c:pt>
                <c:pt idx="1544">
                  <c:v>228</c:v>
                </c:pt>
                <c:pt idx="1545">
                  <c:v>240</c:v>
                </c:pt>
                <c:pt idx="1546">
                  <c:v>324</c:v>
                </c:pt>
                <c:pt idx="1547">
                  <c:v>276</c:v>
                </c:pt>
                <c:pt idx="1548">
                  <c:v>216</c:v>
                </c:pt>
                <c:pt idx="1549">
                  <c:v>228</c:v>
                </c:pt>
                <c:pt idx="1550">
                  <c:v>204</c:v>
                </c:pt>
                <c:pt idx="1551">
                  <c:v>192</c:v>
                </c:pt>
                <c:pt idx="1552">
                  <c:v>204</c:v>
                </c:pt>
                <c:pt idx="1553">
                  <c:v>204</c:v>
                </c:pt>
                <c:pt idx="1554">
                  <c:v>252</c:v>
                </c:pt>
                <c:pt idx="1555">
                  <c:v>216</c:v>
                </c:pt>
                <c:pt idx="1556">
                  <c:v>180</c:v>
                </c:pt>
                <c:pt idx="1557">
                  <c:v>204</c:v>
                </c:pt>
                <c:pt idx="1558">
                  <c:v>228</c:v>
                </c:pt>
                <c:pt idx="1559">
                  <c:v>228</c:v>
                </c:pt>
                <c:pt idx="1560">
                  <c:v>252</c:v>
                </c:pt>
                <c:pt idx="1561">
                  <c:v>252</c:v>
                </c:pt>
                <c:pt idx="1562">
                  <c:v>240</c:v>
                </c:pt>
                <c:pt idx="1563">
                  <c:v>276</c:v>
                </c:pt>
                <c:pt idx="1564">
                  <c:v>204</c:v>
                </c:pt>
                <c:pt idx="1565">
                  <c:v>204</c:v>
                </c:pt>
                <c:pt idx="1566">
                  <c:v>204</c:v>
                </c:pt>
                <c:pt idx="1567">
                  <c:v>216</c:v>
                </c:pt>
                <c:pt idx="1568">
                  <c:v>240</c:v>
                </c:pt>
                <c:pt idx="1569">
                  <c:v>240</c:v>
                </c:pt>
                <c:pt idx="1570">
                  <c:v>216</c:v>
                </c:pt>
                <c:pt idx="1571">
                  <c:v>240</c:v>
                </c:pt>
                <c:pt idx="1572">
                  <c:v>252</c:v>
                </c:pt>
                <c:pt idx="1573">
                  <c:v>252</c:v>
                </c:pt>
                <c:pt idx="1574">
                  <c:v>300</c:v>
                </c:pt>
                <c:pt idx="1575">
                  <c:v>204</c:v>
                </c:pt>
                <c:pt idx="1576">
                  <c:v>168</c:v>
                </c:pt>
                <c:pt idx="1577">
                  <c:v>240</c:v>
                </c:pt>
                <c:pt idx="1578">
                  <c:v>228</c:v>
                </c:pt>
                <c:pt idx="1579">
                  <c:v>228</c:v>
                </c:pt>
                <c:pt idx="1580">
                  <c:v>252</c:v>
                </c:pt>
                <c:pt idx="1581">
                  <c:v>240</c:v>
                </c:pt>
                <c:pt idx="1582">
                  <c:v>252</c:v>
                </c:pt>
                <c:pt idx="1583">
                  <c:v>216</c:v>
                </c:pt>
                <c:pt idx="1584">
                  <c:v>240</c:v>
                </c:pt>
                <c:pt idx="1585">
                  <c:v>252</c:v>
                </c:pt>
                <c:pt idx="1586">
                  <c:v>240</c:v>
                </c:pt>
                <c:pt idx="1587">
                  <c:v>240</c:v>
                </c:pt>
                <c:pt idx="1588">
                  <c:v>252</c:v>
                </c:pt>
                <c:pt idx="1589">
                  <c:v>192</c:v>
                </c:pt>
                <c:pt idx="1590">
                  <c:v>240</c:v>
                </c:pt>
                <c:pt idx="1591">
                  <c:v>324</c:v>
                </c:pt>
                <c:pt idx="1592">
                  <c:v>228</c:v>
                </c:pt>
                <c:pt idx="1593">
                  <c:v>240</c:v>
                </c:pt>
                <c:pt idx="1594">
                  <c:v>216</c:v>
                </c:pt>
                <c:pt idx="1595">
                  <c:v>228</c:v>
                </c:pt>
                <c:pt idx="1596">
                  <c:v>240</c:v>
                </c:pt>
                <c:pt idx="1597">
                  <c:v>240</c:v>
                </c:pt>
                <c:pt idx="1598">
                  <c:v>252</c:v>
                </c:pt>
                <c:pt idx="1599">
                  <c:v>276</c:v>
                </c:pt>
                <c:pt idx="1600">
                  <c:v>228</c:v>
                </c:pt>
                <c:pt idx="1601">
                  <c:v>192</c:v>
                </c:pt>
                <c:pt idx="1602">
                  <c:v>300</c:v>
                </c:pt>
                <c:pt idx="1603">
                  <c:v>312</c:v>
                </c:pt>
                <c:pt idx="1604">
                  <c:v>312</c:v>
                </c:pt>
                <c:pt idx="1605">
                  <c:v>300</c:v>
                </c:pt>
                <c:pt idx="1606">
                  <c:v>228</c:v>
                </c:pt>
                <c:pt idx="1607">
                  <c:v>192</c:v>
                </c:pt>
                <c:pt idx="1608">
                  <c:v>204</c:v>
                </c:pt>
                <c:pt idx="1609">
                  <c:v>228</c:v>
                </c:pt>
                <c:pt idx="1610">
                  <c:v>252</c:v>
                </c:pt>
                <c:pt idx="1611">
                  <c:v>240</c:v>
                </c:pt>
                <c:pt idx="1612">
                  <c:v>240</c:v>
                </c:pt>
                <c:pt idx="1613">
                  <c:v>204</c:v>
                </c:pt>
                <c:pt idx="1614">
                  <c:v>216</c:v>
                </c:pt>
                <c:pt idx="1615">
                  <c:v>240</c:v>
                </c:pt>
                <c:pt idx="1616">
                  <c:v>228</c:v>
                </c:pt>
                <c:pt idx="1617">
                  <c:v>216</c:v>
                </c:pt>
                <c:pt idx="1618">
                  <c:v>288</c:v>
                </c:pt>
                <c:pt idx="1619">
                  <c:v>300</c:v>
                </c:pt>
                <c:pt idx="1620">
                  <c:v>228</c:v>
                </c:pt>
                <c:pt idx="1621">
                  <c:v>240</c:v>
                </c:pt>
                <c:pt idx="1622">
                  <c:v>204</c:v>
                </c:pt>
                <c:pt idx="1623">
                  <c:v>228</c:v>
                </c:pt>
                <c:pt idx="1624">
                  <c:v>216</c:v>
                </c:pt>
                <c:pt idx="1625">
                  <c:v>228</c:v>
                </c:pt>
                <c:pt idx="1626">
                  <c:v>228</c:v>
                </c:pt>
                <c:pt idx="1627">
                  <c:v>216</c:v>
                </c:pt>
                <c:pt idx="1628">
                  <c:v>228</c:v>
                </c:pt>
                <c:pt idx="1629">
                  <c:v>252</c:v>
                </c:pt>
                <c:pt idx="1630">
                  <c:v>252</c:v>
                </c:pt>
                <c:pt idx="1631">
                  <c:v>252</c:v>
                </c:pt>
                <c:pt idx="1632">
                  <c:v>228</c:v>
                </c:pt>
                <c:pt idx="1633">
                  <c:v>204</c:v>
                </c:pt>
                <c:pt idx="1634">
                  <c:v>216</c:v>
                </c:pt>
                <c:pt idx="1635">
                  <c:v>204</c:v>
                </c:pt>
                <c:pt idx="1636">
                  <c:v>216</c:v>
                </c:pt>
                <c:pt idx="1637">
                  <c:v>204</c:v>
                </c:pt>
                <c:pt idx="1638">
                  <c:v>240</c:v>
                </c:pt>
                <c:pt idx="1639">
                  <c:v>228</c:v>
                </c:pt>
                <c:pt idx="1640">
                  <c:v>228</c:v>
                </c:pt>
                <c:pt idx="1641">
                  <c:v>216</c:v>
                </c:pt>
                <c:pt idx="1642">
                  <c:v>216</c:v>
                </c:pt>
                <c:pt idx="1643">
                  <c:v>228</c:v>
                </c:pt>
                <c:pt idx="1644">
                  <c:v>240</c:v>
                </c:pt>
                <c:pt idx="1645">
                  <c:v>228</c:v>
                </c:pt>
                <c:pt idx="1646">
                  <c:v>192</c:v>
                </c:pt>
                <c:pt idx="1647">
                  <c:v>120</c:v>
                </c:pt>
                <c:pt idx="1648">
                  <c:v>132</c:v>
                </c:pt>
                <c:pt idx="1649">
                  <c:v>240</c:v>
                </c:pt>
                <c:pt idx="1650">
                  <c:v>228</c:v>
                </c:pt>
                <c:pt idx="1651">
                  <c:v>252</c:v>
                </c:pt>
                <c:pt idx="1652">
                  <c:v>228</c:v>
                </c:pt>
                <c:pt idx="1653">
                  <c:v>204</c:v>
                </c:pt>
                <c:pt idx="1654">
                  <c:v>228</c:v>
                </c:pt>
                <c:pt idx="1655">
                  <c:v>240</c:v>
                </c:pt>
                <c:pt idx="1656">
                  <c:v>216</c:v>
                </c:pt>
                <c:pt idx="1657">
                  <c:v>240</c:v>
                </c:pt>
                <c:pt idx="1658">
                  <c:v>180</c:v>
                </c:pt>
                <c:pt idx="1659">
                  <c:v>180</c:v>
                </c:pt>
                <c:pt idx="1660">
                  <c:v>240</c:v>
                </c:pt>
                <c:pt idx="1661">
                  <c:v>192</c:v>
                </c:pt>
                <c:pt idx="1662">
                  <c:v>276</c:v>
                </c:pt>
                <c:pt idx="1663">
                  <c:v>288</c:v>
                </c:pt>
                <c:pt idx="1664">
                  <c:v>216</c:v>
                </c:pt>
                <c:pt idx="1665">
                  <c:v>192</c:v>
                </c:pt>
                <c:pt idx="1666">
                  <c:v>204</c:v>
                </c:pt>
                <c:pt idx="1667">
                  <c:v>204</c:v>
                </c:pt>
                <c:pt idx="1668">
                  <c:v>228</c:v>
                </c:pt>
                <c:pt idx="1669">
                  <c:v>216</c:v>
                </c:pt>
                <c:pt idx="1670">
                  <c:v>252</c:v>
                </c:pt>
                <c:pt idx="1671">
                  <c:v>276</c:v>
                </c:pt>
                <c:pt idx="1672">
                  <c:v>228</c:v>
                </c:pt>
                <c:pt idx="1673">
                  <c:v>216</c:v>
                </c:pt>
                <c:pt idx="1674">
                  <c:v>216</c:v>
                </c:pt>
                <c:pt idx="1675">
                  <c:v>180</c:v>
                </c:pt>
                <c:pt idx="1676">
                  <c:v>252</c:v>
                </c:pt>
                <c:pt idx="1677">
                  <c:v>288</c:v>
                </c:pt>
                <c:pt idx="1678">
                  <c:v>192</c:v>
                </c:pt>
                <c:pt idx="1679">
                  <c:v>216</c:v>
                </c:pt>
                <c:pt idx="1680">
                  <c:v>240</c:v>
                </c:pt>
                <c:pt idx="1681">
                  <c:v>252</c:v>
                </c:pt>
                <c:pt idx="1682">
                  <c:v>240</c:v>
                </c:pt>
                <c:pt idx="1683">
                  <c:v>240</c:v>
                </c:pt>
                <c:pt idx="1684">
                  <c:v>204</c:v>
                </c:pt>
                <c:pt idx="1685">
                  <c:v>216</c:v>
                </c:pt>
                <c:pt idx="1686">
                  <c:v>216</c:v>
                </c:pt>
                <c:pt idx="1687">
                  <c:v>204</c:v>
                </c:pt>
                <c:pt idx="1688">
                  <c:v>216</c:v>
                </c:pt>
                <c:pt idx="1689">
                  <c:v>204</c:v>
                </c:pt>
                <c:pt idx="1690">
                  <c:v>252</c:v>
                </c:pt>
                <c:pt idx="1691">
                  <c:v>252</c:v>
                </c:pt>
                <c:pt idx="1692">
                  <c:v>204</c:v>
                </c:pt>
                <c:pt idx="1693">
                  <c:v>180</c:v>
                </c:pt>
                <c:pt idx="1694">
                  <c:v>228</c:v>
                </c:pt>
                <c:pt idx="1695">
                  <c:v>228</c:v>
                </c:pt>
                <c:pt idx="1696">
                  <c:v>204</c:v>
                </c:pt>
                <c:pt idx="1697">
                  <c:v>228</c:v>
                </c:pt>
                <c:pt idx="1698">
                  <c:v>240</c:v>
                </c:pt>
                <c:pt idx="1699">
                  <c:v>204</c:v>
                </c:pt>
                <c:pt idx="1700">
                  <c:v>216</c:v>
                </c:pt>
                <c:pt idx="1701">
                  <c:v>216</c:v>
                </c:pt>
                <c:pt idx="1702">
                  <c:v>204</c:v>
                </c:pt>
                <c:pt idx="1703">
                  <c:v>180</c:v>
                </c:pt>
                <c:pt idx="1704">
                  <c:v>216</c:v>
                </c:pt>
                <c:pt idx="1705">
                  <c:v>192</c:v>
                </c:pt>
                <c:pt idx="1706">
                  <c:v>144</c:v>
                </c:pt>
                <c:pt idx="1707">
                  <c:v>204</c:v>
                </c:pt>
                <c:pt idx="1708">
                  <c:v>192</c:v>
                </c:pt>
                <c:pt idx="1709">
                  <c:v>204</c:v>
                </c:pt>
                <c:pt idx="1710">
                  <c:v>204</c:v>
                </c:pt>
                <c:pt idx="1711">
                  <c:v>240</c:v>
                </c:pt>
                <c:pt idx="1712">
                  <c:v>240</c:v>
                </c:pt>
                <c:pt idx="1713">
                  <c:v>228</c:v>
                </c:pt>
                <c:pt idx="1714">
                  <c:v>216</c:v>
                </c:pt>
                <c:pt idx="1715">
                  <c:v>216</c:v>
                </c:pt>
                <c:pt idx="1716">
                  <c:v>228</c:v>
                </c:pt>
                <c:pt idx="1717">
                  <c:v>252</c:v>
                </c:pt>
                <c:pt idx="1718">
                  <c:v>276</c:v>
                </c:pt>
                <c:pt idx="1719">
                  <c:v>168</c:v>
                </c:pt>
                <c:pt idx="1720">
                  <c:v>144</c:v>
                </c:pt>
                <c:pt idx="1721">
                  <c:v>216</c:v>
                </c:pt>
                <c:pt idx="1722">
                  <c:v>228</c:v>
                </c:pt>
                <c:pt idx="1723">
                  <c:v>216</c:v>
                </c:pt>
                <c:pt idx="1724">
                  <c:v>204</c:v>
                </c:pt>
                <c:pt idx="1725">
                  <c:v>180</c:v>
                </c:pt>
                <c:pt idx="1726">
                  <c:v>204</c:v>
                </c:pt>
                <c:pt idx="1727">
                  <c:v>192</c:v>
                </c:pt>
                <c:pt idx="1728">
                  <c:v>228</c:v>
                </c:pt>
                <c:pt idx="1729">
                  <c:v>228</c:v>
                </c:pt>
                <c:pt idx="1730">
                  <c:v>204</c:v>
                </c:pt>
                <c:pt idx="1731">
                  <c:v>228</c:v>
                </c:pt>
                <c:pt idx="1732">
                  <c:v>216</c:v>
                </c:pt>
                <c:pt idx="1733">
                  <c:v>144</c:v>
                </c:pt>
                <c:pt idx="1734">
                  <c:v>156</c:v>
                </c:pt>
                <c:pt idx="1735">
                  <c:v>228</c:v>
                </c:pt>
                <c:pt idx="1736">
                  <c:v>216</c:v>
                </c:pt>
                <c:pt idx="1737">
                  <c:v>204</c:v>
                </c:pt>
                <c:pt idx="1738">
                  <c:v>204</c:v>
                </c:pt>
                <c:pt idx="1739">
                  <c:v>240</c:v>
                </c:pt>
                <c:pt idx="1740">
                  <c:v>204</c:v>
                </c:pt>
                <c:pt idx="1741">
                  <c:v>204</c:v>
                </c:pt>
                <c:pt idx="1742">
                  <c:v>204</c:v>
                </c:pt>
                <c:pt idx="1743">
                  <c:v>216</c:v>
                </c:pt>
                <c:pt idx="1744">
                  <c:v>180</c:v>
                </c:pt>
                <c:pt idx="1745">
                  <c:v>180</c:v>
                </c:pt>
                <c:pt idx="1746">
                  <c:v>180</c:v>
                </c:pt>
                <c:pt idx="1747">
                  <c:v>168</c:v>
                </c:pt>
                <c:pt idx="1748">
                  <c:v>264</c:v>
                </c:pt>
                <c:pt idx="1749">
                  <c:v>252</c:v>
                </c:pt>
                <c:pt idx="1750">
                  <c:v>216</c:v>
                </c:pt>
                <c:pt idx="1751">
                  <c:v>204</c:v>
                </c:pt>
                <c:pt idx="1752">
                  <c:v>216</c:v>
                </c:pt>
                <c:pt idx="1753">
                  <c:v>204</c:v>
                </c:pt>
                <c:pt idx="1754">
                  <c:v>204</c:v>
                </c:pt>
                <c:pt idx="1755">
                  <c:v>180</c:v>
                </c:pt>
                <c:pt idx="1756">
                  <c:v>204</c:v>
                </c:pt>
                <c:pt idx="1757">
                  <c:v>240</c:v>
                </c:pt>
                <c:pt idx="1758">
                  <c:v>204</c:v>
                </c:pt>
                <c:pt idx="1759">
                  <c:v>168</c:v>
                </c:pt>
                <c:pt idx="1760">
                  <c:v>192</c:v>
                </c:pt>
                <c:pt idx="1761">
                  <c:v>192</c:v>
                </c:pt>
                <c:pt idx="1762">
                  <c:v>204</c:v>
                </c:pt>
                <c:pt idx="1763">
                  <c:v>228</c:v>
                </c:pt>
                <c:pt idx="1764">
                  <c:v>192</c:v>
                </c:pt>
                <c:pt idx="1765">
                  <c:v>180</c:v>
                </c:pt>
                <c:pt idx="1766">
                  <c:v>204</c:v>
                </c:pt>
                <c:pt idx="1767">
                  <c:v>264</c:v>
                </c:pt>
                <c:pt idx="1768">
                  <c:v>216</c:v>
                </c:pt>
                <c:pt idx="1769">
                  <c:v>216</c:v>
                </c:pt>
                <c:pt idx="1770">
                  <c:v>216</c:v>
                </c:pt>
                <c:pt idx="1771">
                  <c:v>228</c:v>
                </c:pt>
                <c:pt idx="1772">
                  <c:v>240</c:v>
                </c:pt>
                <c:pt idx="1773">
                  <c:v>228</c:v>
                </c:pt>
                <c:pt idx="1774">
                  <c:v>216</c:v>
                </c:pt>
                <c:pt idx="1775">
                  <c:v>216</c:v>
                </c:pt>
                <c:pt idx="1776">
                  <c:v>276</c:v>
                </c:pt>
                <c:pt idx="1777">
                  <c:v>264</c:v>
                </c:pt>
                <c:pt idx="1778">
                  <c:v>204</c:v>
                </c:pt>
                <c:pt idx="1779">
                  <c:v>192</c:v>
                </c:pt>
                <c:pt idx="1780">
                  <c:v>204</c:v>
                </c:pt>
                <c:pt idx="1781">
                  <c:v>192</c:v>
                </c:pt>
                <c:pt idx="1782">
                  <c:v>216</c:v>
                </c:pt>
                <c:pt idx="1783">
                  <c:v>216</c:v>
                </c:pt>
                <c:pt idx="1784">
                  <c:v>192</c:v>
                </c:pt>
                <c:pt idx="1785">
                  <c:v>192</c:v>
                </c:pt>
                <c:pt idx="1786">
                  <c:v>204</c:v>
                </c:pt>
                <c:pt idx="1787">
                  <c:v>180</c:v>
                </c:pt>
                <c:pt idx="1788">
                  <c:v>192</c:v>
                </c:pt>
                <c:pt idx="1789">
                  <c:v>204</c:v>
                </c:pt>
                <c:pt idx="1790">
                  <c:v>204</c:v>
                </c:pt>
                <c:pt idx="1791">
                  <c:v>132</c:v>
                </c:pt>
                <c:pt idx="1792">
                  <c:v>120</c:v>
                </c:pt>
                <c:pt idx="1793">
                  <c:v>204</c:v>
                </c:pt>
                <c:pt idx="1794">
                  <c:v>192</c:v>
                </c:pt>
                <c:pt idx="1795">
                  <c:v>216</c:v>
                </c:pt>
                <c:pt idx="1796">
                  <c:v>192</c:v>
                </c:pt>
                <c:pt idx="1797">
                  <c:v>216</c:v>
                </c:pt>
                <c:pt idx="1798">
                  <c:v>204</c:v>
                </c:pt>
                <c:pt idx="1799">
                  <c:v>180</c:v>
                </c:pt>
                <c:pt idx="1800">
                  <c:v>192</c:v>
                </c:pt>
                <c:pt idx="1801">
                  <c:v>216</c:v>
                </c:pt>
                <c:pt idx="1802">
                  <c:v>240</c:v>
                </c:pt>
                <c:pt idx="1803">
                  <c:v>228</c:v>
                </c:pt>
                <c:pt idx="1804">
                  <c:v>192</c:v>
                </c:pt>
                <c:pt idx="1805">
                  <c:v>120</c:v>
                </c:pt>
                <c:pt idx="1806">
                  <c:v>156</c:v>
                </c:pt>
                <c:pt idx="1807">
                  <c:v>204</c:v>
                </c:pt>
                <c:pt idx="1808">
                  <c:v>216</c:v>
                </c:pt>
                <c:pt idx="1809">
                  <c:v>204</c:v>
                </c:pt>
                <c:pt idx="1810">
                  <c:v>192</c:v>
                </c:pt>
                <c:pt idx="1811">
                  <c:v>180</c:v>
                </c:pt>
                <c:pt idx="1812">
                  <c:v>180</c:v>
                </c:pt>
                <c:pt idx="1813">
                  <c:v>156</c:v>
                </c:pt>
                <c:pt idx="1814">
                  <c:v>180</c:v>
                </c:pt>
                <c:pt idx="1815">
                  <c:v>168</c:v>
                </c:pt>
                <c:pt idx="1816">
                  <c:v>192</c:v>
                </c:pt>
                <c:pt idx="1817">
                  <c:v>204</c:v>
                </c:pt>
                <c:pt idx="1818">
                  <c:v>180</c:v>
                </c:pt>
                <c:pt idx="1819">
                  <c:v>120</c:v>
                </c:pt>
                <c:pt idx="1820">
                  <c:v>144</c:v>
                </c:pt>
                <c:pt idx="1821">
                  <c:v>228</c:v>
                </c:pt>
                <c:pt idx="1822">
                  <c:v>180</c:v>
                </c:pt>
                <c:pt idx="1823">
                  <c:v>204</c:v>
                </c:pt>
                <c:pt idx="1824">
                  <c:v>192</c:v>
                </c:pt>
                <c:pt idx="1825">
                  <c:v>204</c:v>
                </c:pt>
                <c:pt idx="1826">
                  <c:v>192</c:v>
                </c:pt>
                <c:pt idx="1827">
                  <c:v>204</c:v>
                </c:pt>
                <c:pt idx="1828">
                  <c:v>240</c:v>
                </c:pt>
                <c:pt idx="1829">
                  <c:v>204</c:v>
                </c:pt>
                <c:pt idx="1830">
                  <c:v>168</c:v>
                </c:pt>
                <c:pt idx="1831">
                  <c:v>216</c:v>
                </c:pt>
                <c:pt idx="1832">
                  <c:v>240</c:v>
                </c:pt>
                <c:pt idx="1833">
                  <c:v>204</c:v>
                </c:pt>
                <c:pt idx="1834">
                  <c:v>276</c:v>
                </c:pt>
                <c:pt idx="1835">
                  <c:v>276</c:v>
                </c:pt>
                <c:pt idx="1836">
                  <c:v>228</c:v>
                </c:pt>
                <c:pt idx="1837">
                  <c:v>252</c:v>
                </c:pt>
                <c:pt idx="1838">
                  <c:v>240</c:v>
                </c:pt>
                <c:pt idx="1839">
                  <c:v>192</c:v>
                </c:pt>
                <c:pt idx="1840">
                  <c:v>192</c:v>
                </c:pt>
                <c:pt idx="1841">
                  <c:v>180</c:v>
                </c:pt>
                <c:pt idx="1842">
                  <c:v>204</c:v>
                </c:pt>
                <c:pt idx="1843">
                  <c:v>228</c:v>
                </c:pt>
                <c:pt idx="1844">
                  <c:v>168</c:v>
                </c:pt>
                <c:pt idx="1845">
                  <c:v>120</c:v>
                </c:pt>
                <c:pt idx="1846">
                  <c:v>132</c:v>
                </c:pt>
                <c:pt idx="1847">
                  <c:v>144</c:v>
                </c:pt>
                <c:pt idx="1848">
                  <c:v>252</c:v>
                </c:pt>
                <c:pt idx="1849">
                  <c:v>264</c:v>
                </c:pt>
                <c:pt idx="1850">
                  <c:v>192</c:v>
                </c:pt>
                <c:pt idx="1851">
                  <c:v>228</c:v>
                </c:pt>
                <c:pt idx="1852">
                  <c:v>216</c:v>
                </c:pt>
                <c:pt idx="1853">
                  <c:v>228</c:v>
                </c:pt>
                <c:pt idx="1854">
                  <c:v>216</c:v>
                </c:pt>
                <c:pt idx="1855">
                  <c:v>216</c:v>
                </c:pt>
                <c:pt idx="1856">
                  <c:v>168</c:v>
                </c:pt>
                <c:pt idx="1857">
                  <c:v>180</c:v>
                </c:pt>
                <c:pt idx="1858">
                  <c:v>180</c:v>
                </c:pt>
                <c:pt idx="1859">
                  <c:v>180</c:v>
                </c:pt>
                <c:pt idx="1860">
                  <c:v>216</c:v>
                </c:pt>
                <c:pt idx="1861">
                  <c:v>204</c:v>
                </c:pt>
                <c:pt idx="1862">
                  <c:v>204</c:v>
                </c:pt>
                <c:pt idx="1863">
                  <c:v>132</c:v>
                </c:pt>
                <c:pt idx="1864">
                  <c:v>144</c:v>
                </c:pt>
                <c:pt idx="1865">
                  <c:v>204</c:v>
                </c:pt>
                <c:pt idx="1866">
                  <c:v>204</c:v>
                </c:pt>
                <c:pt idx="1867">
                  <c:v>192</c:v>
                </c:pt>
                <c:pt idx="1868">
                  <c:v>192</c:v>
                </c:pt>
                <c:pt idx="1869">
                  <c:v>180</c:v>
                </c:pt>
                <c:pt idx="1870">
                  <c:v>216</c:v>
                </c:pt>
                <c:pt idx="1871">
                  <c:v>204</c:v>
                </c:pt>
                <c:pt idx="1872">
                  <c:v>216</c:v>
                </c:pt>
                <c:pt idx="1873">
                  <c:v>216</c:v>
                </c:pt>
                <c:pt idx="1874">
                  <c:v>156</c:v>
                </c:pt>
                <c:pt idx="1875">
                  <c:v>156</c:v>
                </c:pt>
                <c:pt idx="1876">
                  <c:v>192</c:v>
                </c:pt>
                <c:pt idx="1877">
                  <c:v>192</c:v>
                </c:pt>
                <c:pt idx="1878">
                  <c:v>132</c:v>
                </c:pt>
                <c:pt idx="1879">
                  <c:v>156</c:v>
                </c:pt>
                <c:pt idx="1880">
                  <c:v>156</c:v>
                </c:pt>
                <c:pt idx="1881">
                  <c:v>180</c:v>
                </c:pt>
                <c:pt idx="1882">
                  <c:v>216</c:v>
                </c:pt>
                <c:pt idx="1883">
                  <c:v>216</c:v>
                </c:pt>
                <c:pt idx="1884">
                  <c:v>216</c:v>
                </c:pt>
                <c:pt idx="1885">
                  <c:v>228</c:v>
                </c:pt>
                <c:pt idx="1886">
                  <c:v>192</c:v>
                </c:pt>
                <c:pt idx="1887">
                  <c:v>180</c:v>
                </c:pt>
                <c:pt idx="1888">
                  <c:v>192</c:v>
                </c:pt>
                <c:pt idx="1889">
                  <c:v>204</c:v>
                </c:pt>
                <c:pt idx="1890">
                  <c:v>204</c:v>
                </c:pt>
                <c:pt idx="1891">
                  <c:v>192</c:v>
                </c:pt>
                <c:pt idx="1892">
                  <c:v>240</c:v>
                </c:pt>
                <c:pt idx="1893">
                  <c:v>216</c:v>
                </c:pt>
                <c:pt idx="1894">
                  <c:v>192</c:v>
                </c:pt>
                <c:pt idx="1895">
                  <c:v>192</c:v>
                </c:pt>
                <c:pt idx="1896">
                  <c:v>204</c:v>
                </c:pt>
                <c:pt idx="1897">
                  <c:v>204</c:v>
                </c:pt>
                <c:pt idx="1898">
                  <c:v>204</c:v>
                </c:pt>
                <c:pt idx="1899">
                  <c:v>204</c:v>
                </c:pt>
                <c:pt idx="1900">
                  <c:v>180</c:v>
                </c:pt>
                <c:pt idx="1901">
                  <c:v>204</c:v>
                </c:pt>
                <c:pt idx="1902">
                  <c:v>240</c:v>
                </c:pt>
                <c:pt idx="1903">
                  <c:v>216</c:v>
                </c:pt>
                <c:pt idx="1904">
                  <c:v>216</c:v>
                </c:pt>
                <c:pt idx="1905">
                  <c:v>144</c:v>
                </c:pt>
                <c:pt idx="1906">
                  <c:v>252</c:v>
                </c:pt>
                <c:pt idx="1907">
                  <c:v>324</c:v>
                </c:pt>
                <c:pt idx="1908">
                  <c:v>168</c:v>
                </c:pt>
                <c:pt idx="1909">
                  <c:v>180</c:v>
                </c:pt>
                <c:pt idx="1910">
                  <c:v>204</c:v>
                </c:pt>
                <c:pt idx="1911">
                  <c:v>204</c:v>
                </c:pt>
                <c:pt idx="1912">
                  <c:v>180</c:v>
                </c:pt>
                <c:pt idx="1913">
                  <c:v>192</c:v>
                </c:pt>
                <c:pt idx="1914">
                  <c:v>216</c:v>
                </c:pt>
                <c:pt idx="1915">
                  <c:v>240</c:v>
                </c:pt>
                <c:pt idx="1916">
                  <c:v>228</c:v>
                </c:pt>
                <c:pt idx="1917">
                  <c:v>228</c:v>
                </c:pt>
                <c:pt idx="1918">
                  <c:v>180</c:v>
                </c:pt>
                <c:pt idx="1919">
                  <c:v>168</c:v>
                </c:pt>
                <c:pt idx="1920">
                  <c:v>276</c:v>
                </c:pt>
                <c:pt idx="1921">
                  <c:v>264</c:v>
                </c:pt>
                <c:pt idx="1922">
                  <c:v>228</c:v>
                </c:pt>
                <c:pt idx="1923">
                  <c:v>204</c:v>
                </c:pt>
                <c:pt idx="1924">
                  <c:v>228</c:v>
                </c:pt>
                <c:pt idx="1925">
                  <c:v>240</c:v>
                </c:pt>
                <c:pt idx="1926">
                  <c:v>228</c:v>
                </c:pt>
                <c:pt idx="1927">
                  <c:v>192</c:v>
                </c:pt>
                <c:pt idx="1928">
                  <c:v>192</c:v>
                </c:pt>
                <c:pt idx="1929">
                  <c:v>192</c:v>
                </c:pt>
                <c:pt idx="1930">
                  <c:v>168</c:v>
                </c:pt>
                <c:pt idx="1931">
                  <c:v>204</c:v>
                </c:pt>
                <c:pt idx="1932">
                  <c:v>204</c:v>
                </c:pt>
                <c:pt idx="1933">
                  <c:v>168</c:v>
                </c:pt>
                <c:pt idx="1934">
                  <c:v>276</c:v>
                </c:pt>
                <c:pt idx="1935">
                  <c:v>288</c:v>
                </c:pt>
                <c:pt idx="1936">
                  <c:v>204</c:v>
                </c:pt>
                <c:pt idx="1937">
                  <c:v>216</c:v>
                </c:pt>
                <c:pt idx="1938">
                  <c:v>180</c:v>
                </c:pt>
                <c:pt idx="1939">
                  <c:v>204</c:v>
                </c:pt>
                <c:pt idx="1940">
                  <c:v>204</c:v>
                </c:pt>
                <c:pt idx="1941">
                  <c:v>216</c:v>
                </c:pt>
                <c:pt idx="1942">
                  <c:v>192</c:v>
                </c:pt>
                <c:pt idx="1943">
                  <c:v>204</c:v>
                </c:pt>
                <c:pt idx="1944">
                  <c:v>240</c:v>
                </c:pt>
                <c:pt idx="1945">
                  <c:v>252</c:v>
                </c:pt>
                <c:pt idx="1946">
                  <c:v>276</c:v>
                </c:pt>
                <c:pt idx="1947">
                  <c:v>252</c:v>
                </c:pt>
                <c:pt idx="1948">
                  <c:v>228</c:v>
                </c:pt>
                <c:pt idx="1949">
                  <c:v>132</c:v>
                </c:pt>
                <c:pt idx="1950">
                  <c:v>156</c:v>
                </c:pt>
                <c:pt idx="1951">
                  <c:v>228</c:v>
                </c:pt>
                <c:pt idx="1952">
                  <c:v>228</c:v>
                </c:pt>
                <c:pt idx="1953">
                  <c:v>216</c:v>
                </c:pt>
                <c:pt idx="1954">
                  <c:v>216</c:v>
                </c:pt>
                <c:pt idx="1955">
                  <c:v>192</c:v>
                </c:pt>
                <c:pt idx="1956">
                  <c:v>180</c:v>
                </c:pt>
                <c:pt idx="1957">
                  <c:v>180</c:v>
                </c:pt>
                <c:pt idx="1958">
                  <c:v>180</c:v>
                </c:pt>
                <c:pt idx="1959">
                  <c:v>168</c:v>
                </c:pt>
                <c:pt idx="1960">
                  <c:v>216</c:v>
                </c:pt>
                <c:pt idx="1961">
                  <c:v>228</c:v>
                </c:pt>
                <c:pt idx="1962">
                  <c:v>192</c:v>
                </c:pt>
                <c:pt idx="1963">
                  <c:v>120</c:v>
                </c:pt>
                <c:pt idx="1964">
                  <c:v>132</c:v>
                </c:pt>
                <c:pt idx="1965">
                  <c:v>228</c:v>
                </c:pt>
                <c:pt idx="1966">
                  <c:v>180</c:v>
                </c:pt>
                <c:pt idx="1967">
                  <c:v>204</c:v>
                </c:pt>
                <c:pt idx="1968">
                  <c:v>204</c:v>
                </c:pt>
                <c:pt idx="1969">
                  <c:v>216</c:v>
                </c:pt>
                <c:pt idx="1970">
                  <c:v>204</c:v>
                </c:pt>
                <c:pt idx="1971">
                  <c:v>180</c:v>
                </c:pt>
                <c:pt idx="1972">
                  <c:v>204</c:v>
                </c:pt>
                <c:pt idx="1973">
                  <c:v>252</c:v>
                </c:pt>
                <c:pt idx="1974">
                  <c:v>228</c:v>
                </c:pt>
                <c:pt idx="1975">
                  <c:v>192</c:v>
                </c:pt>
                <c:pt idx="1976">
                  <c:v>168</c:v>
                </c:pt>
                <c:pt idx="1977">
                  <c:v>120</c:v>
                </c:pt>
                <c:pt idx="1978">
                  <c:v>192</c:v>
                </c:pt>
                <c:pt idx="1979">
                  <c:v>228</c:v>
                </c:pt>
                <c:pt idx="1980">
                  <c:v>252</c:v>
                </c:pt>
                <c:pt idx="1981">
                  <c:v>228</c:v>
                </c:pt>
                <c:pt idx="1982">
                  <c:v>192</c:v>
                </c:pt>
                <c:pt idx="1983">
                  <c:v>192</c:v>
                </c:pt>
                <c:pt idx="1984">
                  <c:v>168</c:v>
                </c:pt>
                <c:pt idx="1985">
                  <c:v>156</c:v>
                </c:pt>
                <c:pt idx="1986">
                  <c:v>192</c:v>
                </c:pt>
                <c:pt idx="1987">
                  <c:v>192</c:v>
                </c:pt>
                <c:pt idx="1988">
                  <c:v>180</c:v>
                </c:pt>
                <c:pt idx="1989">
                  <c:v>180</c:v>
                </c:pt>
                <c:pt idx="1990">
                  <c:v>156</c:v>
                </c:pt>
                <c:pt idx="1991">
                  <c:v>180</c:v>
                </c:pt>
                <c:pt idx="1992">
                  <c:v>192</c:v>
                </c:pt>
                <c:pt idx="1993">
                  <c:v>216</c:v>
                </c:pt>
                <c:pt idx="1994">
                  <c:v>204</c:v>
                </c:pt>
                <c:pt idx="1995">
                  <c:v>180</c:v>
                </c:pt>
                <c:pt idx="1996">
                  <c:v>168</c:v>
                </c:pt>
                <c:pt idx="1997">
                  <c:v>180</c:v>
                </c:pt>
                <c:pt idx="1998">
                  <c:v>168</c:v>
                </c:pt>
                <c:pt idx="1999">
                  <c:v>192</c:v>
                </c:pt>
                <c:pt idx="2000">
                  <c:v>216</c:v>
                </c:pt>
                <c:pt idx="2001">
                  <c:v>228</c:v>
                </c:pt>
                <c:pt idx="2002">
                  <c:v>216</c:v>
                </c:pt>
                <c:pt idx="2003">
                  <c:v>216</c:v>
                </c:pt>
                <c:pt idx="2004">
                  <c:v>216</c:v>
                </c:pt>
                <c:pt idx="2005">
                  <c:v>216</c:v>
                </c:pt>
                <c:pt idx="2006">
                  <c:v>252</c:v>
                </c:pt>
                <c:pt idx="2007">
                  <c:v>216</c:v>
                </c:pt>
                <c:pt idx="2008">
                  <c:v>156</c:v>
                </c:pt>
                <c:pt idx="2009">
                  <c:v>144</c:v>
                </c:pt>
                <c:pt idx="2010">
                  <c:v>192</c:v>
                </c:pt>
                <c:pt idx="2011">
                  <c:v>192</c:v>
                </c:pt>
                <c:pt idx="2012">
                  <c:v>216</c:v>
                </c:pt>
                <c:pt idx="2013">
                  <c:v>192</c:v>
                </c:pt>
                <c:pt idx="2014">
                  <c:v>180</c:v>
                </c:pt>
                <c:pt idx="2015">
                  <c:v>180</c:v>
                </c:pt>
                <c:pt idx="2016">
                  <c:v>204</c:v>
                </c:pt>
                <c:pt idx="2017">
                  <c:v>216</c:v>
                </c:pt>
                <c:pt idx="2018">
                  <c:v>204</c:v>
                </c:pt>
                <c:pt idx="2019">
                  <c:v>216</c:v>
                </c:pt>
                <c:pt idx="2020">
                  <c:v>240</c:v>
                </c:pt>
                <c:pt idx="2021">
                  <c:v>156</c:v>
                </c:pt>
                <c:pt idx="2022">
                  <c:v>108</c:v>
                </c:pt>
                <c:pt idx="2023">
                  <c:v>216</c:v>
                </c:pt>
                <c:pt idx="2024">
                  <c:v>192</c:v>
                </c:pt>
                <c:pt idx="2025">
                  <c:v>168</c:v>
                </c:pt>
                <c:pt idx="2026">
                  <c:v>168</c:v>
                </c:pt>
                <c:pt idx="2027">
                  <c:v>204</c:v>
                </c:pt>
                <c:pt idx="2028">
                  <c:v>192</c:v>
                </c:pt>
                <c:pt idx="2029">
                  <c:v>192</c:v>
                </c:pt>
                <c:pt idx="2030">
                  <c:v>168</c:v>
                </c:pt>
                <c:pt idx="2031">
                  <c:v>156</c:v>
                </c:pt>
                <c:pt idx="2032">
                  <c:v>192</c:v>
                </c:pt>
                <c:pt idx="2033">
                  <c:v>216</c:v>
                </c:pt>
                <c:pt idx="2034">
                  <c:v>156</c:v>
                </c:pt>
                <c:pt idx="2035">
                  <c:v>72</c:v>
                </c:pt>
                <c:pt idx="2036">
                  <c:v>132</c:v>
                </c:pt>
                <c:pt idx="2037">
                  <c:v>192</c:v>
                </c:pt>
                <c:pt idx="2038">
                  <c:v>216</c:v>
                </c:pt>
                <c:pt idx="2039">
                  <c:v>180</c:v>
                </c:pt>
                <c:pt idx="2040">
                  <c:v>180</c:v>
                </c:pt>
                <c:pt idx="2041">
                  <c:v>168</c:v>
                </c:pt>
                <c:pt idx="2042">
                  <c:v>180</c:v>
                </c:pt>
                <c:pt idx="2043">
                  <c:v>180</c:v>
                </c:pt>
                <c:pt idx="2044">
                  <c:v>180</c:v>
                </c:pt>
                <c:pt idx="2045">
                  <c:v>168</c:v>
                </c:pt>
                <c:pt idx="2046">
                  <c:v>156</c:v>
                </c:pt>
                <c:pt idx="2047">
                  <c:v>156</c:v>
                </c:pt>
                <c:pt idx="2048">
                  <c:v>180</c:v>
                </c:pt>
                <c:pt idx="2049">
                  <c:v>216</c:v>
                </c:pt>
                <c:pt idx="2050">
                  <c:v>228</c:v>
                </c:pt>
                <c:pt idx="2051">
                  <c:v>204</c:v>
                </c:pt>
                <c:pt idx="2052">
                  <c:v>180</c:v>
                </c:pt>
                <c:pt idx="2053">
                  <c:v>204</c:v>
                </c:pt>
                <c:pt idx="2054">
                  <c:v>156</c:v>
                </c:pt>
                <c:pt idx="2055">
                  <c:v>156</c:v>
                </c:pt>
                <c:pt idx="2056">
                  <c:v>168</c:v>
                </c:pt>
                <c:pt idx="2057">
                  <c:v>192</c:v>
                </c:pt>
                <c:pt idx="2058">
                  <c:v>204</c:v>
                </c:pt>
                <c:pt idx="2059">
                  <c:v>204</c:v>
                </c:pt>
                <c:pt idx="2060">
                  <c:v>204</c:v>
                </c:pt>
                <c:pt idx="2061">
                  <c:v>216</c:v>
                </c:pt>
                <c:pt idx="2062">
                  <c:v>216</c:v>
                </c:pt>
                <c:pt idx="2063">
                  <c:v>180</c:v>
                </c:pt>
                <c:pt idx="2064">
                  <c:v>192</c:v>
                </c:pt>
                <c:pt idx="2065">
                  <c:v>204</c:v>
                </c:pt>
                <c:pt idx="2066">
                  <c:v>204</c:v>
                </c:pt>
                <c:pt idx="2067">
                  <c:v>204</c:v>
                </c:pt>
                <c:pt idx="2068">
                  <c:v>216</c:v>
                </c:pt>
                <c:pt idx="2069">
                  <c:v>192</c:v>
                </c:pt>
                <c:pt idx="2070">
                  <c:v>192</c:v>
                </c:pt>
                <c:pt idx="2071">
                  <c:v>180</c:v>
                </c:pt>
                <c:pt idx="2072">
                  <c:v>180</c:v>
                </c:pt>
                <c:pt idx="2073">
                  <c:v>156</c:v>
                </c:pt>
                <c:pt idx="2074">
                  <c:v>168</c:v>
                </c:pt>
                <c:pt idx="2075">
                  <c:v>168</c:v>
                </c:pt>
                <c:pt idx="2076">
                  <c:v>132</c:v>
                </c:pt>
                <c:pt idx="2077">
                  <c:v>168</c:v>
                </c:pt>
                <c:pt idx="2078">
                  <c:v>252</c:v>
                </c:pt>
                <c:pt idx="2079">
                  <c:v>228</c:v>
                </c:pt>
                <c:pt idx="2080">
                  <c:v>156</c:v>
                </c:pt>
                <c:pt idx="2081">
                  <c:v>204</c:v>
                </c:pt>
                <c:pt idx="2082">
                  <c:v>228</c:v>
                </c:pt>
                <c:pt idx="2083">
                  <c:v>216</c:v>
                </c:pt>
                <c:pt idx="2084">
                  <c:v>168</c:v>
                </c:pt>
                <c:pt idx="2085">
                  <c:v>204</c:v>
                </c:pt>
                <c:pt idx="2086">
                  <c:v>228</c:v>
                </c:pt>
                <c:pt idx="2087">
                  <c:v>216</c:v>
                </c:pt>
                <c:pt idx="2088">
                  <c:v>216</c:v>
                </c:pt>
                <c:pt idx="2089">
                  <c:v>228</c:v>
                </c:pt>
                <c:pt idx="2090">
                  <c:v>216</c:v>
                </c:pt>
                <c:pt idx="2091">
                  <c:v>240</c:v>
                </c:pt>
                <c:pt idx="2092">
                  <c:v>228</c:v>
                </c:pt>
                <c:pt idx="2093">
                  <c:v>144</c:v>
                </c:pt>
                <c:pt idx="2094">
                  <c:v>120</c:v>
                </c:pt>
                <c:pt idx="2095">
                  <c:v>168</c:v>
                </c:pt>
                <c:pt idx="2096">
                  <c:v>204</c:v>
                </c:pt>
                <c:pt idx="2097">
                  <c:v>192</c:v>
                </c:pt>
                <c:pt idx="2098">
                  <c:v>204</c:v>
                </c:pt>
                <c:pt idx="2099">
                  <c:v>204</c:v>
                </c:pt>
                <c:pt idx="2100">
                  <c:v>228</c:v>
                </c:pt>
                <c:pt idx="2101">
                  <c:v>180</c:v>
                </c:pt>
                <c:pt idx="2102">
                  <c:v>180</c:v>
                </c:pt>
                <c:pt idx="2103">
                  <c:v>192</c:v>
                </c:pt>
                <c:pt idx="2104">
                  <c:v>180</c:v>
                </c:pt>
                <c:pt idx="2105">
                  <c:v>156</c:v>
                </c:pt>
                <c:pt idx="2106">
                  <c:v>168</c:v>
                </c:pt>
                <c:pt idx="2107">
                  <c:v>144</c:v>
                </c:pt>
                <c:pt idx="2108">
                  <c:v>144</c:v>
                </c:pt>
                <c:pt idx="2109">
                  <c:v>228</c:v>
                </c:pt>
                <c:pt idx="2110">
                  <c:v>228</c:v>
                </c:pt>
                <c:pt idx="2111">
                  <c:v>252</c:v>
                </c:pt>
                <c:pt idx="2112">
                  <c:v>204</c:v>
                </c:pt>
                <c:pt idx="2113">
                  <c:v>204</c:v>
                </c:pt>
                <c:pt idx="2114">
                  <c:v>204</c:v>
                </c:pt>
                <c:pt idx="2115">
                  <c:v>204</c:v>
                </c:pt>
                <c:pt idx="2116">
                  <c:v>192</c:v>
                </c:pt>
                <c:pt idx="2117">
                  <c:v>192</c:v>
                </c:pt>
                <c:pt idx="2118">
                  <c:v>216</c:v>
                </c:pt>
                <c:pt idx="2119">
                  <c:v>216</c:v>
                </c:pt>
                <c:pt idx="2120">
                  <c:v>216</c:v>
                </c:pt>
                <c:pt idx="2121">
                  <c:v>192</c:v>
                </c:pt>
                <c:pt idx="2122">
                  <c:v>228</c:v>
                </c:pt>
                <c:pt idx="2123">
                  <c:v>228</c:v>
                </c:pt>
                <c:pt idx="2124">
                  <c:v>192</c:v>
                </c:pt>
                <c:pt idx="2125">
                  <c:v>204</c:v>
                </c:pt>
                <c:pt idx="2126">
                  <c:v>204</c:v>
                </c:pt>
                <c:pt idx="2127">
                  <c:v>180</c:v>
                </c:pt>
                <c:pt idx="2128">
                  <c:v>204</c:v>
                </c:pt>
                <c:pt idx="2129">
                  <c:v>168</c:v>
                </c:pt>
                <c:pt idx="2130">
                  <c:v>168</c:v>
                </c:pt>
                <c:pt idx="2131">
                  <c:v>180</c:v>
                </c:pt>
                <c:pt idx="2132">
                  <c:v>180</c:v>
                </c:pt>
                <c:pt idx="2133">
                  <c:v>192</c:v>
                </c:pt>
                <c:pt idx="2134">
                  <c:v>204</c:v>
                </c:pt>
                <c:pt idx="2135">
                  <c:v>180</c:v>
                </c:pt>
                <c:pt idx="2136">
                  <c:v>240</c:v>
                </c:pt>
                <c:pt idx="2137">
                  <c:v>276</c:v>
                </c:pt>
                <c:pt idx="2138">
                  <c:v>192</c:v>
                </c:pt>
                <c:pt idx="2139">
                  <c:v>216</c:v>
                </c:pt>
                <c:pt idx="2140">
                  <c:v>216</c:v>
                </c:pt>
                <c:pt idx="2141">
                  <c:v>204</c:v>
                </c:pt>
                <c:pt idx="2142">
                  <c:v>180</c:v>
                </c:pt>
                <c:pt idx="2143">
                  <c:v>192</c:v>
                </c:pt>
                <c:pt idx="2144">
                  <c:v>192</c:v>
                </c:pt>
                <c:pt idx="2145">
                  <c:v>216</c:v>
                </c:pt>
                <c:pt idx="2146">
                  <c:v>216</c:v>
                </c:pt>
                <c:pt idx="2147">
                  <c:v>192</c:v>
                </c:pt>
                <c:pt idx="2148">
                  <c:v>192</c:v>
                </c:pt>
                <c:pt idx="2149">
                  <c:v>204</c:v>
                </c:pt>
                <c:pt idx="2150">
                  <c:v>288</c:v>
                </c:pt>
                <c:pt idx="2151">
                  <c:v>264</c:v>
                </c:pt>
                <c:pt idx="2152">
                  <c:v>156</c:v>
                </c:pt>
                <c:pt idx="2153">
                  <c:v>132</c:v>
                </c:pt>
                <c:pt idx="2154">
                  <c:v>180</c:v>
                </c:pt>
                <c:pt idx="2155">
                  <c:v>192</c:v>
                </c:pt>
                <c:pt idx="2156">
                  <c:v>192</c:v>
                </c:pt>
                <c:pt idx="2157">
                  <c:v>180</c:v>
                </c:pt>
                <c:pt idx="2158">
                  <c:v>204</c:v>
                </c:pt>
                <c:pt idx="2159">
                  <c:v>168</c:v>
                </c:pt>
                <c:pt idx="2160">
                  <c:v>168</c:v>
                </c:pt>
                <c:pt idx="2161">
                  <c:v>204</c:v>
                </c:pt>
                <c:pt idx="2162">
                  <c:v>192</c:v>
                </c:pt>
                <c:pt idx="2163">
                  <c:v>168</c:v>
                </c:pt>
                <c:pt idx="2164">
                  <c:v>192</c:v>
                </c:pt>
                <c:pt idx="2165">
                  <c:v>156</c:v>
                </c:pt>
                <c:pt idx="2166">
                  <c:v>120</c:v>
                </c:pt>
                <c:pt idx="2167">
                  <c:v>180</c:v>
                </c:pt>
                <c:pt idx="2168">
                  <c:v>144</c:v>
                </c:pt>
                <c:pt idx="2169">
                  <c:v>168</c:v>
                </c:pt>
                <c:pt idx="2170">
                  <c:v>180</c:v>
                </c:pt>
                <c:pt idx="2171">
                  <c:v>204</c:v>
                </c:pt>
                <c:pt idx="2172">
                  <c:v>192</c:v>
                </c:pt>
                <c:pt idx="2173">
                  <c:v>192</c:v>
                </c:pt>
                <c:pt idx="2174">
                  <c:v>216</c:v>
                </c:pt>
                <c:pt idx="2175">
                  <c:v>228</c:v>
                </c:pt>
                <c:pt idx="2176">
                  <c:v>216</c:v>
                </c:pt>
                <c:pt idx="2177">
                  <c:v>228</c:v>
                </c:pt>
                <c:pt idx="2178">
                  <c:v>216</c:v>
                </c:pt>
                <c:pt idx="2179">
                  <c:v>132</c:v>
                </c:pt>
                <c:pt idx="2180">
                  <c:v>144</c:v>
                </c:pt>
                <c:pt idx="2181">
                  <c:v>204</c:v>
                </c:pt>
                <c:pt idx="2182">
                  <c:v>228</c:v>
                </c:pt>
                <c:pt idx="2183">
                  <c:v>192</c:v>
                </c:pt>
                <c:pt idx="2184">
                  <c:v>192</c:v>
                </c:pt>
                <c:pt idx="2185">
                  <c:v>168</c:v>
                </c:pt>
                <c:pt idx="2186">
                  <c:v>192</c:v>
                </c:pt>
                <c:pt idx="2187">
                  <c:v>204</c:v>
                </c:pt>
                <c:pt idx="2188">
                  <c:v>192</c:v>
                </c:pt>
                <c:pt idx="2189">
                  <c:v>180</c:v>
                </c:pt>
                <c:pt idx="2190">
                  <c:v>276</c:v>
                </c:pt>
                <c:pt idx="2191">
                  <c:v>300</c:v>
                </c:pt>
                <c:pt idx="2192">
                  <c:v>192</c:v>
                </c:pt>
                <c:pt idx="2193">
                  <c:v>156</c:v>
                </c:pt>
                <c:pt idx="2194">
                  <c:v>192</c:v>
                </c:pt>
                <c:pt idx="2195">
                  <c:v>228</c:v>
                </c:pt>
                <c:pt idx="2196">
                  <c:v>168</c:v>
                </c:pt>
                <c:pt idx="2197">
                  <c:v>180</c:v>
                </c:pt>
                <c:pt idx="2198">
                  <c:v>192</c:v>
                </c:pt>
                <c:pt idx="2199">
                  <c:v>204</c:v>
                </c:pt>
                <c:pt idx="2200">
                  <c:v>180</c:v>
                </c:pt>
                <c:pt idx="2201">
                  <c:v>192</c:v>
                </c:pt>
                <c:pt idx="2202">
                  <c:v>264</c:v>
                </c:pt>
                <c:pt idx="2203">
                  <c:v>276</c:v>
                </c:pt>
                <c:pt idx="2204">
                  <c:v>228</c:v>
                </c:pt>
                <c:pt idx="2205">
                  <c:v>264</c:v>
                </c:pt>
                <c:pt idx="2206">
                  <c:v>252</c:v>
                </c:pt>
                <c:pt idx="2207">
                  <c:v>168</c:v>
                </c:pt>
                <c:pt idx="2208">
                  <c:v>216</c:v>
                </c:pt>
                <c:pt idx="2209">
                  <c:v>240</c:v>
                </c:pt>
                <c:pt idx="2210">
                  <c:v>204</c:v>
                </c:pt>
                <c:pt idx="2211">
                  <c:v>192</c:v>
                </c:pt>
                <c:pt idx="2212">
                  <c:v>216</c:v>
                </c:pt>
                <c:pt idx="2213">
                  <c:v>204</c:v>
                </c:pt>
                <c:pt idx="2214">
                  <c:v>192</c:v>
                </c:pt>
                <c:pt idx="2215">
                  <c:v>180</c:v>
                </c:pt>
                <c:pt idx="2216">
                  <c:v>216</c:v>
                </c:pt>
                <c:pt idx="2217">
                  <c:v>192</c:v>
                </c:pt>
                <c:pt idx="2218">
                  <c:v>180</c:v>
                </c:pt>
                <c:pt idx="2219">
                  <c:v>192</c:v>
                </c:pt>
                <c:pt idx="2220">
                  <c:v>204</c:v>
                </c:pt>
                <c:pt idx="2221">
                  <c:v>192</c:v>
                </c:pt>
                <c:pt idx="2222">
                  <c:v>204</c:v>
                </c:pt>
                <c:pt idx="2223">
                  <c:v>216</c:v>
                </c:pt>
                <c:pt idx="2224">
                  <c:v>156</c:v>
                </c:pt>
                <c:pt idx="2225">
                  <c:v>204</c:v>
                </c:pt>
                <c:pt idx="2226">
                  <c:v>192</c:v>
                </c:pt>
                <c:pt idx="2227">
                  <c:v>180</c:v>
                </c:pt>
                <c:pt idx="2228">
                  <c:v>180</c:v>
                </c:pt>
                <c:pt idx="2229">
                  <c:v>204</c:v>
                </c:pt>
                <c:pt idx="2230">
                  <c:v>216</c:v>
                </c:pt>
                <c:pt idx="2231">
                  <c:v>192</c:v>
                </c:pt>
                <c:pt idx="2232">
                  <c:v>144</c:v>
                </c:pt>
                <c:pt idx="2233">
                  <c:v>180</c:v>
                </c:pt>
                <c:pt idx="2234">
                  <c:v>192</c:v>
                </c:pt>
                <c:pt idx="2235">
                  <c:v>180</c:v>
                </c:pt>
                <c:pt idx="2236">
                  <c:v>228</c:v>
                </c:pt>
                <c:pt idx="2237">
                  <c:v>156</c:v>
                </c:pt>
                <c:pt idx="2238">
                  <c:v>132</c:v>
                </c:pt>
                <c:pt idx="2239">
                  <c:v>180</c:v>
                </c:pt>
                <c:pt idx="2240">
                  <c:v>132</c:v>
                </c:pt>
                <c:pt idx="2241">
                  <c:v>132</c:v>
                </c:pt>
                <c:pt idx="2242">
                  <c:v>228</c:v>
                </c:pt>
                <c:pt idx="2243">
                  <c:v>204</c:v>
                </c:pt>
                <c:pt idx="2244">
                  <c:v>204</c:v>
                </c:pt>
                <c:pt idx="2245">
                  <c:v>204</c:v>
                </c:pt>
                <c:pt idx="2246">
                  <c:v>144</c:v>
                </c:pt>
                <c:pt idx="2247">
                  <c:v>120</c:v>
                </c:pt>
                <c:pt idx="2248">
                  <c:v>156</c:v>
                </c:pt>
                <c:pt idx="2249">
                  <c:v>192</c:v>
                </c:pt>
                <c:pt idx="2250">
                  <c:v>204</c:v>
                </c:pt>
                <c:pt idx="2251">
                  <c:v>132</c:v>
                </c:pt>
                <c:pt idx="2252">
                  <c:v>96</c:v>
                </c:pt>
                <c:pt idx="2253">
                  <c:v>144</c:v>
                </c:pt>
                <c:pt idx="2254">
                  <c:v>144</c:v>
                </c:pt>
                <c:pt idx="2255">
                  <c:v>180</c:v>
                </c:pt>
                <c:pt idx="2256">
                  <c:v>216</c:v>
                </c:pt>
                <c:pt idx="2257">
                  <c:v>240</c:v>
                </c:pt>
                <c:pt idx="2258">
                  <c:v>204</c:v>
                </c:pt>
                <c:pt idx="2259">
                  <c:v>216</c:v>
                </c:pt>
                <c:pt idx="2260">
                  <c:v>228</c:v>
                </c:pt>
                <c:pt idx="2261">
                  <c:v>216</c:v>
                </c:pt>
                <c:pt idx="2262">
                  <c:v>180</c:v>
                </c:pt>
                <c:pt idx="2263">
                  <c:v>192</c:v>
                </c:pt>
                <c:pt idx="2264">
                  <c:v>216</c:v>
                </c:pt>
                <c:pt idx="2265">
                  <c:v>168</c:v>
                </c:pt>
                <c:pt idx="2266">
                  <c:v>252</c:v>
                </c:pt>
                <c:pt idx="2267">
                  <c:v>264</c:v>
                </c:pt>
                <c:pt idx="2268">
                  <c:v>204</c:v>
                </c:pt>
                <c:pt idx="2269">
                  <c:v>192</c:v>
                </c:pt>
                <c:pt idx="2270">
                  <c:v>192</c:v>
                </c:pt>
                <c:pt idx="2271">
                  <c:v>192</c:v>
                </c:pt>
                <c:pt idx="2272">
                  <c:v>180</c:v>
                </c:pt>
                <c:pt idx="2273">
                  <c:v>168</c:v>
                </c:pt>
                <c:pt idx="2274">
                  <c:v>204</c:v>
                </c:pt>
                <c:pt idx="2275">
                  <c:v>168</c:v>
                </c:pt>
                <c:pt idx="2276">
                  <c:v>168</c:v>
                </c:pt>
                <c:pt idx="2277">
                  <c:v>180</c:v>
                </c:pt>
                <c:pt idx="2278">
                  <c:v>168</c:v>
                </c:pt>
                <c:pt idx="2279">
                  <c:v>168</c:v>
                </c:pt>
                <c:pt idx="2280">
                  <c:v>192</c:v>
                </c:pt>
                <c:pt idx="2281">
                  <c:v>228</c:v>
                </c:pt>
                <c:pt idx="2282">
                  <c:v>192</c:v>
                </c:pt>
                <c:pt idx="2283">
                  <c:v>216</c:v>
                </c:pt>
                <c:pt idx="2284">
                  <c:v>180</c:v>
                </c:pt>
                <c:pt idx="2285">
                  <c:v>192</c:v>
                </c:pt>
                <c:pt idx="2286">
                  <c:v>192</c:v>
                </c:pt>
                <c:pt idx="2287">
                  <c:v>180</c:v>
                </c:pt>
                <c:pt idx="2288">
                  <c:v>204</c:v>
                </c:pt>
                <c:pt idx="2289">
                  <c:v>216</c:v>
                </c:pt>
                <c:pt idx="2290">
                  <c:v>180</c:v>
                </c:pt>
                <c:pt idx="2291">
                  <c:v>180</c:v>
                </c:pt>
                <c:pt idx="2292">
                  <c:v>192</c:v>
                </c:pt>
                <c:pt idx="2293">
                  <c:v>192</c:v>
                </c:pt>
                <c:pt idx="2294">
                  <c:v>264</c:v>
                </c:pt>
                <c:pt idx="2295">
                  <c:v>204</c:v>
                </c:pt>
                <c:pt idx="2296">
                  <c:v>120</c:v>
                </c:pt>
                <c:pt idx="2297">
                  <c:v>144</c:v>
                </c:pt>
                <c:pt idx="2298">
                  <c:v>192</c:v>
                </c:pt>
                <c:pt idx="2299">
                  <c:v>168</c:v>
                </c:pt>
                <c:pt idx="2300">
                  <c:v>192</c:v>
                </c:pt>
                <c:pt idx="2301">
                  <c:v>204</c:v>
                </c:pt>
                <c:pt idx="2302">
                  <c:v>216</c:v>
                </c:pt>
                <c:pt idx="2303">
                  <c:v>216</c:v>
                </c:pt>
                <c:pt idx="2304">
                  <c:v>204</c:v>
                </c:pt>
                <c:pt idx="2305">
                  <c:v>180</c:v>
                </c:pt>
                <c:pt idx="2306">
                  <c:v>168</c:v>
                </c:pt>
                <c:pt idx="2307">
                  <c:v>204</c:v>
                </c:pt>
                <c:pt idx="2308">
                  <c:v>204</c:v>
                </c:pt>
                <c:pt idx="2309">
                  <c:v>156</c:v>
                </c:pt>
                <c:pt idx="2310">
                  <c:v>132</c:v>
                </c:pt>
                <c:pt idx="2311">
                  <c:v>168</c:v>
                </c:pt>
                <c:pt idx="2312">
                  <c:v>180</c:v>
                </c:pt>
                <c:pt idx="2313">
                  <c:v>228</c:v>
                </c:pt>
                <c:pt idx="2314">
                  <c:v>204</c:v>
                </c:pt>
                <c:pt idx="2315">
                  <c:v>168</c:v>
                </c:pt>
                <c:pt idx="2316">
                  <c:v>156</c:v>
                </c:pt>
                <c:pt idx="2317">
                  <c:v>180</c:v>
                </c:pt>
                <c:pt idx="2318">
                  <c:v>204</c:v>
                </c:pt>
                <c:pt idx="2319">
                  <c:v>240</c:v>
                </c:pt>
                <c:pt idx="2320">
                  <c:v>204</c:v>
                </c:pt>
                <c:pt idx="2321">
                  <c:v>180</c:v>
                </c:pt>
                <c:pt idx="2322">
                  <c:v>180</c:v>
                </c:pt>
                <c:pt idx="2323">
                  <c:v>144</c:v>
                </c:pt>
                <c:pt idx="2324">
                  <c:v>144</c:v>
                </c:pt>
                <c:pt idx="2325">
                  <c:v>156</c:v>
                </c:pt>
                <c:pt idx="2326">
                  <c:v>192</c:v>
                </c:pt>
                <c:pt idx="2327">
                  <c:v>168</c:v>
                </c:pt>
                <c:pt idx="2328">
                  <c:v>168</c:v>
                </c:pt>
                <c:pt idx="2329">
                  <c:v>156</c:v>
                </c:pt>
                <c:pt idx="2330">
                  <c:v>192</c:v>
                </c:pt>
                <c:pt idx="2331">
                  <c:v>192</c:v>
                </c:pt>
                <c:pt idx="2332">
                  <c:v>168</c:v>
                </c:pt>
                <c:pt idx="2333">
                  <c:v>156</c:v>
                </c:pt>
                <c:pt idx="2334">
                  <c:v>156</c:v>
                </c:pt>
                <c:pt idx="2335">
                  <c:v>168</c:v>
                </c:pt>
                <c:pt idx="2336">
                  <c:v>180</c:v>
                </c:pt>
                <c:pt idx="2337">
                  <c:v>132</c:v>
                </c:pt>
                <c:pt idx="2338">
                  <c:v>180</c:v>
                </c:pt>
                <c:pt idx="2339">
                  <c:v>240</c:v>
                </c:pt>
                <c:pt idx="2340">
                  <c:v>156</c:v>
                </c:pt>
                <c:pt idx="2341">
                  <c:v>192</c:v>
                </c:pt>
                <c:pt idx="2342">
                  <c:v>192</c:v>
                </c:pt>
                <c:pt idx="2343">
                  <c:v>216</c:v>
                </c:pt>
                <c:pt idx="2344">
                  <c:v>204</c:v>
                </c:pt>
                <c:pt idx="2345">
                  <c:v>180</c:v>
                </c:pt>
                <c:pt idx="2346">
                  <c:v>204</c:v>
                </c:pt>
                <c:pt idx="2347">
                  <c:v>228</c:v>
                </c:pt>
                <c:pt idx="2348">
                  <c:v>192</c:v>
                </c:pt>
                <c:pt idx="2349">
                  <c:v>204</c:v>
                </c:pt>
                <c:pt idx="2350">
                  <c:v>252</c:v>
                </c:pt>
                <c:pt idx="2351">
                  <c:v>240</c:v>
                </c:pt>
                <c:pt idx="2352">
                  <c:v>264</c:v>
                </c:pt>
                <c:pt idx="2353">
                  <c:v>216</c:v>
                </c:pt>
                <c:pt idx="2354">
                  <c:v>168</c:v>
                </c:pt>
                <c:pt idx="2355">
                  <c:v>180</c:v>
                </c:pt>
                <c:pt idx="2356">
                  <c:v>192</c:v>
                </c:pt>
                <c:pt idx="2357">
                  <c:v>192</c:v>
                </c:pt>
                <c:pt idx="2358">
                  <c:v>216</c:v>
                </c:pt>
                <c:pt idx="2359">
                  <c:v>192</c:v>
                </c:pt>
                <c:pt idx="2360">
                  <c:v>168</c:v>
                </c:pt>
                <c:pt idx="2361">
                  <c:v>132</c:v>
                </c:pt>
                <c:pt idx="2362">
                  <c:v>156</c:v>
                </c:pt>
                <c:pt idx="2363">
                  <c:v>168</c:v>
                </c:pt>
                <c:pt idx="2364">
                  <c:v>180</c:v>
                </c:pt>
                <c:pt idx="2365">
                  <c:v>216</c:v>
                </c:pt>
                <c:pt idx="2366">
                  <c:v>276</c:v>
                </c:pt>
                <c:pt idx="2367">
                  <c:v>252</c:v>
                </c:pt>
                <c:pt idx="2368">
                  <c:v>192</c:v>
                </c:pt>
                <c:pt idx="2369">
                  <c:v>228</c:v>
                </c:pt>
                <c:pt idx="2370">
                  <c:v>192</c:v>
                </c:pt>
                <c:pt idx="2371">
                  <c:v>204</c:v>
                </c:pt>
                <c:pt idx="2372">
                  <c:v>204</c:v>
                </c:pt>
                <c:pt idx="2373">
                  <c:v>204</c:v>
                </c:pt>
                <c:pt idx="2374">
                  <c:v>156</c:v>
                </c:pt>
                <c:pt idx="2375">
                  <c:v>168</c:v>
                </c:pt>
                <c:pt idx="2376">
                  <c:v>192</c:v>
                </c:pt>
                <c:pt idx="2377">
                  <c:v>204</c:v>
                </c:pt>
                <c:pt idx="2378">
                  <c:v>204</c:v>
                </c:pt>
                <c:pt idx="2379">
                  <c:v>180</c:v>
                </c:pt>
                <c:pt idx="2380">
                  <c:v>240</c:v>
                </c:pt>
                <c:pt idx="2381">
                  <c:v>168</c:v>
                </c:pt>
                <c:pt idx="2382">
                  <c:v>108</c:v>
                </c:pt>
                <c:pt idx="2383">
                  <c:v>180</c:v>
                </c:pt>
                <c:pt idx="2384">
                  <c:v>204</c:v>
                </c:pt>
                <c:pt idx="2385">
                  <c:v>192</c:v>
                </c:pt>
                <c:pt idx="2386">
                  <c:v>180</c:v>
                </c:pt>
                <c:pt idx="2387">
                  <c:v>120</c:v>
                </c:pt>
                <c:pt idx="2388">
                  <c:v>144</c:v>
                </c:pt>
                <c:pt idx="2389">
                  <c:v>156</c:v>
                </c:pt>
                <c:pt idx="2390">
                  <c:v>180</c:v>
                </c:pt>
                <c:pt idx="2391">
                  <c:v>192</c:v>
                </c:pt>
                <c:pt idx="2392">
                  <c:v>180</c:v>
                </c:pt>
                <c:pt idx="2393">
                  <c:v>156</c:v>
                </c:pt>
                <c:pt idx="2394">
                  <c:v>132</c:v>
                </c:pt>
                <c:pt idx="2395">
                  <c:v>84</c:v>
                </c:pt>
                <c:pt idx="2396">
                  <c:v>144</c:v>
                </c:pt>
                <c:pt idx="2397">
                  <c:v>240</c:v>
                </c:pt>
                <c:pt idx="2398">
                  <c:v>192</c:v>
                </c:pt>
                <c:pt idx="2399">
                  <c:v>204</c:v>
                </c:pt>
                <c:pt idx="2400">
                  <c:v>156</c:v>
                </c:pt>
                <c:pt idx="2401">
                  <c:v>156</c:v>
                </c:pt>
                <c:pt idx="2402">
                  <c:v>168</c:v>
                </c:pt>
                <c:pt idx="2403">
                  <c:v>192</c:v>
                </c:pt>
                <c:pt idx="2404">
                  <c:v>204</c:v>
                </c:pt>
                <c:pt idx="2405">
                  <c:v>204</c:v>
                </c:pt>
                <c:pt idx="2406">
                  <c:v>180</c:v>
                </c:pt>
                <c:pt idx="2407">
                  <c:v>204</c:v>
                </c:pt>
                <c:pt idx="2408">
                  <c:v>240</c:v>
                </c:pt>
                <c:pt idx="2409">
                  <c:v>216</c:v>
                </c:pt>
                <c:pt idx="2410">
                  <c:v>180</c:v>
                </c:pt>
                <c:pt idx="2411">
                  <c:v>180</c:v>
                </c:pt>
                <c:pt idx="2412">
                  <c:v>216</c:v>
                </c:pt>
                <c:pt idx="2413">
                  <c:v>216</c:v>
                </c:pt>
                <c:pt idx="2414">
                  <c:v>204</c:v>
                </c:pt>
                <c:pt idx="2415">
                  <c:v>168</c:v>
                </c:pt>
                <c:pt idx="2416">
                  <c:v>180</c:v>
                </c:pt>
                <c:pt idx="2417">
                  <c:v>132</c:v>
                </c:pt>
                <c:pt idx="2418">
                  <c:v>180</c:v>
                </c:pt>
                <c:pt idx="2419">
                  <c:v>180</c:v>
                </c:pt>
                <c:pt idx="2420">
                  <c:v>192</c:v>
                </c:pt>
                <c:pt idx="2421">
                  <c:v>168</c:v>
                </c:pt>
                <c:pt idx="2422">
                  <c:v>156</c:v>
                </c:pt>
                <c:pt idx="2423">
                  <c:v>192</c:v>
                </c:pt>
                <c:pt idx="2424">
                  <c:v>216</c:v>
                </c:pt>
                <c:pt idx="2425">
                  <c:v>180</c:v>
                </c:pt>
                <c:pt idx="2426">
                  <c:v>144</c:v>
                </c:pt>
                <c:pt idx="2427">
                  <c:v>192</c:v>
                </c:pt>
                <c:pt idx="2428">
                  <c:v>156</c:v>
                </c:pt>
                <c:pt idx="2429">
                  <c:v>180</c:v>
                </c:pt>
                <c:pt idx="2430">
                  <c:v>156</c:v>
                </c:pt>
                <c:pt idx="2431">
                  <c:v>180</c:v>
                </c:pt>
                <c:pt idx="2432">
                  <c:v>180</c:v>
                </c:pt>
                <c:pt idx="2433">
                  <c:v>228</c:v>
                </c:pt>
                <c:pt idx="2434">
                  <c:v>228</c:v>
                </c:pt>
                <c:pt idx="2435">
                  <c:v>228</c:v>
                </c:pt>
                <c:pt idx="2436">
                  <c:v>252</c:v>
                </c:pt>
                <c:pt idx="2437">
                  <c:v>264</c:v>
                </c:pt>
                <c:pt idx="2438">
                  <c:v>276</c:v>
                </c:pt>
                <c:pt idx="2439">
                  <c:v>216</c:v>
                </c:pt>
                <c:pt idx="2440">
                  <c:v>156</c:v>
                </c:pt>
                <c:pt idx="2441">
                  <c:v>156</c:v>
                </c:pt>
                <c:pt idx="2442">
                  <c:v>192</c:v>
                </c:pt>
                <c:pt idx="2443">
                  <c:v>168</c:v>
                </c:pt>
                <c:pt idx="2444">
                  <c:v>192</c:v>
                </c:pt>
                <c:pt idx="2445">
                  <c:v>180</c:v>
                </c:pt>
                <c:pt idx="2446">
                  <c:v>216</c:v>
                </c:pt>
                <c:pt idx="2447">
                  <c:v>180</c:v>
                </c:pt>
                <c:pt idx="2448">
                  <c:v>192</c:v>
                </c:pt>
                <c:pt idx="2449">
                  <c:v>144</c:v>
                </c:pt>
                <c:pt idx="2450">
                  <c:v>120</c:v>
                </c:pt>
                <c:pt idx="2451">
                  <c:v>192</c:v>
                </c:pt>
                <c:pt idx="2452">
                  <c:v>216</c:v>
                </c:pt>
                <c:pt idx="2453">
                  <c:v>168</c:v>
                </c:pt>
                <c:pt idx="2454">
                  <c:v>192</c:v>
                </c:pt>
                <c:pt idx="2455">
                  <c:v>252</c:v>
                </c:pt>
                <c:pt idx="2456">
                  <c:v>204</c:v>
                </c:pt>
                <c:pt idx="2457">
                  <c:v>216</c:v>
                </c:pt>
                <c:pt idx="2458">
                  <c:v>168</c:v>
                </c:pt>
                <c:pt idx="2459">
                  <c:v>192</c:v>
                </c:pt>
                <c:pt idx="2460">
                  <c:v>192</c:v>
                </c:pt>
                <c:pt idx="2461">
                  <c:v>216</c:v>
                </c:pt>
                <c:pt idx="2462">
                  <c:v>192</c:v>
                </c:pt>
                <c:pt idx="2463">
                  <c:v>216</c:v>
                </c:pt>
                <c:pt idx="2464">
                  <c:v>204</c:v>
                </c:pt>
                <c:pt idx="2465">
                  <c:v>204</c:v>
                </c:pt>
                <c:pt idx="2466">
                  <c:v>180</c:v>
                </c:pt>
                <c:pt idx="2467">
                  <c:v>144</c:v>
                </c:pt>
                <c:pt idx="2468">
                  <c:v>168</c:v>
                </c:pt>
                <c:pt idx="2469">
                  <c:v>168</c:v>
                </c:pt>
                <c:pt idx="2470">
                  <c:v>216</c:v>
                </c:pt>
                <c:pt idx="2471">
                  <c:v>192</c:v>
                </c:pt>
                <c:pt idx="2472">
                  <c:v>192</c:v>
                </c:pt>
                <c:pt idx="2473">
                  <c:v>180</c:v>
                </c:pt>
                <c:pt idx="2474">
                  <c:v>240</c:v>
                </c:pt>
                <c:pt idx="2475">
                  <c:v>216</c:v>
                </c:pt>
                <c:pt idx="2476">
                  <c:v>192</c:v>
                </c:pt>
                <c:pt idx="2477">
                  <c:v>168</c:v>
                </c:pt>
                <c:pt idx="2478">
                  <c:v>192</c:v>
                </c:pt>
                <c:pt idx="2479">
                  <c:v>192</c:v>
                </c:pt>
                <c:pt idx="2480">
                  <c:v>180</c:v>
                </c:pt>
                <c:pt idx="2481">
                  <c:v>132</c:v>
                </c:pt>
                <c:pt idx="2482">
                  <c:v>156</c:v>
                </c:pt>
                <c:pt idx="2483">
                  <c:v>216</c:v>
                </c:pt>
                <c:pt idx="2484">
                  <c:v>156</c:v>
                </c:pt>
                <c:pt idx="2485">
                  <c:v>168</c:v>
                </c:pt>
                <c:pt idx="2486">
                  <c:v>156</c:v>
                </c:pt>
                <c:pt idx="2487">
                  <c:v>204</c:v>
                </c:pt>
                <c:pt idx="2488">
                  <c:v>180</c:v>
                </c:pt>
                <c:pt idx="2489">
                  <c:v>192</c:v>
                </c:pt>
                <c:pt idx="2490">
                  <c:v>156</c:v>
                </c:pt>
                <c:pt idx="2491">
                  <c:v>168</c:v>
                </c:pt>
                <c:pt idx="2492">
                  <c:v>156</c:v>
                </c:pt>
                <c:pt idx="2493">
                  <c:v>192</c:v>
                </c:pt>
                <c:pt idx="2494">
                  <c:v>228</c:v>
                </c:pt>
                <c:pt idx="2495">
                  <c:v>204</c:v>
                </c:pt>
                <c:pt idx="2496">
                  <c:v>228</c:v>
                </c:pt>
                <c:pt idx="2497">
                  <c:v>240</c:v>
                </c:pt>
                <c:pt idx="2498">
                  <c:v>240</c:v>
                </c:pt>
                <c:pt idx="2499">
                  <c:v>216</c:v>
                </c:pt>
                <c:pt idx="2500">
                  <c:v>252</c:v>
                </c:pt>
                <c:pt idx="2501">
                  <c:v>204</c:v>
                </c:pt>
                <c:pt idx="2502">
                  <c:v>180</c:v>
                </c:pt>
                <c:pt idx="2503">
                  <c:v>156</c:v>
                </c:pt>
                <c:pt idx="2504">
                  <c:v>216</c:v>
                </c:pt>
                <c:pt idx="2505">
                  <c:v>156</c:v>
                </c:pt>
                <c:pt idx="2506">
                  <c:v>144</c:v>
                </c:pt>
                <c:pt idx="2507">
                  <c:v>156</c:v>
                </c:pt>
                <c:pt idx="2508">
                  <c:v>156</c:v>
                </c:pt>
                <c:pt idx="2509">
                  <c:v>144</c:v>
                </c:pt>
                <c:pt idx="2510">
                  <c:v>192</c:v>
                </c:pt>
                <c:pt idx="2511">
                  <c:v>144</c:v>
                </c:pt>
                <c:pt idx="2512">
                  <c:v>48</c:v>
                </c:pt>
                <c:pt idx="2513">
                  <c:v>144</c:v>
                </c:pt>
                <c:pt idx="2514">
                  <c:v>180</c:v>
                </c:pt>
                <c:pt idx="2515">
                  <c:v>240</c:v>
                </c:pt>
                <c:pt idx="2516">
                  <c:v>192</c:v>
                </c:pt>
                <c:pt idx="2517">
                  <c:v>192</c:v>
                </c:pt>
                <c:pt idx="2518">
                  <c:v>180</c:v>
                </c:pt>
                <c:pt idx="2519">
                  <c:v>204</c:v>
                </c:pt>
                <c:pt idx="2520">
                  <c:v>180</c:v>
                </c:pt>
                <c:pt idx="2521">
                  <c:v>240</c:v>
                </c:pt>
                <c:pt idx="2522">
                  <c:v>240</c:v>
                </c:pt>
                <c:pt idx="2523">
                  <c:v>228</c:v>
                </c:pt>
                <c:pt idx="2524">
                  <c:v>228</c:v>
                </c:pt>
                <c:pt idx="2525">
                  <c:v>144</c:v>
                </c:pt>
                <c:pt idx="2526">
                  <c:v>180</c:v>
                </c:pt>
                <c:pt idx="2527">
                  <c:v>204</c:v>
                </c:pt>
                <c:pt idx="2528">
                  <c:v>192</c:v>
                </c:pt>
                <c:pt idx="2529">
                  <c:v>168</c:v>
                </c:pt>
                <c:pt idx="2530">
                  <c:v>192</c:v>
                </c:pt>
                <c:pt idx="2531">
                  <c:v>168</c:v>
                </c:pt>
                <c:pt idx="2532">
                  <c:v>192</c:v>
                </c:pt>
                <c:pt idx="2533">
                  <c:v>168</c:v>
                </c:pt>
                <c:pt idx="2534">
                  <c:v>180</c:v>
                </c:pt>
                <c:pt idx="2535">
                  <c:v>180</c:v>
                </c:pt>
                <c:pt idx="2536">
                  <c:v>168</c:v>
                </c:pt>
                <c:pt idx="2537">
                  <c:v>132</c:v>
                </c:pt>
                <c:pt idx="2538">
                  <c:v>156</c:v>
                </c:pt>
                <c:pt idx="2539">
                  <c:v>156</c:v>
                </c:pt>
                <c:pt idx="2540">
                  <c:v>216</c:v>
                </c:pt>
                <c:pt idx="2541">
                  <c:v>252</c:v>
                </c:pt>
                <c:pt idx="2542">
                  <c:v>168</c:v>
                </c:pt>
                <c:pt idx="2543">
                  <c:v>192</c:v>
                </c:pt>
                <c:pt idx="2544">
                  <c:v>180</c:v>
                </c:pt>
                <c:pt idx="2545">
                  <c:v>204</c:v>
                </c:pt>
                <c:pt idx="2546">
                  <c:v>168</c:v>
                </c:pt>
                <c:pt idx="2547">
                  <c:v>180</c:v>
                </c:pt>
                <c:pt idx="2548">
                  <c:v>192</c:v>
                </c:pt>
                <c:pt idx="2549">
                  <c:v>204</c:v>
                </c:pt>
                <c:pt idx="2550">
                  <c:v>192</c:v>
                </c:pt>
                <c:pt idx="2551">
                  <c:v>240</c:v>
                </c:pt>
                <c:pt idx="2552">
                  <c:v>216</c:v>
                </c:pt>
                <c:pt idx="2553">
                  <c:v>204</c:v>
                </c:pt>
                <c:pt idx="2554">
                  <c:v>276</c:v>
                </c:pt>
                <c:pt idx="2555">
                  <c:v>300</c:v>
                </c:pt>
                <c:pt idx="2556">
                  <c:v>264</c:v>
                </c:pt>
                <c:pt idx="2557">
                  <c:v>192</c:v>
                </c:pt>
                <c:pt idx="2558">
                  <c:v>216</c:v>
                </c:pt>
                <c:pt idx="2559">
                  <c:v>156</c:v>
                </c:pt>
                <c:pt idx="2560">
                  <c:v>144</c:v>
                </c:pt>
                <c:pt idx="2561">
                  <c:v>144</c:v>
                </c:pt>
                <c:pt idx="2562">
                  <c:v>180</c:v>
                </c:pt>
                <c:pt idx="2563">
                  <c:v>156</c:v>
                </c:pt>
                <c:pt idx="2564">
                  <c:v>156</c:v>
                </c:pt>
                <c:pt idx="2565">
                  <c:v>144</c:v>
                </c:pt>
                <c:pt idx="2566">
                  <c:v>156</c:v>
                </c:pt>
                <c:pt idx="2567">
                  <c:v>156</c:v>
                </c:pt>
                <c:pt idx="2568">
                  <c:v>192</c:v>
                </c:pt>
                <c:pt idx="2569">
                  <c:v>216</c:v>
                </c:pt>
                <c:pt idx="2570">
                  <c:v>204</c:v>
                </c:pt>
                <c:pt idx="2571">
                  <c:v>228</c:v>
                </c:pt>
                <c:pt idx="2572">
                  <c:v>144</c:v>
                </c:pt>
                <c:pt idx="2573">
                  <c:v>156</c:v>
                </c:pt>
                <c:pt idx="2574">
                  <c:v>156</c:v>
                </c:pt>
                <c:pt idx="2575">
                  <c:v>228</c:v>
                </c:pt>
                <c:pt idx="2576">
                  <c:v>204</c:v>
                </c:pt>
                <c:pt idx="2577">
                  <c:v>204</c:v>
                </c:pt>
                <c:pt idx="2578">
                  <c:v>192</c:v>
                </c:pt>
                <c:pt idx="2579">
                  <c:v>240</c:v>
                </c:pt>
                <c:pt idx="2580">
                  <c:v>252</c:v>
                </c:pt>
                <c:pt idx="2581">
                  <c:v>240</c:v>
                </c:pt>
                <c:pt idx="2582">
                  <c:v>264</c:v>
                </c:pt>
                <c:pt idx="2583">
                  <c:v>228</c:v>
                </c:pt>
                <c:pt idx="2584">
                  <c:v>180</c:v>
                </c:pt>
                <c:pt idx="2585">
                  <c:v>144</c:v>
                </c:pt>
                <c:pt idx="2586">
                  <c:v>180</c:v>
                </c:pt>
                <c:pt idx="2587">
                  <c:v>156</c:v>
                </c:pt>
                <c:pt idx="2588">
                  <c:v>216</c:v>
                </c:pt>
                <c:pt idx="2589">
                  <c:v>192</c:v>
                </c:pt>
                <c:pt idx="2590">
                  <c:v>180</c:v>
                </c:pt>
                <c:pt idx="2591">
                  <c:v>156</c:v>
                </c:pt>
                <c:pt idx="2592">
                  <c:v>144</c:v>
                </c:pt>
                <c:pt idx="2593">
                  <c:v>144</c:v>
                </c:pt>
                <c:pt idx="2594">
                  <c:v>132</c:v>
                </c:pt>
                <c:pt idx="2595">
                  <c:v>132</c:v>
                </c:pt>
                <c:pt idx="2596">
                  <c:v>192</c:v>
                </c:pt>
                <c:pt idx="2597">
                  <c:v>168</c:v>
                </c:pt>
                <c:pt idx="2598">
                  <c:v>96</c:v>
                </c:pt>
                <c:pt idx="2599">
                  <c:v>132</c:v>
                </c:pt>
                <c:pt idx="2600">
                  <c:v>132</c:v>
                </c:pt>
                <c:pt idx="2601">
                  <c:v>132</c:v>
                </c:pt>
                <c:pt idx="2602">
                  <c:v>120</c:v>
                </c:pt>
                <c:pt idx="2603">
                  <c:v>180</c:v>
                </c:pt>
                <c:pt idx="2604">
                  <c:v>204</c:v>
                </c:pt>
                <c:pt idx="2605">
                  <c:v>228</c:v>
                </c:pt>
                <c:pt idx="2606">
                  <c:v>192</c:v>
                </c:pt>
                <c:pt idx="2607">
                  <c:v>192</c:v>
                </c:pt>
                <c:pt idx="2608">
                  <c:v>192</c:v>
                </c:pt>
                <c:pt idx="2609">
                  <c:v>240</c:v>
                </c:pt>
                <c:pt idx="2610">
                  <c:v>228</c:v>
                </c:pt>
                <c:pt idx="2611">
                  <c:v>120</c:v>
                </c:pt>
                <c:pt idx="2612">
                  <c:v>192</c:v>
                </c:pt>
                <c:pt idx="2613">
                  <c:v>276</c:v>
                </c:pt>
                <c:pt idx="2614">
                  <c:v>312</c:v>
                </c:pt>
                <c:pt idx="2615">
                  <c:v>264</c:v>
                </c:pt>
                <c:pt idx="2616">
                  <c:v>204</c:v>
                </c:pt>
                <c:pt idx="2617">
                  <c:v>180</c:v>
                </c:pt>
                <c:pt idx="2618">
                  <c:v>216</c:v>
                </c:pt>
                <c:pt idx="2619">
                  <c:v>180</c:v>
                </c:pt>
                <c:pt idx="2620">
                  <c:v>180</c:v>
                </c:pt>
                <c:pt idx="2621">
                  <c:v>144</c:v>
                </c:pt>
                <c:pt idx="2622">
                  <c:v>192</c:v>
                </c:pt>
                <c:pt idx="2623">
                  <c:v>192</c:v>
                </c:pt>
                <c:pt idx="2624">
                  <c:v>204</c:v>
                </c:pt>
                <c:pt idx="2625">
                  <c:v>204</c:v>
                </c:pt>
                <c:pt idx="2626">
                  <c:v>240</c:v>
                </c:pt>
                <c:pt idx="2627">
                  <c:v>276</c:v>
                </c:pt>
                <c:pt idx="2628">
                  <c:v>180</c:v>
                </c:pt>
                <c:pt idx="2629">
                  <c:v>192</c:v>
                </c:pt>
                <c:pt idx="2630">
                  <c:v>156</c:v>
                </c:pt>
                <c:pt idx="2631">
                  <c:v>216</c:v>
                </c:pt>
                <c:pt idx="2632">
                  <c:v>180</c:v>
                </c:pt>
                <c:pt idx="2633">
                  <c:v>192</c:v>
                </c:pt>
                <c:pt idx="2634">
                  <c:v>192</c:v>
                </c:pt>
                <c:pt idx="2635">
                  <c:v>180</c:v>
                </c:pt>
                <c:pt idx="2636">
                  <c:v>180</c:v>
                </c:pt>
                <c:pt idx="2637">
                  <c:v>216</c:v>
                </c:pt>
                <c:pt idx="2638">
                  <c:v>216</c:v>
                </c:pt>
                <c:pt idx="2639">
                  <c:v>204</c:v>
                </c:pt>
                <c:pt idx="2640">
                  <c:v>264</c:v>
                </c:pt>
                <c:pt idx="2641">
                  <c:v>288</c:v>
                </c:pt>
                <c:pt idx="2642">
                  <c:v>252</c:v>
                </c:pt>
                <c:pt idx="2643">
                  <c:v>192</c:v>
                </c:pt>
                <c:pt idx="2644">
                  <c:v>216</c:v>
                </c:pt>
                <c:pt idx="2645">
                  <c:v>204</c:v>
                </c:pt>
                <c:pt idx="2646">
                  <c:v>180</c:v>
                </c:pt>
                <c:pt idx="2647">
                  <c:v>156</c:v>
                </c:pt>
                <c:pt idx="2648">
                  <c:v>204</c:v>
                </c:pt>
                <c:pt idx="2649">
                  <c:v>144</c:v>
                </c:pt>
                <c:pt idx="2650">
                  <c:v>156</c:v>
                </c:pt>
                <c:pt idx="2651">
                  <c:v>144</c:v>
                </c:pt>
                <c:pt idx="2652">
                  <c:v>132</c:v>
                </c:pt>
                <c:pt idx="2653">
                  <c:v>144</c:v>
                </c:pt>
                <c:pt idx="2654">
                  <c:v>228</c:v>
                </c:pt>
                <c:pt idx="2655">
                  <c:v>192</c:v>
                </c:pt>
                <c:pt idx="2656">
                  <c:v>72</c:v>
                </c:pt>
                <c:pt idx="2657">
                  <c:v>156</c:v>
                </c:pt>
                <c:pt idx="2658">
                  <c:v>156</c:v>
                </c:pt>
                <c:pt idx="2659">
                  <c:v>204</c:v>
                </c:pt>
                <c:pt idx="2660">
                  <c:v>192</c:v>
                </c:pt>
                <c:pt idx="2661">
                  <c:v>204</c:v>
                </c:pt>
                <c:pt idx="2662">
                  <c:v>180</c:v>
                </c:pt>
                <c:pt idx="2663">
                  <c:v>180</c:v>
                </c:pt>
                <c:pt idx="2664">
                  <c:v>168</c:v>
                </c:pt>
                <c:pt idx="2665">
                  <c:v>192</c:v>
                </c:pt>
                <c:pt idx="2666">
                  <c:v>168</c:v>
                </c:pt>
                <c:pt idx="2667">
                  <c:v>168</c:v>
                </c:pt>
                <c:pt idx="2668">
                  <c:v>204</c:v>
                </c:pt>
                <c:pt idx="2669">
                  <c:v>168</c:v>
                </c:pt>
                <c:pt idx="2670">
                  <c:v>192</c:v>
                </c:pt>
                <c:pt idx="2671">
                  <c:v>216</c:v>
                </c:pt>
                <c:pt idx="2672">
                  <c:v>216</c:v>
                </c:pt>
                <c:pt idx="2673">
                  <c:v>180</c:v>
                </c:pt>
                <c:pt idx="2674">
                  <c:v>180</c:v>
                </c:pt>
                <c:pt idx="2675">
                  <c:v>156</c:v>
                </c:pt>
                <c:pt idx="2676">
                  <c:v>168</c:v>
                </c:pt>
                <c:pt idx="2677">
                  <c:v>144</c:v>
                </c:pt>
                <c:pt idx="2678">
                  <c:v>204</c:v>
                </c:pt>
                <c:pt idx="2679">
                  <c:v>180</c:v>
                </c:pt>
                <c:pt idx="2680">
                  <c:v>156</c:v>
                </c:pt>
                <c:pt idx="2681">
                  <c:v>144</c:v>
                </c:pt>
                <c:pt idx="2682">
                  <c:v>192</c:v>
                </c:pt>
                <c:pt idx="2683">
                  <c:v>180</c:v>
                </c:pt>
                <c:pt idx="2684">
                  <c:v>132</c:v>
                </c:pt>
                <c:pt idx="2685">
                  <c:v>180</c:v>
                </c:pt>
                <c:pt idx="2686">
                  <c:v>156</c:v>
                </c:pt>
                <c:pt idx="2687">
                  <c:v>180</c:v>
                </c:pt>
                <c:pt idx="2688">
                  <c:v>168</c:v>
                </c:pt>
                <c:pt idx="2689">
                  <c:v>192</c:v>
                </c:pt>
                <c:pt idx="2690">
                  <c:v>180</c:v>
                </c:pt>
                <c:pt idx="2691">
                  <c:v>216</c:v>
                </c:pt>
                <c:pt idx="2692">
                  <c:v>180</c:v>
                </c:pt>
                <c:pt idx="2693">
                  <c:v>204</c:v>
                </c:pt>
                <c:pt idx="2694">
                  <c:v>192</c:v>
                </c:pt>
                <c:pt idx="2695">
                  <c:v>180</c:v>
                </c:pt>
                <c:pt idx="2696">
                  <c:v>192</c:v>
                </c:pt>
                <c:pt idx="2697">
                  <c:v>204</c:v>
                </c:pt>
                <c:pt idx="2698">
                  <c:v>180</c:v>
                </c:pt>
                <c:pt idx="2699">
                  <c:v>192</c:v>
                </c:pt>
                <c:pt idx="2700">
                  <c:v>240</c:v>
                </c:pt>
                <c:pt idx="2701">
                  <c:v>192</c:v>
                </c:pt>
                <c:pt idx="2702">
                  <c:v>264</c:v>
                </c:pt>
                <c:pt idx="2703">
                  <c:v>228</c:v>
                </c:pt>
                <c:pt idx="2704">
                  <c:v>216</c:v>
                </c:pt>
                <c:pt idx="2705">
                  <c:v>192</c:v>
                </c:pt>
                <c:pt idx="2706">
                  <c:v>180</c:v>
                </c:pt>
                <c:pt idx="2707">
                  <c:v>132</c:v>
                </c:pt>
                <c:pt idx="2708">
                  <c:v>144</c:v>
                </c:pt>
                <c:pt idx="2709">
                  <c:v>168</c:v>
                </c:pt>
                <c:pt idx="2710">
                  <c:v>168</c:v>
                </c:pt>
                <c:pt idx="2711">
                  <c:v>156</c:v>
                </c:pt>
                <c:pt idx="2712">
                  <c:v>228</c:v>
                </c:pt>
                <c:pt idx="2713">
                  <c:v>204</c:v>
                </c:pt>
                <c:pt idx="2714">
                  <c:v>96</c:v>
                </c:pt>
                <c:pt idx="2715">
                  <c:v>156</c:v>
                </c:pt>
                <c:pt idx="2716">
                  <c:v>132</c:v>
                </c:pt>
                <c:pt idx="2717">
                  <c:v>168</c:v>
                </c:pt>
                <c:pt idx="2718">
                  <c:v>192</c:v>
                </c:pt>
                <c:pt idx="2719">
                  <c:v>192</c:v>
                </c:pt>
                <c:pt idx="2720">
                  <c:v>180</c:v>
                </c:pt>
                <c:pt idx="2721">
                  <c:v>240</c:v>
                </c:pt>
                <c:pt idx="2722">
                  <c:v>228</c:v>
                </c:pt>
                <c:pt idx="2723">
                  <c:v>228</c:v>
                </c:pt>
                <c:pt idx="2724">
                  <c:v>156</c:v>
                </c:pt>
                <c:pt idx="2725">
                  <c:v>156</c:v>
                </c:pt>
                <c:pt idx="2726">
                  <c:v>216</c:v>
                </c:pt>
                <c:pt idx="2727">
                  <c:v>168</c:v>
                </c:pt>
                <c:pt idx="2728">
                  <c:v>156</c:v>
                </c:pt>
                <c:pt idx="2729">
                  <c:v>180</c:v>
                </c:pt>
                <c:pt idx="2730">
                  <c:v>228</c:v>
                </c:pt>
                <c:pt idx="2731">
                  <c:v>180</c:v>
                </c:pt>
                <c:pt idx="2732">
                  <c:v>216</c:v>
                </c:pt>
                <c:pt idx="2733">
                  <c:v>216</c:v>
                </c:pt>
                <c:pt idx="2734">
                  <c:v>204</c:v>
                </c:pt>
                <c:pt idx="2735">
                  <c:v>156</c:v>
                </c:pt>
                <c:pt idx="2736">
                  <c:v>156</c:v>
                </c:pt>
                <c:pt idx="2737">
                  <c:v>156</c:v>
                </c:pt>
                <c:pt idx="2738">
                  <c:v>180</c:v>
                </c:pt>
                <c:pt idx="2739">
                  <c:v>156</c:v>
                </c:pt>
                <c:pt idx="2740">
                  <c:v>156</c:v>
                </c:pt>
                <c:pt idx="2741">
                  <c:v>120</c:v>
                </c:pt>
                <c:pt idx="2742">
                  <c:v>108</c:v>
                </c:pt>
                <c:pt idx="2743">
                  <c:v>180</c:v>
                </c:pt>
                <c:pt idx="2744">
                  <c:v>180</c:v>
                </c:pt>
                <c:pt idx="2745">
                  <c:v>228</c:v>
                </c:pt>
                <c:pt idx="2746">
                  <c:v>180</c:v>
                </c:pt>
                <c:pt idx="2747">
                  <c:v>192</c:v>
                </c:pt>
                <c:pt idx="2748">
                  <c:v>192</c:v>
                </c:pt>
                <c:pt idx="2749">
                  <c:v>228</c:v>
                </c:pt>
                <c:pt idx="2750">
                  <c:v>216</c:v>
                </c:pt>
                <c:pt idx="2751">
                  <c:v>240</c:v>
                </c:pt>
                <c:pt idx="2752">
                  <c:v>216</c:v>
                </c:pt>
                <c:pt idx="2753">
                  <c:v>216</c:v>
                </c:pt>
                <c:pt idx="2754">
                  <c:v>192</c:v>
                </c:pt>
                <c:pt idx="2755">
                  <c:v>204</c:v>
                </c:pt>
                <c:pt idx="2756">
                  <c:v>348</c:v>
                </c:pt>
                <c:pt idx="2757">
                  <c:v>324</c:v>
                </c:pt>
                <c:pt idx="2758">
                  <c:v>240</c:v>
                </c:pt>
                <c:pt idx="2759">
                  <c:v>204</c:v>
                </c:pt>
                <c:pt idx="2760">
                  <c:v>192</c:v>
                </c:pt>
                <c:pt idx="2761">
                  <c:v>156</c:v>
                </c:pt>
                <c:pt idx="2762">
                  <c:v>204</c:v>
                </c:pt>
                <c:pt idx="2763">
                  <c:v>168</c:v>
                </c:pt>
                <c:pt idx="2764">
                  <c:v>192</c:v>
                </c:pt>
                <c:pt idx="2765">
                  <c:v>192</c:v>
                </c:pt>
                <c:pt idx="2766">
                  <c:v>180</c:v>
                </c:pt>
                <c:pt idx="2767">
                  <c:v>144</c:v>
                </c:pt>
                <c:pt idx="2768">
                  <c:v>168</c:v>
                </c:pt>
                <c:pt idx="2769">
                  <c:v>168</c:v>
                </c:pt>
                <c:pt idx="2770">
                  <c:v>204</c:v>
                </c:pt>
                <c:pt idx="2771">
                  <c:v>252</c:v>
                </c:pt>
                <c:pt idx="2772">
                  <c:v>180</c:v>
                </c:pt>
                <c:pt idx="2773">
                  <c:v>204</c:v>
                </c:pt>
                <c:pt idx="2774">
                  <c:v>144</c:v>
                </c:pt>
                <c:pt idx="2775">
                  <c:v>168</c:v>
                </c:pt>
                <c:pt idx="2776">
                  <c:v>168</c:v>
                </c:pt>
                <c:pt idx="2777">
                  <c:v>192</c:v>
                </c:pt>
                <c:pt idx="2778">
                  <c:v>192</c:v>
                </c:pt>
                <c:pt idx="2779">
                  <c:v>192</c:v>
                </c:pt>
                <c:pt idx="2780">
                  <c:v>180</c:v>
                </c:pt>
                <c:pt idx="2781">
                  <c:v>192</c:v>
                </c:pt>
                <c:pt idx="2782">
                  <c:v>168</c:v>
                </c:pt>
                <c:pt idx="2783">
                  <c:v>192</c:v>
                </c:pt>
                <c:pt idx="2784">
                  <c:v>252</c:v>
                </c:pt>
                <c:pt idx="2785">
                  <c:v>156</c:v>
                </c:pt>
                <c:pt idx="2786">
                  <c:v>96</c:v>
                </c:pt>
                <c:pt idx="2787">
                  <c:v>156</c:v>
                </c:pt>
                <c:pt idx="2788">
                  <c:v>264</c:v>
                </c:pt>
                <c:pt idx="2789">
                  <c:v>252</c:v>
                </c:pt>
                <c:pt idx="2790">
                  <c:v>216</c:v>
                </c:pt>
                <c:pt idx="2791">
                  <c:v>156</c:v>
                </c:pt>
                <c:pt idx="2792">
                  <c:v>180</c:v>
                </c:pt>
                <c:pt idx="2793">
                  <c:v>156</c:v>
                </c:pt>
                <c:pt idx="2794">
                  <c:v>180</c:v>
                </c:pt>
                <c:pt idx="2795">
                  <c:v>168</c:v>
                </c:pt>
                <c:pt idx="2796">
                  <c:v>156</c:v>
                </c:pt>
                <c:pt idx="2797">
                  <c:v>144</c:v>
                </c:pt>
                <c:pt idx="2798">
                  <c:v>144</c:v>
                </c:pt>
                <c:pt idx="2799">
                  <c:v>108</c:v>
                </c:pt>
                <c:pt idx="2800">
                  <c:v>180</c:v>
                </c:pt>
                <c:pt idx="2801">
                  <c:v>240</c:v>
                </c:pt>
                <c:pt idx="2802">
                  <c:v>156</c:v>
                </c:pt>
                <c:pt idx="2803">
                  <c:v>180</c:v>
                </c:pt>
                <c:pt idx="2804">
                  <c:v>156</c:v>
                </c:pt>
                <c:pt idx="2805">
                  <c:v>204</c:v>
                </c:pt>
                <c:pt idx="2806">
                  <c:v>204</c:v>
                </c:pt>
                <c:pt idx="2807">
                  <c:v>228</c:v>
                </c:pt>
                <c:pt idx="2808">
                  <c:v>168</c:v>
                </c:pt>
                <c:pt idx="2809">
                  <c:v>180</c:v>
                </c:pt>
                <c:pt idx="2810">
                  <c:v>192</c:v>
                </c:pt>
                <c:pt idx="2811">
                  <c:v>204</c:v>
                </c:pt>
                <c:pt idx="2812">
                  <c:v>204</c:v>
                </c:pt>
                <c:pt idx="2813">
                  <c:v>216</c:v>
                </c:pt>
                <c:pt idx="2814">
                  <c:v>264</c:v>
                </c:pt>
                <c:pt idx="2815">
                  <c:v>240</c:v>
                </c:pt>
                <c:pt idx="2816">
                  <c:v>204</c:v>
                </c:pt>
                <c:pt idx="2817">
                  <c:v>180</c:v>
                </c:pt>
                <c:pt idx="2818">
                  <c:v>192</c:v>
                </c:pt>
                <c:pt idx="2819">
                  <c:v>168</c:v>
                </c:pt>
                <c:pt idx="2820">
                  <c:v>192</c:v>
                </c:pt>
                <c:pt idx="2821">
                  <c:v>156</c:v>
                </c:pt>
                <c:pt idx="2822">
                  <c:v>180</c:v>
                </c:pt>
                <c:pt idx="2823">
                  <c:v>144</c:v>
                </c:pt>
                <c:pt idx="2824">
                  <c:v>144</c:v>
                </c:pt>
                <c:pt idx="2825">
                  <c:v>144</c:v>
                </c:pt>
                <c:pt idx="2826">
                  <c:v>168</c:v>
                </c:pt>
                <c:pt idx="2827">
                  <c:v>168</c:v>
                </c:pt>
                <c:pt idx="2828">
                  <c:v>240</c:v>
                </c:pt>
                <c:pt idx="2829">
                  <c:v>252</c:v>
                </c:pt>
                <c:pt idx="2830">
                  <c:v>132</c:v>
                </c:pt>
                <c:pt idx="2831">
                  <c:v>180</c:v>
                </c:pt>
                <c:pt idx="2832">
                  <c:v>180</c:v>
                </c:pt>
                <c:pt idx="2833">
                  <c:v>192</c:v>
                </c:pt>
                <c:pt idx="2834">
                  <c:v>180</c:v>
                </c:pt>
                <c:pt idx="2835">
                  <c:v>204</c:v>
                </c:pt>
                <c:pt idx="2836">
                  <c:v>192</c:v>
                </c:pt>
                <c:pt idx="2837">
                  <c:v>228</c:v>
                </c:pt>
                <c:pt idx="2838">
                  <c:v>216</c:v>
                </c:pt>
                <c:pt idx="2839">
                  <c:v>216</c:v>
                </c:pt>
                <c:pt idx="2840">
                  <c:v>204</c:v>
                </c:pt>
                <c:pt idx="2841">
                  <c:v>216</c:v>
                </c:pt>
                <c:pt idx="2842">
                  <c:v>252</c:v>
                </c:pt>
                <c:pt idx="2843">
                  <c:v>168</c:v>
                </c:pt>
                <c:pt idx="2844">
                  <c:v>144</c:v>
                </c:pt>
                <c:pt idx="2845">
                  <c:v>180</c:v>
                </c:pt>
                <c:pt idx="2846">
                  <c:v>216</c:v>
                </c:pt>
                <c:pt idx="2847">
                  <c:v>168</c:v>
                </c:pt>
                <c:pt idx="2848">
                  <c:v>168</c:v>
                </c:pt>
                <c:pt idx="2849">
                  <c:v>156</c:v>
                </c:pt>
                <c:pt idx="2850">
                  <c:v>192</c:v>
                </c:pt>
                <c:pt idx="2851">
                  <c:v>168</c:v>
                </c:pt>
                <c:pt idx="2852">
                  <c:v>192</c:v>
                </c:pt>
                <c:pt idx="2853">
                  <c:v>180</c:v>
                </c:pt>
                <c:pt idx="2854">
                  <c:v>168</c:v>
                </c:pt>
                <c:pt idx="2855">
                  <c:v>144</c:v>
                </c:pt>
                <c:pt idx="2856">
                  <c:v>168</c:v>
                </c:pt>
                <c:pt idx="2857">
                  <c:v>156</c:v>
                </c:pt>
                <c:pt idx="2858">
                  <c:v>120</c:v>
                </c:pt>
                <c:pt idx="2859">
                  <c:v>192</c:v>
                </c:pt>
                <c:pt idx="2860">
                  <c:v>144</c:v>
                </c:pt>
                <c:pt idx="2861">
                  <c:v>180</c:v>
                </c:pt>
                <c:pt idx="2862">
                  <c:v>180</c:v>
                </c:pt>
                <c:pt idx="2863">
                  <c:v>192</c:v>
                </c:pt>
                <c:pt idx="2864">
                  <c:v>156</c:v>
                </c:pt>
                <c:pt idx="2865">
                  <c:v>180</c:v>
                </c:pt>
                <c:pt idx="2866">
                  <c:v>180</c:v>
                </c:pt>
                <c:pt idx="2867">
                  <c:v>216</c:v>
                </c:pt>
                <c:pt idx="2868">
                  <c:v>204</c:v>
                </c:pt>
                <c:pt idx="2869">
                  <c:v>204</c:v>
                </c:pt>
                <c:pt idx="2870">
                  <c:v>192</c:v>
                </c:pt>
                <c:pt idx="2871">
                  <c:v>108</c:v>
                </c:pt>
                <c:pt idx="2872">
                  <c:v>156</c:v>
                </c:pt>
                <c:pt idx="2873">
                  <c:v>204</c:v>
                </c:pt>
                <c:pt idx="2874">
                  <c:v>204</c:v>
                </c:pt>
                <c:pt idx="2875">
                  <c:v>180</c:v>
                </c:pt>
                <c:pt idx="2876">
                  <c:v>228</c:v>
                </c:pt>
                <c:pt idx="2877">
                  <c:v>204</c:v>
                </c:pt>
                <c:pt idx="2878">
                  <c:v>216</c:v>
                </c:pt>
                <c:pt idx="2879">
                  <c:v>192</c:v>
                </c:pt>
                <c:pt idx="2880">
                  <c:v>204</c:v>
                </c:pt>
                <c:pt idx="2881">
                  <c:v>168</c:v>
                </c:pt>
                <c:pt idx="2882">
                  <c:v>168</c:v>
                </c:pt>
                <c:pt idx="2883">
                  <c:v>180</c:v>
                </c:pt>
                <c:pt idx="2884">
                  <c:v>180</c:v>
                </c:pt>
                <c:pt idx="2885">
                  <c:v>144</c:v>
                </c:pt>
                <c:pt idx="2886">
                  <c:v>192</c:v>
                </c:pt>
                <c:pt idx="2887">
                  <c:v>240</c:v>
                </c:pt>
                <c:pt idx="2888">
                  <c:v>168</c:v>
                </c:pt>
                <c:pt idx="2889">
                  <c:v>192</c:v>
                </c:pt>
                <c:pt idx="2890">
                  <c:v>144</c:v>
                </c:pt>
                <c:pt idx="2891">
                  <c:v>180</c:v>
                </c:pt>
                <c:pt idx="2892">
                  <c:v>192</c:v>
                </c:pt>
                <c:pt idx="2893">
                  <c:v>204</c:v>
                </c:pt>
                <c:pt idx="2894">
                  <c:v>192</c:v>
                </c:pt>
                <c:pt idx="2895">
                  <c:v>228</c:v>
                </c:pt>
                <c:pt idx="2896">
                  <c:v>204</c:v>
                </c:pt>
                <c:pt idx="2897">
                  <c:v>204</c:v>
                </c:pt>
                <c:pt idx="2898">
                  <c:v>204</c:v>
                </c:pt>
                <c:pt idx="2899">
                  <c:v>204</c:v>
                </c:pt>
                <c:pt idx="2900">
                  <c:v>228</c:v>
                </c:pt>
                <c:pt idx="2901">
                  <c:v>156</c:v>
                </c:pt>
                <c:pt idx="2902">
                  <c:v>144</c:v>
                </c:pt>
                <c:pt idx="2903">
                  <c:v>204</c:v>
                </c:pt>
                <c:pt idx="2904">
                  <c:v>240</c:v>
                </c:pt>
                <c:pt idx="2905">
                  <c:v>192</c:v>
                </c:pt>
                <c:pt idx="2906">
                  <c:v>180</c:v>
                </c:pt>
                <c:pt idx="2907">
                  <c:v>168</c:v>
                </c:pt>
                <c:pt idx="2908">
                  <c:v>216</c:v>
                </c:pt>
                <c:pt idx="2909">
                  <c:v>168</c:v>
                </c:pt>
                <c:pt idx="2910">
                  <c:v>168</c:v>
                </c:pt>
                <c:pt idx="2911">
                  <c:v>168</c:v>
                </c:pt>
                <c:pt idx="2912">
                  <c:v>192</c:v>
                </c:pt>
                <c:pt idx="2913">
                  <c:v>216</c:v>
                </c:pt>
                <c:pt idx="2914">
                  <c:v>228</c:v>
                </c:pt>
                <c:pt idx="2915">
                  <c:v>168</c:v>
                </c:pt>
                <c:pt idx="2916">
                  <c:v>72</c:v>
                </c:pt>
                <c:pt idx="2917">
                  <c:v>120</c:v>
                </c:pt>
                <c:pt idx="2918">
                  <c:v>168</c:v>
                </c:pt>
                <c:pt idx="2919">
                  <c:v>216</c:v>
                </c:pt>
                <c:pt idx="2920">
                  <c:v>168</c:v>
                </c:pt>
                <c:pt idx="2921">
                  <c:v>204</c:v>
                </c:pt>
                <c:pt idx="2922">
                  <c:v>192</c:v>
                </c:pt>
                <c:pt idx="2923">
                  <c:v>192</c:v>
                </c:pt>
                <c:pt idx="2924">
                  <c:v>180</c:v>
                </c:pt>
                <c:pt idx="2925">
                  <c:v>180</c:v>
                </c:pt>
                <c:pt idx="2926">
                  <c:v>168</c:v>
                </c:pt>
                <c:pt idx="2927">
                  <c:v>192</c:v>
                </c:pt>
                <c:pt idx="2928">
                  <c:v>216</c:v>
                </c:pt>
                <c:pt idx="2929">
                  <c:v>204</c:v>
                </c:pt>
                <c:pt idx="2930">
                  <c:v>228</c:v>
                </c:pt>
                <c:pt idx="2931">
                  <c:v>216</c:v>
                </c:pt>
                <c:pt idx="2932">
                  <c:v>204</c:v>
                </c:pt>
                <c:pt idx="2933">
                  <c:v>168</c:v>
                </c:pt>
                <c:pt idx="2934">
                  <c:v>192</c:v>
                </c:pt>
                <c:pt idx="2935">
                  <c:v>180</c:v>
                </c:pt>
                <c:pt idx="2936">
                  <c:v>240</c:v>
                </c:pt>
                <c:pt idx="2937">
                  <c:v>204</c:v>
                </c:pt>
                <c:pt idx="2938">
                  <c:v>156</c:v>
                </c:pt>
                <c:pt idx="2939">
                  <c:v>132</c:v>
                </c:pt>
                <c:pt idx="2940">
                  <c:v>192</c:v>
                </c:pt>
                <c:pt idx="2941">
                  <c:v>204</c:v>
                </c:pt>
                <c:pt idx="2942">
                  <c:v>144</c:v>
                </c:pt>
                <c:pt idx="2943">
                  <c:v>132</c:v>
                </c:pt>
                <c:pt idx="2944">
                  <c:v>180</c:v>
                </c:pt>
                <c:pt idx="2945">
                  <c:v>192</c:v>
                </c:pt>
                <c:pt idx="2946">
                  <c:v>132</c:v>
                </c:pt>
                <c:pt idx="2947">
                  <c:v>180</c:v>
                </c:pt>
                <c:pt idx="2948">
                  <c:v>156</c:v>
                </c:pt>
                <c:pt idx="2949">
                  <c:v>180</c:v>
                </c:pt>
                <c:pt idx="2950">
                  <c:v>240</c:v>
                </c:pt>
                <c:pt idx="2951">
                  <c:v>252</c:v>
                </c:pt>
                <c:pt idx="2952">
                  <c:v>144</c:v>
                </c:pt>
                <c:pt idx="2953">
                  <c:v>180</c:v>
                </c:pt>
                <c:pt idx="2954">
                  <c:v>156</c:v>
                </c:pt>
                <c:pt idx="2955">
                  <c:v>156</c:v>
                </c:pt>
                <c:pt idx="2956">
                  <c:v>228</c:v>
                </c:pt>
                <c:pt idx="2957">
                  <c:v>240</c:v>
                </c:pt>
                <c:pt idx="2958">
                  <c:v>264</c:v>
                </c:pt>
                <c:pt idx="2959">
                  <c:v>240</c:v>
                </c:pt>
                <c:pt idx="2960">
                  <c:v>216</c:v>
                </c:pt>
                <c:pt idx="2961">
                  <c:v>168</c:v>
                </c:pt>
                <c:pt idx="2962">
                  <c:v>168</c:v>
                </c:pt>
                <c:pt idx="2963">
                  <c:v>144</c:v>
                </c:pt>
                <c:pt idx="2964">
                  <c:v>192</c:v>
                </c:pt>
                <c:pt idx="2965">
                  <c:v>192</c:v>
                </c:pt>
                <c:pt idx="2966">
                  <c:v>204</c:v>
                </c:pt>
                <c:pt idx="2967">
                  <c:v>192</c:v>
                </c:pt>
                <c:pt idx="2968">
                  <c:v>180</c:v>
                </c:pt>
                <c:pt idx="2969">
                  <c:v>132</c:v>
                </c:pt>
                <c:pt idx="2970">
                  <c:v>168</c:v>
                </c:pt>
                <c:pt idx="2971">
                  <c:v>156</c:v>
                </c:pt>
                <c:pt idx="2972">
                  <c:v>168</c:v>
                </c:pt>
                <c:pt idx="2973">
                  <c:v>168</c:v>
                </c:pt>
                <c:pt idx="2974">
                  <c:v>132</c:v>
                </c:pt>
                <c:pt idx="2975">
                  <c:v>216</c:v>
                </c:pt>
                <c:pt idx="2976">
                  <c:v>180</c:v>
                </c:pt>
                <c:pt idx="2977">
                  <c:v>204</c:v>
                </c:pt>
                <c:pt idx="2978">
                  <c:v>180</c:v>
                </c:pt>
                <c:pt idx="2979">
                  <c:v>192</c:v>
                </c:pt>
                <c:pt idx="2980">
                  <c:v>168</c:v>
                </c:pt>
                <c:pt idx="2981">
                  <c:v>192</c:v>
                </c:pt>
                <c:pt idx="2982">
                  <c:v>180</c:v>
                </c:pt>
                <c:pt idx="2983">
                  <c:v>180</c:v>
                </c:pt>
                <c:pt idx="2984">
                  <c:v>180</c:v>
                </c:pt>
                <c:pt idx="2985">
                  <c:v>216</c:v>
                </c:pt>
                <c:pt idx="2986">
                  <c:v>240</c:v>
                </c:pt>
                <c:pt idx="2987">
                  <c:v>180</c:v>
                </c:pt>
                <c:pt idx="2988">
                  <c:v>132</c:v>
                </c:pt>
                <c:pt idx="2989">
                  <c:v>156</c:v>
                </c:pt>
                <c:pt idx="2990">
                  <c:v>216</c:v>
                </c:pt>
                <c:pt idx="2991">
                  <c:v>168</c:v>
                </c:pt>
                <c:pt idx="2992">
                  <c:v>204</c:v>
                </c:pt>
                <c:pt idx="2993">
                  <c:v>168</c:v>
                </c:pt>
                <c:pt idx="2994">
                  <c:v>180</c:v>
                </c:pt>
                <c:pt idx="2995">
                  <c:v>132</c:v>
                </c:pt>
                <c:pt idx="2996">
                  <c:v>144</c:v>
                </c:pt>
                <c:pt idx="2997">
                  <c:v>156</c:v>
                </c:pt>
                <c:pt idx="2998">
                  <c:v>132</c:v>
                </c:pt>
                <c:pt idx="2999">
                  <c:v>132</c:v>
                </c:pt>
              </c:numCache>
            </c:numRef>
          </c:yVal>
          <c:smooth val="0"/>
          <c:extLst>
            <c:ext xmlns:c16="http://schemas.microsoft.com/office/drawing/2014/chart" uri="{C3380CC4-5D6E-409C-BE32-E72D297353CC}">
              <c16:uniqueId val="{00000000-BC3B-4BF1-B7EF-9B12D09A8E56}"/>
            </c:ext>
          </c:extLst>
        </c:ser>
        <c:dLbls>
          <c:showLegendKey val="0"/>
          <c:showVal val="0"/>
          <c:showCatName val="0"/>
          <c:showSerName val="0"/>
          <c:showPercent val="0"/>
          <c:showBubbleSize val="0"/>
        </c:dLbls>
        <c:axId val="1496288351"/>
        <c:axId val="1496285855"/>
      </c:scatterChart>
      <c:valAx>
        <c:axId val="1496288351"/>
        <c:scaling>
          <c:orientation val="minMax"/>
          <c:max val="3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 of sampl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96285855"/>
        <c:crosses val="autoZero"/>
        <c:crossBetween val="midCat"/>
      </c:valAx>
      <c:valAx>
        <c:axId val="1496285855"/>
        <c:scaling>
          <c:orientation val="minMax"/>
          <c:min val="-1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Voltage (m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96288351"/>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400" b="0" i="0" baseline="0">
                <a:effectLst/>
              </a:rPr>
              <a:t>0% Muscle Extraction</a:t>
            </a:r>
            <a:endParaRPr lang="en-GB" sz="140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solidFill>
                <a:schemeClr val="accent1"/>
              </a:solidFill>
              <a:round/>
            </a:ln>
            <a:effectLst/>
          </c:spPr>
          <c:marker>
            <c:symbol val="none"/>
          </c:marker>
          <c:yVal>
            <c:numRef>
              <c:f>Sheet1!$D$1:$D$3000</c:f>
              <c:numCache>
                <c:formatCode>General</c:formatCode>
                <c:ptCount val="3000"/>
                <c:pt idx="0">
                  <c:v>114</c:v>
                </c:pt>
                <c:pt idx="1">
                  <c:v>105</c:v>
                </c:pt>
                <c:pt idx="2">
                  <c:v>93</c:v>
                </c:pt>
                <c:pt idx="3">
                  <c:v>100</c:v>
                </c:pt>
                <c:pt idx="4">
                  <c:v>99</c:v>
                </c:pt>
                <c:pt idx="5">
                  <c:v>87</c:v>
                </c:pt>
                <c:pt idx="6">
                  <c:v>88</c:v>
                </c:pt>
                <c:pt idx="7">
                  <c:v>90</c:v>
                </c:pt>
                <c:pt idx="8">
                  <c:v>83</c:v>
                </c:pt>
                <c:pt idx="9">
                  <c:v>85</c:v>
                </c:pt>
                <c:pt idx="10">
                  <c:v>77</c:v>
                </c:pt>
                <c:pt idx="11">
                  <c:v>77</c:v>
                </c:pt>
                <c:pt idx="12">
                  <c:v>78</c:v>
                </c:pt>
                <c:pt idx="13">
                  <c:v>93</c:v>
                </c:pt>
                <c:pt idx="14">
                  <c:v>98</c:v>
                </c:pt>
                <c:pt idx="15">
                  <c:v>84</c:v>
                </c:pt>
                <c:pt idx="16">
                  <c:v>76</c:v>
                </c:pt>
                <c:pt idx="17">
                  <c:v>87</c:v>
                </c:pt>
                <c:pt idx="18">
                  <c:v>87</c:v>
                </c:pt>
                <c:pt idx="19">
                  <c:v>95</c:v>
                </c:pt>
                <c:pt idx="20">
                  <c:v>100</c:v>
                </c:pt>
                <c:pt idx="21">
                  <c:v>97</c:v>
                </c:pt>
                <c:pt idx="22">
                  <c:v>102</c:v>
                </c:pt>
                <c:pt idx="23">
                  <c:v>111</c:v>
                </c:pt>
                <c:pt idx="24">
                  <c:v>108</c:v>
                </c:pt>
                <c:pt idx="25">
                  <c:v>91</c:v>
                </c:pt>
                <c:pt idx="26">
                  <c:v>116</c:v>
                </c:pt>
                <c:pt idx="27">
                  <c:v>121</c:v>
                </c:pt>
                <c:pt idx="28">
                  <c:v>102</c:v>
                </c:pt>
                <c:pt idx="29">
                  <c:v>94</c:v>
                </c:pt>
                <c:pt idx="30">
                  <c:v>95</c:v>
                </c:pt>
                <c:pt idx="31">
                  <c:v>91</c:v>
                </c:pt>
                <c:pt idx="32">
                  <c:v>91</c:v>
                </c:pt>
                <c:pt idx="33">
                  <c:v>97</c:v>
                </c:pt>
                <c:pt idx="34">
                  <c:v>92</c:v>
                </c:pt>
                <c:pt idx="35">
                  <c:v>84</c:v>
                </c:pt>
                <c:pt idx="36">
                  <c:v>78</c:v>
                </c:pt>
                <c:pt idx="37">
                  <c:v>83</c:v>
                </c:pt>
                <c:pt idx="38">
                  <c:v>78</c:v>
                </c:pt>
                <c:pt idx="39">
                  <c:v>86</c:v>
                </c:pt>
                <c:pt idx="40">
                  <c:v>95</c:v>
                </c:pt>
                <c:pt idx="41">
                  <c:v>88</c:v>
                </c:pt>
                <c:pt idx="42">
                  <c:v>78</c:v>
                </c:pt>
                <c:pt idx="43">
                  <c:v>82</c:v>
                </c:pt>
                <c:pt idx="44">
                  <c:v>89</c:v>
                </c:pt>
                <c:pt idx="45">
                  <c:v>85</c:v>
                </c:pt>
                <c:pt idx="46">
                  <c:v>98</c:v>
                </c:pt>
                <c:pt idx="47">
                  <c:v>95</c:v>
                </c:pt>
                <c:pt idx="48">
                  <c:v>96</c:v>
                </c:pt>
                <c:pt idx="49">
                  <c:v>98</c:v>
                </c:pt>
                <c:pt idx="50">
                  <c:v>93</c:v>
                </c:pt>
                <c:pt idx="51">
                  <c:v>101</c:v>
                </c:pt>
                <c:pt idx="52">
                  <c:v>101</c:v>
                </c:pt>
                <c:pt idx="53">
                  <c:v>105</c:v>
                </c:pt>
                <c:pt idx="54">
                  <c:v>121</c:v>
                </c:pt>
                <c:pt idx="55">
                  <c:v>110</c:v>
                </c:pt>
                <c:pt idx="56">
                  <c:v>109</c:v>
                </c:pt>
                <c:pt idx="57">
                  <c:v>101</c:v>
                </c:pt>
                <c:pt idx="58">
                  <c:v>91</c:v>
                </c:pt>
                <c:pt idx="59">
                  <c:v>93</c:v>
                </c:pt>
                <c:pt idx="60">
                  <c:v>87</c:v>
                </c:pt>
                <c:pt idx="61">
                  <c:v>91</c:v>
                </c:pt>
                <c:pt idx="62">
                  <c:v>90</c:v>
                </c:pt>
                <c:pt idx="63">
                  <c:v>83</c:v>
                </c:pt>
                <c:pt idx="64">
                  <c:v>82</c:v>
                </c:pt>
                <c:pt idx="65">
                  <c:v>71</c:v>
                </c:pt>
                <c:pt idx="66">
                  <c:v>83</c:v>
                </c:pt>
                <c:pt idx="67">
                  <c:v>93</c:v>
                </c:pt>
                <c:pt idx="68">
                  <c:v>80</c:v>
                </c:pt>
                <c:pt idx="69">
                  <c:v>86</c:v>
                </c:pt>
                <c:pt idx="70">
                  <c:v>84</c:v>
                </c:pt>
                <c:pt idx="71">
                  <c:v>90</c:v>
                </c:pt>
                <c:pt idx="72">
                  <c:v>97</c:v>
                </c:pt>
                <c:pt idx="73">
                  <c:v>89</c:v>
                </c:pt>
                <c:pt idx="74">
                  <c:v>99</c:v>
                </c:pt>
                <c:pt idx="75">
                  <c:v>90</c:v>
                </c:pt>
                <c:pt idx="76">
                  <c:v>111</c:v>
                </c:pt>
                <c:pt idx="77">
                  <c:v>99</c:v>
                </c:pt>
                <c:pt idx="78">
                  <c:v>102</c:v>
                </c:pt>
                <c:pt idx="79">
                  <c:v>105</c:v>
                </c:pt>
                <c:pt idx="80">
                  <c:v>118</c:v>
                </c:pt>
                <c:pt idx="81">
                  <c:v>119</c:v>
                </c:pt>
                <c:pt idx="82">
                  <c:v>92</c:v>
                </c:pt>
                <c:pt idx="83">
                  <c:v>96</c:v>
                </c:pt>
                <c:pt idx="84">
                  <c:v>97</c:v>
                </c:pt>
                <c:pt idx="85">
                  <c:v>98</c:v>
                </c:pt>
                <c:pt idx="86">
                  <c:v>89</c:v>
                </c:pt>
                <c:pt idx="87">
                  <c:v>91</c:v>
                </c:pt>
                <c:pt idx="88">
                  <c:v>90</c:v>
                </c:pt>
                <c:pt idx="89">
                  <c:v>85</c:v>
                </c:pt>
                <c:pt idx="90">
                  <c:v>86</c:v>
                </c:pt>
                <c:pt idx="91">
                  <c:v>82</c:v>
                </c:pt>
                <c:pt idx="92">
                  <c:v>81</c:v>
                </c:pt>
                <c:pt idx="93">
                  <c:v>75</c:v>
                </c:pt>
                <c:pt idx="94">
                  <c:v>83</c:v>
                </c:pt>
                <c:pt idx="95">
                  <c:v>106</c:v>
                </c:pt>
                <c:pt idx="96">
                  <c:v>75</c:v>
                </c:pt>
                <c:pt idx="97">
                  <c:v>86</c:v>
                </c:pt>
                <c:pt idx="98">
                  <c:v>84</c:v>
                </c:pt>
                <c:pt idx="99">
                  <c:v>87</c:v>
                </c:pt>
                <c:pt idx="100">
                  <c:v>92</c:v>
                </c:pt>
                <c:pt idx="101">
                  <c:v>96</c:v>
                </c:pt>
                <c:pt idx="102">
                  <c:v>91</c:v>
                </c:pt>
                <c:pt idx="103">
                  <c:v>94</c:v>
                </c:pt>
                <c:pt idx="104">
                  <c:v>109</c:v>
                </c:pt>
                <c:pt idx="105">
                  <c:v>107</c:v>
                </c:pt>
                <c:pt idx="106">
                  <c:v>102</c:v>
                </c:pt>
                <c:pt idx="107">
                  <c:v>102</c:v>
                </c:pt>
                <c:pt idx="108">
                  <c:v>112</c:v>
                </c:pt>
                <c:pt idx="109">
                  <c:v>102</c:v>
                </c:pt>
                <c:pt idx="110">
                  <c:v>97</c:v>
                </c:pt>
                <c:pt idx="111">
                  <c:v>108</c:v>
                </c:pt>
                <c:pt idx="112">
                  <c:v>98</c:v>
                </c:pt>
                <c:pt idx="113">
                  <c:v>89</c:v>
                </c:pt>
                <c:pt idx="114">
                  <c:v>92</c:v>
                </c:pt>
                <c:pt idx="115">
                  <c:v>94</c:v>
                </c:pt>
                <c:pt idx="116">
                  <c:v>86</c:v>
                </c:pt>
                <c:pt idx="117">
                  <c:v>80</c:v>
                </c:pt>
                <c:pt idx="118">
                  <c:v>86</c:v>
                </c:pt>
                <c:pt idx="119">
                  <c:v>79</c:v>
                </c:pt>
                <c:pt idx="120">
                  <c:v>79</c:v>
                </c:pt>
                <c:pt idx="121">
                  <c:v>83</c:v>
                </c:pt>
                <c:pt idx="122">
                  <c:v>97</c:v>
                </c:pt>
                <c:pt idx="123">
                  <c:v>82</c:v>
                </c:pt>
                <c:pt idx="124">
                  <c:v>79</c:v>
                </c:pt>
                <c:pt idx="125">
                  <c:v>87</c:v>
                </c:pt>
                <c:pt idx="126">
                  <c:v>91</c:v>
                </c:pt>
                <c:pt idx="127">
                  <c:v>92</c:v>
                </c:pt>
                <c:pt idx="128">
                  <c:v>96</c:v>
                </c:pt>
                <c:pt idx="129">
                  <c:v>99</c:v>
                </c:pt>
                <c:pt idx="130">
                  <c:v>104</c:v>
                </c:pt>
                <c:pt idx="131">
                  <c:v>101</c:v>
                </c:pt>
                <c:pt idx="132">
                  <c:v>108</c:v>
                </c:pt>
                <c:pt idx="133">
                  <c:v>111</c:v>
                </c:pt>
                <c:pt idx="134">
                  <c:v>101</c:v>
                </c:pt>
                <c:pt idx="135">
                  <c:v>110</c:v>
                </c:pt>
                <c:pt idx="136">
                  <c:v>95</c:v>
                </c:pt>
                <c:pt idx="137">
                  <c:v>95</c:v>
                </c:pt>
                <c:pt idx="138">
                  <c:v>93</c:v>
                </c:pt>
                <c:pt idx="139">
                  <c:v>91</c:v>
                </c:pt>
                <c:pt idx="140">
                  <c:v>94</c:v>
                </c:pt>
                <c:pt idx="141">
                  <c:v>88</c:v>
                </c:pt>
                <c:pt idx="142">
                  <c:v>88</c:v>
                </c:pt>
                <c:pt idx="143">
                  <c:v>83</c:v>
                </c:pt>
                <c:pt idx="144">
                  <c:v>78</c:v>
                </c:pt>
                <c:pt idx="145">
                  <c:v>83</c:v>
                </c:pt>
                <c:pt idx="146">
                  <c:v>81</c:v>
                </c:pt>
                <c:pt idx="147">
                  <c:v>78</c:v>
                </c:pt>
                <c:pt idx="148">
                  <c:v>84</c:v>
                </c:pt>
                <c:pt idx="149">
                  <c:v>90</c:v>
                </c:pt>
                <c:pt idx="150">
                  <c:v>81</c:v>
                </c:pt>
                <c:pt idx="151">
                  <c:v>84</c:v>
                </c:pt>
                <c:pt idx="152">
                  <c:v>87</c:v>
                </c:pt>
                <c:pt idx="153">
                  <c:v>89</c:v>
                </c:pt>
                <c:pt idx="154">
                  <c:v>96</c:v>
                </c:pt>
                <c:pt idx="155">
                  <c:v>99</c:v>
                </c:pt>
                <c:pt idx="156">
                  <c:v>101</c:v>
                </c:pt>
                <c:pt idx="157">
                  <c:v>99</c:v>
                </c:pt>
                <c:pt idx="158">
                  <c:v>109</c:v>
                </c:pt>
                <c:pt idx="159">
                  <c:v>111</c:v>
                </c:pt>
                <c:pt idx="160">
                  <c:v>101</c:v>
                </c:pt>
                <c:pt idx="161">
                  <c:v>108</c:v>
                </c:pt>
                <c:pt idx="162">
                  <c:v>112</c:v>
                </c:pt>
                <c:pt idx="163">
                  <c:v>97</c:v>
                </c:pt>
                <c:pt idx="164">
                  <c:v>94</c:v>
                </c:pt>
                <c:pt idx="165">
                  <c:v>91</c:v>
                </c:pt>
                <c:pt idx="166">
                  <c:v>90</c:v>
                </c:pt>
                <c:pt idx="167">
                  <c:v>90</c:v>
                </c:pt>
                <c:pt idx="168">
                  <c:v>85</c:v>
                </c:pt>
                <c:pt idx="169">
                  <c:v>94</c:v>
                </c:pt>
                <c:pt idx="170">
                  <c:v>93</c:v>
                </c:pt>
                <c:pt idx="171">
                  <c:v>85</c:v>
                </c:pt>
                <c:pt idx="172">
                  <c:v>87</c:v>
                </c:pt>
                <c:pt idx="173">
                  <c:v>83</c:v>
                </c:pt>
                <c:pt idx="174">
                  <c:v>77</c:v>
                </c:pt>
                <c:pt idx="175">
                  <c:v>85</c:v>
                </c:pt>
                <c:pt idx="176">
                  <c:v>92</c:v>
                </c:pt>
                <c:pt idx="177">
                  <c:v>89</c:v>
                </c:pt>
                <c:pt idx="178">
                  <c:v>84</c:v>
                </c:pt>
                <c:pt idx="179">
                  <c:v>84</c:v>
                </c:pt>
                <c:pt idx="180">
                  <c:v>87</c:v>
                </c:pt>
                <c:pt idx="181">
                  <c:v>93</c:v>
                </c:pt>
                <c:pt idx="182">
                  <c:v>101</c:v>
                </c:pt>
                <c:pt idx="183">
                  <c:v>96</c:v>
                </c:pt>
                <c:pt idx="184">
                  <c:v>107</c:v>
                </c:pt>
                <c:pt idx="185">
                  <c:v>101</c:v>
                </c:pt>
                <c:pt idx="186">
                  <c:v>105</c:v>
                </c:pt>
                <c:pt idx="187">
                  <c:v>110</c:v>
                </c:pt>
                <c:pt idx="188">
                  <c:v>110</c:v>
                </c:pt>
                <c:pt idx="189">
                  <c:v>117</c:v>
                </c:pt>
                <c:pt idx="190">
                  <c:v>105</c:v>
                </c:pt>
                <c:pt idx="191">
                  <c:v>98</c:v>
                </c:pt>
                <c:pt idx="192">
                  <c:v>100</c:v>
                </c:pt>
                <c:pt idx="193">
                  <c:v>105</c:v>
                </c:pt>
                <c:pt idx="194">
                  <c:v>85</c:v>
                </c:pt>
                <c:pt idx="195">
                  <c:v>84</c:v>
                </c:pt>
                <c:pt idx="196">
                  <c:v>84</c:v>
                </c:pt>
                <c:pt idx="197">
                  <c:v>91</c:v>
                </c:pt>
                <c:pt idx="198">
                  <c:v>84</c:v>
                </c:pt>
                <c:pt idx="199">
                  <c:v>79</c:v>
                </c:pt>
                <c:pt idx="200">
                  <c:v>87</c:v>
                </c:pt>
                <c:pt idx="201">
                  <c:v>72</c:v>
                </c:pt>
                <c:pt idx="202">
                  <c:v>82</c:v>
                </c:pt>
                <c:pt idx="203">
                  <c:v>93</c:v>
                </c:pt>
                <c:pt idx="204">
                  <c:v>75</c:v>
                </c:pt>
                <c:pt idx="205">
                  <c:v>85</c:v>
                </c:pt>
                <c:pt idx="206">
                  <c:v>95</c:v>
                </c:pt>
                <c:pt idx="207">
                  <c:v>92</c:v>
                </c:pt>
                <c:pt idx="208">
                  <c:v>89</c:v>
                </c:pt>
                <c:pt idx="209">
                  <c:v>99</c:v>
                </c:pt>
                <c:pt idx="210">
                  <c:v>97</c:v>
                </c:pt>
                <c:pt idx="211">
                  <c:v>97</c:v>
                </c:pt>
                <c:pt idx="212">
                  <c:v>100</c:v>
                </c:pt>
                <c:pt idx="213">
                  <c:v>112</c:v>
                </c:pt>
                <c:pt idx="214">
                  <c:v>110</c:v>
                </c:pt>
                <c:pt idx="215">
                  <c:v>108</c:v>
                </c:pt>
                <c:pt idx="216">
                  <c:v>118</c:v>
                </c:pt>
                <c:pt idx="217">
                  <c:v>108</c:v>
                </c:pt>
                <c:pt idx="218">
                  <c:v>93</c:v>
                </c:pt>
                <c:pt idx="219">
                  <c:v>95</c:v>
                </c:pt>
                <c:pt idx="220">
                  <c:v>99</c:v>
                </c:pt>
                <c:pt idx="221">
                  <c:v>87</c:v>
                </c:pt>
                <c:pt idx="222">
                  <c:v>88</c:v>
                </c:pt>
                <c:pt idx="223">
                  <c:v>95</c:v>
                </c:pt>
                <c:pt idx="224">
                  <c:v>89</c:v>
                </c:pt>
                <c:pt idx="225">
                  <c:v>82</c:v>
                </c:pt>
                <c:pt idx="226">
                  <c:v>81</c:v>
                </c:pt>
                <c:pt idx="227">
                  <c:v>76</c:v>
                </c:pt>
                <c:pt idx="228">
                  <c:v>78</c:v>
                </c:pt>
                <c:pt idx="229">
                  <c:v>71</c:v>
                </c:pt>
                <c:pt idx="230">
                  <c:v>100</c:v>
                </c:pt>
                <c:pt idx="231">
                  <c:v>90</c:v>
                </c:pt>
                <c:pt idx="232">
                  <c:v>87</c:v>
                </c:pt>
                <c:pt idx="233">
                  <c:v>80</c:v>
                </c:pt>
                <c:pt idx="234">
                  <c:v>93</c:v>
                </c:pt>
                <c:pt idx="235">
                  <c:v>89</c:v>
                </c:pt>
                <c:pt idx="236">
                  <c:v>93</c:v>
                </c:pt>
                <c:pt idx="237">
                  <c:v>98</c:v>
                </c:pt>
                <c:pt idx="238">
                  <c:v>107</c:v>
                </c:pt>
                <c:pt idx="239">
                  <c:v>105</c:v>
                </c:pt>
                <c:pt idx="240">
                  <c:v>107</c:v>
                </c:pt>
                <c:pt idx="241">
                  <c:v>101</c:v>
                </c:pt>
                <c:pt idx="242">
                  <c:v>108</c:v>
                </c:pt>
                <c:pt idx="243">
                  <c:v>118</c:v>
                </c:pt>
                <c:pt idx="244">
                  <c:v>102</c:v>
                </c:pt>
                <c:pt idx="245">
                  <c:v>104</c:v>
                </c:pt>
                <c:pt idx="246">
                  <c:v>89</c:v>
                </c:pt>
                <c:pt idx="247">
                  <c:v>90</c:v>
                </c:pt>
                <c:pt idx="248">
                  <c:v>88</c:v>
                </c:pt>
                <c:pt idx="249">
                  <c:v>90</c:v>
                </c:pt>
                <c:pt idx="250">
                  <c:v>87</c:v>
                </c:pt>
                <c:pt idx="251">
                  <c:v>89</c:v>
                </c:pt>
                <c:pt idx="252">
                  <c:v>87</c:v>
                </c:pt>
                <c:pt idx="253">
                  <c:v>84</c:v>
                </c:pt>
                <c:pt idx="254">
                  <c:v>73</c:v>
                </c:pt>
                <c:pt idx="255">
                  <c:v>77</c:v>
                </c:pt>
                <c:pt idx="256">
                  <c:v>89</c:v>
                </c:pt>
                <c:pt idx="257">
                  <c:v>93</c:v>
                </c:pt>
                <c:pt idx="258">
                  <c:v>79</c:v>
                </c:pt>
                <c:pt idx="259">
                  <c:v>74</c:v>
                </c:pt>
                <c:pt idx="260">
                  <c:v>87</c:v>
                </c:pt>
                <c:pt idx="261">
                  <c:v>86</c:v>
                </c:pt>
                <c:pt idx="262">
                  <c:v>93</c:v>
                </c:pt>
                <c:pt idx="263">
                  <c:v>97</c:v>
                </c:pt>
                <c:pt idx="264">
                  <c:v>105</c:v>
                </c:pt>
                <c:pt idx="265">
                  <c:v>96</c:v>
                </c:pt>
                <c:pt idx="266">
                  <c:v>95</c:v>
                </c:pt>
                <c:pt idx="267">
                  <c:v>107</c:v>
                </c:pt>
                <c:pt idx="268">
                  <c:v>105</c:v>
                </c:pt>
                <c:pt idx="269">
                  <c:v>111</c:v>
                </c:pt>
                <c:pt idx="270">
                  <c:v>115</c:v>
                </c:pt>
                <c:pt idx="271">
                  <c:v>102</c:v>
                </c:pt>
                <c:pt idx="272">
                  <c:v>101</c:v>
                </c:pt>
                <c:pt idx="273">
                  <c:v>102</c:v>
                </c:pt>
                <c:pt idx="274">
                  <c:v>91</c:v>
                </c:pt>
                <c:pt idx="275">
                  <c:v>86</c:v>
                </c:pt>
                <c:pt idx="276">
                  <c:v>92</c:v>
                </c:pt>
                <c:pt idx="277">
                  <c:v>86</c:v>
                </c:pt>
                <c:pt idx="278">
                  <c:v>82</c:v>
                </c:pt>
                <c:pt idx="279">
                  <c:v>79</c:v>
                </c:pt>
                <c:pt idx="280">
                  <c:v>83</c:v>
                </c:pt>
                <c:pt idx="281">
                  <c:v>81</c:v>
                </c:pt>
                <c:pt idx="282">
                  <c:v>81</c:v>
                </c:pt>
                <c:pt idx="283">
                  <c:v>99</c:v>
                </c:pt>
                <c:pt idx="284">
                  <c:v>96</c:v>
                </c:pt>
                <c:pt idx="285">
                  <c:v>88</c:v>
                </c:pt>
                <c:pt idx="286">
                  <c:v>93</c:v>
                </c:pt>
                <c:pt idx="287">
                  <c:v>88</c:v>
                </c:pt>
                <c:pt idx="288">
                  <c:v>85</c:v>
                </c:pt>
                <c:pt idx="289">
                  <c:v>93</c:v>
                </c:pt>
                <c:pt idx="290">
                  <c:v>94</c:v>
                </c:pt>
                <c:pt idx="291">
                  <c:v>98</c:v>
                </c:pt>
                <c:pt idx="292">
                  <c:v>107</c:v>
                </c:pt>
                <c:pt idx="293">
                  <c:v>99</c:v>
                </c:pt>
                <c:pt idx="294">
                  <c:v>100</c:v>
                </c:pt>
                <c:pt idx="295">
                  <c:v>110</c:v>
                </c:pt>
                <c:pt idx="296">
                  <c:v>107</c:v>
                </c:pt>
                <c:pt idx="297">
                  <c:v>106</c:v>
                </c:pt>
                <c:pt idx="298">
                  <c:v>96</c:v>
                </c:pt>
                <c:pt idx="299">
                  <c:v>100</c:v>
                </c:pt>
                <c:pt idx="300">
                  <c:v>96</c:v>
                </c:pt>
                <c:pt idx="301">
                  <c:v>83</c:v>
                </c:pt>
                <c:pt idx="302">
                  <c:v>87</c:v>
                </c:pt>
                <c:pt idx="303">
                  <c:v>85</c:v>
                </c:pt>
                <c:pt idx="304">
                  <c:v>84</c:v>
                </c:pt>
                <c:pt idx="305">
                  <c:v>89</c:v>
                </c:pt>
                <c:pt idx="306">
                  <c:v>75</c:v>
                </c:pt>
                <c:pt idx="307">
                  <c:v>86</c:v>
                </c:pt>
                <c:pt idx="308">
                  <c:v>96</c:v>
                </c:pt>
                <c:pt idx="309">
                  <c:v>92</c:v>
                </c:pt>
                <c:pt idx="310">
                  <c:v>68</c:v>
                </c:pt>
                <c:pt idx="311">
                  <c:v>83</c:v>
                </c:pt>
                <c:pt idx="312">
                  <c:v>76</c:v>
                </c:pt>
                <c:pt idx="313">
                  <c:v>87</c:v>
                </c:pt>
                <c:pt idx="314">
                  <c:v>85</c:v>
                </c:pt>
                <c:pt idx="315">
                  <c:v>90</c:v>
                </c:pt>
                <c:pt idx="316">
                  <c:v>93</c:v>
                </c:pt>
                <c:pt idx="317">
                  <c:v>100</c:v>
                </c:pt>
                <c:pt idx="318">
                  <c:v>100</c:v>
                </c:pt>
                <c:pt idx="319">
                  <c:v>95</c:v>
                </c:pt>
                <c:pt idx="320">
                  <c:v>111</c:v>
                </c:pt>
                <c:pt idx="321">
                  <c:v>99</c:v>
                </c:pt>
                <c:pt idx="322">
                  <c:v>109</c:v>
                </c:pt>
                <c:pt idx="323">
                  <c:v>98</c:v>
                </c:pt>
                <c:pt idx="324">
                  <c:v>105</c:v>
                </c:pt>
                <c:pt idx="325">
                  <c:v>93</c:v>
                </c:pt>
                <c:pt idx="326">
                  <c:v>104</c:v>
                </c:pt>
                <c:pt idx="327">
                  <c:v>90</c:v>
                </c:pt>
                <c:pt idx="328">
                  <c:v>96</c:v>
                </c:pt>
                <c:pt idx="329">
                  <c:v>90</c:v>
                </c:pt>
                <c:pt idx="330">
                  <c:v>84</c:v>
                </c:pt>
                <c:pt idx="331">
                  <c:v>81</c:v>
                </c:pt>
                <c:pt idx="332">
                  <c:v>81</c:v>
                </c:pt>
                <c:pt idx="333">
                  <c:v>74</c:v>
                </c:pt>
                <c:pt idx="334">
                  <c:v>78</c:v>
                </c:pt>
                <c:pt idx="335">
                  <c:v>77</c:v>
                </c:pt>
                <c:pt idx="336">
                  <c:v>72</c:v>
                </c:pt>
                <c:pt idx="337">
                  <c:v>84</c:v>
                </c:pt>
                <c:pt idx="338">
                  <c:v>95</c:v>
                </c:pt>
                <c:pt idx="339">
                  <c:v>75</c:v>
                </c:pt>
                <c:pt idx="340">
                  <c:v>80</c:v>
                </c:pt>
                <c:pt idx="341">
                  <c:v>80</c:v>
                </c:pt>
                <c:pt idx="342">
                  <c:v>93</c:v>
                </c:pt>
                <c:pt idx="343">
                  <c:v>93</c:v>
                </c:pt>
                <c:pt idx="344">
                  <c:v>91</c:v>
                </c:pt>
                <c:pt idx="345">
                  <c:v>101</c:v>
                </c:pt>
                <c:pt idx="346">
                  <c:v>95</c:v>
                </c:pt>
                <c:pt idx="347">
                  <c:v>111</c:v>
                </c:pt>
                <c:pt idx="348">
                  <c:v>94</c:v>
                </c:pt>
                <c:pt idx="349">
                  <c:v>109</c:v>
                </c:pt>
                <c:pt idx="350">
                  <c:v>108</c:v>
                </c:pt>
                <c:pt idx="351">
                  <c:v>121</c:v>
                </c:pt>
                <c:pt idx="352">
                  <c:v>103</c:v>
                </c:pt>
                <c:pt idx="353">
                  <c:v>103</c:v>
                </c:pt>
                <c:pt idx="354">
                  <c:v>90</c:v>
                </c:pt>
                <c:pt idx="355">
                  <c:v>87</c:v>
                </c:pt>
                <c:pt idx="356">
                  <c:v>88</c:v>
                </c:pt>
                <c:pt idx="357">
                  <c:v>89</c:v>
                </c:pt>
                <c:pt idx="358">
                  <c:v>81</c:v>
                </c:pt>
                <c:pt idx="359">
                  <c:v>84</c:v>
                </c:pt>
                <c:pt idx="360">
                  <c:v>74</c:v>
                </c:pt>
                <c:pt idx="361">
                  <c:v>83</c:v>
                </c:pt>
                <c:pt idx="362">
                  <c:v>74</c:v>
                </c:pt>
                <c:pt idx="363">
                  <c:v>73</c:v>
                </c:pt>
                <c:pt idx="364">
                  <c:v>82</c:v>
                </c:pt>
                <c:pt idx="365">
                  <c:v>99</c:v>
                </c:pt>
                <c:pt idx="366">
                  <c:v>89</c:v>
                </c:pt>
                <c:pt idx="367">
                  <c:v>77</c:v>
                </c:pt>
                <c:pt idx="368">
                  <c:v>89</c:v>
                </c:pt>
                <c:pt idx="369">
                  <c:v>88</c:v>
                </c:pt>
                <c:pt idx="370">
                  <c:v>90</c:v>
                </c:pt>
                <c:pt idx="371">
                  <c:v>87</c:v>
                </c:pt>
                <c:pt idx="372">
                  <c:v>91</c:v>
                </c:pt>
                <c:pt idx="373">
                  <c:v>101</c:v>
                </c:pt>
                <c:pt idx="374">
                  <c:v>110</c:v>
                </c:pt>
                <c:pt idx="375">
                  <c:v>107</c:v>
                </c:pt>
                <c:pt idx="376">
                  <c:v>111</c:v>
                </c:pt>
                <c:pt idx="377">
                  <c:v>102</c:v>
                </c:pt>
                <c:pt idx="378">
                  <c:v>119</c:v>
                </c:pt>
                <c:pt idx="379">
                  <c:v>98</c:v>
                </c:pt>
                <c:pt idx="380">
                  <c:v>99</c:v>
                </c:pt>
                <c:pt idx="381">
                  <c:v>98</c:v>
                </c:pt>
                <c:pt idx="382">
                  <c:v>97</c:v>
                </c:pt>
                <c:pt idx="383">
                  <c:v>91</c:v>
                </c:pt>
                <c:pt idx="384">
                  <c:v>88</c:v>
                </c:pt>
                <c:pt idx="385">
                  <c:v>91</c:v>
                </c:pt>
                <c:pt idx="386">
                  <c:v>83</c:v>
                </c:pt>
                <c:pt idx="387">
                  <c:v>90</c:v>
                </c:pt>
                <c:pt idx="388">
                  <c:v>86</c:v>
                </c:pt>
                <c:pt idx="389">
                  <c:v>77</c:v>
                </c:pt>
                <c:pt idx="390">
                  <c:v>74</c:v>
                </c:pt>
                <c:pt idx="391">
                  <c:v>78</c:v>
                </c:pt>
                <c:pt idx="392">
                  <c:v>84</c:v>
                </c:pt>
                <c:pt idx="393">
                  <c:v>80</c:v>
                </c:pt>
                <c:pt idx="394">
                  <c:v>80</c:v>
                </c:pt>
                <c:pt idx="395">
                  <c:v>81</c:v>
                </c:pt>
                <c:pt idx="396">
                  <c:v>86</c:v>
                </c:pt>
                <c:pt idx="397">
                  <c:v>95</c:v>
                </c:pt>
                <c:pt idx="398">
                  <c:v>94</c:v>
                </c:pt>
                <c:pt idx="399">
                  <c:v>93</c:v>
                </c:pt>
                <c:pt idx="400">
                  <c:v>107</c:v>
                </c:pt>
                <c:pt idx="401">
                  <c:v>108</c:v>
                </c:pt>
                <c:pt idx="402">
                  <c:v>107</c:v>
                </c:pt>
                <c:pt idx="403">
                  <c:v>103</c:v>
                </c:pt>
                <c:pt idx="404">
                  <c:v>115</c:v>
                </c:pt>
                <c:pt idx="405">
                  <c:v>104</c:v>
                </c:pt>
                <c:pt idx="406">
                  <c:v>108</c:v>
                </c:pt>
                <c:pt idx="407">
                  <c:v>93</c:v>
                </c:pt>
                <c:pt idx="408">
                  <c:v>101</c:v>
                </c:pt>
                <c:pt idx="409">
                  <c:v>87</c:v>
                </c:pt>
                <c:pt idx="410">
                  <c:v>93</c:v>
                </c:pt>
                <c:pt idx="411">
                  <c:v>91</c:v>
                </c:pt>
                <c:pt idx="412">
                  <c:v>89</c:v>
                </c:pt>
                <c:pt idx="413">
                  <c:v>93</c:v>
                </c:pt>
                <c:pt idx="414">
                  <c:v>79</c:v>
                </c:pt>
                <c:pt idx="415">
                  <c:v>80</c:v>
                </c:pt>
                <c:pt idx="416">
                  <c:v>78</c:v>
                </c:pt>
                <c:pt idx="417">
                  <c:v>79</c:v>
                </c:pt>
                <c:pt idx="418">
                  <c:v>71</c:v>
                </c:pt>
                <c:pt idx="419">
                  <c:v>90</c:v>
                </c:pt>
                <c:pt idx="420">
                  <c:v>75</c:v>
                </c:pt>
                <c:pt idx="421">
                  <c:v>80</c:v>
                </c:pt>
                <c:pt idx="422">
                  <c:v>88</c:v>
                </c:pt>
                <c:pt idx="423">
                  <c:v>81</c:v>
                </c:pt>
                <c:pt idx="424">
                  <c:v>92</c:v>
                </c:pt>
                <c:pt idx="425">
                  <c:v>99</c:v>
                </c:pt>
                <c:pt idx="426">
                  <c:v>90</c:v>
                </c:pt>
                <c:pt idx="427">
                  <c:v>102</c:v>
                </c:pt>
                <c:pt idx="428">
                  <c:v>104</c:v>
                </c:pt>
                <c:pt idx="429">
                  <c:v>101</c:v>
                </c:pt>
                <c:pt idx="430">
                  <c:v>107</c:v>
                </c:pt>
                <c:pt idx="431">
                  <c:v>111</c:v>
                </c:pt>
                <c:pt idx="432">
                  <c:v>119</c:v>
                </c:pt>
                <c:pt idx="433">
                  <c:v>105</c:v>
                </c:pt>
                <c:pt idx="434">
                  <c:v>94</c:v>
                </c:pt>
                <c:pt idx="435">
                  <c:v>99</c:v>
                </c:pt>
                <c:pt idx="436">
                  <c:v>98</c:v>
                </c:pt>
                <c:pt idx="437">
                  <c:v>94</c:v>
                </c:pt>
                <c:pt idx="438">
                  <c:v>84</c:v>
                </c:pt>
                <c:pt idx="439">
                  <c:v>84</c:v>
                </c:pt>
                <c:pt idx="440">
                  <c:v>84</c:v>
                </c:pt>
                <c:pt idx="441">
                  <c:v>77</c:v>
                </c:pt>
                <c:pt idx="442">
                  <c:v>89</c:v>
                </c:pt>
                <c:pt idx="443">
                  <c:v>86</c:v>
                </c:pt>
                <c:pt idx="444">
                  <c:v>82</c:v>
                </c:pt>
                <c:pt idx="445">
                  <c:v>76</c:v>
                </c:pt>
                <c:pt idx="446">
                  <c:v>90</c:v>
                </c:pt>
                <c:pt idx="447">
                  <c:v>67</c:v>
                </c:pt>
                <c:pt idx="448">
                  <c:v>81</c:v>
                </c:pt>
                <c:pt idx="449">
                  <c:v>85</c:v>
                </c:pt>
                <c:pt idx="450">
                  <c:v>92</c:v>
                </c:pt>
                <c:pt idx="451">
                  <c:v>85</c:v>
                </c:pt>
                <c:pt idx="452">
                  <c:v>90</c:v>
                </c:pt>
                <c:pt idx="453">
                  <c:v>99</c:v>
                </c:pt>
                <c:pt idx="454">
                  <c:v>99</c:v>
                </c:pt>
                <c:pt idx="455">
                  <c:v>99</c:v>
                </c:pt>
                <c:pt idx="456">
                  <c:v>106</c:v>
                </c:pt>
                <c:pt idx="457">
                  <c:v>111</c:v>
                </c:pt>
                <c:pt idx="458">
                  <c:v>100</c:v>
                </c:pt>
                <c:pt idx="459">
                  <c:v>117</c:v>
                </c:pt>
                <c:pt idx="460">
                  <c:v>117</c:v>
                </c:pt>
                <c:pt idx="461">
                  <c:v>104</c:v>
                </c:pt>
                <c:pt idx="462">
                  <c:v>102</c:v>
                </c:pt>
                <c:pt idx="463">
                  <c:v>93</c:v>
                </c:pt>
                <c:pt idx="464">
                  <c:v>91</c:v>
                </c:pt>
                <c:pt idx="465">
                  <c:v>94</c:v>
                </c:pt>
                <c:pt idx="466">
                  <c:v>87</c:v>
                </c:pt>
                <c:pt idx="467">
                  <c:v>81</c:v>
                </c:pt>
                <c:pt idx="468">
                  <c:v>82</c:v>
                </c:pt>
                <c:pt idx="469">
                  <c:v>84</c:v>
                </c:pt>
                <c:pt idx="470">
                  <c:v>84</c:v>
                </c:pt>
                <c:pt idx="471">
                  <c:v>76</c:v>
                </c:pt>
                <c:pt idx="472">
                  <c:v>82</c:v>
                </c:pt>
                <c:pt idx="473">
                  <c:v>95</c:v>
                </c:pt>
                <c:pt idx="474">
                  <c:v>83</c:v>
                </c:pt>
                <c:pt idx="475">
                  <c:v>79</c:v>
                </c:pt>
                <c:pt idx="476">
                  <c:v>93</c:v>
                </c:pt>
                <c:pt idx="477">
                  <c:v>83</c:v>
                </c:pt>
                <c:pt idx="478">
                  <c:v>91</c:v>
                </c:pt>
                <c:pt idx="479">
                  <c:v>98</c:v>
                </c:pt>
                <c:pt idx="480">
                  <c:v>102</c:v>
                </c:pt>
                <c:pt idx="481">
                  <c:v>96</c:v>
                </c:pt>
                <c:pt idx="482">
                  <c:v>111</c:v>
                </c:pt>
                <c:pt idx="483">
                  <c:v>108</c:v>
                </c:pt>
                <c:pt idx="484">
                  <c:v>95</c:v>
                </c:pt>
                <c:pt idx="485">
                  <c:v>107</c:v>
                </c:pt>
                <c:pt idx="486">
                  <c:v>103</c:v>
                </c:pt>
                <c:pt idx="487">
                  <c:v>126</c:v>
                </c:pt>
                <c:pt idx="488">
                  <c:v>95</c:v>
                </c:pt>
                <c:pt idx="489">
                  <c:v>98</c:v>
                </c:pt>
                <c:pt idx="490">
                  <c:v>100</c:v>
                </c:pt>
                <c:pt idx="491">
                  <c:v>89</c:v>
                </c:pt>
                <c:pt idx="492">
                  <c:v>89</c:v>
                </c:pt>
                <c:pt idx="493">
                  <c:v>85</c:v>
                </c:pt>
                <c:pt idx="494">
                  <c:v>82</c:v>
                </c:pt>
                <c:pt idx="495">
                  <c:v>90</c:v>
                </c:pt>
                <c:pt idx="496">
                  <c:v>72</c:v>
                </c:pt>
                <c:pt idx="497">
                  <c:v>71</c:v>
                </c:pt>
                <c:pt idx="498">
                  <c:v>79</c:v>
                </c:pt>
                <c:pt idx="499">
                  <c:v>74</c:v>
                </c:pt>
                <c:pt idx="500">
                  <c:v>97</c:v>
                </c:pt>
                <c:pt idx="501">
                  <c:v>78</c:v>
                </c:pt>
                <c:pt idx="502">
                  <c:v>84</c:v>
                </c:pt>
                <c:pt idx="503">
                  <c:v>80</c:v>
                </c:pt>
                <c:pt idx="504">
                  <c:v>77</c:v>
                </c:pt>
                <c:pt idx="505">
                  <c:v>93</c:v>
                </c:pt>
                <c:pt idx="506">
                  <c:v>96</c:v>
                </c:pt>
                <c:pt idx="507">
                  <c:v>89</c:v>
                </c:pt>
                <c:pt idx="508">
                  <c:v>105</c:v>
                </c:pt>
                <c:pt idx="509">
                  <c:v>101</c:v>
                </c:pt>
                <c:pt idx="510">
                  <c:v>107</c:v>
                </c:pt>
                <c:pt idx="511">
                  <c:v>95</c:v>
                </c:pt>
                <c:pt idx="512">
                  <c:v>110</c:v>
                </c:pt>
                <c:pt idx="513">
                  <c:v>113</c:v>
                </c:pt>
                <c:pt idx="514">
                  <c:v>111</c:v>
                </c:pt>
                <c:pt idx="515">
                  <c:v>104</c:v>
                </c:pt>
                <c:pt idx="516">
                  <c:v>99</c:v>
                </c:pt>
                <c:pt idx="517">
                  <c:v>94</c:v>
                </c:pt>
                <c:pt idx="518">
                  <c:v>85</c:v>
                </c:pt>
                <c:pt idx="519">
                  <c:v>86</c:v>
                </c:pt>
                <c:pt idx="520">
                  <c:v>86</c:v>
                </c:pt>
                <c:pt idx="521">
                  <c:v>88</c:v>
                </c:pt>
                <c:pt idx="522">
                  <c:v>92</c:v>
                </c:pt>
                <c:pt idx="523">
                  <c:v>77</c:v>
                </c:pt>
                <c:pt idx="524">
                  <c:v>84</c:v>
                </c:pt>
                <c:pt idx="525">
                  <c:v>83</c:v>
                </c:pt>
                <c:pt idx="526">
                  <c:v>77</c:v>
                </c:pt>
                <c:pt idx="527">
                  <c:v>96</c:v>
                </c:pt>
                <c:pt idx="528">
                  <c:v>85</c:v>
                </c:pt>
                <c:pt idx="529">
                  <c:v>81</c:v>
                </c:pt>
                <c:pt idx="530">
                  <c:v>91</c:v>
                </c:pt>
                <c:pt idx="531">
                  <c:v>86</c:v>
                </c:pt>
                <c:pt idx="532">
                  <c:v>90</c:v>
                </c:pt>
                <c:pt idx="533">
                  <c:v>90</c:v>
                </c:pt>
                <c:pt idx="534">
                  <c:v>97</c:v>
                </c:pt>
                <c:pt idx="535">
                  <c:v>100</c:v>
                </c:pt>
                <c:pt idx="536">
                  <c:v>104</c:v>
                </c:pt>
                <c:pt idx="537">
                  <c:v>100</c:v>
                </c:pt>
                <c:pt idx="538">
                  <c:v>106</c:v>
                </c:pt>
                <c:pt idx="539">
                  <c:v>109</c:v>
                </c:pt>
                <c:pt idx="540">
                  <c:v>118</c:v>
                </c:pt>
                <c:pt idx="541">
                  <c:v>94</c:v>
                </c:pt>
                <c:pt idx="542">
                  <c:v>96</c:v>
                </c:pt>
                <c:pt idx="543">
                  <c:v>98</c:v>
                </c:pt>
                <c:pt idx="544">
                  <c:v>100</c:v>
                </c:pt>
                <c:pt idx="545">
                  <c:v>84</c:v>
                </c:pt>
                <c:pt idx="546">
                  <c:v>88</c:v>
                </c:pt>
                <c:pt idx="547">
                  <c:v>87</c:v>
                </c:pt>
                <c:pt idx="548">
                  <c:v>85</c:v>
                </c:pt>
                <c:pt idx="549">
                  <c:v>76</c:v>
                </c:pt>
                <c:pt idx="550">
                  <c:v>84</c:v>
                </c:pt>
                <c:pt idx="551">
                  <c:v>89</c:v>
                </c:pt>
                <c:pt idx="552">
                  <c:v>80</c:v>
                </c:pt>
                <c:pt idx="553">
                  <c:v>82</c:v>
                </c:pt>
                <c:pt idx="554">
                  <c:v>78</c:v>
                </c:pt>
                <c:pt idx="555">
                  <c:v>72</c:v>
                </c:pt>
                <c:pt idx="556">
                  <c:v>80</c:v>
                </c:pt>
                <c:pt idx="557">
                  <c:v>97</c:v>
                </c:pt>
                <c:pt idx="558">
                  <c:v>87</c:v>
                </c:pt>
                <c:pt idx="559">
                  <c:v>93</c:v>
                </c:pt>
                <c:pt idx="560">
                  <c:v>89</c:v>
                </c:pt>
                <c:pt idx="561">
                  <c:v>94</c:v>
                </c:pt>
                <c:pt idx="562">
                  <c:v>91</c:v>
                </c:pt>
                <c:pt idx="563">
                  <c:v>88</c:v>
                </c:pt>
                <c:pt idx="564">
                  <c:v>95</c:v>
                </c:pt>
                <c:pt idx="565">
                  <c:v>112</c:v>
                </c:pt>
                <c:pt idx="566">
                  <c:v>102</c:v>
                </c:pt>
                <c:pt idx="567">
                  <c:v>107</c:v>
                </c:pt>
                <c:pt idx="568">
                  <c:v>128</c:v>
                </c:pt>
                <c:pt idx="569">
                  <c:v>101</c:v>
                </c:pt>
                <c:pt idx="570">
                  <c:v>100</c:v>
                </c:pt>
                <c:pt idx="571">
                  <c:v>96</c:v>
                </c:pt>
                <c:pt idx="572">
                  <c:v>91</c:v>
                </c:pt>
                <c:pt idx="573">
                  <c:v>90</c:v>
                </c:pt>
                <c:pt idx="574">
                  <c:v>91</c:v>
                </c:pt>
                <c:pt idx="575">
                  <c:v>84</c:v>
                </c:pt>
                <c:pt idx="576">
                  <c:v>77</c:v>
                </c:pt>
                <c:pt idx="577">
                  <c:v>85</c:v>
                </c:pt>
                <c:pt idx="578">
                  <c:v>69</c:v>
                </c:pt>
                <c:pt idx="579">
                  <c:v>74</c:v>
                </c:pt>
                <c:pt idx="580">
                  <c:v>73</c:v>
                </c:pt>
                <c:pt idx="581">
                  <c:v>89</c:v>
                </c:pt>
                <c:pt idx="582">
                  <c:v>94</c:v>
                </c:pt>
                <c:pt idx="583">
                  <c:v>86</c:v>
                </c:pt>
                <c:pt idx="584">
                  <c:v>80</c:v>
                </c:pt>
                <c:pt idx="585">
                  <c:v>82</c:v>
                </c:pt>
                <c:pt idx="586">
                  <c:v>81</c:v>
                </c:pt>
                <c:pt idx="587">
                  <c:v>89</c:v>
                </c:pt>
                <c:pt idx="588">
                  <c:v>93</c:v>
                </c:pt>
                <c:pt idx="589">
                  <c:v>95</c:v>
                </c:pt>
                <c:pt idx="590">
                  <c:v>104</c:v>
                </c:pt>
                <c:pt idx="591">
                  <c:v>93</c:v>
                </c:pt>
                <c:pt idx="592">
                  <c:v>100</c:v>
                </c:pt>
                <c:pt idx="593">
                  <c:v>112</c:v>
                </c:pt>
                <c:pt idx="594">
                  <c:v>105</c:v>
                </c:pt>
                <c:pt idx="595">
                  <c:v>117</c:v>
                </c:pt>
                <c:pt idx="596">
                  <c:v>93</c:v>
                </c:pt>
                <c:pt idx="597">
                  <c:v>94</c:v>
                </c:pt>
                <c:pt idx="598">
                  <c:v>96</c:v>
                </c:pt>
                <c:pt idx="599">
                  <c:v>102</c:v>
                </c:pt>
                <c:pt idx="600">
                  <c:v>89</c:v>
                </c:pt>
                <c:pt idx="601">
                  <c:v>88</c:v>
                </c:pt>
                <c:pt idx="602">
                  <c:v>82</c:v>
                </c:pt>
                <c:pt idx="603">
                  <c:v>79</c:v>
                </c:pt>
                <c:pt idx="604">
                  <c:v>82</c:v>
                </c:pt>
                <c:pt idx="605">
                  <c:v>88</c:v>
                </c:pt>
                <c:pt idx="606">
                  <c:v>81</c:v>
                </c:pt>
                <c:pt idx="607">
                  <c:v>84</c:v>
                </c:pt>
                <c:pt idx="608">
                  <c:v>69</c:v>
                </c:pt>
                <c:pt idx="609">
                  <c:v>80</c:v>
                </c:pt>
                <c:pt idx="610">
                  <c:v>74</c:v>
                </c:pt>
                <c:pt idx="611">
                  <c:v>82</c:v>
                </c:pt>
                <c:pt idx="612">
                  <c:v>81</c:v>
                </c:pt>
                <c:pt idx="613">
                  <c:v>97</c:v>
                </c:pt>
                <c:pt idx="614">
                  <c:v>91</c:v>
                </c:pt>
                <c:pt idx="615">
                  <c:v>89</c:v>
                </c:pt>
                <c:pt idx="616">
                  <c:v>94</c:v>
                </c:pt>
                <c:pt idx="617">
                  <c:v>107</c:v>
                </c:pt>
                <c:pt idx="618">
                  <c:v>112</c:v>
                </c:pt>
                <c:pt idx="619">
                  <c:v>103</c:v>
                </c:pt>
                <c:pt idx="620">
                  <c:v>112</c:v>
                </c:pt>
                <c:pt idx="621">
                  <c:v>104</c:v>
                </c:pt>
                <c:pt idx="622">
                  <c:v>94</c:v>
                </c:pt>
                <c:pt idx="623">
                  <c:v>104</c:v>
                </c:pt>
                <c:pt idx="624">
                  <c:v>99</c:v>
                </c:pt>
                <c:pt idx="625">
                  <c:v>100</c:v>
                </c:pt>
                <c:pt idx="626">
                  <c:v>98</c:v>
                </c:pt>
                <c:pt idx="627">
                  <c:v>97</c:v>
                </c:pt>
                <c:pt idx="628">
                  <c:v>81</c:v>
                </c:pt>
                <c:pt idx="629">
                  <c:v>81</c:v>
                </c:pt>
                <c:pt idx="630">
                  <c:v>89</c:v>
                </c:pt>
                <c:pt idx="631">
                  <c:v>84</c:v>
                </c:pt>
                <c:pt idx="632">
                  <c:v>93</c:v>
                </c:pt>
                <c:pt idx="633">
                  <c:v>78</c:v>
                </c:pt>
                <c:pt idx="634">
                  <c:v>76</c:v>
                </c:pt>
                <c:pt idx="635">
                  <c:v>85</c:v>
                </c:pt>
                <c:pt idx="636">
                  <c:v>93</c:v>
                </c:pt>
                <c:pt idx="637">
                  <c:v>89</c:v>
                </c:pt>
                <c:pt idx="638">
                  <c:v>77</c:v>
                </c:pt>
                <c:pt idx="639">
                  <c:v>92</c:v>
                </c:pt>
                <c:pt idx="640">
                  <c:v>92</c:v>
                </c:pt>
                <c:pt idx="641">
                  <c:v>89</c:v>
                </c:pt>
                <c:pt idx="642">
                  <c:v>91</c:v>
                </c:pt>
                <c:pt idx="643">
                  <c:v>107</c:v>
                </c:pt>
                <c:pt idx="644">
                  <c:v>102</c:v>
                </c:pt>
                <c:pt idx="645">
                  <c:v>108</c:v>
                </c:pt>
                <c:pt idx="646">
                  <c:v>94</c:v>
                </c:pt>
                <c:pt idx="647">
                  <c:v>108</c:v>
                </c:pt>
                <c:pt idx="648">
                  <c:v>105</c:v>
                </c:pt>
                <c:pt idx="649">
                  <c:v>105</c:v>
                </c:pt>
                <c:pt idx="650">
                  <c:v>92</c:v>
                </c:pt>
                <c:pt idx="651">
                  <c:v>97</c:v>
                </c:pt>
                <c:pt idx="652">
                  <c:v>94</c:v>
                </c:pt>
                <c:pt idx="653">
                  <c:v>98</c:v>
                </c:pt>
                <c:pt idx="654">
                  <c:v>88</c:v>
                </c:pt>
                <c:pt idx="655">
                  <c:v>87</c:v>
                </c:pt>
                <c:pt idx="656">
                  <c:v>89</c:v>
                </c:pt>
                <c:pt idx="657">
                  <c:v>89</c:v>
                </c:pt>
                <c:pt idx="658">
                  <c:v>90</c:v>
                </c:pt>
                <c:pt idx="659">
                  <c:v>89</c:v>
                </c:pt>
                <c:pt idx="660">
                  <c:v>85</c:v>
                </c:pt>
                <c:pt idx="661">
                  <c:v>78</c:v>
                </c:pt>
                <c:pt idx="662">
                  <c:v>78</c:v>
                </c:pt>
                <c:pt idx="663">
                  <c:v>101</c:v>
                </c:pt>
                <c:pt idx="664">
                  <c:v>75</c:v>
                </c:pt>
                <c:pt idx="665">
                  <c:v>87</c:v>
                </c:pt>
                <c:pt idx="666">
                  <c:v>82</c:v>
                </c:pt>
                <c:pt idx="667">
                  <c:v>90</c:v>
                </c:pt>
                <c:pt idx="668">
                  <c:v>90</c:v>
                </c:pt>
                <c:pt idx="669">
                  <c:v>91</c:v>
                </c:pt>
                <c:pt idx="670">
                  <c:v>101</c:v>
                </c:pt>
                <c:pt idx="671">
                  <c:v>101</c:v>
                </c:pt>
                <c:pt idx="672">
                  <c:v>98</c:v>
                </c:pt>
                <c:pt idx="673">
                  <c:v>106</c:v>
                </c:pt>
                <c:pt idx="674">
                  <c:v>104</c:v>
                </c:pt>
                <c:pt idx="675">
                  <c:v>106</c:v>
                </c:pt>
                <c:pt idx="676">
                  <c:v>123</c:v>
                </c:pt>
                <c:pt idx="677">
                  <c:v>97</c:v>
                </c:pt>
                <c:pt idx="678">
                  <c:v>92</c:v>
                </c:pt>
                <c:pt idx="679">
                  <c:v>98</c:v>
                </c:pt>
                <c:pt idx="680">
                  <c:v>88</c:v>
                </c:pt>
                <c:pt idx="681">
                  <c:v>88</c:v>
                </c:pt>
                <c:pt idx="682">
                  <c:v>87</c:v>
                </c:pt>
                <c:pt idx="683">
                  <c:v>87</c:v>
                </c:pt>
                <c:pt idx="684">
                  <c:v>83</c:v>
                </c:pt>
                <c:pt idx="685">
                  <c:v>80</c:v>
                </c:pt>
                <c:pt idx="686">
                  <c:v>85</c:v>
                </c:pt>
                <c:pt idx="687">
                  <c:v>83</c:v>
                </c:pt>
                <c:pt idx="688">
                  <c:v>80</c:v>
                </c:pt>
                <c:pt idx="689">
                  <c:v>80</c:v>
                </c:pt>
                <c:pt idx="690">
                  <c:v>90</c:v>
                </c:pt>
                <c:pt idx="691">
                  <c:v>75</c:v>
                </c:pt>
                <c:pt idx="692">
                  <c:v>85</c:v>
                </c:pt>
                <c:pt idx="693">
                  <c:v>76</c:v>
                </c:pt>
                <c:pt idx="694">
                  <c:v>84</c:v>
                </c:pt>
                <c:pt idx="695">
                  <c:v>89</c:v>
                </c:pt>
                <c:pt idx="696">
                  <c:v>96</c:v>
                </c:pt>
                <c:pt idx="697">
                  <c:v>92</c:v>
                </c:pt>
                <c:pt idx="698">
                  <c:v>101</c:v>
                </c:pt>
                <c:pt idx="699">
                  <c:v>114</c:v>
                </c:pt>
                <c:pt idx="700">
                  <c:v>102</c:v>
                </c:pt>
                <c:pt idx="701">
                  <c:v>110</c:v>
                </c:pt>
                <c:pt idx="702">
                  <c:v>105</c:v>
                </c:pt>
                <c:pt idx="703">
                  <c:v>129</c:v>
                </c:pt>
                <c:pt idx="704">
                  <c:v>102</c:v>
                </c:pt>
                <c:pt idx="705">
                  <c:v>93</c:v>
                </c:pt>
                <c:pt idx="706">
                  <c:v>90</c:v>
                </c:pt>
                <c:pt idx="707">
                  <c:v>88</c:v>
                </c:pt>
                <c:pt idx="708">
                  <c:v>89</c:v>
                </c:pt>
                <c:pt idx="709">
                  <c:v>86</c:v>
                </c:pt>
                <c:pt idx="710">
                  <c:v>95</c:v>
                </c:pt>
                <c:pt idx="711">
                  <c:v>78</c:v>
                </c:pt>
                <c:pt idx="712">
                  <c:v>86</c:v>
                </c:pt>
                <c:pt idx="713">
                  <c:v>88</c:v>
                </c:pt>
                <c:pt idx="714">
                  <c:v>82</c:v>
                </c:pt>
                <c:pt idx="715">
                  <c:v>82</c:v>
                </c:pt>
                <c:pt idx="716">
                  <c:v>80</c:v>
                </c:pt>
                <c:pt idx="717">
                  <c:v>90</c:v>
                </c:pt>
                <c:pt idx="718">
                  <c:v>90</c:v>
                </c:pt>
                <c:pt idx="719">
                  <c:v>81</c:v>
                </c:pt>
                <c:pt idx="720">
                  <c:v>89</c:v>
                </c:pt>
                <c:pt idx="721">
                  <c:v>93</c:v>
                </c:pt>
                <c:pt idx="722">
                  <c:v>90</c:v>
                </c:pt>
                <c:pt idx="723">
                  <c:v>90</c:v>
                </c:pt>
                <c:pt idx="724">
                  <c:v>93</c:v>
                </c:pt>
                <c:pt idx="725">
                  <c:v>104</c:v>
                </c:pt>
                <c:pt idx="726">
                  <c:v>104</c:v>
                </c:pt>
                <c:pt idx="727">
                  <c:v>106</c:v>
                </c:pt>
                <c:pt idx="728">
                  <c:v>107</c:v>
                </c:pt>
                <c:pt idx="729">
                  <c:v>109</c:v>
                </c:pt>
                <c:pt idx="730">
                  <c:v>119</c:v>
                </c:pt>
                <c:pt idx="731">
                  <c:v>112</c:v>
                </c:pt>
                <c:pt idx="732">
                  <c:v>97</c:v>
                </c:pt>
                <c:pt idx="733">
                  <c:v>90</c:v>
                </c:pt>
                <c:pt idx="734">
                  <c:v>92</c:v>
                </c:pt>
                <c:pt idx="735">
                  <c:v>92</c:v>
                </c:pt>
                <c:pt idx="736">
                  <c:v>84</c:v>
                </c:pt>
                <c:pt idx="737">
                  <c:v>85</c:v>
                </c:pt>
                <c:pt idx="738">
                  <c:v>88</c:v>
                </c:pt>
                <c:pt idx="739">
                  <c:v>80</c:v>
                </c:pt>
                <c:pt idx="740">
                  <c:v>89</c:v>
                </c:pt>
                <c:pt idx="741">
                  <c:v>75</c:v>
                </c:pt>
                <c:pt idx="742">
                  <c:v>76</c:v>
                </c:pt>
                <c:pt idx="743">
                  <c:v>81</c:v>
                </c:pt>
                <c:pt idx="744">
                  <c:v>91</c:v>
                </c:pt>
                <c:pt idx="745">
                  <c:v>91</c:v>
                </c:pt>
                <c:pt idx="746">
                  <c:v>81</c:v>
                </c:pt>
                <c:pt idx="747">
                  <c:v>89</c:v>
                </c:pt>
                <c:pt idx="748">
                  <c:v>85</c:v>
                </c:pt>
                <c:pt idx="749">
                  <c:v>87</c:v>
                </c:pt>
                <c:pt idx="750">
                  <c:v>98</c:v>
                </c:pt>
                <c:pt idx="751">
                  <c:v>100</c:v>
                </c:pt>
                <c:pt idx="752">
                  <c:v>93</c:v>
                </c:pt>
                <c:pt idx="753">
                  <c:v>95</c:v>
                </c:pt>
                <c:pt idx="754">
                  <c:v>92</c:v>
                </c:pt>
                <c:pt idx="755">
                  <c:v>110</c:v>
                </c:pt>
                <c:pt idx="756">
                  <c:v>102</c:v>
                </c:pt>
                <c:pt idx="757">
                  <c:v>101</c:v>
                </c:pt>
                <c:pt idx="758">
                  <c:v>126</c:v>
                </c:pt>
                <c:pt idx="759">
                  <c:v>102</c:v>
                </c:pt>
                <c:pt idx="760">
                  <c:v>90</c:v>
                </c:pt>
                <c:pt idx="761">
                  <c:v>90</c:v>
                </c:pt>
                <c:pt idx="762">
                  <c:v>94</c:v>
                </c:pt>
                <c:pt idx="763">
                  <c:v>95</c:v>
                </c:pt>
                <c:pt idx="764">
                  <c:v>84</c:v>
                </c:pt>
                <c:pt idx="765">
                  <c:v>77</c:v>
                </c:pt>
                <c:pt idx="766">
                  <c:v>85</c:v>
                </c:pt>
                <c:pt idx="767">
                  <c:v>78</c:v>
                </c:pt>
                <c:pt idx="768">
                  <c:v>78</c:v>
                </c:pt>
                <c:pt idx="769">
                  <c:v>76</c:v>
                </c:pt>
                <c:pt idx="770">
                  <c:v>74</c:v>
                </c:pt>
                <c:pt idx="771">
                  <c:v>95</c:v>
                </c:pt>
                <c:pt idx="772">
                  <c:v>97</c:v>
                </c:pt>
                <c:pt idx="773">
                  <c:v>94</c:v>
                </c:pt>
                <c:pt idx="774">
                  <c:v>95</c:v>
                </c:pt>
                <c:pt idx="775">
                  <c:v>80</c:v>
                </c:pt>
                <c:pt idx="776">
                  <c:v>89</c:v>
                </c:pt>
                <c:pt idx="777">
                  <c:v>92</c:v>
                </c:pt>
                <c:pt idx="778">
                  <c:v>90</c:v>
                </c:pt>
                <c:pt idx="779">
                  <c:v>108</c:v>
                </c:pt>
                <c:pt idx="780">
                  <c:v>100</c:v>
                </c:pt>
                <c:pt idx="781">
                  <c:v>112</c:v>
                </c:pt>
                <c:pt idx="782">
                  <c:v>104</c:v>
                </c:pt>
                <c:pt idx="783">
                  <c:v>112</c:v>
                </c:pt>
                <c:pt idx="784">
                  <c:v>108</c:v>
                </c:pt>
                <c:pt idx="785">
                  <c:v>108</c:v>
                </c:pt>
                <c:pt idx="786">
                  <c:v>104</c:v>
                </c:pt>
                <c:pt idx="787">
                  <c:v>90</c:v>
                </c:pt>
                <c:pt idx="788">
                  <c:v>102</c:v>
                </c:pt>
                <c:pt idx="789">
                  <c:v>91</c:v>
                </c:pt>
                <c:pt idx="790">
                  <c:v>90</c:v>
                </c:pt>
                <c:pt idx="791">
                  <c:v>92</c:v>
                </c:pt>
                <c:pt idx="792">
                  <c:v>86</c:v>
                </c:pt>
                <c:pt idx="793">
                  <c:v>87</c:v>
                </c:pt>
                <c:pt idx="794">
                  <c:v>77</c:v>
                </c:pt>
                <c:pt idx="795">
                  <c:v>78</c:v>
                </c:pt>
                <c:pt idx="796">
                  <c:v>75</c:v>
                </c:pt>
                <c:pt idx="797">
                  <c:v>64</c:v>
                </c:pt>
                <c:pt idx="798">
                  <c:v>86</c:v>
                </c:pt>
                <c:pt idx="799">
                  <c:v>74</c:v>
                </c:pt>
                <c:pt idx="800">
                  <c:v>81</c:v>
                </c:pt>
                <c:pt idx="801">
                  <c:v>83</c:v>
                </c:pt>
                <c:pt idx="802">
                  <c:v>85</c:v>
                </c:pt>
                <c:pt idx="803">
                  <c:v>96</c:v>
                </c:pt>
                <c:pt idx="804">
                  <c:v>92</c:v>
                </c:pt>
                <c:pt idx="805">
                  <c:v>99</c:v>
                </c:pt>
                <c:pt idx="806">
                  <c:v>99</c:v>
                </c:pt>
                <c:pt idx="807">
                  <c:v>97</c:v>
                </c:pt>
                <c:pt idx="808">
                  <c:v>104</c:v>
                </c:pt>
                <c:pt idx="809">
                  <c:v>116</c:v>
                </c:pt>
                <c:pt idx="810">
                  <c:v>99</c:v>
                </c:pt>
                <c:pt idx="811">
                  <c:v>114</c:v>
                </c:pt>
                <c:pt idx="812">
                  <c:v>123</c:v>
                </c:pt>
                <c:pt idx="813">
                  <c:v>89</c:v>
                </c:pt>
                <c:pt idx="814">
                  <c:v>101</c:v>
                </c:pt>
                <c:pt idx="815">
                  <c:v>92</c:v>
                </c:pt>
                <c:pt idx="816">
                  <c:v>93</c:v>
                </c:pt>
                <c:pt idx="817">
                  <c:v>93</c:v>
                </c:pt>
                <c:pt idx="818">
                  <c:v>91</c:v>
                </c:pt>
                <c:pt idx="819">
                  <c:v>91</c:v>
                </c:pt>
                <c:pt idx="820">
                  <c:v>88</c:v>
                </c:pt>
                <c:pt idx="821">
                  <c:v>82</c:v>
                </c:pt>
                <c:pt idx="822">
                  <c:v>83</c:v>
                </c:pt>
                <c:pt idx="823">
                  <c:v>85</c:v>
                </c:pt>
                <c:pt idx="824">
                  <c:v>88</c:v>
                </c:pt>
                <c:pt idx="825">
                  <c:v>75</c:v>
                </c:pt>
                <c:pt idx="826">
                  <c:v>78</c:v>
                </c:pt>
                <c:pt idx="827">
                  <c:v>65</c:v>
                </c:pt>
                <c:pt idx="828">
                  <c:v>82</c:v>
                </c:pt>
                <c:pt idx="829">
                  <c:v>95</c:v>
                </c:pt>
                <c:pt idx="830">
                  <c:v>86</c:v>
                </c:pt>
                <c:pt idx="831">
                  <c:v>93</c:v>
                </c:pt>
                <c:pt idx="832">
                  <c:v>95</c:v>
                </c:pt>
                <c:pt idx="833">
                  <c:v>92</c:v>
                </c:pt>
                <c:pt idx="834">
                  <c:v>92</c:v>
                </c:pt>
                <c:pt idx="835">
                  <c:v>104</c:v>
                </c:pt>
                <c:pt idx="836">
                  <c:v>102</c:v>
                </c:pt>
                <c:pt idx="837">
                  <c:v>101</c:v>
                </c:pt>
                <c:pt idx="838">
                  <c:v>109</c:v>
                </c:pt>
                <c:pt idx="839">
                  <c:v>117</c:v>
                </c:pt>
                <c:pt idx="840">
                  <c:v>105</c:v>
                </c:pt>
                <c:pt idx="841">
                  <c:v>91</c:v>
                </c:pt>
                <c:pt idx="842">
                  <c:v>95</c:v>
                </c:pt>
                <c:pt idx="843">
                  <c:v>91</c:v>
                </c:pt>
                <c:pt idx="844">
                  <c:v>93</c:v>
                </c:pt>
                <c:pt idx="845">
                  <c:v>85</c:v>
                </c:pt>
                <c:pt idx="846">
                  <c:v>88</c:v>
                </c:pt>
                <c:pt idx="847">
                  <c:v>88</c:v>
                </c:pt>
                <c:pt idx="848">
                  <c:v>70</c:v>
                </c:pt>
                <c:pt idx="849">
                  <c:v>83</c:v>
                </c:pt>
                <c:pt idx="850">
                  <c:v>78</c:v>
                </c:pt>
                <c:pt idx="851">
                  <c:v>86</c:v>
                </c:pt>
                <c:pt idx="852">
                  <c:v>81</c:v>
                </c:pt>
                <c:pt idx="853">
                  <c:v>93</c:v>
                </c:pt>
                <c:pt idx="854">
                  <c:v>89</c:v>
                </c:pt>
                <c:pt idx="855">
                  <c:v>85</c:v>
                </c:pt>
                <c:pt idx="856">
                  <c:v>90</c:v>
                </c:pt>
                <c:pt idx="857">
                  <c:v>90</c:v>
                </c:pt>
                <c:pt idx="858">
                  <c:v>91</c:v>
                </c:pt>
                <c:pt idx="859">
                  <c:v>96</c:v>
                </c:pt>
                <c:pt idx="860">
                  <c:v>91</c:v>
                </c:pt>
                <c:pt idx="861">
                  <c:v>101</c:v>
                </c:pt>
                <c:pt idx="862">
                  <c:v>97</c:v>
                </c:pt>
                <c:pt idx="863">
                  <c:v>99</c:v>
                </c:pt>
                <c:pt idx="864">
                  <c:v>101</c:v>
                </c:pt>
                <c:pt idx="865">
                  <c:v>113</c:v>
                </c:pt>
                <c:pt idx="866">
                  <c:v>115</c:v>
                </c:pt>
                <c:pt idx="867">
                  <c:v>116</c:v>
                </c:pt>
                <c:pt idx="868">
                  <c:v>96</c:v>
                </c:pt>
                <c:pt idx="869">
                  <c:v>97</c:v>
                </c:pt>
                <c:pt idx="870">
                  <c:v>99</c:v>
                </c:pt>
                <c:pt idx="871">
                  <c:v>87</c:v>
                </c:pt>
                <c:pt idx="872">
                  <c:v>97</c:v>
                </c:pt>
                <c:pt idx="873">
                  <c:v>90</c:v>
                </c:pt>
                <c:pt idx="874">
                  <c:v>89</c:v>
                </c:pt>
                <c:pt idx="875">
                  <c:v>91</c:v>
                </c:pt>
                <c:pt idx="876">
                  <c:v>76</c:v>
                </c:pt>
                <c:pt idx="877">
                  <c:v>79</c:v>
                </c:pt>
                <c:pt idx="878">
                  <c:v>80</c:v>
                </c:pt>
                <c:pt idx="879">
                  <c:v>81</c:v>
                </c:pt>
                <c:pt idx="880">
                  <c:v>68</c:v>
                </c:pt>
                <c:pt idx="881">
                  <c:v>82</c:v>
                </c:pt>
                <c:pt idx="882">
                  <c:v>82</c:v>
                </c:pt>
                <c:pt idx="883">
                  <c:v>88</c:v>
                </c:pt>
                <c:pt idx="884">
                  <c:v>90</c:v>
                </c:pt>
                <c:pt idx="885">
                  <c:v>86</c:v>
                </c:pt>
                <c:pt idx="886">
                  <c:v>97</c:v>
                </c:pt>
                <c:pt idx="887">
                  <c:v>95</c:v>
                </c:pt>
                <c:pt idx="888">
                  <c:v>93</c:v>
                </c:pt>
                <c:pt idx="889">
                  <c:v>96</c:v>
                </c:pt>
                <c:pt idx="890">
                  <c:v>106</c:v>
                </c:pt>
                <c:pt idx="891">
                  <c:v>110</c:v>
                </c:pt>
                <c:pt idx="892">
                  <c:v>100</c:v>
                </c:pt>
                <c:pt idx="893">
                  <c:v>104</c:v>
                </c:pt>
                <c:pt idx="894">
                  <c:v>121</c:v>
                </c:pt>
                <c:pt idx="895">
                  <c:v>106</c:v>
                </c:pt>
                <c:pt idx="896">
                  <c:v>103</c:v>
                </c:pt>
                <c:pt idx="897">
                  <c:v>96</c:v>
                </c:pt>
                <c:pt idx="898">
                  <c:v>97</c:v>
                </c:pt>
                <c:pt idx="899">
                  <c:v>84</c:v>
                </c:pt>
                <c:pt idx="900">
                  <c:v>87</c:v>
                </c:pt>
                <c:pt idx="901">
                  <c:v>79</c:v>
                </c:pt>
                <c:pt idx="902">
                  <c:v>76</c:v>
                </c:pt>
                <c:pt idx="903">
                  <c:v>78</c:v>
                </c:pt>
                <c:pt idx="904">
                  <c:v>81</c:v>
                </c:pt>
                <c:pt idx="905">
                  <c:v>89</c:v>
                </c:pt>
                <c:pt idx="906">
                  <c:v>83</c:v>
                </c:pt>
                <c:pt idx="907">
                  <c:v>75</c:v>
                </c:pt>
                <c:pt idx="908">
                  <c:v>94</c:v>
                </c:pt>
                <c:pt idx="909">
                  <c:v>84</c:v>
                </c:pt>
                <c:pt idx="910">
                  <c:v>83</c:v>
                </c:pt>
                <c:pt idx="911">
                  <c:v>85</c:v>
                </c:pt>
                <c:pt idx="912">
                  <c:v>93</c:v>
                </c:pt>
                <c:pt idx="913">
                  <c:v>88</c:v>
                </c:pt>
                <c:pt idx="914">
                  <c:v>88</c:v>
                </c:pt>
                <c:pt idx="915">
                  <c:v>100</c:v>
                </c:pt>
                <c:pt idx="916">
                  <c:v>113</c:v>
                </c:pt>
                <c:pt idx="917">
                  <c:v>113</c:v>
                </c:pt>
                <c:pt idx="918">
                  <c:v>107</c:v>
                </c:pt>
                <c:pt idx="919">
                  <c:v>97</c:v>
                </c:pt>
                <c:pt idx="920">
                  <c:v>101</c:v>
                </c:pt>
                <c:pt idx="921">
                  <c:v>114</c:v>
                </c:pt>
                <c:pt idx="922">
                  <c:v>96</c:v>
                </c:pt>
                <c:pt idx="923">
                  <c:v>95</c:v>
                </c:pt>
                <c:pt idx="924">
                  <c:v>95</c:v>
                </c:pt>
                <c:pt idx="925">
                  <c:v>89</c:v>
                </c:pt>
                <c:pt idx="926">
                  <c:v>87</c:v>
                </c:pt>
                <c:pt idx="927">
                  <c:v>89</c:v>
                </c:pt>
                <c:pt idx="928">
                  <c:v>89</c:v>
                </c:pt>
                <c:pt idx="929">
                  <c:v>87</c:v>
                </c:pt>
                <c:pt idx="930">
                  <c:v>79</c:v>
                </c:pt>
                <c:pt idx="931">
                  <c:v>81</c:v>
                </c:pt>
                <c:pt idx="932">
                  <c:v>82</c:v>
                </c:pt>
                <c:pt idx="933">
                  <c:v>77</c:v>
                </c:pt>
                <c:pt idx="934">
                  <c:v>89</c:v>
                </c:pt>
                <c:pt idx="935">
                  <c:v>101</c:v>
                </c:pt>
                <c:pt idx="936">
                  <c:v>83</c:v>
                </c:pt>
                <c:pt idx="937">
                  <c:v>90</c:v>
                </c:pt>
                <c:pt idx="938">
                  <c:v>84</c:v>
                </c:pt>
                <c:pt idx="939">
                  <c:v>94</c:v>
                </c:pt>
                <c:pt idx="940">
                  <c:v>98</c:v>
                </c:pt>
                <c:pt idx="941">
                  <c:v>86</c:v>
                </c:pt>
                <c:pt idx="942">
                  <c:v>103</c:v>
                </c:pt>
                <c:pt idx="943">
                  <c:v>109</c:v>
                </c:pt>
                <c:pt idx="944">
                  <c:v>105</c:v>
                </c:pt>
                <c:pt idx="945">
                  <c:v>107</c:v>
                </c:pt>
                <c:pt idx="946">
                  <c:v>100</c:v>
                </c:pt>
                <c:pt idx="947">
                  <c:v>90</c:v>
                </c:pt>
                <c:pt idx="948">
                  <c:v>123</c:v>
                </c:pt>
                <c:pt idx="949">
                  <c:v>103</c:v>
                </c:pt>
                <c:pt idx="950">
                  <c:v>96</c:v>
                </c:pt>
                <c:pt idx="951">
                  <c:v>101</c:v>
                </c:pt>
                <c:pt idx="952">
                  <c:v>91</c:v>
                </c:pt>
                <c:pt idx="953">
                  <c:v>86</c:v>
                </c:pt>
                <c:pt idx="954">
                  <c:v>89</c:v>
                </c:pt>
                <c:pt idx="955">
                  <c:v>86</c:v>
                </c:pt>
                <c:pt idx="956">
                  <c:v>85</c:v>
                </c:pt>
                <c:pt idx="957">
                  <c:v>88</c:v>
                </c:pt>
                <c:pt idx="958">
                  <c:v>84</c:v>
                </c:pt>
                <c:pt idx="959">
                  <c:v>79</c:v>
                </c:pt>
                <c:pt idx="960">
                  <c:v>83</c:v>
                </c:pt>
                <c:pt idx="961">
                  <c:v>99</c:v>
                </c:pt>
                <c:pt idx="962">
                  <c:v>95</c:v>
                </c:pt>
                <c:pt idx="963">
                  <c:v>78</c:v>
                </c:pt>
                <c:pt idx="964">
                  <c:v>92</c:v>
                </c:pt>
                <c:pt idx="965">
                  <c:v>84</c:v>
                </c:pt>
                <c:pt idx="966">
                  <c:v>99</c:v>
                </c:pt>
                <c:pt idx="967">
                  <c:v>93</c:v>
                </c:pt>
                <c:pt idx="968">
                  <c:v>98</c:v>
                </c:pt>
                <c:pt idx="969">
                  <c:v>108</c:v>
                </c:pt>
                <c:pt idx="970">
                  <c:v>101</c:v>
                </c:pt>
                <c:pt idx="971">
                  <c:v>102</c:v>
                </c:pt>
                <c:pt idx="972">
                  <c:v>99</c:v>
                </c:pt>
                <c:pt idx="973">
                  <c:v>101</c:v>
                </c:pt>
                <c:pt idx="974">
                  <c:v>110</c:v>
                </c:pt>
                <c:pt idx="975">
                  <c:v>107</c:v>
                </c:pt>
                <c:pt idx="976">
                  <c:v>104</c:v>
                </c:pt>
                <c:pt idx="977">
                  <c:v>96</c:v>
                </c:pt>
                <c:pt idx="978">
                  <c:v>101</c:v>
                </c:pt>
                <c:pt idx="979">
                  <c:v>89</c:v>
                </c:pt>
                <c:pt idx="980">
                  <c:v>85</c:v>
                </c:pt>
                <c:pt idx="981">
                  <c:v>84</c:v>
                </c:pt>
                <c:pt idx="982">
                  <c:v>90</c:v>
                </c:pt>
                <c:pt idx="983">
                  <c:v>83</c:v>
                </c:pt>
                <c:pt idx="984">
                  <c:v>78</c:v>
                </c:pt>
                <c:pt idx="985">
                  <c:v>77</c:v>
                </c:pt>
                <c:pt idx="986">
                  <c:v>81</c:v>
                </c:pt>
                <c:pt idx="987">
                  <c:v>86</c:v>
                </c:pt>
                <c:pt idx="988">
                  <c:v>92</c:v>
                </c:pt>
                <c:pt idx="989">
                  <c:v>95</c:v>
                </c:pt>
                <c:pt idx="990">
                  <c:v>78</c:v>
                </c:pt>
                <c:pt idx="991">
                  <c:v>86</c:v>
                </c:pt>
                <c:pt idx="992">
                  <c:v>87</c:v>
                </c:pt>
                <c:pt idx="993">
                  <c:v>94</c:v>
                </c:pt>
                <c:pt idx="994">
                  <c:v>88</c:v>
                </c:pt>
                <c:pt idx="995">
                  <c:v>92</c:v>
                </c:pt>
                <c:pt idx="996">
                  <c:v>94</c:v>
                </c:pt>
                <c:pt idx="997">
                  <c:v>90</c:v>
                </c:pt>
                <c:pt idx="998">
                  <c:v>105</c:v>
                </c:pt>
                <c:pt idx="999">
                  <c:v>106</c:v>
                </c:pt>
                <c:pt idx="1000">
                  <c:v>108</c:v>
                </c:pt>
                <c:pt idx="1001">
                  <c:v>89</c:v>
                </c:pt>
                <c:pt idx="1002">
                  <c:v>117</c:v>
                </c:pt>
                <c:pt idx="1003">
                  <c:v>95</c:v>
                </c:pt>
                <c:pt idx="1004">
                  <c:v>97</c:v>
                </c:pt>
                <c:pt idx="1005">
                  <c:v>99</c:v>
                </c:pt>
                <c:pt idx="1006">
                  <c:v>101</c:v>
                </c:pt>
                <c:pt idx="1007">
                  <c:v>92</c:v>
                </c:pt>
                <c:pt idx="1008">
                  <c:v>87</c:v>
                </c:pt>
                <c:pt idx="1009">
                  <c:v>83</c:v>
                </c:pt>
                <c:pt idx="1010">
                  <c:v>79</c:v>
                </c:pt>
                <c:pt idx="1011">
                  <c:v>82</c:v>
                </c:pt>
                <c:pt idx="1012">
                  <c:v>72</c:v>
                </c:pt>
                <c:pt idx="1013">
                  <c:v>76</c:v>
                </c:pt>
                <c:pt idx="1014">
                  <c:v>69</c:v>
                </c:pt>
                <c:pt idx="1015">
                  <c:v>77</c:v>
                </c:pt>
                <c:pt idx="1016">
                  <c:v>92</c:v>
                </c:pt>
                <c:pt idx="1017">
                  <c:v>80</c:v>
                </c:pt>
                <c:pt idx="1018">
                  <c:v>81</c:v>
                </c:pt>
                <c:pt idx="1019">
                  <c:v>85</c:v>
                </c:pt>
                <c:pt idx="1020">
                  <c:v>90</c:v>
                </c:pt>
                <c:pt idx="1021">
                  <c:v>93</c:v>
                </c:pt>
                <c:pt idx="1022">
                  <c:v>96</c:v>
                </c:pt>
                <c:pt idx="1023">
                  <c:v>95</c:v>
                </c:pt>
                <c:pt idx="1024">
                  <c:v>106</c:v>
                </c:pt>
                <c:pt idx="1025">
                  <c:v>117</c:v>
                </c:pt>
                <c:pt idx="1026">
                  <c:v>106</c:v>
                </c:pt>
                <c:pt idx="1027">
                  <c:v>105</c:v>
                </c:pt>
                <c:pt idx="1028">
                  <c:v>105</c:v>
                </c:pt>
                <c:pt idx="1029">
                  <c:v>125</c:v>
                </c:pt>
                <c:pt idx="1030">
                  <c:v>97</c:v>
                </c:pt>
                <c:pt idx="1031">
                  <c:v>92</c:v>
                </c:pt>
                <c:pt idx="1032">
                  <c:v>99</c:v>
                </c:pt>
                <c:pt idx="1033">
                  <c:v>97</c:v>
                </c:pt>
                <c:pt idx="1034">
                  <c:v>93</c:v>
                </c:pt>
                <c:pt idx="1035">
                  <c:v>85</c:v>
                </c:pt>
                <c:pt idx="1036">
                  <c:v>97</c:v>
                </c:pt>
                <c:pt idx="1037">
                  <c:v>87</c:v>
                </c:pt>
                <c:pt idx="1038">
                  <c:v>82</c:v>
                </c:pt>
                <c:pt idx="1039">
                  <c:v>75</c:v>
                </c:pt>
                <c:pt idx="1040">
                  <c:v>81</c:v>
                </c:pt>
                <c:pt idx="1041">
                  <c:v>79</c:v>
                </c:pt>
                <c:pt idx="1042">
                  <c:v>91</c:v>
                </c:pt>
                <c:pt idx="1043">
                  <c:v>90</c:v>
                </c:pt>
                <c:pt idx="1044">
                  <c:v>99</c:v>
                </c:pt>
                <c:pt idx="1045">
                  <c:v>80</c:v>
                </c:pt>
                <c:pt idx="1046">
                  <c:v>80</c:v>
                </c:pt>
                <c:pt idx="1047">
                  <c:v>87</c:v>
                </c:pt>
                <c:pt idx="1048">
                  <c:v>89</c:v>
                </c:pt>
                <c:pt idx="1049">
                  <c:v>92</c:v>
                </c:pt>
                <c:pt idx="1050">
                  <c:v>96</c:v>
                </c:pt>
                <c:pt idx="1051">
                  <c:v>103</c:v>
                </c:pt>
                <c:pt idx="1052">
                  <c:v>102</c:v>
                </c:pt>
                <c:pt idx="1053">
                  <c:v>102</c:v>
                </c:pt>
                <c:pt idx="1054">
                  <c:v>107</c:v>
                </c:pt>
                <c:pt idx="1055">
                  <c:v>103</c:v>
                </c:pt>
                <c:pt idx="1056">
                  <c:v>121</c:v>
                </c:pt>
                <c:pt idx="1057">
                  <c:v>111</c:v>
                </c:pt>
                <c:pt idx="1058">
                  <c:v>99</c:v>
                </c:pt>
                <c:pt idx="1059">
                  <c:v>96</c:v>
                </c:pt>
                <c:pt idx="1060">
                  <c:v>94</c:v>
                </c:pt>
                <c:pt idx="1061">
                  <c:v>87</c:v>
                </c:pt>
                <c:pt idx="1062">
                  <c:v>83</c:v>
                </c:pt>
                <c:pt idx="1063">
                  <c:v>94</c:v>
                </c:pt>
                <c:pt idx="1064">
                  <c:v>82</c:v>
                </c:pt>
                <c:pt idx="1065">
                  <c:v>83</c:v>
                </c:pt>
                <c:pt idx="1066">
                  <c:v>82</c:v>
                </c:pt>
                <c:pt idx="1067">
                  <c:v>75</c:v>
                </c:pt>
                <c:pt idx="1068">
                  <c:v>74</c:v>
                </c:pt>
                <c:pt idx="1069">
                  <c:v>82</c:v>
                </c:pt>
                <c:pt idx="1070">
                  <c:v>95</c:v>
                </c:pt>
                <c:pt idx="1071">
                  <c:v>87</c:v>
                </c:pt>
                <c:pt idx="1072">
                  <c:v>81</c:v>
                </c:pt>
                <c:pt idx="1073">
                  <c:v>89</c:v>
                </c:pt>
                <c:pt idx="1074">
                  <c:v>90</c:v>
                </c:pt>
                <c:pt idx="1075">
                  <c:v>82</c:v>
                </c:pt>
                <c:pt idx="1076">
                  <c:v>91</c:v>
                </c:pt>
                <c:pt idx="1077">
                  <c:v>93</c:v>
                </c:pt>
                <c:pt idx="1078">
                  <c:v>99</c:v>
                </c:pt>
                <c:pt idx="1079">
                  <c:v>105</c:v>
                </c:pt>
                <c:pt idx="1080">
                  <c:v>94</c:v>
                </c:pt>
                <c:pt idx="1081">
                  <c:v>110</c:v>
                </c:pt>
                <c:pt idx="1082">
                  <c:v>111</c:v>
                </c:pt>
                <c:pt idx="1083">
                  <c:v>112</c:v>
                </c:pt>
                <c:pt idx="1084">
                  <c:v>109</c:v>
                </c:pt>
                <c:pt idx="1085">
                  <c:v>103</c:v>
                </c:pt>
                <c:pt idx="1086">
                  <c:v>105</c:v>
                </c:pt>
                <c:pt idx="1087">
                  <c:v>90</c:v>
                </c:pt>
                <c:pt idx="1088">
                  <c:v>87</c:v>
                </c:pt>
                <c:pt idx="1089">
                  <c:v>93</c:v>
                </c:pt>
                <c:pt idx="1090">
                  <c:v>85</c:v>
                </c:pt>
                <c:pt idx="1091">
                  <c:v>86</c:v>
                </c:pt>
                <c:pt idx="1092">
                  <c:v>78</c:v>
                </c:pt>
                <c:pt idx="1093">
                  <c:v>73</c:v>
                </c:pt>
                <c:pt idx="1094">
                  <c:v>93</c:v>
                </c:pt>
                <c:pt idx="1095">
                  <c:v>74</c:v>
                </c:pt>
                <c:pt idx="1096">
                  <c:v>70</c:v>
                </c:pt>
                <c:pt idx="1097">
                  <c:v>84</c:v>
                </c:pt>
                <c:pt idx="1098">
                  <c:v>92</c:v>
                </c:pt>
                <c:pt idx="1099">
                  <c:v>80</c:v>
                </c:pt>
                <c:pt idx="1100">
                  <c:v>85</c:v>
                </c:pt>
                <c:pt idx="1101">
                  <c:v>85</c:v>
                </c:pt>
                <c:pt idx="1102">
                  <c:v>90</c:v>
                </c:pt>
                <c:pt idx="1103">
                  <c:v>91</c:v>
                </c:pt>
                <c:pt idx="1104">
                  <c:v>94</c:v>
                </c:pt>
                <c:pt idx="1105">
                  <c:v>91</c:v>
                </c:pt>
                <c:pt idx="1106">
                  <c:v>94</c:v>
                </c:pt>
                <c:pt idx="1107">
                  <c:v>99</c:v>
                </c:pt>
                <c:pt idx="1108">
                  <c:v>104</c:v>
                </c:pt>
                <c:pt idx="1109">
                  <c:v>109</c:v>
                </c:pt>
                <c:pt idx="1110">
                  <c:v>107</c:v>
                </c:pt>
                <c:pt idx="1111">
                  <c:v>125</c:v>
                </c:pt>
                <c:pt idx="1112">
                  <c:v>110</c:v>
                </c:pt>
                <c:pt idx="1113">
                  <c:v>92</c:v>
                </c:pt>
                <c:pt idx="1114">
                  <c:v>103</c:v>
                </c:pt>
                <c:pt idx="1115">
                  <c:v>85</c:v>
                </c:pt>
                <c:pt idx="1116">
                  <c:v>86</c:v>
                </c:pt>
                <c:pt idx="1117">
                  <c:v>90</c:v>
                </c:pt>
                <c:pt idx="1118">
                  <c:v>86</c:v>
                </c:pt>
                <c:pt idx="1119">
                  <c:v>80</c:v>
                </c:pt>
                <c:pt idx="1120">
                  <c:v>85</c:v>
                </c:pt>
                <c:pt idx="1121">
                  <c:v>88</c:v>
                </c:pt>
                <c:pt idx="1122">
                  <c:v>74</c:v>
                </c:pt>
                <c:pt idx="1123">
                  <c:v>73</c:v>
                </c:pt>
                <c:pt idx="1124">
                  <c:v>93</c:v>
                </c:pt>
                <c:pt idx="1125">
                  <c:v>94</c:v>
                </c:pt>
                <c:pt idx="1126">
                  <c:v>78</c:v>
                </c:pt>
                <c:pt idx="1127">
                  <c:v>82</c:v>
                </c:pt>
                <c:pt idx="1128">
                  <c:v>82</c:v>
                </c:pt>
                <c:pt idx="1129">
                  <c:v>96</c:v>
                </c:pt>
                <c:pt idx="1130">
                  <c:v>95</c:v>
                </c:pt>
                <c:pt idx="1131">
                  <c:v>93</c:v>
                </c:pt>
                <c:pt idx="1132">
                  <c:v>98</c:v>
                </c:pt>
                <c:pt idx="1133">
                  <c:v>91</c:v>
                </c:pt>
                <c:pt idx="1134">
                  <c:v>101</c:v>
                </c:pt>
                <c:pt idx="1135">
                  <c:v>112</c:v>
                </c:pt>
                <c:pt idx="1136">
                  <c:v>104</c:v>
                </c:pt>
                <c:pt idx="1137">
                  <c:v>99</c:v>
                </c:pt>
                <c:pt idx="1138">
                  <c:v>112</c:v>
                </c:pt>
                <c:pt idx="1139">
                  <c:v>105</c:v>
                </c:pt>
                <c:pt idx="1140">
                  <c:v>103</c:v>
                </c:pt>
                <c:pt idx="1141">
                  <c:v>96</c:v>
                </c:pt>
                <c:pt idx="1142">
                  <c:v>89</c:v>
                </c:pt>
                <c:pt idx="1143">
                  <c:v>85</c:v>
                </c:pt>
                <c:pt idx="1144">
                  <c:v>86</c:v>
                </c:pt>
                <c:pt idx="1145">
                  <c:v>87</c:v>
                </c:pt>
                <c:pt idx="1146">
                  <c:v>90</c:v>
                </c:pt>
                <c:pt idx="1147">
                  <c:v>84</c:v>
                </c:pt>
                <c:pt idx="1148">
                  <c:v>80</c:v>
                </c:pt>
                <c:pt idx="1149">
                  <c:v>72</c:v>
                </c:pt>
                <c:pt idx="1150">
                  <c:v>87</c:v>
                </c:pt>
                <c:pt idx="1151">
                  <c:v>86</c:v>
                </c:pt>
                <c:pt idx="1152">
                  <c:v>87</c:v>
                </c:pt>
                <c:pt idx="1153">
                  <c:v>82</c:v>
                </c:pt>
                <c:pt idx="1154">
                  <c:v>80</c:v>
                </c:pt>
                <c:pt idx="1155">
                  <c:v>88</c:v>
                </c:pt>
                <c:pt idx="1156">
                  <c:v>93</c:v>
                </c:pt>
                <c:pt idx="1157">
                  <c:v>88</c:v>
                </c:pt>
                <c:pt idx="1158">
                  <c:v>89</c:v>
                </c:pt>
                <c:pt idx="1159">
                  <c:v>87</c:v>
                </c:pt>
                <c:pt idx="1160">
                  <c:v>93</c:v>
                </c:pt>
                <c:pt idx="1161">
                  <c:v>97</c:v>
                </c:pt>
                <c:pt idx="1162">
                  <c:v>96</c:v>
                </c:pt>
                <c:pt idx="1163">
                  <c:v>105</c:v>
                </c:pt>
                <c:pt idx="1164">
                  <c:v>115</c:v>
                </c:pt>
                <c:pt idx="1165">
                  <c:v>107</c:v>
                </c:pt>
                <c:pt idx="1166">
                  <c:v>119</c:v>
                </c:pt>
                <c:pt idx="1167">
                  <c:v>92</c:v>
                </c:pt>
                <c:pt idx="1168">
                  <c:v>97</c:v>
                </c:pt>
                <c:pt idx="1169">
                  <c:v>89</c:v>
                </c:pt>
                <c:pt idx="1170">
                  <c:v>86</c:v>
                </c:pt>
                <c:pt idx="1171">
                  <c:v>86</c:v>
                </c:pt>
                <c:pt idx="1172">
                  <c:v>93</c:v>
                </c:pt>
                <c:pt idx="1173">
                  <c:v>84</c:v>
                </c:pt>
                <c:pt idx="1174">
                  <c:v>85</c:v>
                </c:pt>
                <c:pt idx="1175">
                  <c:v>84</c:v>
                </c:pt>
                <c:pt idx="1176">
                  <c:v>86</c:v>
                </c:pt>
                <c:pt idx="1177">
                  <c:v>82</c:v>
                </c:pt>
                <c:pt idx="1178">
                  <c:v>83</c:v>
                </c:pt>
                <c:pt idx="1179">
                  <c:v>74</c:v>
                </c:pt>
                <c:pt idx="1180">
                  <c:v>96</c:v>
                </c:pt>
                <c:pt idx="1181">
                  <c:v>94</c:v>
                </c:pt>
                <c:pt idx="1182">
                  <c:v>72</c:v>
                </c:pt>
                <c:pt idx="1183">
                  <c:v>82</c:v>
                </c:pt>
                <c:pt idx="1184">
                  <c:v>88</c:v>
                </c:pt>
                <c:pt idx="1185">
                  <c:v>89</c:v>
                </c:pt>
                <c:pt idx="1186">
                  <c:v>92</c:v>
                </c:pt>
                <c:pt idx="1187">
                  <c:v>96</c:v>
                </c:pt>
                <c:pt idx="1188">
                  <c:v>105</c:v>
                </c:pt>
                <c:pt idx="1189">
                  <c:v>96</c:v>
                </c:pt>
                <c:pt idx="1190">
                  <c:v>104</c:v>
                </c:pt>
                <c:pt idx="1191">
                  <c:v>104</c:v>
                </c:pt>
                <c:pt idx="1192">
                  <c:v>102</c:v>
                </c:pt>
                <c:pt idx="1193">
                  <c:v>116</c:v>
                </c:pt>
                <c:pt idx="1194">
                  <c:v>101</c:v>
                </c:pt>
                <c:pt idx="1195">
                  <c:v>105</c:v>
                </c:pt>
                <c:pt idx="1196">
                  <c:v>90</c:v>
                </c:pt>
                <c:pt idx="1197">
                  <c:v>86</c:v>
                </c:pt>
                <c:pt idx="1198">
                  <c:v>86</c:v>
                </c:pt>
                <c:pt idx="1199">
                  <c:v>80</c:v>
                </c:pt>
                <c:pt idx="1200">
                  <c:v>75</c:v>
                </c:pt>
                <c:pt idx="1201">
                  <c:v>86</c:v>
                </c:pt>
                <c:pt idx="1202">
                  <c:v>76</c:v>
                </c:pt>
                <c:pt idx="1203">
                  <c:v>75</c:v>
                </c:pt>
                <c:pt idx="1204">
                  <c:v>74</c:v>
                </c:pt>
                <c:pt idx="1205">
                  <c:v>82</c:v>
                </c:pt>
                <c:pt idx="1206">
                  <c:v>78</c:v>
                </c:pt>
                <c:pt idx="1207">
                  <c:v>98</c:v>
                </c:pt>
                <c:pt idx="1208">
                  <c:v>86</c:v>
                </c:pt>
                <c:pt idx="1209">
                  <c:v>87</c:v>
                </c:pt>
                <c:pt idx="1210">
                  <c:v>79</c:v>
                </c:pt>
                <c:pt idx="1211">
                  <c:v>85</c:v>
                </c:pt>
                <c:pt idx="1212">
                  <c:v>93</c:v>
                </c:pt>
                <c:pt idx="1213">
                  <c:v>94</c:v>
                </c:pt>
                <c:pt idx="1214">
                  <c:v>93</c:v>
                </c:pt>
                <c:pt idx="1215">
                  <c:v>98</c:v>
                </c:pt>
                <c:pt idx="1216">
                  <c:v>103</c:v>
                </c:pt>
                <c:pt idx="1217">
                  <c:v>122</c:v>
                </c:pt>
                <c:pt idx="1218">
                  <c:v>99</c:v>
                </c:pt>
                <c:pt idx="1219">
                  <c:v>118</c:v>
                </c:pt>
                <c:pt idx="1220">
                  <c:v>101</c:v>
                </c:pt>
                <c:pt idx="1221">
                  <c:v>111</c:v>
                </c:pt>
                <c:pt idx="1222">
                  <c:v>94</c:v>
                </c:pt>
                <c:pt idx="1223">
                  <c:v>87</c:v>
                </c:pt>
                <c:pt idx="1224">
                  <c:v>89</c:v>
                </c:pt>
                <c:pt idx="1225">
                  <c:v>88</c:v>
                </c:pt>
                <c:pt idx="1226">
                  <c:v>87</c:v>
                </c:pt>
                <c:pt idx="1227">
                  <c:v>89</c:v>
                </c:pt>
                <c:pt idx="1228">
                  <c:v>80</c:v>
                </c:pt>
                <c:pt idx="1229">
                  <c:v>81</c:v>
                </c:pt>
                <c:pt idx="1230">
                  <c:v>87</c:v>
                </c:pt>
                <c:pt idx="1231">
                  <c:v>80</c:v>
                </c:pt>
                <c:pt idx="1232">
                  <c:v>71</c:v>
                </c:pt>
                <c:pt idx="1233">
                  <c:v>76</c:v>
                </c:pt>
                <c:pt idx="1234">
                  <c:v>84</c:v>
                </c:pt>
                <c:pt idx="1235">
                  <c:v>74</c:v>
                </c:pt>
                <c:pt idx="1236">
                  <c:v>84</c:v>
                </c:pt>
                <c:pt idx="1237">
                  <c:v>85</c:v>
                </c:pt>
                <c:pt idx="1238">
                  <c:v>90</c:v>
                </c:pt>
                <c:pt idx="1239">
                  <c:v>88</c:v>
                </c:pt>
                <c:pt idx="1240">
                  <c:v>87</c:v>
                </c:pt>
                <c:pt idx="1241">
                  <c:v>103</c:v>
                </c:pt>
                <c:pt idx="1242">
                  <c:v>100</c:v>
                </c:pt>
                <c:pt idx="1243">
                  <c:v>93</c:v>
                </c:pt>
                <c:pt idx="1244">
                  <c:v>98</c:v>
                </c:pt>
                <c:pt idx="1245">
                  <c:v>114</c:v>
                </c:pt>
                <c:pt idx="1246">
                  <c:v>94</c:v>
                </c:pt>
                <c:pt idx="1247">
                  <c:v>110</c:v>
                </c:pt>
                <c:pt idx="1248">
                  <c:v>117</c:v>
                </c:pt>
                <c:pt idx="1249">
                  <c:v>100</c:v>
                </c:pt>
                <c:pt idx="1250">
                  <c:v>96</c:v>
                </c:pt>
                <c:pt idx="1251">
                  <c:v>100</c:v>
                </c:pt>
                <c:pt idx="1252">
                  <c:v>88</c:v>
                </c:pt>
                <c:pt idx="1253">
                  <c:v>89</c:v>
                </c:pt>
                <c:pt idx="1254">
                  <c:v>88</c:v>
                </c:pt>
                <c:pt idx="1255">
                  <c:v>86</c:v>
                </c:pt>
                <c:pt idx="1256">
                  <c:v>81</c:v>
                </c:pt>
                <c:pt idx="1257">
                  <c:v>81</c:v>
                </c:pt>
                <c:pt idx="1258">
                  <c:v>75</c:v>
                </c:pt>
                <c:pt idx="1259">
                  <c:v>75</c:v>
                </c:pt>
                <c:pt idx="1260">
                  <c:v>76</c:v>
                </c:pt>
                <c:pt idx="1261">
                  <c:v>87</c:v>
                </c:pt>
                <c:pt idx="1262">
                  <c:v>81</c:v>
                </c:pt>
                <c:pt idx="1263">
                  <c:v>78</c:v>
                </c:pt>
                <c:pt idx="1264">
                  <c:v>93</c:v>
                </c:pt>
                <c:pt idx="1265">
                  <c:v>83</c:v>
                </c:pt>
                <c:pt idx="1266">
                  <c:v>85</c:v>
                </c:pt>
                <c:pt idx="1267">
                  <c:v>93</c:v>
                </c:pt>
                <c:pt idx="1268">
                  <c:v>93</c:v>
                </c:pt>
                <c:pt idx="1269">
                  <c:v>101</c:v>
                </c:pt>
                <c:pt idx="1270">
                  <c:v>98</c:v>
                </c:pt>
                <c:pt idx="1271">
                  <c:v>105</c:v>
                </c:pt>
                <c:pt idx="1272">
                  <c:v>101</c:v>
                </c:pt>
                <c:pt idx="1273">
                  <c:v>101</c:v>
                </c:pt>
                <c:pt idx="1274">
                  <c:v>111</c:v>
                </c:pt>
                <c:pt idx="1275">
                  <c:v>128</c:v>
                </c:pt>
                <c:pt idx="1276">
                  <c:v>100</c:v>
                </c:pt>
                <c:pt idx="1277">
                  <c:v>95</c:v>
                </c:pt>
                <c:pt idx="1278">
                  <c:v>105</c:v>
                </c:pt>
                <c:pt idx="1279">
                  <c:v>91</c:v>
                </c:pt>
                <c:pt idx="1280">
                  <c:v>81</c:v>
                </c:pt>
                <c:pt idx="1281">
                  <c:v>86</c:v>
                </c:pt>
                <c:pt idx="1282">
                  <c:v>83</c:v>
                </c:pt>
                <c:pt idx="1283">
                  <c:v>84</c:v>
                </c:pt>
                <c:pt idx="1284">
                  <c:v>77</c:v>
                </c:pt>
                <c:pt idx="1285">
                  <c:v>84</c:v>
                </c:pt>
                <c:pt idx="1286">
                  <c:v>78</c:v>
                </c:pt>
                <c:pt idx="1287">
                  <c:v>79</c:v>
                </c:pt>
                <c:pt idx="1288">
                  <c:v>96</c:v>
                </c:pt>
                <c:pt idx="1289">
                  <c:v>87</c:v>
                </c:pt>
                <c:pt idx="1290">
                  <c:v>72</c:v>
                </c:pt>
                <c:pt idx="1291">
                  <c:v>69</c:v>
                </c:pt>
                <c:pt idx="1292">
                  <c:v>86</c:v>
                </c:pt>
                <c:pt idx="1293">
                  <c:v>96</c:v>
                </c:pt>
                <c:pt idx="1294">
                  <c:v>88</c:v>
                </c:pt>
                <c:pt idx="1295">
                  <c:v>96</c:v>
                </c:pt>
                <c:pt idx="1296">
                  <c:v>108</c:v>
                </c:pt>
                <c:pt idx="1297">
                  <c:v>102</c:v>
                </c:pt>
                <c:pt idx="1298">
                  <c:v>98</c:v>
                </c:pt>
                <c:pt idx="1299">
                  <c:v>101</c:v>
                </c:pt>
                <c:pt idx="1300">
                  <c:v>98</c:v>
                </c:pt>
                <c:pt idx="1301">
                  <c:v>111</c:v>
                </c:pt>
                <c:pt idx="1302">
                  <c:v>123</c:v>
                </c:pt>
                <c:pt idx="1303">
                  <c:v>97</c:v>
                </c:pt>
                <c:pt idx="1304">
                  <c:v>95</c:v>
                </c:pt>
                <c:pt idx="1305">
                  <c:v>88</c:v>
                </c:pt>
                <c:pt idx="1306">
                  <c:v>86</c:v>
                </c:pt>
                <c:pt idx="1307">
                  <c:v>86</c:v>
                </c:pt>
                <c:pt idx="1308">
                  <c:v>81</c:v>
                </c:pt>
                <c:pt idx="1309">
                  <c:v>88</c:v>
                </c:pt>
                <c:pt idx="1310">
                  <c:v>78</c:v>
                </c:pt>
                <c:pt idx="1311">
                  <c:v>75</c:v>
                </c:pt>
                <c:pt idx="1312">
                  <c:v>87</c:v>
                </c:pt>
                <c:pt idx="1313">
                  <c:v>72</c:v>
                </c:pt>
                <c:pt idx="1314">
                  <c:v>79</c:v>
                </c:pt>
                <c:pt idx="1315">
                  <c:v>89</c:v>
                </c:pt>
                <c:pt idx="1316">
                  <c:v>91</c:v>
                </c:pt>
                <c:pt idx="1317">
                  <c:v>72</c:v>
                </c:pt>
                <c:pt idx="1318">
                  <c:v>92</c:v>
                </c:pt>
                <c:pt idx="1319">
                  <c:v>89</c:v>
                </c:pt>
                <c:pt idx="1320">
                  <c:v>89</c:v>
                </c:pt>
                <c:pt idx="1321">
                  <c:v>95</c:v>
                </c:pt>
                <c:pt idx="1322">
                  <c:v>90</c:v>
                </c:pt>
                <c:pt idx="1323">
                  <c:v>101</c:v>
                </c:pt>
                <c:pt idx="1324">
                  <c:v>93</c:v>
                </c:pt>
                <c:pt idx="1325">
                  <c:v>102</c:v>
                </c:pt>
                <c:pt idx="1326">
                  <c:v>94</c:v>
                </c:pt>
                <c:pt idx="1327">
                  <c:v>107</c:v>
                </c:pt>
                <c:pt idx="1328">
                  <c:v>108</c:v>
                </c:pt>
                <c:pt idx="1329">
                  <c:v>121</c:v>
                </c:pt>
                <c:pt idx="1330">
                  <c:v>96</c:v>
                </c:pt>
                <c:pt idx="1331">
                  <c:v>97</c:v>
                </c:pt>
                <c:pt idx="1332">
                  <c:v>96</c:v>
                </c:pt>
                <c:pt idx="1333">
                  <c:v>99</c:v>
                </c:pt>
                <c:pt idx="1334">
                  <c:v>91</c:v>
                </c:pt>
                <c:pt idx="1335">
                  <c:v>82</c:v>
                </c:pt>
                <c:pt idx="1336">
                  <c:v>88</c:v>
                </c:pt>
                <c:pt idx="1337">
                  <c:v>86</c:v>
                </c:pt>
                <c:pt idx="1338">
                  <c:v>87</c:v>
                </c:pt>
                <c:pt idx="1339">
                  <c:v>80</c:v>
                </c:pt>
                <c:pt idx="1340">
                  <c:v>75</c:v>
                </c:pt>
                <c:pt idx="1341">
                  <c:v>77</c:v>
                </c:pt>
                <c:pt idx="1342">
                  <c:v>71</c:v>
                </c:pt>
                <c:pt idx="1343">
                  <c:v>82</c:v>
                </c:pt>
                <c:pt idx="1344">
                  <c:v>77</c:v>
                </c:pt>
                <c:pt idx="1345">
                  <c:v>77</c:v>
                </c:pt>
                <c:pt idx="1346">
                  <c:v>85</c:v>
                </c:pt>
                <c:pt idx="1347">
                  <c:v>86</c:v>
                </c:pt>
                <c:pt idx="1348">
                  <c:v>89</c:v>
                </c:pt>
                <c:pt idx="1349">
                  <c:v>91</c:v>
                </c:pt>
                <c:pt idx="1350">
                  <c:v>90</c:v>
                </c:pt>
                <c:pt idx="1351">
                  <c:v>106</c:v>
                </c:pt>
                <c:pt idx="1352">
                  <c:v>83</c:v>
                </c:pt>
                <c:pt idx="1353">
                  <c:v>107</c:v>
                </c:pt>
                <c:pt idx="1354">
                  <c:v>100</c:v>
                </c:pt>
                <c:pt idx="1355">
                  <c:v>96</c:v>
                </c:pt>
                <c:pt idx="1356">
                  <c:v>96</c:v>
                </c:pt>
                <c:pt idx="1357">
                  <c:v>109</c:v>
                </c:pt>
                <c:pt idx="1358">
                  <c:v>93</c:v>
                </c:pt>
                <c:pt idx="1359">
                  <c:v>108</c:v>
                </c:pt>
                <c:pt idx="1360">
                  <c:v>96</c:v>
                </c:pt>
                <c:pt idx="1361">
                  <c:v>87</c:v>
                </c:pt>
                <c:pt idx="1362">
                  <c:v>95</c:v>
                </c:pt>
                <c:pt idx="1363">
                  <c:v>92</c:v>
                </c:pt>
                <c:pt idx="1364">
                  <c:v>89</c:v>
                </c:pt>
                <c:pt idx="1365">
                  <c:v>81</c:v>
                </c:pt>
                <c:pt idx="1366">
                  <c:v>80</c:v>
                </c:pt>
                <c:pt idx="1367">
                  <c:v>76</c:v>
                </c:pt>
                <c:pt idx="1368">
                  <c:v>86</c:v>
                </c:pt>
                <c:pt idx="1369">
                  <c:v>86</c:v>
                </c:pt>
                <c:pt idx="1370">
                  <c:v>77</c:v>
                </c:pt>
                <c:pt idx="1371">
                  <c:v>93</c:v>
                </c:pt>
                <c:pt idx="1372">
                  <c:v>71</c:v>
                </c:pt>
                <c:pt idx="1373">
                  <c:v>81</c:v>
                </c:pt>
                <c:pt idx="1374">
                  <c:v>83</c:v>
                </c:pt>
                <c:pt idx="1375">
                  <c:v>97</c:v>
                </c:pt>
                <c:pt idx="1376">
                  <c:v>87</c:v>
                </c:pt>
                <c:pt idx="1377">
                  <c:v>89</c:v>
                </c:pt>
                <c:pt idx="1378">
                  <c:v>95</c:v>
                </c:pt>
                <c:pt idx="1379">
                  <c:v>108</c:v>
                </c:pt>
                <c:pt idx="1380">
                  <c:v>84</c:v>
                </c:pt>
                <c:pt idx="1381">
                  <c:v>111</c:v>
                </c:pt>
                <c:pt idx="1382">
                  <c:v>99</c:v>
                </c:pt>
                <c:pt idx="1383">
                  <c:v>108</c:v>
                </c:pt>
                <c:pt idx="1384">
                  <c:v>121</c:v>
                </c:pt>
                <c:pt idx="1385">
                  <c:v>105</c:v>
                </c:pt>
                <c:pt idx="1386">
                  <c:v>100</c:v>
                </c:pt>
                <c:pt idx="1387">
                  <c:v>97</c:v>
                </c:pt>
                <c:pt idx="1388">
                  <c:v>94</c:v>
                </c:pt>
                <c:pt idx="1389">
                  <c:v>88</c:v>
                </c:pt>
                <c:pt idx="1390">
                  <c:v>92</c:v>
                </c:pt>
                <c:pt idx="1391">
                  <c:v>85</c:v>
                </c:pt>
                <c:pt idx="1392">
                  <c:v>84</c:v>
                </c:pt>
                <c:pt idx="1393">
                  <c:v>83</c:v>
                </c:pt>
                <c:pt idx="1394">
                  <c:v>78</c:v>
                </c:pt>
                <c:pt idx="1395">
                  <c:v>78</c:v>
                </c:pt>
                <c:pt idx="1396">
                  <c:v>75</c:v>
                </c:pt>
                <c:pt idx="1397">
                  <c:v>91</c:v>
                </c:pt>
                <c:pt idx="1398">
                  <c:v>101</c:v>
                </c:pt>
                <c:pt idx="1399">
                  <c:v>78</c:v>
                </c:pt>
                <c:pt idx="1400">
                  <c:v>80</c:v>
                </c:pt>
                <c:pt idx="1401">
                  <c:v>89</c:v>
                </c:pt>
                <c:pt idx="1402">
                  <c:v>90</c:v>
                </c:pt>
                <c:pt idx="1403">
                  <c:v>99</c:v>
                </c:pt>
                <c:pt idx="1404">
                  <c:v>96</c:v>
                </c:pt>
                <c:pt idx="1405">
                  <c:v>100</c:v>
                </c:pt>
                <c:pt idx="1406">
                  <c:v>113</c:v>
                </c:pt>
                <c:pt idx="1407">
                  <c:v>111</c:v>
                </c:pt>
                <c:pt idx="1408">
                  <c:v>101</c:v>
                </c:pt>
                <c:pt idx="1409">
                  <c:v>112</c:v>
                </c:pt>
                <c:pt idx="1410">
                  <c:v>111</c:v>
                </c:pt>
                <c:pt idx="1411">
                  <c:v>118</c:v>
                </c:pt>
                <c:pt idx="1412">
                  <c:v>103</c:v>
                </c:pt>
                <c:pt idx="1413">
                  <c:v>88</c:v>
                </c:pt>
                <c:pt idx="1414">
                  <c:v>91</c:v>
                </c:pt>
                <c:pt idx="1415">
                  <c:v>92</c:v>
                </c:pt>
                <c:pt idx="1416">
                  <c:v>91</c:v>
                </c:pt>
                <c:pt idx="1417">
                  <c:v>86</c:v>
                </c:pt>
                <c:pt idx="1418">
                  <c:v>88</c:v>
                </c:pt>
                <c:pt idx="1419">
                  <c:v>74</c:v>
                </c:pt>
                <c:pt idx="1420">
                  <c:v>83</c:v>
                </c:pt>
                <c:pt idx="1421">
                  <c:v>76</c:v>
                </c:pt>
                <c:pt idx="1422">
                  <c:v>86</c:v>
                </c:pt>
                <c:pt idx="1423">
                  <c:v>75</c:v>
                </c:pt>
                <c:pt idx="1424">
                  <c:v>77</c:v>
                </c:pt>
                <c:pt idx="1425">
                  <c:v>85</c:v>
                </c:pt>
                <c:pt idx="1426">
                  <c:v>79</c:v>
                </c:pt>
                <c:pt idx="1427">
                  <c:v>83</c:v>
                </c:pt>
                <c:pt idx="1428">
                  <c:v>92</c:v>
                </c:pt>
                <c:pt idx="1429">
                  <c:v>89</c:v>
                </c:pt>
                <c:pt idx="1430">
                  <c:v>87</c:v>
                </c:pt>
                <c:pt idx="1431">
                  <c:v>97</c:v>
                </c:pt>
                <c:pt idx="1432">
                  <c:v>99</c:v>
                </c:pt>
                <c:pt idx="1433">
                  <c:v>97</c:v>
                </c:pt>
                <c:pt idx="1434">
                  <c:v>113</c:v>
                </c:pt>
                <c:pt idx="1435">
                  <c:v>112</c:v>
                </c:pt>
                <c:pt idx="1436">
                  <c:v>104</c:v>
                </c:pt>
                <c:pt idx="1437">
                  <c:v>99</c:v>
                </c:pt>
                <c:pt idx="1438">
                  <c:v>111</c:v>
                </c:pt>
                <c:pt idx="1439">
                  <c:v>97</c:v>
                </c:pt>
                <c:pt idx="1440">
                  <c:v>102</c:v>
                </c:pt>
                <c:pt idx="1441">
                  <c:v>102</c:v>
                </c:pt>
                <c:pt idx="1442">
                  <c:v>95</c:v>
                </c:pt>
                <c:pt idx="1443">
                  <c:v>95</c:v>
                </c:pt>
                <c:pt idx="1444">
                  <c:v>82</c:v>
                </c:pt>
                <c:pt idx="1445">
                  <c:v>82</c:v>
                </c:pt>
                <c:pt idx="1446">
                  <c:v>94</c:v>
                </c:pt>
                <c:pt idx="1447">
                  <c:v>80</c:v>
                </c:pt>
                <c:pt idx="1448">
                  <c:v>81</c:v>
                </c:pt>
                <c:pt idx="1449">
                  <c:v>75</c:v>
                </c:pt>
                <c:pt idx="1450">
                  <c:v>78</c:v>
                </c:pt>
                <c:pt idx="1451">
                  <c:v>90</c:v>
                </c:pt>
                <c:pt idx="1452">
                  <c:v>96</c:v>
                </c:pt>
                <c:pt idx="1453">
                  <c:v>82</c:v>
                </c:pt>
                <c:pt idx="1454">
                  <c:v>86</c:v>
                </c:pt>
                <c:pt idx="1455">
                  <c:v>86</c:v>
                </c:pt>
                <c:pt idx="1456">
                  <c:v>89</c:v>
                </c:pt>
                <c:pt idx="1457">
                  <c:v>88</c:v>
                </c:pt>
                <c:pt idx="1458">
                  <c:v>97</c:v>
                </c:pt>
                <c:pt idx="1459">
                  <c:v>96</c:v>
                </c:pt>
                <c:pt idx="1460">
                  <c:v>107</c:v>
                </c:pt>
                <c:pt idx="1461">
                  <c:v>107</c:v>
                </c:pt>
                <c:pt idx="1462">
                  <c:v>105</c:v>
                </c:pt>
                <c:pt idx="1463">
                  <c:v>106</c:v>
                </c:pt>
                <c:pt idx="1464">
                  <c:v>100</c:v>
                </c:pt>
                <c:pt idx="1465">
                  <c:v>125</c:v>
                </c:pt>
                <c:pt idx="1466">
                  <c:v>107</c:v>
                </c:pt>
                <c:pt idx="1467">
                  <c:v>103</c:v>
                </c:pt>
                <c:pt idx="1468">
                  <c:v>99</c:v>
                </c:pt>
                <c:pt idx="1469">
                  <c:v>93</c:v>
                </c:pt>
                <c:pt idx="1470">
                  <c:v>93</c:v>
                </c:pt>
                <c:pt idx="1471">
                  <c:v>89</c:v>
                </c:pt>
                <c:pt idx="1472">
                  <c:v>81</c:v>
                </c:pt>
                <c:pt idx="1473">
                  <c:v>92</c:v>
                </c:pt>
                <c:pt idx="1474">
                  <c:v>82</c:v>
                </c:pt>
                <c:pt idx="1475">
                  <c:v>88</c:v>
                </c:pt>
                <c:pt idx="1476">
                  <c:v>83</c:v>
                </c:pt>
                <c:pt idx="1477">
                  <c:v>84</c:v>
                </c:pt>
                <c:pt idx="1478">
                  <c:v>73</c:v>
                </c:pt>
                <c:pt idx="1479">
                  <c:v>80</c:v>
                </c:pt>
                <c:pt idx="1480">
                  <c:v>72</c:v>
                </c:pt>
                <c:pt idx="1481">
                  <c:v>87</c:v>
                </c:pt>
                <c:pt idx="1482">
                  <c:v>86</c:v>
                </c:pt>
                <c:pt idx="1483">
                  <c:v>98</c:v>
                </c:pt>
                <c:pt idx="1484">
                  <c:v>91</c:v>
                </c:pt>
                <c:pt idx="1485">
                  <c:v>94</c:v>
                </c:pt>
                <c:pt idx="1486">
                  <c:v>102</c:v>
                </c:pt>
                <c:pt idx="1487">
                  <c:v>97</c:v>
                </c:pt>
                <c:pt idx="1488">
                  <c:v>99</c:v>
                </c:pt>
                <c:pt idx="1489">
                  <c:v>100</c:v>
                </c:pt>
                <c:pt idx="1490">
                  <c:v>100</c:v>
                </c:pt>
                <c:pt idx="1491">
                  <c:v>103</c:v>
                </c:pt>
                <c:pt idx="1492">
                  <c:v>113</c:v>
                </c:pt>
                <c:pt idx="1493">
                  <c:v>98</c:v>
                </c:pt>
                <c:pt idx="1494">
                  <c:v>103</c:v>
                </c:pt>
                <c:pt idx="1495">
                  <c:v>102</c:v>
                </c:pt>
                <c:pt idx="1496">
                  <c:v>94</c:v>
                </c:pt>
                <c:pt idx="1497">
                  <c:v>91</c:v>
                </c:pt>
                <c:pt idx="1498">
                  <c:v>91</c:v>
                </c:pt>
                <c:pt idx="1499">
                  <c:v>91</c:v>
                </c:pt>
                <c:pt idx="1500">
                  <c:v>75</c:v>
                </c:pt>
                <c:pt idx="1501">
                  <c:v>88</c:v>
                </c:pt>
                <c:pt idx="1502">
                  <c:v>71</c:v>
                </c:pt>
                <c:pt idx="1503">
                  <c:v>78</c:v>
                </c:pt>
                <c:pt idx="1504">
                  <c:v>82</c:v>
                </c:pt>
                <c:pt idx="1505">
                  <c:v>92</c:v>
                </c:pt>
                <c:pt idx="1506">
                  <c:v>99</c:v>
                </c:pt>
                <c:pt idx="1507">
                  <c:v>86</c:v>
                </c:pt>
                <c:pt idx="1508">
                  <c:v>80</c:v>
                </c:pt>
                <c:pt idx="1509">
                  <c:v>91</c:v>
                </c:pt>
                <c:pt idx="1510">
                  <c:v>95</c:v>
                </c:pt>
                <c:pt idx="1511">
                  <c:v>88</c:v>
                </c:pt>
                <c:pt idx="1512">
                  <c:v>91</c:v>
                </c:pt>
                <c:pt idx="1513">
                  <c:v>91</c:v>
                </c:pt>
                <c:pt idx="1514">
                  <c:v>103</c:v>
                </c:pt>
                <c:pt idx="1515">
                  <c:v>100</c:v>
                </c:pt>
                <c:pt idx="1516">
                  <c:v>105</c:v>
                </c:pt>
                <c:pt idx="1517">
                  <c:v>113</c:v>
                </c:pt>
                <c:pt idx="1518">
                  <c:v>106</c:v>
                </c:pt>
                <c:pt idx="1519">
                  <c:v>115</c:v>
                </c:pt>
                <c:pt idx="1520">
                  <c:v>106</c:v>
                </c:pt>
                <c:pt idx="1521">
                  <c:v>103</c:v>
                </c:pt>
                <c:pt idx="1522">
                  <c:v>96</c:v>
                </c:pt>
                <c:pt idx="1523">
                  <c:v>86</c:v>
                </c:pt>
                <c:pt idx="1524">
                  <c:v>93</c:v>
                </c:pt>
                <c:pt idx="1525">
                  <c:v>84</c:v>
                </c:pt>
                <c:pt idx="1526">
                  <c:v>89</c:v>
                </c:pt>
                <c:pt idx="1527">
                  <c:v>84</c:v>
                </c:pt>
                <c:pt idx="1528">
                  <c:v>87</c:v>
                </c:pt>
                <c:pt idx="1529">
                  <c:v>78</c:v>
                </c:pt>
                <c:pt idx="1530">
                  <c:v>74</c:v>
                </c:pt>
                <c:pt idx="1531">
                  <c:v>72</c:v>
                </c:pt>
                <c:pt idx="1532">
                  <c:v>76</c:v>
                </c:pt>
                <c:pt idx="1533">
                  <c:v>92</c:v>
                </c:pt>
                <c:pt idx="1534">
                  <c:v>84</c:v>
                </c:pt>
                <c:pt idx="1535">
                  <c:v>81</c:v>
                </c:pt>
                <c:pt idx="1536">
                  <c:v>87</c:v>
                </c:pt>
                <c:pt idx="1537">
                  <c:v>89</c:v>
                </c:pt>
                <c:pt idx="1538">
                  <c:v>94</c:v>
                </c:pt>
                <c:pt idx="1539">
                  <c:v>100</c:v>
                </c:pt>
                <c:pt idx="1540">
                  <c:v>108</c:v>
                </c:pt>
                <c:pt idx="1541">
                  <c:v>104</c:v>
                </c:pt>
                <c:pt idx="1542">
                  <c:v>114</c:v>
                </c:pt>
                <c:pt idx="1543">
                  <c:v>103</c:v>
                </c:pt>
                <c:pt idx="1544">
                  <c:v>106</c:v>
                </c:pt>
                <c:pt idx="1545">
                  <c:v>124</c:v>
                </c:pt>
                <c:pt idx="1546">
                  <c:v>97</c:v>
                </c:pt>
                <c:pt idx="1547">
                  <c:v>94</c:v>
                </c:pt>
                <c:pt idx="1548">
                  <c:v>113</c:v>
                </c:pt>
                <c:pt idx="1549">
                  <c:v>89</c:v>
                </c:pt>
                <c:pt idx="1550">
                  <c:v>93</c:v>
                </c:pt>
                <c:pt idx="1551">
                  <c:v>92</c:v>
                </c:pt>
                <c:pt idx="1552">
                  <c:v>87</c:v>
                </c:pt>
                <c:pt idx="1553">
                  <c:v>88</c:v>
                </c:pt>
                <c:pt idx="1554">
                  <c:v>88</c:v>
                </c:pt>
                <c:pt idx="1555">
                  <c:v>78</c:v>
                </c:pt>
                <c:pt idx="1556">
                  <c:v>84</c:v>
                </c:pt>
                <c:pt idx="1557">
                  <c:v>80</c:v>
                </c:pt>
                <c:pt idx="1558">
                  <c:v>77</c:v>
                </c:pt>
                <c:pt idx="1559">
                  <c:v>98</c:v>
                </c:pt>
                <c:pt idx="1560">
                  <c:v>80</c:v>
                </c:pt>
                <c:pt idx="1561">
                  <c:v>77</c:v>
                </c:pt>
                <c:pt idx="1562">
                  <c:v>87</c:v>
                </c:pt>
                <c:pt idx="1563">
                  <c:v>85</c:v>
                </c:pt>
                <c:pt idx="1564">
                  <c:v>92</c:v>
                </c:pt>
                <c:pt idx="1565">
                  <c:v>99</c:v>
                </c:pt>
                <c:pt idx="1566">
                  <c:v>94</c:v>
                </c:pt>
                <c:pt idx="1567">
                  <c:v>102</c:v>
                </c:pt>
                <c:pt idx="1568">
                  <c:v>105</c:v>
                </c:pt>
                <c:pt idx="1569">
                  <c:v>98</c:v>
                </c:pt>
                <c:pt idx="1570">
                  <c:v>114</c:v>
                </c:pt>
                <c:pt idx="1571">
                  <c:v>110</c:v>
                </c:pt>
                <c:pt idx="1572">
                  <c:v>117</c:v>
                </c:pt>
                <c:pt idx="1573">
                  <c:v>122</c:v>
                </c:pt>
                <c:pt idx="1574">
                  <c:v>98</c:v>
                </c:pt>
                <c:pt idx="1575">
                  <c:v>104</c:v>
                </c:pt>
                <c:pt idx="1576">
                  <c:v>99</c:v>
                </c:pt>
                <c:pt idx="1577">
                  <c:v>102</c:v>
                </c:pt>
                <c:pt idx="1578">
                  <c:v>81</c:v>
                </c:pt>
                <c:pt idx="1579">
                  <c:v>89</c:v>
                </c:pt>
                <c:pt idx="1580">
                  <c:v>80</c:v>
                </c:pt>
                <c:pt idx="1581">
                  <c:v>82</c:v>
                </c:pt>
                <c:pt idx="1582">
                  <c:v>75</c:v>
                </c:pt>
                <c:pt idx="1583">
                  <c:v>73</c:v>
                </c:pt>
                <c:pt idx="1584">
                  <c:v>76</c:v>
                </c:pt>
                <c:pt idx="1585">
                  <c:v>76</c:v>
                </c:pt>
                <c:pt idx="1586">
                  <c:v>95</c:v>
                </c:pt>
                <c:pt idx="1587">
                  <c:v>87</c:v>
                </c:pt>
                <c:pt idx="1588">
                  <c:v>81</c:v>
                </c:pt>
                <c:pt idx="1589">
                  <c:v>89</c:v>
                </c:pt>
                <c:pt idx="1590">
                  <c:v>82</c:v>
                </c:pt>
                <c:pt idx="1591">
                  <c:v>93</c:v>
                </c:pt>
                <c:pt idx="1592">
                  <c:v>95</c:v>
                </c:pt>
                <c:pt idx="1593">
                  <c:v>108</c:v>
                </c:pt>
                <c:pt idx="1594">
                  <c:v>111</c:v>
                </c:pt>
                <c:pt idx="1595">
                  <c:v>102</c:v>
                </c:pt>
                <c:pt idx="1596">
                  <c:v>113</c:v>
                </c:pt>
                <c:pt idx="1597">
                  <c:v>105</c:v>
                </c:pt>
                <c:pt idx="1598">
                  <c:v>100</c:v>
                </c:pt>
                <c:pt idx="1599">
                  <c:v>114</c:v>
                </c:pt>
                <c:pt idx="1600">
                  <c:v>99</c:v>
                </c:pt>
                <c:pt idx="1601">
                  <c:v>96</c:v>
                </c:pt>
                <c:pt idx="1602">
                  <c:v>99</c:v>
                </c:pt>
                <c:pt idx="1603">
                  <c:v>93</c:v>
                </c:pt>
                <c:pt idx="1604">
                  <c:v>92</c:v>
                </c:pt>
                <c:pt idx="1605">
                  <c:v>89</c:v>
                </c:pt>
                <c:pt idx="1606">
                  <c:v>97</c:v>
                </c:pt>
                <c:pt idx="1607">
                  <c:v>79</c:v>
                </c:pt>
                <c:pt idx="1608">
                  <c:v>81</c:v>
                </c:pt>
                <c:pt idx="1609">
                  <c:v>87</c:v>
                </c:pt>
                <c:pt idx="1610">
                  <c:v>94</c:v>
                </c:pt>
                <c:pt idx="1611">
                  <c:v>79</c:v>
                </c:pt>
                <c:pt idx="1612">
                  <c:v>68</c:v>
                </c:pt>
                <c:pt idx="1613">
                  <c:v>92</c:v>
                </c:pt>
                <c:pt idx="1614">
                  <c:v>90</c:v>
                </c:pt>
                <c:pt idx="1615">
                  <c:v>82</c:v>
                </c:pt>
                <c:pt idx="1616">
                  <c:v>84</c:v>
                </c:pt>
                <c:pt idx="1617">
                  <c:v>91</c:v>
                </c:pt>
                <c:pt idx="1618">
                  <c:v>91</c:v>
                </c:pt>
                <c:pt idx="1619">
                  <c:v>92</c:v>
                </c:pt>
                <c:pt idx="1620">
                  <c:v>92</c:v>
                </c:pt>
                <c:pt idx="1621">
                  <c:v>109</c:v>
                </c:pt>
                <c:pt idx="1622">
                  <c:v>113</c:v>
                </c:pt>
                <c:pt idx="1623">
                  <c:v>103</c:v>
                </c:pt>
                <c:pt idx="1624">
                  <c:v>100</c:v>
                </c:pt>
                <c:pt idx="1625">
                  <c:v>95</c:v>
                </c:pt>
                <c:pt idx="1626">
                  <c:v>106</c:v>
                </c:pt>
                <c:pt idx="1627">
                  <c:v>124</c:v>
                </c:pt>
                <c:pt idx="1628">
                  <c:v>120</c:v>
                </c:pt>
                <c:pt idx="1629">
                  <c:v>93</c:v>
                </c:pt>
                <c:pt idx="1630">
                  <c:v>94</c:v>
                </c:pt>
                <c:pt idx="1631">
                  <c:v>98</c:v>
                </c:pt>
                <c:pt idx="1632">
                  <c:v>91</c:v>
                </c:pt>
                <c:pt idx="1633">
                  <c:v>82</c:v>
                </c:pt>
                <c:pt idx="1634">
                  <c:v>79</c:v>
                </c:pt>
                <c:pt idx="1635">
                  <c:v>87</c:v>
                </c:pt>
                <c:pt idx="1636">
                  <c:v>77</c:v>
                </c:pt>
                <c:pt idx="1637">
                  <c:v>82</c:v>
                </c:pt>
                <c:pt idx="1638">
                  <c:v>83</c:v>
                </c:pt>
                <c:pt idx="1639">
                  <c:v>83</c:v>
                </c:pt>
                <c:pt idx="1640">
                  <c:v>87</c:v>
                </c:pt>
                <c:pt idx="1641">
                  <c:v>83</c:v>
                </c:pt>
                <c:pt idx="1642">
                  <c:v>80</c:v>
                </c:pt>
                <c:pt idx="1643">
                  <c:v>90</c:v>
                </c:pt>
                <c:pt idx="1644">
                  <c:v>88</c:v>
                </c:pt>
                <c:pt idx="1645">
                  <c:v>88</c:v>
                </c:pt>
                <c:pt idx="1646">
                  <c:v>87</c:v>
                </c:pt>
                <c:pt idx="1647">
                  <c:v>99</c:v>
                </c:pt>
                <c:pt idx="1648">
                  <c:v>97</c:v>
                </c:pt>
                <c:pt idx="1649">
                  <c:v>94</c:v>
                </c:pt>
                <c:pt idx="1650">
                  <c:v>99</c:v>
                </c:pt>
                <c:pt idx="1651">
                  <c:v>106</c:v>
                </c:pt>
                <c:pt idx="1652">
                  <c:v>111</c:v>
                </c:pt>
                <c:pt idx="1653">
                  <c:v>112</c:v>
                </c:pt>
                <c:pt idx="1654">
                  <c:v>97</c:v>
                </c:pt>
                <c:pt idx="1655">
                  <c:v>99</c:v>
                </c:pt>
                <c:pt idx="1656">
                  <c:v>95</c:v>
                </c:pt>
                <c:pt idx="1657">
                  <c:v>99</c:v>
                </c:pt>
                <c:pt idx="1658">
                  <c:v>100</c:v>
                </c:pt>
                <c:pt idx="1659">
                  <c:v>88</c:v>
                </c:pt>
                <c:pt idx="1660">
                  <c:v>93</c:v>
                </c:pt>
                <c:pt idx="1661">
                  <c:v>82</c:v>
                </c:pt>
                <c:pt idx="1662">
                  <c:v>83</c:v>
                </c:pt>
                <c:pt idx="1663">
                  <c:v>80</c:v>
                </c:pt>
                <c:pt idx="1664">
                  <c:v>85</c:v>
                </c:pt>
                <c:pt idx="1665">
                  <c:v>78</c:v>
                </c:pt>
                <c:pt idx="1666">
                  <c:v>79</c:v>
                </c:pt>
                <c:pt idx="1667">
                  <c:v>80</c:v>
                </c:pt>
                <c:pt idx="1668">
                  <c:v>94</c:v>
                </c:pt>
                <c:pt idx="1669">
                  <c:v>84</c:v>
                </c:pt>
                <c:pt idx="1670">
                  <c:v>90</c:v>
                </c:pt>
                <c:pt idx="1671">
                  <c:v>78</c:v>
                </c:pt>
                <c:pt idx="1672">
                  <c:v>80</c:v>
                </c:pt>
                <c:pt idx="1673">
                  <c:v>93</c:v>
                </c:pt>
                <c:pt idx="1674">
                  <c:v>95</c:v>
                </c:pt>
                <c:pt idx="1675">
                  <c:v>109</c:v>
                </c:pt>
                <c:pt idx="1676">
                  <c:v>96</c:v>
                </c:pt>
                <c:pt idx="1677">
                  <c:v>103</c:v>
                </c:pt>
                <c:pt idx="1678">
                  <c:v>113</c:v>
                </c:pt>
                <c:pt idx="1679">
                  <c:v>92</c:v>
                </c:pt>
                <c:pt idx="1680">
                  <c:v>114</c:v>
                </c:pt>
                <c:pt idx="1681">
                  <c:v>119</c:v>
                </c:pt>
                <c:pt idx="1682">
                  <c:v>108</c:v>
                </c:pt>
                <c:pt idx="1683">
                  <c:v>101</c:v>
                </c:pt>
                <c:pt idx="1684">
                  <c:v>95</c:v>
                </c:pt>
                <c:pt idx="1685">
                  <c:v>89</c:v>
                </c:pt>
                <c:pt idx="1686">
                  <c:v>93</c:v>
                </c:pt>
                <c:pt idx="1687">
                  <c:v>84</c:v>
                </c:pt>
                <c:pt idx="1688">
                  <c:v>84</c:v>
                </c:pt>
                <c:pt idx="1689">
                  <c:v>85</c:v>
                </c:pt>
                <c:pt idx="1690">
                  <c:v>87</c:v>
                </c:pt>
                <c:pt idx="1691">
                  <c:v>80</c:v>
                </c:pt>
                <c:pt idx="1692">
                  <c:v>78</c:v>
                </c:pt>
                <c:pt idx="1693">
                  <c:v>73</c:v>
                </c:pt>
                <c:pt idx="1694">
                  <c:v>90</c:v>
                </c:pt>
                <c:pt idx="1695">
                  <c:v>102</c:v>
                </c:pt>
                <c:pt idx="1696">
                  <c:v>68</c:v>
                </c:pt>
                <c:pt idx="1697">
                  <c:v>89</c:v>
                </c:pt>
                <c:pt idx="1698">
                  <c:v>89</c:v>
                </c:pt>
                <c:pt idx="1699">
                  <c:v>90</c:v>
                </c:pt>
                <c:pt idx="1700">
                  <c:v>87</c:v>
                </c:pt>
                <c:pt idx="1701">
                  <c:v>94</c:v>
                </c:pt>
                <c:pt idx="1702">
                  <c:v>88</c:v>
                </c:pt>
                <c:pt idx="1703">
                  <c:v>103</c:v>
                </c:pt>
                <c:pt idx="1704">
                  <c:v>103</c:v>
                </c:pt>
                <c:pt idx="1705">
                  <c:v>99</c:v>
                </c:pt>
                <c:pt idx="1706">
                  <c:v>110</c:v>
                </c:pt>
                <c:pt idx="1707">
                  <c:v>111</c:v>
                </c:pt>
                <c:pt idx="1708">
                  <c:v>119</c:v>
                </c:pt>
                <c:pt idx="1709">
                  <c:v>102</c:v>
                </c:pt>
                <c:pt idx="1710">
                  <c:v>97</c:v>
                </c:pt>
                <c:pt idx="1711">
                  <c:v>99</c:v>
                </c:pt>
                <c:pt idx="1712">
                  <c:v>98</c:v>
                </c:pt>
                <c:pt idx="1713">
                  <c:v>93</c:v>
                </c:pt>
                <c:pt idx="1714">
                  <c:v>93</c:v>
                </c:pt>
                <c:pt idx="1715">
                  <c:v>83</c:v>
                </c:pt>
                <c:pt idx="1716">
                  <c:v>86</c:v>
                </c:pt>
                <c:pt idx="1717">
                  <c:v>86</c:v>
                </c:pt>
                <c:pt idx="1718">
                  <c:v>85</c:v>
                </c:pt>
                <c:pt idx="1719">
                  <c:v>86</c:v>
                </c:pt>
                <c:pt idx="1720">
                  <c:v>75</c:v>
                </c:pt>
                <c:pt idx="1721">
                  <c:v>89</c:v>
                </c:pt>
                <c:pt idx="1722">
                  <c:v>99</c:v>
                </c:pt>
                <c:pt idx="1723">
                  <c:v>71</c:v>
                </c:pt>
                <c:pt idx="1724">
                  <c:v>78</c:v>
                </c:pt>
                <c:pt idx="1725">
                  <c:v>77</c:v>
                </c:pt>
                <c:pt idx="1726">
                  <c:v>86</c:v>
                </c:pt>
                <c:pt idx="1727">
                  <c:v>90</c:v>
                </c:pt>
                <c:pt idx="1728">
                  <c:v>91</c:v>
                </c:pt>
                <c:pt idx="1729">
                  <c:v>103</c:v>
                </c:pt>
                <c:pt idx="1730">
                  <c:v>101</c:v>
                </c:pt>
                <c:pt idx="1731">
                  <c:v>107</c:v>
                </c:pt>
                <c:pt idx="1732">
                  <c:v>106</c:v>
                </c:pt>
                <c:pt idx="1733">
                  <c:v>105</c:v>
                </c:pt>
                <c:pt idx="1734">
                  <c:v>98</c:v>
                </c:pt>
                <c:pt idx="1735">
                  <c:v>116</c:v>
                </c:pt>
                <c:pt idx="1736">
                  <c:v>108</c:v>
                </c:pt>
                <c:pt idx="1737">
                  <c:v>96</c:v>
                </c:pt>
                <c:pt idx="1738">
                  <c:v>90</c:v>
                </c:pt>
                <c:pt idx="1739">
                  <c:v>96</c:v>
                </c:pt>
                <c:pt idx="1740">
                  <c:v>92</c:v>
                </c:pt>
                <c:pt idx="1741">
                  <c:v>96</c:v>
                </c:pt>
                <c:pt idx="1742">
                  <c:v>91</c:v>
                </c:pt>
                <c:pt idx="1743">
                  <c:v>83</c:v>
                </c:pt>
                <c:pt idx="1744">
                  <c:v>84</c:v>
                </c:pt>
                <c:pt idx="1745">
                  <c:v>88</c:v>
                </c:pt>
                <c:pt idx="1746">
                  <c:v>78</c:v>
                </c:pt>
                <c:pt idx="1747">
                  <c:v>75</c:v>
                </c:pt>
                <c:pt idx="1748">
                  <c:v>70</c:v>
                </c:pt>
                <c:pt idx="1749">
                  <c:v>91</c:v>
                </c:pt>
                <c:pt idx="1750">
                  <c:v>68</c:v>
                </c:pt>
                <c:pt idx="1751">
                  <c:v>83</c:v>
                </c:pt>
                <c:pt idx="1752">
                  <c:v>78</c:v>
                </c:pt>
                <c:pt idx="1753">
                  <c:v>80</c:v>
                </c:pt>
                <c:pt idx="1754">
                  <c:v>91</c:v>
                </c:pt>
                <c:pt idx="1755">
                  <c:v>94</c:v>
                </c:pt>
                <c:pt idx="1756">
                  <c:v>103</c:v>
                </c:pt>
                <c:pt idx="1757">
                  <c:v>97</c:v>
                </c:pt>
                <c:pt idx="1758">
                  <c:v>102</c:v>
                </c:pt>
                <c:pt idx="1759">
                  <c:v>111</c:v>
                </c:pt>
                <c:pt idx="1760">
                  <c:v>104</c:v>
                </c:pt>
                <c:pt idx="1761">
                  <c:v>96</c:v>
                </c:pt>
                <c:pt idx="1762">
                  <c:v>120</c:v>
                </c:pt>
                <c:pt idx="1763">
                  <c:v>109</c:v>
                </c:pt>
                <c:pt idx="1764">
                  <c:v>95</c:v>
                </c:pt>
                <c:pt idx="1765">
                  <c:v>95</c:v>
                </c:pt>
                <c:pt idx="1766">
                  <c:v>101</c:v>
                </c:pt>
                <c:pt idx="1767">
                  <c:v>94</c:v>
                </c:pt>
                <c:pt idx="1768">
                  <c:v>88</c:v>
                </c:pt>
                <c:pt idx="1769">
                  <c:v>85</c:v>
                </c:pt>
                <c:pt idx="1770">
                  <c:v>87</c:v>
                </c:pt>
                <c:pt idx="1771">
                  <c:v>85</c:v>
                </c:pt>
                <c:pt idx="1772">
                  <c:v>82</c:v>
                </c:pt>
                <c:pt idx="1773">
                  <c:v>81</c:v>
                </c:pt>
                <c:pt idx="1774">
                  <c:v>80</c:v>
                </c:pt>
                <c:pt idx="1775">
                  <c:v>70</c:v>
                </c:pt>
                <c:pt idx="1776">
                  <c:v>99</c:v>
                </c:pt>
                <c:pt idx="1777">
                  <c:v>84</c:v>
                </c:pt>
                <c:pt idx="1778">
                  <c:v>85</c:v>
                </c:pt>
                <c:pt idx="1779">
                  <c:v>87</c:v>
                </c:pt>
                <c:pt idx="1780">
                  <c:v>88</c:v>
                </c:pt>
                <c:pt idx="1781">
                  <c:v>90</c:v>
                </c:pt>
                <c:pt idx="1782">
                  <c:v>90</c:v>
                </c:pt>
                <c:pt idx="1783">
                  <c:v>100</c:v>
                </c:pt>
                <c:pt idx="1784">
                  <c:v>99</c:v>
                </c:pt>
                <c:pt idx="1785">
                  <c:v>92</c:v>
                </c:pt>
                <c:pt idx="1786">
                  <c:v>105</c:v>
                </c:pt>
                <c:pt idx="1787">
                  <c:v>107</c:v>
                </c:pt>
                <c:pt idx="1788">
                  <c:v>99</c:v>
                </c:pt>
                <c:pt idx="1789">
                  <c:v>119</c:v>
                </c:pt>
                <c:pt idx="1790">
                  <c:v>126</c:v>
                </c:pt>
                <c:pt idx="1791">
                  <c:v>105</c:v>
                </c:pt>
                <c:pt idx="1792">
                  <c:v>99</c:v>
                </c:pt>
                <c:pt idx="1793">
                  <c:v>91</c:v>
                </c:pt>
                <c:pt idx="1794">
                  <c:v>96</c:v>
                </c:pt>
                <c:pt idx="1795">
                  <c:v>89</c:v>
                </c:pt>
                <c:pt idx="1796">
                  <c:v>82</c:v>
                </c:pt>
                <c:pt idx="1797">
                  <c:v>89</c:v>
                </c:pt>
                <c:pt idx="1798">
                  <c:v>89</c:v>
                </c:pt>
                <c:pt idx="1799">
                  <c:v>79</c:v>
                </c:pt>
                <c:pt idx="1800">
                  <c:v>88</c:v>
                </c:pt>
                <c:pt idx="1801">
                  <c:v>73</c:v>
                </c:pt>
                <c:pt idx="1802">
                  <c:v>79</c:v>
                </c:pt>
                <c:pt idx="1803">
                  <c:v>100</c:v>
                </c:pt>
                <c:pt idx="1804">
                  <c:v>87</c:v>
                </c:pt>
                <c:pt idx="1805">
                  <c:v>80</c:v>
                </c:pt>
                <c:pt idx="1806">
                  <c:v>84</c:v>
                </c:pt>
                <c:pt idx="1807">
                  <c:v>96</c:v>
                </c:pt>
                <c:pt idx="1808">
                  <c:v>92</c:v>
                </c:pt>
                <c:pt idx="1809">
                  <c:v>87</c:v>
                </c:pt>
                <c:pt idx="1810">
                  <c:v>98</c:v>
                </c:pt>
                <c:pt idx="1811">
                  <c:v>101</c:v>
                </c:pt>
                <c:pt idx="1812">
                  <c:v>101</c:v>
                </c:pt>
                <c:pt idx="1813">
                  <c:v>97</c:v>
                </c:pt>
                <c:pt idx="1814">
                  <c:v>104</c:v>
                </c:pt>
                <c:pt idx="1815">
                  <c:v>118</c:v>
                </c:pt>
                <c:pt idx="1816">
                  <c:v>99</c:v>
                </c:pt>
                <c:pt idx="1817">
                  <c:v>111</c:v>
                </c:pt>
                <c:pt idx="1818">
                  <c:v>100</c:v>
                </c:pt>
                <c:pt idx="1819">
                  <c:v>102</c:v>
                </c:pt>
                <c:pt idx="1820">
                  <c:v>98</c:v>
                </c:pt>
                <c:pt idx="1821">
                  <c:v>89</c:v>
                </c:pt>
                <c:pt idx="1822">
                  <c:v>89</c:v>
                </c:pt>
                <c:pt idx="1823">
                  <c:v>89</c:v>
                </c:pt>
                <c:pt idx="1824">
                  <c:v>96</c:v>
                </c:pt>
                <c:pt idx="1825">
                  <c:v>90</c:v>
                </c:pt>
                <c:pt idx="1826">
                  <c:v>82</c:v>
                </c:pt>
                <c:pt idx="1827">
                  <c:v>80</c:v>
                </c:pt>
                <c:pt idx="1828">
                  <c:v>76</c:v>
                </c:pt>
                <c:pt idx="1829">
                  <c:v>84</c:v>
                </c:pt>
                <c:pt idx="1830">
                  <c:v>99</c:v>
                </c:pt>
                <c:pt idx="1831">
                  <c:v>90</c:v>
                </c:pt>
                <c:pt idx="1832">
                  <c:v>78</c:v>
                </c:pt>
                <c:pt idx="1833">
                  <c:v>86</c:v>
                </c:pt>
                <c:pt idx="1834">
                  <c:v>94</c:v>
                </c:pt>
                <c:pt idx="1835">
                  <c:v>90</c:v>
                </c:pt>
                <c:pt idx="1836">
                  <c:v>89</c:v>
                </c:pt>
                <c:pt idx="1837">
                  <c:v>100</c:v>
                </c:pt>
                <c:pt idx="1838">
                  <c:v>96</c:v>
                </c:pt>
                <c:pt idx="1839">
                  <c:v>101</c:v>
                </c:pt>
                <c:pt idx="1840">
                  <c:v>111</c:v>
                </c:pt>
                <c:pt idx="1841">
                  <c:v>103</c:v>
                </c:pt>
                <c:pt idx="1842">
                  <c:v>98</c:v>
                </c:pt>
                <c:pt idx="1843">
                  <c:v>102</c:v>
                </c:pt>
                <c:pt idx="1844">
                  <c:v>117</c:v>
                </c:pt>
                <c:pt idx="1845">
                  <c:v>94</c:v>
                </c:pt>
                <c:pt idx="1846">
                  <c:v>93</c:v>
                </c:pt>
                <c:pt idx="1847">
                  <c:v>96</c:v>
                </c:pt>
                <c:pt idx="1848">
                  <c:v>87</c:v>
                </c:pt>
                <c:pt idx="1849">
                  <c:v>90</c:v>
                </c:pt>
                <c:pt idx="1850">
                  <c:v>92</c:v>
                </c:pt>
                <c:pt idx="1851">
                  <c:v>90</c:v>
                </c:pt>
                <c:pt idx="1852">
                  <c:v>84</c:v>
                </c:pt>
                <c:pt idx="1853">
                  <c:v>78</c:v>
                </c:pt>
                <c:pt idx="1854">
                  <c:v>83</c:v>
                </c:pt>
                <c:pt idx="1855">
                  <c:v>80</c:v>
                </c:pt>
                <c:pt idx="1856">
                  <c:v>87</c:v>
                </c:pt>
                <c:pt idx="1857">
                  <c:v>71</c:v>
                </c:pt>
                <c:pt idx="1858">
                  <c:v>84</c:v>
                </c:pt>
                <c:pt idx="1859">
                  <c:v>95</c:v>
                </c:pt>
                <c:pt idx="1860">
                  <c:v>88</c:v>
                </c:pt>
                <c:pt idx="1861">
                  <c:v>91</c:v>
                </c:pt>
                <c:pt idx="1862">
                  <c:v>85</c:v>
                </c:pt>
                <c:pt idx="1863">
                  <c:v>94</c:v>
                </c:pt>
                <c:pt idx="1864">
                  <c:v>93</c:v>
                </c:pt>
                <c:pt idx="1865">
                  <c:v>107</c:v>
                </c:pt>
                <c:pt idx="1866">
                  <c:v>95</c:v>
                </c:pt>
                <c:pt idx="1867">
                  <c:v>105</c:v>
                </c:pt>
                <c:pt idx="1868">
                  <c:v>105</c:v>
                </c:pt>
                <c:pt idx="1869">
                  <c:v>108</c:v>
                </c:pt>
                <c:pt idx="1870">
                  <c:v>115</c:v>
                </c:pt>
                <c:pt idx="1871">
                  <c:v>123</c:v>
                </c:pt>
                <c:pt idx="1872">
                  <c:v>100</c:v>
                </c:pt>
                <c:pt idx="1873">
                  <c:v>95</c:v>
                </c:pt>
                <c:pt idx="1874">
                  <c:v>92</c:v>
                </c:pt>
                <c:pt idx="1875">
                  <c:v>96</c:v>
                </c:pt>
                <c:pt idx="1876">
                  <c:v>84</c:v>
                </c:pt>
                <c:pt idx="1877">
                  <c:v>88</c:v>
                </c:pt>
                <c:pt idx="1878">
                  <c:v>88</c:v>
                </c:pt>
                <c:pt idx="1879">
                  <c:v>86</c:v>
                </c:pt>
                <c:pt idx="1880">
                  <c:v>83</c:v>
                </c:pt>
                <c:pt idx="1881">
                  <c:v>88</c:v>
                </c:pt>
                <c:pt idx="1882">
                  <c:v>71</c:v>
                </c:pt>
                <c:pt idx="1883">
                  <c:v>79</c:v>
                </c:pt>
                <c:pt idx="1884">
                  <c:v>76</c:v>
                </c:pt>
                <c:pt idx="1885">
                  <c:v>92</c:v>
                </c:pt>
                <c:pt idx="1886">
                  <c:v>76</c:v>
                </c:pt>
                <c:pt idx="1887">
                  <c:v>75</c:v>
                </c:pt>
                <c:pt idx="1888">
                  <c:v>90</c:v>
                </c:pt>
                <c:pt idx="1889">
                  <c:v>90</c:v>
                </c:pt>
                <c:pt idx="1890">
                  <c:v>91</c:v>
                </c:pt>
                <c:pt idx="1891">
                  <c:v>89</c:v>
                </c:pt>
                <c:pt idx="1892">
                  <c:v>95</c:v>
                </c:pt>
                <c:pt idx="1893">
                  <c:v>101</c:v>
                </c:pt>
                <c:pt idx="1894">
                  <c:v>112</c:v>
                </c:pt>
                <c:pt idx="1895">
                  <c:v>115</c:v>
                </c:pt>
                <c:pt idx="1896">
                  <c:v>107</c:v>
                </c:pt>
                <c:pt idx="1897">
                  <c:v>101</c:v>
                </c:pt>
                <c:pt idx="1898">
                  <c:v>122</c:v>
                </c:pt>
                <c:pt idx="1899">
                  <c:v>97</c:v>
                </c:pt>
                <c:pt idx="1900">
                  <c:v>103</c:v>
                </c:pt>
                <c:pt idx="1901">
                  <c:v>94</c:v>
                </c:pt>
                <c:pt idx="1902">
                  <c:v>90</c:v>
                </c:pt>
                <c:pt idx="1903">
                  <c:v>87</c:v>
                </c:pt>
                <c:pt idx="1904">
                  <c:v>88</c:v>
                </c:pt>
                <c:pt idx="1905">
                  <c:v>85</c:v>
                </c:pt>
                <c:pt idx="1906">
                  <c:v>94</c:v>
                </c:pt>
                <c:pt idx="1907">
                  <c:v>76</c:v>
                </c:pt>
                <c:pt idx="1908">
                  <c:v>78</c:v>
                </c:pt>
                <c:pt idx="1909">
                  <c:v>81</c:v>
                </c:pt>
                <c:pt idx="1910">
                  <c:v>87</c:v>
                </c:pt>
                <c:pt idx="1911">
                  <c:v>86</c:v>
                </c:pt>
                <c:pt idx="1912">
                  <c:v>99</c:v>
                </c:pt>
                <c:pt idx="1913">
                  <c:v>78</c:v>
                </c:pt>
                <c:pt idx="1914">
                  <c:v>99</c:v>
                </c:pt>
                <c:pt idx="1915">
                  <c:v>88</c:v>
                </c:pt>
                <c:pt idx="1916">
                  <c:v>90</c:v>
                </c:pt>
                <c:pt idx="1917">
                  <c:v>91</c:v>
                </c:pt>
                <c:pt idx="1918">
                  <c:v>96</c:v>
                </c:pt>
                <c:pt idx="1919">
                  <c:v>102</c:v>
                </c:pt>
                <c:pt idx="1920">
                  <c:v>93</c:v>
                </c:pt>
                <c:pt idx="1921">
                  <c:v>96</c:v>
                </c:pt>
                <c:pt idx="1922">
                  <c:v>98</c:v>
                </c:pt>
                <c:pt idx="1923">
                  <c:v>101</c:v>
                </c:pt>
                <c:pt idx="1924">
                  <c:v>109</c:v>
                </c:pt>
                <c:pt idx="1925">
                  <c:v>116</c:v>
                </c:pt>
                <c:pt idx="1926">
                  <c:v>108</c:v>
                </c:pt>
                <c:pt idx="1927">
                  <c:v>107</c:v>
                </c:pt>
                <c:pt idx="1928">
                  <c:v>103</c:v>
                </c:pt>
                <c:pt idx="1929">
                  <c:v>103</c:v>
                </c:pt>
                <c:pt idx="1930">
                  <c:v>88</c:v>
                </c:pt>
                <c:pt idx="1931">
                  <c:v>88</c:v>
                </c:pt>
                <c:pt idx="1932">
                  <c:v>82</c:v>
                </c:pt>
                <c:pt idx="1933">
                  <c:v>75</c:v>
                </c:pt>
                <c:pt idx="1934">
                  <c:v>77</c:v>
                </c:pt>
                <c:pt idx="1935">
                  <c:v>85</c:v>
                </c:pt>
                <c:pt idx="1936">
                  <c:v>84</c:v>
                </c:pt>
                <c:pt idx="1937">
                  <c:v>75</c:v>
                </c:pt>
                <c:pt idx="1938">
                  <c:v>94</c:v>
                </c:pt>
                <c:pt idx="1939">
                  <c:v>101</c:v>
                </c:pt>
                <c:pt idx="1940">
                  <c:v>84</c:v>
                </c:pt>
                <c:pt idx="1941">
                  <c:v>87</c:v>
                </c:pt>
                <c:pt idx="1942">
                  <c:v>99</c:v>
                </c:pt>
                <c:pt idx="1943">
                  <c:v>93</c:v>
                </c:pt>
                <c:pt idx="1944">
                  <c:v>90</c:v>
                </c:pt>
                <c:pt idx="1945">
                  <c:v>100</c:v>
                </c:pt>
                <c:pt idx="1946">
                  <c:v>97</c:v>
                </c:pt>
                <c:pt idx="1947">
                  <c:v>102</c:v>
                </c:pt>
                <c:pt idx="1948">
                  <c:v>107</c:v>
                </c:pt>
                <c:pt idx="1949">
                  <c:v>110</c:v>
                </c:pt>
                <c:pt idx="1950">
                  <c:v>97</c:v>
                </c:pt>
                <c:pt idx="1951">
                  <c:v>122</c:v>
                </c:pt>
                <c:pt idx="1952">
                  <c:v>105</c:v>
                </c:pt>
                <c:pt idx="1953">
                  <c:v>107</c:v>
                </c:pt>
                <c:pt idx="1954">
                  <c:v>99</c:v>
                </c:pt>
                <c:pt idx="1955">
                  <c:v>99</c:v>
                </c:pt>
                <c:pt idx="1956">
                  <c:v>98</c:v>
                </c:pt>
                <c:pt idx="1957">
                  <c:v>90</c:v>
                </c:pt>
                <c:pt idx="1958">
                  <c:v>89</c:v>
                </c:pt>
                <c:pt idx="1959">
                  <c:v>87</c:v>
                </c:pt>
                <c:pt idx="1960">
                  <c:v>90</c:v>
                </c:pt>
                <c:pt idx="1961">
                  <c:v>84</c:v>
                </c:pt>
                <c:pt idx="1962">
                  <c:v>78</c:v>
                </c:pt>
                <c:pt idx="1963">
                  <c:v>77</c:v>
                </c:pt>
                <c:pt idx="1964">
                  <c:v>75</c:v>
                </c:pt>
                <c:pt idx="1965">
                  <c:v>110</c:v>
                </c:pt>
                <c:pt idx="1966">
                  <c:v>93</c:v>
                </c:pt>
                <c:pt idx="1967">
                  <c:v>79</c:v>
                </c:pt>
                <c:pt idx="1968">
                  <c:v>85</c:v>
                </c:pt>
                <c:pt idx="1969">
                  <c:v>95</c:v>
                </c:pt>
                <c:pt idx="1970">
                  <c:v>94</c:v>
                </c:pt>
                <c:pt idx="1971">
                  <c:v>93</c:v>
                </c:pt>
                <c:pt idx="1972">
                  <c:v>100</c:v>
                </c:pt>
                <c:pt idx="1973">
                  <c:v>110</c:v>
                </c:pt>
                <c:pt idx="1974">
                  <c:v>99</c:v>
                </c:pt>
                <c:pt idx="1975">
                  <c:v>102</c:v>
                </c:pt>
                <c:pt idx="1976">
                  <c:v>115</c:v>
                </c:pt>
                <c:pt idx="1977">
                  <c:v>100</c:v>
                </c:pt>
                <c:pt idx="1978">
                  <c:v>117</c:v>
                </c:pt>
                <c:pt idx="1979">
                  <c:v>102</c:v>
                </c:pt>
                <c:pt idx="1980">
                  <c:v>104</c:v>
                </c:pt>
                <c:pt idx="1981">
                  <c:v>98</c:v>
                </c:pt>
                <c:pt idx="1982">
                  <c:v>98</c:v>
                </c:pt>
                <c:pt idx="1983">
                  <c:v>87</c:v>
                </c:pt>
                <c:pt idx="1984">
                  <c:v>94</c:v>
                </c:pt>
                <c:pt idx="1985">
                  <c:v>87</c:v>
                </c:pt>
                <c:pt idx="1986">
                  <c:v>86</c:v>
                </c:pt>
                <c:pt idx="1987">
                  <c:v>88</c:v>
                </c:pt>
                <c:pt idx="1988">
                  <c:v>86</c:v>
                </c:pt>
                <c:pt idx="1989">
                  <c:v>75</c:v>
                </c:pt>
                <c:pt idx="1990">
                  <c:v>90</c:v>
                </c:pt>
                <c:pt idx="1991">
                  <c:v>87</c:v>
                </c:pt>
                <c:pt idx="1992">
                  <c:v>99</c:v>
                </c:pt>
                <c:pt idx="1993">
                  <c:v>90</c:v>
                </c:pt>
                <c:pt idx="1994">
                  <c:v>79</c:v>
                </c:pt>
                <c:pt idx="1995">
                  <c:v>79</c:v>
                </c:pt>
                <c:pt idx="1996">
                  <c:v>87</c:v>
                </c:pt>
                <c:pt idx="1997">
                  <c:v>93</c:v>
                </c:pt>
                <c:pt idx="1998">
                  <c:v>91</c:v>
                </c:pt>
                <c:pt idx="1999">
                  <c:v>102</c:v>
                </c:pt>
                <c:pt idx="2000">
                  <c:v>94</c:v>
                </c:pt>
                <c:pt idx="2001">
                  <c:v>94</c:v>
                </c:pt>
                <c:pt idx="2002">
                  <c:v>119</c:v>
                </c:pt>
                <c:pt idx="2003">
                  <c:v>116</c:v>
                </c:pt>
                <c:pt idx="2004">
                  <c:v>106</c:v>
                </c:pt>
                <c:pt idx="2005">
                  <c:v>130</c:v>
                </c:pt>
                <c:pt idx="2006">
                  <c:v>103</c:v>
                </c:pt>
                <c:pt idx="2007">
                  <c:v>93</c:v>
                </c:pt>
                <c:pt idx="2008">
                  <c:v>95</c:v>
                </c:pt>
                <c:pt idx="2009">
                  <c:v>90</c:v>
                </c:pt>
                <c:pt idx="2010">
                  <c:v>96</c:v>
                </c:pt>
                <c:pt idx="2011">
                  <c:v>96</c:v>
                </c:pt>
                <c:pt idx="2012">
                  <c:v>92</c:v>
                </c:pt>
                <c:pt idx="2013">
                  <c:v>99</c:v>
                </c:pt>
                <c:pt idx="2014">
                  <c:v>86</c:v>
                </c:pt>
                <c:pt idx="2015">
                  <c:v>81</c:v>
                </c:pt>
                <c:pt idx="2016">
                  <c:v>79</c:v>
                </c:pt>
                <c:pt idx="2017">
                  <c:v>83</c:v>
                </c:pt>
                <c:pt idx="2018">
                  <c:v>84</c:v>
                </c:pt>
                <c:pt idx="2019">
                  <c:v>94</c:v>
                </c:pt>
                <c:pt idx="2020">
                  <c:v>92</c:v>
                </c:pt>
                <c:pt idx="2021">
                  <c:v>88</c:v>
                </c:pt>
                <c:pt idx="2022">
                  <c:v>87</c:v>
                </c:pt>
                <c:pt idx="2023">
                  <c:v>85</c:v>
                </c:pt>
                <c:pt idx="2024">
                  <c:v>95</c:v>
                </c:pt>
                <c:pt idx="2025">
                  <c:v>91</c:v>
                </c:pt>
                <c:pt idx="2026">
                  <c:v>100</c:v>
                </c:pt>
                <c:pt idx="2027">
                  <c:v>97</c:v>
                </c:pt>
                <c:pt idx="2028">
                  <c:v>98</c:v>
                </c:pt>
                <c:pt idx="2029">
                  <c:v>116</c:v>
                </c:pt>
                <c:pt idx="2030">
                  <c:v>100</c:v>
                </c:pt>
                <c:pt idx="2031">
                  <c:v>93</c:v>
                </c:pt>
                <c:pt idx="2032">
                  <c:v>97</c:v>
                </c:pt>
                <c:pt idx="2033">
                  <c:v>116</c:v>
                </c:pt>
                <c:pt idx="2034">
                  <c:v>113</c:v>
                </c:pt>
                <c:pt idx="2035">
                  <c:v>99</c:v>
                </c:pt>
                <c:pt idx="2036">
                  <c:v>101</c:v>
                </c:pt>
                <c:pt idx="2037">
                  <c:v>96</c:v>
                </c:pt>
                <c:pt idx="2038">
                  <c:v>86</c:v>
                </c:pt>
                <c:pt idx="2039">
                  <c:v>88</c:v>
                </c:pt>
                <c:pt idx="2040">
                  <c:v>82</c:v>
                </c:pt>
                <c:pt idx="2041">
                  <c:v>85</c:v>
                </c:pt>
                <c:pt idx="2042">
                  <c:v>75</c:v>
                </c:pt>
                <c:pt idx="2043">
                  <c:v>75</c:v>
                </c:pt>
                <c:pt idx="2044">
                  <c:v>83</c:v>
                </c:pt>
                <c:pt idx="2045">
                  <c:v>85</c:v>
                </c:pt>
                <c:pt idx="2046">
                  <c:v>84</c:v>
                </c:pt>
                <c:pt idx="2047">
                  <c:v>86</c:v>
                </c:pt>
                <c:pt idx="2048">
                  <c:v>83</c:v>
                </c:pt>
                <c:pt idx="2049">
                  <c:v>75</c:v>
                </c:pt>
                <c:pt idx="2050">
                  <c:v>98</c:v>
                </c:pt>
                <c:pt idx="2051">
                  <c:v>83</c:v>
                </c:pt>
                <c:pt idx="2052">
                  <c:v>89</c:v>
                </c:pt>
                <c:pt idx="2053">
                  <c:v>87</c:v>
                </c:pt>
                <c:pt idx="2054">
                  <c:v>94</c:v>
                </c:pt>
                <c:pt idx="2055">
                  <c:v>110</c:v>
                </c:pt>
                <c:pt idx="2056">
                  <c:v>104</c:v>
                </c:pt>
                <c:pt idx="2057">
                  <c:v>107</c:v>
                </c:pt>
                <c:pt idx="2058">
                  <c:v>106</c:v>
                </c:pt>
                <c:pt idx="2059">
                  <c:v>115</c:v>
                </c:pt>
                <c:pt idx="2060">
                  <c:v>103</c:v>
                </c:pt>
                <c:pt idx="2061">
                  <c:v>104</c:v>
                </c:pt>
                <c:pt idx="2062">
                  <c:v>93</c:v>
                </c:pt>
                <c:pt idx="2063">
                  <c:v>100</c:v>
                </c:pt>
                <c:pt idx="2064">
                  <c:v>88</c:v>
                </c:pt>
                <c:pt idx="2065">
                  <c:v>92</c:v>
                </c:pt>
                <c:pt idx="2066">
                  <c:v>89</c:v>
                </c:pt>
                <c:pt idx="2067">
                  <c:v>88</c:v>
                </c:pt>
                <c:pt idx="2068">
                  <c:v>85</c:v>
                </c:pt>
                <c:pt idx="2069">
                  <c:v>86</c:v>
                </c:pt>
                <c:pt idx="2070">
                  <c:v>80</c:v>
                </c:pt>
                <c:pt idx="2071">
                  <c:v>81</c:v>
                </c:pt>
                <c:pt idx="2072">
                  <c:v>82</c:v>
                </c:pt>
                <c:pt idx="2073">
                  <c:v>87</c:v>
                </c:pt>
                <c:pt idx="2074">
                  <c:v>96</c:v>
                </c:pt>
                <c:pt idx="2075">
                  <c:v>86</c:v>
                </c:pt>
                <c:pt idx="2076">
                  <c:v>83</c:v>
                </c:pt>
                <c:pt idx="2077">
                  <c:v>88</c:v>
                </c:pt>
                <c:pt idx="2078">
                  <c:v>90</c:v>
                </c:pt>
                <c:pt idx="2079">
                  <c:v>96</c:v>
                </c:pt>
                <c:pt idx="2080">
                  <c:v>98</c:v>
                </c:pt>
                <c:pt idx="2081">
                  <c:v>108</c:v>
                </c:pt>
                <c:pt idx="2082">
                  <c:v>115</c:v>
                </c:pt>
                <c:pt idx="2083">
                  <c:v>97</c:v>
                </c:pt>
                <c:pt idx="2084">
                  <c:v>99</c:v>
                </c:pt>
                <c:pt idx="2085">
                  <c:v>108</c:v>
                </c:pt>
                <c:pt idx="2086">
                  <c:v>104</c:v>
                </c:pt>
                <c:pt idx="2087">
                  <c:v>119</c:v>
                </c:pt>
                <c:pt idx="2088">
                  <c:v>103</c:v>
                </c:pt>
                <c:pt idx="2089">
                  <c:v>102</c:v>
                </c:pt>
                <c:pt idx="2090">
                  <c:v>95</c:v>
                </c:pt>
                <c:pt idx="2091">
                  <c:v>90</c:v>
                </c:pt>
                <c:pt idx="2092">
                  <c:v>91</c:v>
                </c:pt>
                <c:pt idx="2093">
                  <c:v>84</c:v>
                </c:pt>
                <c:pt idx="2094">
                  <c:v>75</c:v>
                </c:pt>
                <c:pt idx="2095">
                  <c:v>93</c:v>
                </c:pt>
                <c:pt idx="2096">
                  <c:v>83</c:v>
                </c:pt>
                <c:pt idx="2097">
                  <c:v>75</c:v>
                </c:pt>
                <c:pt idx="2098">
                  <c:v>80</c:v>
                </c:pt>
                <c:pt idx="2099">
                  <c:v>76</c:v>
                </c:pt>
                <c:pt idx="2100">
                  <c:v>79</c:v>
                </c:pt>
                <c:pt idx="2101">
                  <c:v>82</c:v>
                </c:pt>
                <c:pt idx="2102">
                  <c:v>81</c:v>
                </c:pt>
                <c:pt idx="2103">
                  <c:v>85</c:v>
                </c:pt>
                <c:pt idx="2104">
                  <c:v>89</c:v>
                </c:pt>
                <c:pt idx="2105">
                  <c:v>93</c:v>
                </c:pt>
                <c:pt idx="2106">
                  <c:v>95</c:v>
                </c:pt>
                <c:pt idx="2107">
                  <c:v>97</c:v>
                </c:pt>
                <c:pt idx="2108">
                  <c:v>104</c:v>
                </c:pt>
                <c:pt idx="2109">
                  <c:v>102</c:v>
                </c:pt>
                <c:pt idx="2110">
                  <c:v>110</c:v>
                </c:pt>
                <c:pt idx="2111">
                  <c:v>111</c:v>
                </c:pt>
                <c:pt idx="2112">
                  <c:v>107</c:v>
                </c:pt>
                <c:pt idx="2113">
                  <c:v>103</c:v>
                </c:pt>
                <c:pt idx="2114">
                  <c:v>107</c:v>
                </c:pt>
                <c:pt idx="2115">
                  <c:v>99</c:v>
                </c:pt>
                <c:pt idx="2116">
                  <c:v>102</c:v>
                </c:pt>
                <c:pt idx="2117">
                  <c:v>87</c:v>
                </c:pt>
                <c:pt idx="2118">
                  <c:v>98</c:v>
                </c:pt>
                <c:pt idx="2119">
                  <c:v>90</c:v>
                </c:pt>
                <c:pt idx="2120">
                  <c:v>93</c:v>
                </c:pt>
                <c:pt idx="2121">
                  <c:v>87</c:v>
                </c:pt>
                <c:pt idx="2122">
                  <c:v>77</c:v>
                </c:pt>
                <c:pt idx="2123">
                  <c:v>80</c:v>
                </c:pt>
                <c:pt idx="2124">
                  <c:v>72</c:v>
                </c:pt>
                <c:pt idx="2125">
                  <c:v>81</c:v>
                </c:pt>
                <c:pt idx="2126">
                  <c:v>75</c:v>
                </c:pt>
                <c:pt idx="2127">
                  <c:v>79</c:v>
                </c:pt>
                <c:pt idx="2128">
                  <c:v>88</c:v>
                </c:pt>
                <c:pt idx="2129">
                  <c:v>93</c:v>
                </c:pt>
                <c:pt idx="2130">
                  <c:v>89</c:v>
                </c:pt>
                <c:pt idx="2131">
                  <c:v>89</c:v>
                </c:pt>
                <c:pt idx="2132">
                  <c:v>89</c:v>
                </c:pt>
                <c:pt idx="2133">
                  <c:v>94</c:v>
                </c:pt>
                <c:pt idx="2134">
                  <c:v>93</c:v>
                </c:pt>
                <c:pt idx="2135">
                  <c:v>93</c:v>
                </c:pt>
                <c:pt idx="2136">
                  <c:v>108</c:v>
                </c:pt>
                <c:pt idx="2137">
                  <c:v>102</c:v>
                </c:pt>
                <c:pt idx="2138">
                  <c:v>105</c:v>
                </c:pt>
                <c:pt idx="2139">
                  <c:v>109</c:v>
                </c:pt>
                <c:pt idx="2140">
                  <c:v>107</c:v>
                </c:pt>
                <c:pt idx="2141">
                  <c:v>101</c:v>
                </c:pt>
                <c:pt idx="2142">
                  <c:v>105</c:v>
                </c:pt>
                <c:pt idx="2143">
                  <c:v>99</c:v>
                </c:pt>
                <c:pt idx="2144">
                  <c:v>97</c:v>
                </c:pt>
                <c:pt idx="2145">
                  <c:v>95</c:v>
                </c:pt>
                <c:pt idx="2146">
                  <c:v>89</c:v>
                </c:pt>
                <c:pt idx="2147">
                  <c:v>89</c:v>
                </c:pt>
                <c:pt idx="2148">
                  <c:v>80</c:v>
                </c:pt>
                <c:pt idx="2149">
                  <c:v>86</c:v>
                </c:pt>
                <c:pt idx="2150">
                  <c:v>86</c:v>
                </c:pt>
                <c:pt idx="2151">
                  <c:v>80</c:v>
                </c:pt>
                <c:pt idx="2152">
                  <c:v>81</c:v>
                </c:pt>
                <c:pt idx="2153">
                  <c:v>86</c:v>
                </c:pt>
                <c:pt idx="2154">
                  <c:v>95</c:v>
                </c:pt>
                <c:pt idx="2155">
                  <c:v>77</c:v>
                </c:pt>
                <c:pt idx="2156">
                  <c:v>88</c:v>
                </c:pt>
                <c:pt idx="2157">
                  <c:v>93</c:v>
                </c:pt>
                <c:pt idx="2158">
                  <c:v>92</c:v>
                </c:pt>
                <c:pt idx="2159">
                  <c:v>97</c:v>
                </c:pt>
                <c:pt idx="2160">
                  <c:v>101</c:v>
                </c:pt>
                <c:pt idx="2161">
                  <c:v>90</c:v>
                </c:pt>
                <c:pt idx="2162">
                  <c:v>112</c:v>
                </c:pt>
                <c:pt idx="2163">
                  <c:v>99</c:v>
                </c:pt>
                <c:pt idx="2164">
                  <c:v>101</c:v>
                </c:pt>
                <c:pt idx="2165">
                  <c:v>100</c:v>
                </c:pt>
                <c:pt idx="2166">
                  <c:v>102</c:v>
                </c:pt>
                <c:pt idx="2167">
                  <c:v>118</c:v>
                </c:pt>
                <c:pt idx="2168">
                  <c:v>104</c:v>
                </c:pt>
                <c:pt idx="2169">
                  <c:v>103</c:v>
                </c:pt>
                <c:pt idx="2170">
                  <c:v>94</c:v>
                </c:pt>
                <c:pt idx="2171">
                  <c:v>93</c:v>
                </c:pt>
                <c:pt idx="2172">
                  <c:v>94</c:v>
                </c:pt>
                <c:pt idx="2173">
                  <c:v>86</c:v>
                </c:pt>
                <c:pt idx="2174">
                  <c:v>89</c:v>
                </c:pt>
                <c:pt idx="2175">
                  <c:v>84</c:v>
                </c:pt>
                <c:pt idx="2176">
                  <c:v>87</c:v>
                </c:pt>
                <c:pt idx="2177">
                  <c:v>80</c:v>
                </c:pt>
                <c:pt idx="2178">
                  <c:v>83</c:v>
                </c:pt>
                <c:pt idx="2179">
                  <c:v>84</c:v>
                </c:pt>
                <c:pt idx="2180">
                  <c:v>85</c:v>
                </c:pt>
                <c:pt idx="2181">
                  <c:v>92</c:v>
                </c:pt>
                <c:pt idx="2182">
                  <c:v>91</c:v>
                </c:pt>
                <c:pt idx="2183">
                  <c:v>89</c:v>
                </c:pt>
                <c:pt idx="2184">
                  <c:v>92</c:v>
                </c:pt>
                <c:pt idx="2185">
                  <c:v>86</c:v>
                </c:pt>
                <c:pt idx="2186">
                  <c:v>97</c:v>
                </c:pt>
                <c:pt idx="2187">
                  <c:v>98</c:v>
                </c:pt>
                <c:pt idx="2188">
                  <c:v>98</c:v>
                </c:pt>
                <c:pt idx="2189">
                  <c:v>101</c:v>
                </c:pt>
                <c:pt idx="2190">
                  <c:v>108</c:v>
                </c:pt>
                <c:pt idx="2191">
                  <c:v>119</c:v>
                </c:pt>
                <c:pt idx="2192">
                  <c:v>99</c:v>
                </c:pt>
                <c:pt idx="2193">
                  <c:v>103</c:v>
                </c:pt>
                <c:pt idx="2194">
                  <c:v>119</c:v>
                </c:pt>
                <c:pt idx="2195">
                  <c:v>102</c:v>
                </c:pt>
                <c:pt idx="2196">
                  <c:v>106</c:v>
                </c:pt>
                <c:pt idx="2197">
                  <c:v>99</c:v>
                </c:pt>
                <c:pt idx="2198">
                  <c:v>92</c:v>
                </c:pt>
                <c:pt idx="2199">
                  <c:v>87</c:v>
                </c:pt>
                <c:pt idx="2200">
                  <c:v>88</c:v>
                </c:pt>
                <c:pt idx="2201">
                  <c:v>82</c:v>
                </c:pt>
                <c:pt idx="2202">
                  <c:v>90</c:v>
                </c:pt>
                <c:pt idx="2203">
                  <c:v>79</c:v>
                </c:pt>
                <c:pt idx="2204">
                  <c:v>92</c:v>
                </c:pt>
                <c:pt idx="2205">
                  <c:v>77</c:v>
                </c:pt>
                <c:pt idx="2206">
                  <c:v>82</c:v>
                </c:pt>
                <c:pt idx="2207">
                  <c:v>77</c:v>
                </c:pt>
                <c:pt idx="2208">
                  <c:v>78</c:v>
                </c:pt>
                <c:pt idx="2209">
                  <c:v>81</c:v>
                </c:pt>
                <c:pt idx="2210">
                  <c:v>89</c:v>
                </c:pt>
                <c:pt idx="2211">
                  <c:v>89</c:v>
                </c:pt>
                <c:pt idx="2212">
                  <c:v>86</c:v>
                </c:pt>
                <c:pt idx="2213">
                  <c:v>94</c:v>
                </c:pt>
                <c:pt idx="2214">
                  <c:v>93</c:v>
                </c:pt>
                <c:pt idx="2215">
                  <c:v>103</c:v>
                </c:pt>
                <c:pt idx="2216">
                  <c:v>105</c:v>
                </c:pt>
                <c:pt idx="2217">
                  <c:v>99</c:v>
                </c:pt>
                <c:pt idx="2218">
                  <c:v>108</c:v>
                </c:pt>
                <c:pt idx="2219">
                  <c:v>104</c:v>
                </c:pt>
                <c:pt idx="2220">
                  <c:v>104</c:v>
                </c:pt>
                <c:pt idx="2221">
                  <c:v>114</c:v>
                </c:pt>
                <c:pt idx="2222">
                  <c:v>105</c:v>
                </c:pt>
                <c:pt idx="2223">
                  <c:v>98</c:v>
                </c:pt>
                <c:pt idx="2224">
                  <c:v>93</c:v>
                </c:pt>
                <c:pt idx="2225">
                  <c:v>90</c:v>
                </c:pt>
                <c:pt idx="2226">
                  <c:v>95</c:v>
                </c:pt>
                <c:pt idx="2227">
                  <c:v>92</c:v>
                </c:pt>
                <c:pt idx="2228">
                  <c:v>85</c:v>
                </c:pt>
                <c:pt idx="2229">
                  <c:v>83</c:v>
                </c:pt>
                <c:pt idx="2230">
                  <c:v>77</c:v>
                </c:pt>
                <c:pt idx="2231">
                  <c:v>90</c:v>
                </c:pt>
                <c:pt idx="2232">
                  <c:v>83</c:v>
                </c:pt>
                <c:pt idx="2233">
                  <c:v>77</c:v>
                </c:pt>
                <c:pt idx="2234">
                  <c:v>75</c:v>
                </c:pt>
                <c:pt idx="2235">
                  <c:v>77</c:v>
                </c:pt>
                <c:pt idx="2236">
                  <c:v>76</c:v>
                </c:pt>
                <c:pt idx="2237">
                  <c:v>85</c:v>
                </c:pt>
                <c:pt idx="2238">
                  <c:v>84</c:v>
                </c:pt>
                <c:pt idx="2239">
                  <c:v>95</c:v>
                </c:pt>
                <c:pt idx="2240">
                  <c:v>91</c:v>
                </c:pt>
                <c:pt idx="2241">
                  <c:v>96</c:v>
                </c:pt>
                <c:pt idx="2242">
                  <c:v>96</c:v>
                </c:pt>
                <c:pt idx="2243">
                  <c:v>111</c:v>
                </c:pt>
                <c:pt idx="2244">
                  <c:v>108</c:v>
                </c:pt>
                <c:pt idx="2245">
                  <c:v>93</c:v>
                </c:pt>
                <c:pt idx="2246">
                  <c:v>105</c:v>
                </c:pt>
                <c:pt idx="2247">
                  <c:v>104</c:v>
                </c:pt>
                <c:pt idx="2248">
                  <c:v>118</c:v>
                </c:pt>
                <c:pt idx="2249">
                  <c:v>95</c:v>
                </c:pt>
                <c:pt idx="2250">
                  <c:v>98</c:v>
                </c:pt>
                <c:pt idx="2251">
                  <c:v>94</c:v>
                </c:pt>
                <c:pt idx="2252">
                  <c:v>86</c:v>
                </c:pt>
                <c:pt idx="2253">
                  <c:v>95</c:v>
                </c:pt>
                <c:pt idx="2254">
                  <c:v>98</c:v>
                </c:pt>
                <c:pt idx="2255">
                  <c:v>85</c:v>
                </c:pt>
                <c:pt idx="2256">
                  <c:v>88</c:v>
                </c:pt>
                <c:pt idx="2257">
                  <c:v>90</c:v>
                </c:pt>
                <c:pt idx="2258">
                  <c:v>81</c:v>
                </c:pt>
                <c:pt idx="2259">
                  <c:v>86</c:v>
                </c:pt>
                <c:pt idx="2260">
                  <c:v>79</c:v>
                </c:pt>
                <c:pt idx="2261">
                  <c:v>77</c:v>
                </c:pt>
                <c:pt idx="2262">
                  <c:v>96</c:v>
                </c:pt>
                <c:pt idx="2263">
                  <c:v>95</c:v>
                </c:pt>
                <c:pt idx="2264">
                  <c:v>74</c:v>
                </c:pt>
                <c:pt idx="2265">
                  <c:v>85</c:v>
                </c:pt>
                <c:pt idx="2266">
                  <c:v>83</c:v>
                </c:pt>
                <c:pt idx="2267">
                  <c:v>93</c:v>
                </c:pt>
                <c:pt idx="2268">
                  <c:v>92</c:v>
                </c:pt>
                <c:pt idx="2269">
                  <c:v>90</c:v>
                </c:pt>
                <c:pt idx="2270">
                  <c:v>104</c:v>
                </c:pt>
                <c:pt idx="2271">
                  <c:v>109</c:v>
                </c:pt>
                <c:pt idx="2272">
                  <c:v>117</c:v>
                </c:pt>
                <c:pt idx="2273">
                  <c:v>101</c:v>
                </c:pt>
                <c:pt idx="2274">
                  <c:v>106</c:v>
                </c:pt>
                <c:pt idx="2275">
                  <c:v>120</c:v>
                </c:pt>
                <c:pt idx="2276">
                  <c:v>101</c:v>
                </c:pt>
                <c:pt idx="2277">
                  <c:v>107</c:v>
                </c:pt>
                <c:pt idx="2278">
                  <c:v>99</c:v>
                </c:pt>
                <c:pt idx="2279">
                  <c:v>92</c:v>
                </c:pt>
                <c:pt idx="2280">
                  <c:v>92</c:v>
                </c:pt>
                <c:pt idx="2281">
                  <c:v>86</c:v>
                </c:pt>
                <c:pt idx="2282">
                  <c:v>88</c:v>
                </c:pt>
                <c:pt idx="2283">
                  <c:v>88</c:v>
                </c:pt>
                <c:pt idx="2284">
                  <c:v>86</c:v>
                </c:pt>
                <c:pt idx="2285">
                  <c:v>84</c:v>
                </c:pt>
                <c:pt idx="2286">
                  <c:v>82</c:v>
                </c:pt>
                <c:pt idx="2287">
                  <c:v>79</c:v>
                </c:pt>
                <c:pt idx="2288">
                  <c:v>89</c:v>
                </c:pt>
                <c:pt idx="2289">
                  <c:v>81</c:v>
                </c:pt>
                <c:pt idx="2290">
                  <c:v>89</c:v>
                </c:pt>
                <c:pt idx="2291">
                  <c:v>79</c:v>
                </c:pt>
                <c:pt idx="2292">
                  <c:v>86</c:v>
                </c:pt>
                <c:pt idx="2293">
                  <c:v>90</c:v>
                </c:pt>
                <c:pt idx="2294">
                  <c:v>91</c:v>
                </c:pt>
                <c:pt idx="2295">
                  <c:v>99</c:v>
                </c:pt>
                <c:pt idx="2296">
                  <c:v>98</c:v>
                </c:pt>
                <c:pt idx="2297">
                  <c:v>100</c:v>
                </c:pt>
                <c:pt idx="2298">
                  <c:v>111</c:v>
                </c:pt>
                <c:pt idx="2299">
                  <c:v>101</c:v>
                </c:pt>
                <c:pt idx="2300">
                  <c:v>108</c:v>
                </c:pt>
                <c:pt idx="2301">
                  <c:v>106</c:v>
                </c:pt>
                <c:pt idx="2302">
                  <c:v>109</c:v>
                </c:pt>
                <c:pt idx="2303">
                  <c:v>105</c:v>
                </c:pt>
                <c:pt idx="2304">
                  <c:v>94</c:v>
                </c:pt>
                <c:pt idx="2305">
                  <c:v>99</c:v>
                </c:pt>
                <c:pt idx="2306">
                  <c:v>92</c:v>
                </c:pt>
                <c:pt idx="2307">
                  <c:v>91</c:v>
                </c:pt>
                <c:pt idx="2308">
                  <c:v>86</c:v>
                </c:pt>
                <c:pt idx="2309">
                  <c:v>81</c:v>
                </c:pt>
                <c:pt idx="2310">
                  <c:v>84</c:v>
                </c:pt>
                <c:pt idx="2311">
                  <c:v>86</c:v>
                </c:pt>
                <c:pt idx="2312">
                  <c:v>84</c:v>
                </c:pt>
                <c:pt idx="2313">
                  <c:v>68</c:v>
                </c:pt>
                <c:pt idx="2314">
                  <c:v>78</c:v>
                </c:pt>
                <c:pt idx="2315">
                  <c:v>83</c:v>
                </c:pt>
                <c:pt idx="2316">
                  <c:v>92</c:v>
                </c:pt>
                <c:pt idx="2317">
                  <c:v>95</c:v>
                </c:pt>
                <c:pt idx="2318">
                  <c:v>85</c:v>
                </c:pt>
                <c:pt idx="2319">
                  <c:v>83</c:v>
                </c:pt>
                <c:pt idx="2320">
                  <c:v>82</c:v>
                </c:pt>
                <c:pt idx="2321">
                  <c:v>84</c:v>
                </c:pt>
                <c:pt idx="2322">
                  <c:v>92</c:v>
                </c:pt>
                <c:pt idx="2323">
                  <c:v>93</c:v>
                </c:pt>
                <c:pt idx="2324">
                  <c:v>102</c:v>
                </c:pt>
                <c:pt idx="2325">
                  <c:v>111</c:v>
                </c:pt>
                <c:pt idx="2326">
                  <c:v>97</c:v>
                </c:pt>
                <c:pt idx="2327">
                  <c:v>102</c:v>
                </c:pt>
                <c:pt idx="2328">
                  <c:v>99</c:v>
                </c:pt>
                <c:pt idx="2329">
                  <c:v>100</c:v>
                </c:pt>
                <c:pt idx="2330">
                  <c:v>117</c:v>
                </c:pt>
                <c:pt idx="2331">
                  <c:v>111</c:v>
                </c:pt>
                <c:pt idx="2332">
                  <c:v>99</c:v>
                </c:pt>
                <c:pt idx="2333">
                  <c:v>100</c:v>
                </c:pt>
                <c:pt idx="2334">
                  <c:v>96</c:v>
                </c:pt>
                <c:pt idx="2335">
                  <c:v>89</c:v>
                </c:pt>
                <c:pt idx="2336">
                  <c:v>89</c:v>
                </c:pt>
                <c:pt idx="2337">
                  <c:v>91</c:v>
                </c:pt>
                <c:pt idx="2338">
                  <c:v>80</c:v>
                </c:pt>
                <c:pt idx="2339">
                  <c:v>87</c:v>
                </c:pt>
                <c:pt idx="2340">
                  <c:v>85</c:v>
                </c:pt>
                <c:pt idx="2341">
                  <c:v>82</c:v>
                </c:pt>
                <c:pt idx="2342">
                  <c:v>73</c:v>
                </c:pt>
                <c:pt idx="2343">
                  <c:v>99</c:v>
                </c:pt>
                <c:pt idx="2344">
                  <c:v>96</c:v>
                </c:pt>
                <c:pt idx="2345">
                  <c:v>89</c:v>
                </c:pt>
                <c:pt idx="2346">
                  <c:v>86</c:v>
                </c:pt>
                <c:pt idx="2347">
                  <c:v>93</c:v>
                </c:pt>
                <c:pt idx="2348">
                  <c:v>92</c:v>
                </c:pt>
                <c:pt idx="2349">
                  <c:v>93</c:v>
                </c:pt>
                <c:pt idx="2350">
                  <c:v>97</c:v>
                </c:pt>
                <c:pt idx="2351">
                  <c:v>99</c:v>
                </c:pt>
                <c:pt idx="2352">
                  <c:v>104</c:v>
                </c:pt>
                <c:pt idx="2353">
                  <c:v>101</c:v>
                </c:pt>
                <c:pt idx="2354">
                  <c:v>116</c:v>
                </c:pt>
                <c:pt idx="2355">
                  <c:v>102</c:v>
                </c:pt>
                <c:pt idx="2356">
                  <c:v>104</c:v>
                </c:pt>
                <c:pt idx="2357">
                  <c:v>119</c:v>
                </c:pt>
                <c:pt idx="2358">
                  <c:v>108</c:v>
                </c:pt>
                <c:pt idx="2359">
                  <c:v>99</c:v>
                </c:pt>
                <c:pt idx="2360">
                  <c:v>92</c:v>
                </c:pt>
                <c:pt idx="2361">
                  <c:v>90</c:v>
                </c:pt>
                <c:pt idx="2362">
                  <c:v>92</c:v>
                </c:pt>
                <c:pt idx="2363">
                  <c:v>87</c:v>
                </c:pt>
                <c:pt idx="2364">
                  <c:v>86</c:v>
                </c:pt>
                <c:pt idx="2365">
                  <c:v>87</c:v>
                </c:pt>
                <c:pt idx="2366">
                  <c:v>84</c:v>
                </c:pt>
                <c:pt idx="2367">
                  <c:v>88</c:v>
                </c:pt>
                <c:pt idx="2368">
                  <c:v>77</c:v>
                </c:pt>
                <c:pt idx="2369">
                  <c:v>82</c:v>
                </c:pt>
                <c:pt idx="2370">
                  <c:v>87</c:v>
                </c:pt>
                <c:pt idx="2371">
                  <c:v>85</c:v>
                </c:pt>
                <c:pt idx="2372">
                  <c:v>81</c:v>
                </c:pt>
                <c:pt idx="2373">
                  <c:v>90</c:v>
                </c:pt>
                <c:pt idx="2374">
                  <c:v>87</c:v>
                </c:pt>
                <c:pt idx="2375">
                  <c:v>92</c:v>
                </c:pt>
                <c:pt idx="2376">
                  <c:v>89</c:v>
                </c:pt>
                <c:pt idx="2377">
                  <c:v>91</c:v>
                </c:pt>
                <c:pt idx="2378">
                  <c:v>98</c:v>
                </c:pt>
                <c:pt idx="2379">
                  <c:v>108</c:v>
                </c:pt>
                <c:pt idx="2380">
                  <c:v>102</c:v>
                </c:pt>
                <c:pt idx="2381">
                  <c:v>103</c:v>
                </c:pt>
                <c:pt idx="2382">
                  <c:v>108</c:v>
                </c:pt>
                <c:pt idx="2383">
                  <c:v>117</c:v>
                </c:pt>
                <c:pt idx="2384">
                  <c:v>120</c:v>
                </c:pt>
                <c:pt idx="2385">
                  <c:v>105</c:v>
                </c:pt>
                <c:pt idx="2386">
                  <c:v>98</c:v>
                </c:pt>
                <c:pt idx="2387">
                  <c:v>89</c:v>
                </c:pt>
                <c:pt idx="2388">
                  <c:v>88</c:v>
                </c:pt>
                <c:pt idx="2389">
                  <c:v>89</c:v>
                </c:pt>
                <c:pt idx="2390">
                  <c:v>90</c:v>
                </c:pt>
                <c:pt idx="2391">
                  <c:v>89</c:v>
                </c:pt>
                <c:pt idx="2392">
                  <c:v>80</c:v>
                </c:pt>
                <c:pt idx="2393">
                  <c:v>87</c:v>
                </c:pt>
                <c:pt idx="2394">
                  <c:v>81</c:v>
                </c:pt>
                <c:pt idx="2395">
                  <c:v>73</c:v>
                </c:pt>
                <c:pt idx="2396">
                  <c:v>84</c:v>
                </c:pt>
                <c:pt idx="2397">
                  <c:v>93</c:v>
                </c:pt>
                <c:pt idx="2398">
                  <c:v>104</c:v>
                </c:pt>
                <c:pt idx="2399">
                  <c:v>81</c:v>
                </c:pt>
                <c:pt idx="2400">
                  <c:v>91</c:v>
                </c:pt>
                <c:pt idx="2401">
                  <c:v>87</c:v>
                </c:pt>
                <c:pt idx="2402">
                  <c:v>93</c:v>
                </c:pt>
                <c:pt idx="2403">
                  <c:v>90</c:v>
                </c:pt>
                <c:pt idx="2404">
                  <c:v>96</c:v>
                </c:pt>
                <c:pt idx="2405">
                  <c:v>103</c:v>
                </c:pt>
                <c:pt idx="2406">
                  <c:v>98</c:v>
                </c:pt>
                <c:pt idx="2407">
                  <c:v>98</c:v>
                </c:pt>
                <c:pt idx="2408">
                  <c:v>102</c:v>
                </c:pt>
                <c:pt idx="2409">
                  <c:v>103</c:v>
                </c:pt>
                <c:pt idx="2410">
                  <c:v>114</c:v>
                </c:pt>
                <c:pt idx="2411">
                  <c:v>102</c:v>
                </c:pt>
                <c:pt idx="2412">
                  <c:v>99</c:v>
                </c:pt>
                <c:pt idx="2413">
                  <c:v>94</c:v>
                </c:pt>
                <c:pt idx="2414">
                  <c:v>100</c:v>
                </c:pt>
                <c:pt idx="2415">
                  <c:v>91</c:v>
                </c:pt>
                <c:pt idx="2416">
                  <c:v>93</c:v>
                </c:pt>
                <c:pt idx="2417">
                  <c:v>88</c:v>
                </c:pt>
                <c:pt idx="2418">
                  <c:v>87</c:v>
                </c:pt>
                <c:pt idx="2419">
                  <c:v>80</c:v>
                </c:pt>
                <c:pt idx="2420">
                  <c:v>84</c:v>
                </c:pt>
                <c:pt idx="2421">
                  <c:v>86</c:v>
                </c:pt>
                <c:pt idx="2422">
                  <c:v>79</c:v>
                </c:pt>
                <c:pt idx="2423">
                  <c:v>79</c:v>
                </c:pt>
                <c:pt idx="2424">
                  <c:v>98</c:v>
                </c:pt>
                <c:pt idx="2425">
                  <c:v>93</c:v>
                </c:pt>
                <c:pt idx="2426">
                  <c:v>82</c:v>
                </c:pt>
                <c:pt idx="2427">
                  <c:v>87</c:v>
                </c:pt>
                <c:pt idx="2428">
                  <c:v>88</c:v>
                </c:pt>
                <c:pt idx="2429">
                  <c:v>88</c:v>
                </c:pt>
                <c:pt idx="2430">
                  <c:v>88</c:v>
                </c:pt>
                <c:pt idx="2431">
                  <c:v>104</c:v>
                </c:pt>
                <c:pt idx="2432">
                  <c:v>103</c:v>
                </c:pt>
                <c:pt idx="2433">
                  <c:v>93</c:v>
                </c:pt>
                <c:pt idx="2434">
                  <c:v>102</c:v>
                </c:pt>
                <c:pt idx="2435">
                  <c:v>99</c:v>
                </c:pt>
                <c:pt idx="2436">
                  <c:v>106</c:v>
                </c:pt>
                <c:pt idx="2437">
                  <c:v>116</c:v>
                </c:pt>
                <c:pt idx="2438">
                  <c:v>118</c:v>
                </c:pt>
                <c:pt idx="2439">
                  <c:v>107</c:v>
                </c:pt>
                <c:pt idx="2440">
                  <c:v>106</c:v>
                </c:pt>
                <c:pt idx="2441">
                  <c:v>88</c:v>
                </c:pt>
                <c:pt idx="2442">
                  <c:v>89</c:v>
                </c:pt>
                <c:pt idx="2443">
                  <c:v>87</c:v>
                </c:pt>
                <c:pt idx="2444">
                  <c:v>94</c:v>
                </c:pt>
                <c:pt idx="2445">
                  <c:v>83</c:v>
                </c:pt>
                <c:pt idx="2446">
                  <c:v>87</c:v>
                </c:pt>
                <c:pt idx="2447">
                  <c:v>84</c:v>
                </c:pt>
                <c:pt idx="2448">
                  <c:v>74</c:v>
                </c:pt>
                <c:pt idx="2449">
                  <c:v>85</c:v>
                </c:pt>
                <c:pt idx="2450">
                  <c:v>76</c:v>
                </c:pt>
                <c:pt idx="2451">
                  <c:v>95</c:v>
                </c:pt>
                <c:pt idx="2452">
                  <c:v>83</c:v>
                </c:pt>
                <c:pt idx="2453">
                  <c:v>85</c:v>
                </c:pt>
                <c:pt idx="2454">
                  <c:v>85</c:v>
                </c:pt>
                <c:pt idx="2455">
                  <c:v>90</c:v>
                </c:pt>
                <c:pt idx="2456">
                  <c:v>84</c:v>
                </c:pt>
                <c:pt idx="2457">
                  <c:v>96</c:v>
                </c:pt>
                <c:pt idx="2458">
                  <c:v>96</c:v>
                </c:pt>
                <c:pt idx="2459">
                  <c:v>105</c:v>
                </c:pt>
                <c:pt idx="2460">
                  <c:v>113</c:v>
                </c:pt>
                <c:pt idx="2461">
                  <c:v>105</c:v>
                </c:pt>
                <c:pt idx="2462">
                  <c:v>109</c:v>
                </c:pt>
                <c:pt idx="2463">
                  <c:v>110</c:v>
                </c:pt>
                <c:pt idx="2464">
                  <c:v>119</c:v>
                </c:pt>
                <c:pt idx="2465">
                  <c:v>116</c:v>
                </c:pt>
                <c:pt idx="2466">
                  <c:v>113</c:v>
                </c:pt>
                <c:pt idx="2467">
                  <c:v>93</c:v>
                </c:pt>
                <c:pt idx="2468">
                  <c:v>92</c:v>
                </c:pt>
                <c:pt idx="2469">
                  <c:v>93</c:v>
                </c:pt>
                <c:pt idx="2470">
                  <c:v>95</c:v>
                </c:pt>
                <c:pt idx="2471">
                  <c:v>82</c:v>
                </c:pt>
                <c:pt idx="2472">
                  <c:v>86</c:v>
                </c:pt>
                <c:pt idx="2473">
                  <c:v>90</c:v>
                </c:pt>
                <c:pt idx="2474">
                  <c:v>82</c:v>
                </c:pt>
                <c:pt idx="2475">
                  <c:v>83</c:v>
                </c:pt>
                <c:pt idx="2476">
                  <c:v>82</c:v>
                </c:pt>
                <c:pt idx="2477">
                  <c:v>83</c:v>
                </c:pt>
                <c:pt idx="2478">
                  <c:v>95</c:v>
                </c:pt>
                <c:pt idx="2479">
                  <c:v>85</c:v>
                </c:pt>
                <c:pt idx="2480">
                  <c:v>81</c:v>
                </c:pt>
                <c:pt idx="2481">
                  <c:v>87</c:v>
                </c:pt>
                <c:pt idx="2482">
                  <c:v>84</c:v>
                </c:pt>
                <c:pt idx="2483">
                  <c:v>89</c:v>
                </c:pt>
                <c:pt idx="2484">
                  <c:v>97</c:v>
                </c:pt>
                <c:pt idx="2485">
                  <c:v>100</c:v>
                </c:pt>
                <c:pt idx="2486">
                  <c:v>98</c:v>
                </c:pt>
                <c:pt idx="2487">
                  <c:v>95</c:v>
                </c:pt>
                <c:pt idx="2488">
                  <c:v>103</c:v>
                </c:pt>
                <c:pt idx="2489">
                  <c:v>108</c:v>
                </c:pt>
                <c:pt idx="2490">
                  <c:v>102</c:v>
                </c:pt>
                <c:pt idx="2491">
                  <c:v>118</c:v>
                </c:pt>
                <c:pt idx="2492">
                  <c:v>112</c:v>
                </c:pt>
                <c:pt idx="2493">
                  <c:v>101</c:v>
                </c:pt>
                <c:pt idx="2494">
                  <c:v>101</c:v>
                </c:pt>
                <c:pt idx="2495">
                  <c:v>97</c:v>
                </c:pt>
                <c:pt idx="2496">
                  <c:v>89</c:v>
                </c:pt>
                <c:pt idx="2497">
                  <c:v>84</c:v>
                </c:pt>
                <c:pt idx="2498">
                  <c:v>89</c:v>
                </c:pt>
                <c:pt idx="2499">
                  <c:v>90</c:v>
                </c:pt>
                <c:pt idx="2500">
                  <c:v>96</c:v>
                </c:pt>
                <c:pt idx="2501">
                  <c:v>76</c:v>
                </c:pt>
                <c:pt idx="2502">
                  <c:v>78</c:v>
                </c:pt>
                <c:pt idx="2503">
                  <c:v>85</c:v>
                </c:pt>
                <c:pt idx="2504">
                  <c:v>74</c:v>
                </c:pt>
                <c:pt idx="2505">
                  <c:v>82</c:v>
                </c:pt>
                <c:pt idx="2506">
                  <c:v>69</c:v>
                </c:pt>
                <c:pt idx="2507">
                  <c:v>84</c:v>
                </c:pt>
                <c:pt idx="2508">
                  <c:v>91</c:v>
                </c:pt>
                <c:pt idx="2509">
                  <c:v>83</c:v>
                </c:pt>
                <c:pt idx="2510">
                  <c:v>92</c:v>
                </c:pt>
                <c:pt idx="2511">
                  <c:v>93</c:v>
                </c:pt>
                <c:pt idx="2512">
                  <c:v>101</c:v>
                </c:pt>
                <c:pt idx="2513">
                  <c:v>94</c:v>
                </c:pt>
                <c:pt idx="2514">
                  <c:v>105</c:v>
                </c:pt>
                <c:pt idx="2515">
                  <c:v>101</c:v>
                </c:pt>
                <c:pt idx="2516">
                  <c:v>104</c:v>
                </c:pt>
                <c:pt idx="2517">
                  <c:v>99</c:v>
                </c:pt>
                <c:pt idx="2518">
                  <c:v>122</c:v>
                </c:pt>
                <c:pt idx="2519">
                  <c:v>105</c:v>
                </c:pt>
                <c:pt idx="2520">
                  <c:v>101</c:v>
                </c:pt>
                <c:pt idx="2521">
                  <c:v>100</c:v>
                </c:pt>
                <c:pt idx="2522">
                  <c:v>89</c:v>
                </c:pt>
                <c:pt idx="2523">
                  <c:v>84</c:v>
                </c:pt>
                <c:pt idx="2524">
                  <c:v>90</c:v>
                </c:pt>
                <c:pt idx="2525">
                  <c:v>93</c:v>
                </c:pt>
                <c:pt idx="2526">
                  <c:v>79</c:v>
                </c:pt>
                <c:pt idx="2527">
                  <c:v>79</c:v>
                </c:pt>
                <c:pt idx="2528">
                  <c:v>79</c:v>
                </c:pt>
                <c:pt idx="2529">
                  <c:v>71</c:v>
                </c:pt>
                <c:pt idx="2530">
                  <c:v>69</c:v>
                </c:pt>
                <c:pt idx="2531">
                  <c:v>90</c:v>
                </c:pt>
                <c:pt idx="2532">
                  <c:v>93</c:v>
                </c:pt>
                <c:pt idx="2533">
                  <c:v>75</c:v>
                </c:pt>
                <c:pt idx="2534">
                  <c:v>80</c:v>
                </c:pt>
                <c:pt idx="2535">
                  <c:v>87</c:v>
                </c:pt>
                <c:pt idx="2536">
                  <c:v>95</c:v>
                </c:pt>
                <c:pt idx="2537">
                  <c:v>86</c:v>
                </c:pt>
                <c:pt idx="2538">
                  <c:v>99</c:v>
                </c:pt>
                <c:pt idx="2539">
                  <c:v>102</c:v>
                </c:pt>
                <c:pt idx="2540">
                  <c:v>95</c:v>
                </c:pt>
                <c:pt idx="2541">
                  <c:v>109</c:v>
                </c:pt>
                <c:pt idx="2542">
                  <c:v>113</c:v>
                </c:pt>
                <c:pt idx="2543">
                  <c:v>101</c:v>
                </c:pt>
                <c:pt idx="2544">
                  <c:v>105</c:v>
                </c:pt>
                <c:pt idx="2545">
                  <c:v>119</c:v>
                </c:pt>
                <c:pt idx="2546">
                  <c:v>113</c:v>
                </c:pt>
                <c:pt idx="2547">
                  <c:v>98</c:v>
                </c:pt>
                <c:pt idx="2548">
                  <c:v>97</c:v>
                </c:pt>
                <c:pt idx="2549">
                  <c:v>92</c:v>
                </c:pt>
                <c:pt idx="2550">
                  <c:v>105</c:v>
                </c:pt>
                <c:pt idx="2551">
                  <c:v>88</c:v>
                </c:pt>
                <c:pt idx="2552">
                  <c:v>86</c:v>
                </c:pt>
                <c:pt idx="2553">
                  <c:v>89</c:v>
                </c:pt>
                <c:pt idx="2554">
                  <c:v>83</c:v>
                </c:pt>
                <c:pt idx="2555">
                  <c:v>87</c:v>
                </c:pt>
                <c:pt idx="2556">
                  <c:v>78</c:v>
                </c:pt>
                <c:pt idx="2557">
                  <c:v>78</c:v>
                </c:pt>
                <c:pt idx="2558">
                  <c:v>85</c:v>
                </c:pt>
                <c:pt idx="2559">
                  <c:v>96</c:v>
                </c:pt>
                <c:pt idx="2560">
                  <c:v>84</c:v>
                </c:pt>
                <c:pt idx="2561">
                  <c:v>81</c:v>
                </c:pt>
                <c:pt idx="2562">
                  <c:v>84</c:v>
                </c:pt>
                <c:pt idx="2563">
                  <c:v>81</c:v>
                </c:pt>
                <c:pt idx="2564">
                  <c:v>92</c:v>
                </c:pt>
                <c:pt idx="2565">
                  <c:v>101</c:v>
                </c:pt>
                <c:pt idx="2566">
                  <c:v>93</c:v>
                </c:pt>
                <c:pt idx="2567">
                  <c:v>110</c:v>
                </c:pt>
                <c:pt idx="2568">
                  <c:v>104</c:v>
                </c:pt>
                <c:pt idx="2569">
                  <c:v>112</c:v>
                </c:pt>
                <c:pt idx="2570">
                  <c:v>111</c:v>
                </c:pt>
                <c:pt idx="2571">
                  <c:v>111</c:v>
                </c:pt>
                <c:pt idx="2572">
                  <c:v>110</c:v>
                </c:pt>
                <c:pt idx="2573">
                  <c:v>98</c:v>
                </c:pt>
                <c:pt idx="2574">
                  <c:v>88</c:v>
                </c:pt>
                <c:pt idx="2575">
                  <c:v>90</c:v>
                </c:pt>
                <c:pt idx="2576">
                  <c:v>98</c:v>
                </c:pt>
                <c:pt idx="2577">
                  <c:v>87</c:v>
                </c:pt>
                <c:pt idx="2578">
                  <c:v>85</c:v>
                </c:pt>
                <c:pt idx="2579">
                  <c:v>78</c:v>
                </c:pt>
                <c:pt idx="2580">
                  <c:v>89</c:v>
                </c:pt>
                <c:pt idx="2581">
                  <c:v>87</c:v>
                </c:pt>
                <c:pt idx="2582">
                  <c:v>87</c:v>
                </c:pt>
                <c:pt idx="2583">
                  <c:v>82</c:v>
                </c:pt>
                <c:pt idx="2584">
                  <c:v>84</c:v>
                </c:pt>
                <c:pt idx="2585">
                  <c:v>71</c:v>
                </c:pt>
                <c:pt idx="2586">
                  <c:v>94</c:v>
                </c:pt>
                <c:pt idx="2587">
                  <c:v>86</c:v>
                </c:pt>
                <c:pt idx="2588">
                  <c:v>91</c:v>
                </c:pt>
                <c:pt idx="2589">
                  <c:v>92</c:v>
                </c:pt>
                <c:pt idx="2590">
                  <c:v>89</c:v>
                </c:pt>
                <c:pt idx="2591">
                  <c:v>84</c:v>
                </c:pt>
                <c:pt idx="2592">
                  <c:v>93</c:v>
                </c:pt>
                <c:pt idx="2593">
                  <c:v>100</c:v>
                </c:pt>
                <c:pt idx="2594">
                  <c:v>99</c:v>
                </c:pt>
                <c:pt idx="2595">
                  <c:v>96</c:v>
                </c:pt>
                <c:pt idx="2596">
                  <c:v>108</c:v>
                </c:pt>
                <c:pt idx="2597">
                  <c:v>103</c:v>
                </c:pt>
                <c:pt idx="2598">
                  <c:v>112</c:v>
                </c:pt>
                <c:pt idx="2599">
                  <c:v>114</c:v>
                </c:pt>
                <c:pt idx="2600">
                  <c:v>98</c:v>
                </c:pt>
                <c:pt idx="2601">
                  <c:v>94</c:v>
                </c:pt>
                <c:pt idx="2602">
                  <c:v>91</c:v>
                </c:pt>
                <c:pt idx="2603">
                  <c:v>101</c:v>
                </c:pt>
                <c:pt idx="2604">
                  <c:v>83</c:v>
                </c:pt>
                <c:pt idx="2605">
                  <c:v>84</c:v>
                </c:pt>
                <c:pt idx="2606">
                  <c:v>89</c:v>
                </c:pt>
                <c:pt idx="2607">
                  <c:v>88</c:v>
                </c:pt>
                <c:pt idx="2608">
                  <c:v>80</c:v>
                </c:pt>
                <c:pt idx="2609">
                  <c:v>84</c:v>
                </c:pt>
                <c:pt idx="2610">
                  <c:v>77</c:v>
                </c:pt>
                <c:pt idx="2611">
                  <c:v>69</c:v>
                </c:pt>
                <c:pt idx="2612">
                  <c:v>67</c:v>
                </c:pt>
                <c:pt idx="2613">
                  <c:v>90</c:v>
                </c:pt>
                <c:pt idx="2614">
                  <c:v>80</c:v>
                </c:pt>
                <c:pt idx="2615">
                  <c:v>84</c:v>
                </c:pt>
                <c:pt idx="2616">
                  <c:v>86</c:v>
                </c:pt>
                <c:pt idx="2617">
                  <c:v>96</c:v>
                </c:pt>
                <c:pt idx="2618">
                  <c:v>93</c:v>
                </c:pt>
                <c:pt idx="2619">
                  <c:v>92</c:v>
                </c:pt>
                <c:pt idx="2620">
                  <c:v>95</c:v>
                </c:pt>
                <c:pt idx="2621">
                  <c:v>104</c:v>
                </c:pt>
                <c:pt idx="2622">
                  <c:v>110</c:v>
                </c:pt>
                <c:pt idx="2623">
                  <c:v>101</c:v>
                </c:pt>
                <c:pt idx="2624">
                  <c:v>104</c:v>
                </c:pt>
                <c:pt idx="2625">
                  <c:v>108</c:v>
                </c:pt>
                <c:pt idx="2626">
                  <c:v>105</c:v>
                </c:pt>
                <c:pt idx="2627">
                  <c:v>94</c:v>
                </c:pt>
                <c:pt idx="2628">
                  <c:v>95</c:v>
                </c:pt>
                <c:pt idx="2629">
                  <c:v>93</c:v>
                </c:pt>
                <c:pt idx="2630">
                  <c:v>99</c:v>
                </c:pt>
                <c:pt idx="2631">
                  <c:v>83</c:v>
                </c:pt>
                <c:pt idx="2632">
                  <c:v>82</c:v>
                </c:pt>
                <c:pt idx="2633">
                  <c:v>88</c:v>
                </c:pt>
                <c:pt idx="2634">
                  <c:v>81</c:v>
                </c:pt>
                <c:pt idx="2635">
                  <c:v>90</c:v>
                </c:pt>
                <c:pt idx="2636">
                  <c:v>76</c:v>
                </c:pt>
                <c:pt idx="2637">
                  <c:v>78</c:v>
                </c:pt>
                <c:pt idx="2638">
                  <c:v>77</c:v>
                </c:pt>
                <c:pt idx="2639">
                  <c:v>81</c:v>
                </c:pt>
                <c:pt idx="2640">
                  <c:v>96</c:v>
                </c:pt>
                <c:pt idx="2641">
                  <c:v>82</c:v>
                </c:pt>
                <c:pt idx="2642">
                  <c:v>87</c:v>
                </c:pt>
                <c:pt idx="2643">
                  <c:v>77</c:v>
                </c:pt>
                <c:pt idx="2644">
                  <c:v>83</c:v>
                </c:pt>
                <c:pt idx="2645">
                  <c:v>88</c:v>
                </c:pt>
                <c:pt idx="2646">
                  <c:v>86</c:v>
                </c:pt>
                <c:pt idx="2647">
                  <c:v>94</c:v>
                </c:pt>
                <c:pt idx="2648">
                  <c:v>97</c:v>
                </c:pt>
                <c:pt idx="2649">
                  <c:v>95</c:v>
                </c:pt>
                <c:pt idx="2650">
                  <c:v>100</c:v>
                </c:pt>
                <c:pt idx="2651">
                  <c:v>103</c:v>
                </c:pt>
                <c:pt idx="2652">
                  <c:v>105</c:v>
                </c:pt>
                <c:pt idx="2653">
                  <c:v>113</c:v>
                </c:pt>
                <c:pt idx="2654">
                  <c:v>125</c:v>
                </c:pt>
                <c:pt idx="2655">
                  <c:v>102</c:v>
                </c:pt>
                <c:pt idx="2656">
                  <c:v>99</c:v>
                </c:pt>
                <c:pt idx="2657">
                  <c:v>90</c:v>
                </c:pt>
                <c:pt idx="2658">
                  <c:v>94</c:v>
                </c:pt>
                <c:pt idx="2659">
                  <c:v>83</c:v>
                </c:pt>
                <c:pt idx="2660">
                  <c:v>81</c:v>
                </c:pt>
                <c:pt idx="2661">
                  <c:v>87</c:v>
                </c:pt>
                <c:pt idx="2662">
                  <c:v>77</c:v>
                </c:pt>
                <c:pt idx="2663">
                  <c:v>82</c:v>
                </c:pt>
                <c:pt idx="2664">
                  <c:v>78</c:v>
                </c:pt>
                <c:pt idx="2665">
                  <c:v>72</c:v>
                </c:pt>
                <c:pt idx="2666">
                  <c:v>77</c:v>
                </c:pt>
                <c:pt idx="2667">
                  <c:v>85</c:v>
                </c:pt>
                <c:pt idx="2668">
                  <c:v>76</c:v>
                </c:pt>
                <c:pt idx="2669">
                  <c:v>75</c:v>
                </c:pt>
                <c:pt idx="2670">
                  <c:v>88</c:v>
                </c:pt>
                <c:pt idx="2671">
                  <c:v>84</c:v>
                </c:pt>
                <c:pt idx="2672">
                  <c:v>86</c:v>
                </c:pt>
                <c:pt idx="2673">
                  <c:v>86</c:v>
                </c:pt>
                <c:pt idx="2674">
                  <c:v>96</c:v>
                </c:pt>
                <c:pt idx="2675">
                  <c:v>94</c:v>
                </c:pt>
                <c:pt idx="2676">
                  <c:v>93</c:v>
                </c:pt>
                <c:pt idx="2677">
                  <c:v>95</c:v>
                </c:pt>
                <c:pt idx="2678">
                  <c:v>95</c:v>
                </c:pt>
                <c:pt idx="2679">
                  <c:v>99</c:v>
                </c:pt>
                <c:pt idx="2680">
                  <c:v>116</c:v>
                </c:pt>
                <c:pt idx="2681">
                  <c:v>118</c:v>
                </c:pt>
                <c:pt idx="2682">
                  <c:v>114</c:v>
                </c:pt>
                <c:pt idx="2683">
                  <c:v>95</c:v>
                </c:pt>
                <c:pt idx="2684">
                  <c:v>85</c:v>
                </c:pt>
                <c:pt idx="2685">
                  <c:v>84</c:v>
                </c:pt>
                <c:pt idx="2686">
                  <c:v>87</c:v>
                </c:pt>
                <c:pt idx="2687">
                  <c:v>91</c:v>
                </c:pt>
                <c:pt idx="2688">
                  <c:v>80</c:v>
                </c:pt>
                <c:pt idx="2689">
                  <c:v>81</c:v>
                </c:pt>
                <c:pt idx="2690">
                  <c:v>87</c:v>
                </c:pt>
                <c:pt idx="2691">
                  <c:v>78</c:v>
                </c:pt>
                <c:pt idx="2692">
                  <c:v>77</c:v>
                </c:pt>
                <c:pt idx="2693">
                  <c:v>77</c:v>
                </c:pt>
                <c:pt idx="2694">
                  <c:v>75</c:v>
                </c:pt>
                <c:pt idx="2695">
                  <c:v>73</c:v>
                </c:pt>
                <c:pt idx="2696">
                  <c:v>93</c:v>
                </c:pt>
                <c:pt idx="2697">
                  <c:v>81</c:v>
                </c:pt>
                <c:pt idx="2698">
                  <c:v>76</c:v>
                </c:pt>
                <c:pt idx="2699">
                  <c:v>86</c:v>
                </c:pt>
                <c:pt idx="2700">
                  <c:v>86</c:v>
                </c:pt>
                <c:pt idx="2701">
                  <c:v>87</c:v>
                </c:pt>
                <c:pt idx="2702">
                  <c:v>96</c:v>
                </c:pt>
                <c:pt idx="2703">
                  <c:v>102</c:v>
                </c:pt>
                <c:pt idx="2704">
                  <c:v>91</c:v>
                </c:pt>
                <c:pt idx="2705">
                  <c:v>107</c:v>
                </c:pt>
                <c:pt idx="2706">
                  <c:v>98</c:v>
                </c:pt>
                <c:pt idx="2707">
                  <c:v>102</c:v>
                </c:pt>
                <c:pt idx="2708">
                  <c:v>101</c:v>
                </c:pt>
                <c:pt idx="2709">
                  <c:v>118</c:v>
                </c:pt>
                <c:pt idx="2710">
                  <c:v>100</c:v>
                </c:pt>
                <c:pt idx="2711">
                  <c:v>103</c:v>
                </c:pt>
                <c:pt idx="2712">
                  <c:v>87</c:v>
                </c:pt>
                <c:pt idx="2713">
                  <c:v>87</c:v>
                </c:pt>
                <c:pt idx="2714">
                  <c:v>87</c:v>
                </c:pt>
                <c:pt idx="2715">
                  <c:v>83</c:v>
                </c:pt>
                <c:pt idx="2716">
                  <c:v>90</c:v>
                </c:pt>
                <c:pt idx="2717">
                  <c:v>82</c:v>
                </c:pt>
                <c:pt idx="2718">
                  <c:v>86</c:v>
                </c:pt>
                <c:pt idx="2719">
                  <c:v>79</c:v>
                </c:pt>
                <c:pt idx="2720">
                  <c:v>76</c:v>
                </c:pt>
                <c:pt idx="2721">
                  <c:v>66</c:v>
                </c:pt>
                <c:pt idx="2722">
                  <c:v>89</c:v>
                </c:pt>
                <c:pt idx="2723">
                  <c:v>84</c:v>
                </c:pt>
                <c:pt idx="2724">
                  <c:v>86</c:v>
                </c:pt>
                <c:pt idx="2725">
                  <c:v>75</c:v>
                </c:pt>
                <c:pt idx="2726">
                  <c:v>81</c:v>
                </c:pt>
                <c:pt idx="2727">
                  <c:v>84</c:v>
                </c:pt>
                <c:pt idx="2728">
                  <c:v>88</c:v>
                </c:pt>
                <c:pt idx="2729">
                  <c:v>86</c:v>
                </c:pt>
                <c:pt idx="2730">
                  <c:v>99</c:v>
                </c:pt>
                <c:pt idx="2731">
                  <c:v>99</c:v>
                </c:pt>
                <c:pt idx="2732">
                  <c:v>96</c:v>
                </c:pt>
                <c:pt idx="2733">
                  <c:v>100</c:v>
                </c:pt>
                <c:pt idx="2734">
                  <c:v>102</c:v>
                </c:pt>
                <c:pt idx="2735">
                  <c:v>105</c:v>
                </c:pt>
                <c:pt idx="2736">
                  <c:v>118</c:v>
                </c:pt>
                <c:pt idx="2737">
                  <c:v>100</c:v>
                </c:pt>
                <c:pt idx="2738">
                  <c:v>96</c:v>
                </c:pt>
                <c:pt idx="2739">
                  <c:v>90</c:v>
                </c:pt>
                <c:pt idx="2740">
                  <c:v>88</c:v>
                </c:pt>
                <c:pt idx="2741">
                  <c:v>85</c:v>
                </c:pt>
                <c:pt idx="2742">
                  <c:v>83</c:v>
                </c:pt>
                <c:pt idx="2743">
                  <c:v>88</c:v>
                </c:pt>
                <c:pt idx="2744">
                  <c:v>81</c:v>
                </c:pt>
                <c:pt idx="2745">
                  <c:v>81</c:v>
                </c:pt>
                <c:pt idx="2746">
                  <c:v>79</c:v>
                </c:pt>
                <c:pt idx="2747">
                  <c:v>79</c:v>
                </c:pt>
                <c:pt idx="2748">
                  <c:v>76</c:v>
                </c:pt>
                <c:pt idx="2749">
                  <c:v>89</c:v>
                </c:pt>
                <c:pt idx="2750">
                  <c:v>88</c:v>
                </c:pt>
                <c:pt idx="2751">
                  <c:v>81</c:v>
                </c:pt>
                <c:pt idx="2752">
                  <c:v>87</c:v>
                </c:pt>
                <c:pt idx="2753">
                  <c:v>85</c:v>
                </c:pt>
                <c:pt idx="2754">
                  <c:v>98</c:v>
                </c:pt>
                <c:pt idx="2755">
                  <c:v>92</c:v>
                </c:pt>
                <c:pt idx="2756">
                  <c:v>91</c:v>
                </c:pt>
                <c:pt idx="2757">
                  <c:v>100</c:v>
                </c:pt>
                <c:pt idx="2758">
                  <c:v>92</c:v>
                </c:pt>
                <c:pt idx="2759">
                  <c:v>97</c:v>
                </c:pt>
                <c:pt idx="2760">
                  <c:v>96</c:v>
                </c:pt>
                <c:pt idx="2761">
                  <c:v>96</c:v>
                </c:pt>
                <c:pt idx="2762">
                  <c:v>111</c:v>
                </c:pt>
                <c:pt idx="2763">
                  <c:v>99</c:v>
                </c:pt>
                <c:pt idx="2764">
                  <c:v>116</c:v>
                </c:pt>
                <c:pt idx="2765">
                  <c:v>91</c:v>
                </c:pt>
                <c:pt idx="2766">
                  <c:v>94</c:v>
                </c:pt>
                <c:pt idx="2767">
                  <c:v>95</c:v>
                </c:pt>
                <c:pt idx="2768">
                  <c:v>95</c:v>
                </c:pt>
                <c:pt idx="2769">
                  <c:v>90</c:v>
                </c:pt>
                <c:pt idx="2770">
                  <c:v>87</c:v>
                </c:pt>
                <c:pt idx="2771">
                  <c:v>90</c:v>
                </c:pt>
                <c:pt idx="2772">
                  <c:v>86</c:v>
                </c:pt>
                <c:pt idx="2773">
                  <c:v>75</c:v>
                </c:pt>
                <c:pt idx="2774">
                  <c:v>87</c:v>
                </c:pt>
                <c:pt idx="2775">
                  <c:v>74</c:v>
                </c:pt>
                <c:pt idx="2776">
                  <c:v>79</c:v>
                </c:pt>
                <c:pt idx="2777">
                  <c:v>66</c:v>
                </c:pt>
                <c:pt idx="2778">
                  <c:v>94</c:v>
                </c:pt>
                <c:pt idx="2779">
                  <c:v>66</c:v>
                </c:pt>
                <c:pt idx="2780">
                  <c:v>78</c:v>
                </c:pt>
                <c:pt idx="2781">
                  <c:v>81</c:v>
                </c:pt>
                <c:pt idx="2782">
                  <c:v>84</c:v>
                </c:pt>
                <c:pt idx="2783">
                  <c:v>95</c:v>
                </c:pt>
                <c:pt idx="2784">
                  <c:v>90</c:v>
                </c:pt>
                <c:pt idx="2785">
                  <c:v>95</c:v>
                </c:pt>
                <c:pt idx="2786">
                  <c:v>99</c:v>
                </c:pt>
                <c:pt idx="2787">
                  <c:v>87</c:v>
                </c:pt>
                <c:pt idx="2788">
                  <c:v>100</c:v>
                </c:pt>
                <c:pt idx="2789">
                  <c:v>103</c:v>
                </c:pt>
                <c:pt idx="2790">
                  <c:v>102</c:v>
                </c:pt>
                <c:pt idx="2791">
                  <c:v>111</c:v>
                </c:pt>
                <c:pt idx="2792">
                  <c:v>117</c:v>
                </c:pt>
                <c:pt idx="2793">
                  <c:v>93</c:v>
                </c:pt>
                <c:pt idx="2794">
                  <c:v>96</c:v>
                </c:pt>
                <c:pt idx="2795">
                  <c:v>85</c:v>
                </c:pt>
                <c:pt idx="2796">
                  <c:v>90</c:v>
                </c:pt>
                <c:pt idx="2797">
                  <c:v>84</c:v>
                </c:pt>
                <c:pt idx="2798">
                  <c:v>82</c:v>
                </c:pt>
                <c:pt idx="2799">
                  <c:v>85</c:v>
                </c:pt>
                <c:pt idx="2800">
                  <c:v>86</c:v>
                </c:pt>
                <c:pt idx="2801">
                  <c:v>80</c:v>
                </c:pt>
                <c:pt idx="2802">
                  <c:v>80</c:v>
                </c:pt>
                <c:pt idx="2803">
                  <c:v>74</c:v>
                </c:pt>
                <c:pt idx="2804">
                  <c:v>82</c:v>
                </c:pt>
                <c:pt idx="2805">
                  <c:v>74</c:v>
                </c:pt>
                <c:pt idx="2806">
                  <c:v>80</c:v>
                </c:pt>
                <c:pt idx="2807">
                  <c:v>85</c:v>
                </c:pt>
                <c:pt idx="2808">
                  <c:v>75</c:v>
                </c:pt>
                <c:pt idx="2809">
                  <c:v>82</c:v>
                </c:pt>
                <c:pt idx="2810">
                  <c:v>81</c:v>
                </c:pt>
                <c:pt idx="2811">
                  <c:v>88</c:v>
                </c:pt>
                <c:pt idx="2812">
                  <c:v>88</c:v>
                </c:pt>
                <c:pt idx="2813">
                  <c:v>103</c:v>
                </c:pt>
                <c:pt idx="2814">
                  <c:v>103</c:v>
                </c:pt>
                <c:pt idx="2815">
                  <c:v>104</c:v>
                </c:pt>
                <c:pt idx="2816">
                  <c:v>102</c:v>
                </c:pt>
                <c:pt idx="2817">
                  <c:v>104</c:v>
                </c:pt>
                <c:pt idx="2818">
                  <c:v>90</c:v>
                </c:pt>
                <c:pt idx="2819">
                  <c:v>120</c:v>
                </c:pt>
                <c:pt idx="2820">
                  <c:v>87</c:v>
                </c:pt>
                <c:pt idx="2821">
                  <c:v>95</c:v>
                </c:pt>
                <c:pt idx="2822">
                  <c:v>86</c:v>
                </c:pt>
                <c:pt idx="2823">
                  <c:v>85</c:v>
                </c:pt>
                <c:pt idx="2824">
                  <c:v>88</c:v>
                </c:pt>
                <c:pt idx="2825">
                  <c:v>84</c:v>
                </c:pt>
                <c:pt idx="2826">
                  <c:v>85</c:v>
                </c:pt>
                <c:pt idx="2827">
                  <c:v>83</c:v>
                </c:pt>
                <c:pt idx="2828">
                  <c:v>79</c:v>
                </c:pt>
                <c:pt idx="2829">
                  <c:v>82</c:v>
                </c:pt>
                <c:pt idx="2830">
                  <c:v>77</c:v>
                </c:pt>
                <c:pt idx="2831">
                  <c:v>71</c:v>
                </c:pt>
                <c:pt idx="2832">
                  <c:v>84</c:v>
                </c:pt>
                <c:pt idx="2833">
                  <c:v>92</c:v>
                </c:pt>
                <c:pt idx="2834">
                  <c:v>79</c:v>
                </c:pt>
                <c:pt idx="2835">
                  <c:v>85</c:v>
                </c:pt>
                <c:pt idx="2836">
                  <c:v>88</c:v>
                </c:pt>
                <c:pt idx="2837">
                  <c:v>98</c:v>
                </c:pt>
                <c:pt idx="2838">
                  <c:v>90</c:v>
                </c:pt>
                <c:pt idx="2839">
                  <c:v>90</c:v>
                </c:pt>
                <c:pt idx="2840">
                  <c:v>100</c:v>
                </c:pt>
                <c:pt idx="2841">
                  <c:v>103</c:v>
                </c:pt>
                <c:pt idx="2842">
                  <c:v>95</c:v>
                </c:pt>
                <c:pt idx="2843">
                  <c:v>91</c:v>
                </c:pt>
                <c:pt idx="2844">
                  <c:v>99</c:v>
                </c:pt>
                <c:pt idx="2845">
                  <c:v>104</c:v>
                </c:pt>
                <c:pt idx="2846">
                  <c:v>94</c:v>
                </c:pt>
                <c:pt idx="2847">
                  <c:v>110</c:v>
                </c:pt>
                <c:pt idx="2848">
                  <c:v>94</c:v>
                </c:pt>
                <c:pt idx="2849">
                  <c:v>94</c:v>
                </c:pt>
                <c:pt idx="2850">
                  <c:v>92</c:v>
                </c:pt>
                <c:pt idx="2851">
                  <c:v>94</c:v>
                </c:pt>
                <c:pt idx="2852">
                  <c:v>88</c:v>
                </c:pt>
                <c:pt idx="2853">
                  <c:v>81</c:v>
                </c:pt>
                <c:pt idx="2854">
                  <c:v>75</c:v>
                </c:pt>
                <c:pt idx="2855">
                  <c:v>83</c:v>
                </c:pt>
                <c:pt idx="2856">
                  <c:v>77</c:v>
                </c:pt>
                <c:pt idx="2857">
                  <c:v>80</c:v>
                </c:pt>
                <c:pt idx="2858">
                  <c:v>70</c:v>
                </c:pt>
                <c:pt idx="2859">
                  <c:v>70</c:v>
                </c:pt>
                <c:pt idx="2860">
                  <c:v>71</c:v>
                </c:pt>
                <c:pt idx="2861">
                  <c:v>76</c:v>
                </c:pt>
                <c:pt idx="2862">
                  <c:v>69</c:v>
                </c:pt>
                <c:pt idx="2863">
                  <c:v>83</c:v>
                </c:pt>
                <c:pt idx="2864">
                  <c:v>85</c:v>
                </c:pt>
                <c:pt idx="2865">
                  <c:v>88</c:v>
                </c:pt>
                <c:pt idx="2866">
                  <c:v>89</c:v>
                </c:pt>
                <c:pt idx="2867">
                  <c:v>90</c:v>
                </c:pt>
                <c:pt idx="2868">
                  <c:v>98</c:v>
                </c:pt>
                <c:pt idx="2869">
                  <c:v>105</c:v>
                </c:pt>
                <c:pt idx="2870">
                  <c:v>91</c:v>
                </c:pt>
                <c:pt idx="2871">
                  <c:v>99</c:v>
                </c:pt>
                <c:pt idx="2872">
                  <c:v>106</c:v>
                </c:pt>
                <c:pt idx="2873">
                  <c:v>96</c:v>
                </c:pt>
                <c:pt idx="2874">
                  <c:v>114</c:v>
                </c:pt>
                <c:pt idx="2875">
                  <c:v>94</c:v>
                </c:pt>
                <c:pt idx="2876">
                  <c:v>94</c:v>
                </c:pt>
                <c:pt idx="2877">
                  <c:v>86</c:v>
                </c:pt>
                <c:pt idx="2878">
                  <c:v>94</c:v>
                </c:pt>
                <c:pt idx="2879">
                  <c:v>90</c:v>
                </c:pt>
                <c:pt idx="2880">
                  <c:v>85</c:v>
                </c:pt>
                <c:pt idx="2881">
                  <c:v>82</c:v>
                </c:pt>
                <c:pt idx="2882">
                  <c:v>84</c:v>
                </c:pt>
                <c:pt idx="2883">
                  <c:v>80</c:v>
                </c:pt>
                <c:pt idx="2884">
                  <c:v>73</c:v>
                </c:pt>
                <c:pt idx="2885">
                  <c:v>83</c:v>
                </c:pt>
                <c:pt idx="2886">
                  <c:v>81</c:v>
                </c:pt>
                <c:pt idx="2887">
                  <c:v>86</c:v>
                </c:pt>
                <c:pt idx="2888">
                  <c:v>82</c:v>
                </c:pt>
                <c:pt idx="2889">
                  <c:v>84</c:v>
                </c:pt>
                <c:pt idx="2890">
                  <c:v>84</c:v>
                </c:pt>
                <c:pt idx="2891">
                  <c:v>77</c:v>
                </c:pt>
                <c:pt idx="2892">
                  <c:v>81</c:v>
                </c:pt>
                <c:pt idx="2893">
                  <c:v>93</c:v>
                </c:pt>
                <c:pt idx="2894">
                  <c:v>81</c:v>
                </c:pt>
                <c:pt idx="2895">
                  <c:v>94</c:v>
                </c:pt>
                <c:pt idx="2896">
                  <c:v>95</c:v>
                </c:pt>
                <c:pt idx="2897">
                  <c:v>94</c:v>
                </c:pt>
                <c:pt idx="2898">
                  <c:v>96</c:v>
                </c:pt>
                <c:pt idx="2899">
                  <c:v>96</c:v>
                </c:pt>
                <c:pt idx="2900">
                  <c:v>85</c:v>
                </c:pt>
                <c:pt idx="2901">
                  <c:v>100</c:v>
                </c:pt>
                <c:pt idx="2902">
                  <c:v>109</c:v>
                </c:pt>
                <c:pt idx="2903">
                  <c:v>116</c:v>
                </c:pt>
                <c:pt idx="2904">
                  <c:v>97</c:v>
                </c:pt>
                <c:pt idx="2905">
                  <c:v>91</c:v>
                </c:pt>
                <c:pt idx="2906">
                  <c:v>98</c:v>
                </c:pt>
                <c:pt idx="2907">
                  <c:v>84</c:v>
                </c:pt>
                <c:pt idx="2908">
                  <c:v>83</c:v>
                </c:pt>
                <c:pt idx="2909">
                  <c:v>83</c:v>
                </c:pt>
                <c:pt idx="2910">
                  <c:v>82</c:v>
                </c:pt>
                <c:pt idx="2911">
                  <c:v>81</c:v>
                </c:pt>
                <c:pt idx="2912">
                  <c:v>73</c:v>
                </c:pt>
                <c:pt idx="2913">
                  <c:v>76</c:v>
                </c:pt>
                <c:pt idx="2914">
                  <c:v>85</c:v>
                </c:pt>
                <c:pt idx="2915">
                  <c:v>70</c:v>
                </c:pt>
                <c:pt idx="2916">
                  <c:v>67</c:v>
                </c:pt>
                <c:pt idx="2917">
                  <c:v>93</c:v>
                </c:pt>
                <c:pt idx="2918">
                  <c:v>89</c:v>
                </c:pt>
                <c:pt idx="2919">
                  <c:v>84</c:v>
                </c:pt>
                <c:pt idx="2920">
                  <c:v>83</c:v>
                </c:pt>
                <c:pt idx="2921">
                  <c:v>86</c:v>
                </c:pt>
                <c:pt idx="2922">
                  <c:v>84</c:v>
                </c:pt>
                <c:pt idx="2923">
                  <c:v>93</c:v>
                </c:pt>
                <c:pt idx="2924">
                  <c:v>93</c:v>
                </c:pt>
                <c:pt idx="2925">
                  <c:v>104</c:v>
                </c:pt>
                <c:pt idx="2926">
                  <c:v>102</c:v>
                </c:pt>
                <c:pt idx="2927">
                  <c:v>96</c:v>
                </c:pt>
                <c:pt idx="2928">
                  <c:v>99</c:v>
                </c:pt>
                <c:pt idx="2929">
                  <c:v>111</c:v>
                </c:pt>
                <c:pt idx="2930">
                  <c:v>116</c:v>
                </c:pt>
                <c:pt idx="2931">
                  <c:v>113</c:v>
                </c:pt>
                <c:pt idx="2932">
                  <c:v>87</c:v>
                </c:pt>
                <c:pt idx="2933">
                  <c:v>96</c:v>
                </c:pt>
                <c:pt idx="2934">
                  <c:v>90</c:v>
                </c:pt>
                <c:pt idx="2935">
                  <c:v>91</c:v>
                </c:pt>
                <c:pt idx="2936">
                  <c:v>88</c:v>
                </c:pt>
                <c:pt idx="2937">
                  <c:v>86</c:v>
                </c:pt>
                <c:pt idx="2938">
                  <c:v>77</c:v>
                </c:pt>
                <c:pt idx="2939">
                  <c:v>82</c:v>
                </c:pt>
                <c:pt idx="2940">
                  <c:v>76</c:v>
                </c:pt>
                <c:pt idx="2941">
                  <c:v>66</c:v>
                </c:pt>
                <c:pt idx="2942">
                  <c:v>71</c:v>
                </c:pt>
                <c:pt idx="2943">
                  <c:v>76</c:v>
                </c:pt>
                <c:pt idx="2944">
                  <c:v>75</c:v>
                </c:pt>
                <c:pt idx="2945">
                  <c:v>73</c:v>
                </c:pt>
                <c:pt idx="2946">
                  <c:v>77</c:v>
                </c:pt>
                <c:pt idx="2947">
                  <c:v>79</c:v>
                </c:pt>
                <c:pt idx="2948">
                  <c:v>81</c:v>
                </c:pt>
                <c:pt idx="2949">
                  <c:v>87</c:v>
                </c:pt>
                <c:pt idx="2950">
                  <c:v>95</c:v>
                </c:pt>
                <c:pt idx="2951">
                  <c:v>88</c:v>
                </c:pt>
                <c:pt idx="2952">
                  <c:v>95</c:v>
                </c:pt>
                <c:pt idx="2953">
                  <c:v>98</c:v>
                </c:pt>
                <c:pt idx="2954">
                  <c:v>100</c:v>
                </c:pt>
                <c:pt idx="2955">
                  <c:v>104</c:v>
                </c:pt>
                <c:pt idx="2956">
                  <c:v>102</c:v>
                </c:pt>
                <c:pt idx="2957">
                  <c:v>104</c:v>
                </c:pt>
                <c:pt idx="2958">
                  <c:v>108</c:v>
                </c:pt>
                <c:pt idx="2959">
                  <c:v>96</c:v>
                </c:pt>
                <c:pt idx="2960">
                  <c:v>89</c:v>
                </c:pt>
                <c:pt idx="2961">
                  <c:v>91</c:v>
                </c:pt>
                <c:pt idx="2962">
                  <c:v>85</c:v>
                </c:pt>
                <c:pt idx="2963">
                  <c:v>85</c:v>
                </c:pt>
                <c:pt idx="2964">
                  <c:v>80</c:v>
                </c:pt>
                <c:pt idx="2965">
                  <c:v>80</c:v>
                </c:pt>
                <c:pt idx="2966">
                  <c:v>85</c:v>
                </c:pt>
                <c:pt idx="2967">
                  <c:v>71</c:v>
                </c:pt>
                <c:pt idx="2968">
                  <c:v>78</c:v>
                </c:pt>
                <c:pt idx="2969">
                  <c:v>76</c:v>
                </c:pt>
                <c:pt idx="2970">
                  <c:v>80</c:v>
                </c:pt>
                <c:pt idx="2971">
                  <c:v>79</c:v>
                </c:pt>
                <c:pt idx="2972">
                  <c:v>91</c:v>
                </c:pt>
                <c:pt idx="2973">
                  <c:v>66</c:v>
                </c:pt>
                <c:pt idx="2974">
                  <c:v>76</c:v>
                </c:pt>
                <c:pt idx="2975">
                  <c:v>79</c:v>
                </c:pt>
                <c:pt idx="2976">
                  <c:v>80</c:v>
                </c:pt>
                <c:pt idx="2977">
                  <c:v>81</c:v>
                </c:pt>
                <c:pt idx="2978">
                  <c:v>86</c:v>
                </c:pt>
                <c:pt idx="2979">
                  <c:v>94</c:v>
                </c:pt>
                <c:pt idx="2980">
                  <c:v>89</c:v>
                </c:pt>
                <c:pt idx="2981">
                  <c:v>97</c:v>
                </c:pt>
                <c:pt idx="2982">
                  <c:v>99</c:v>
                </c:pt>
                <c:pt idx="2983">
                  <c:v>94</c:v>
                </c:pt>
                <c:pt idx="2984">
                  <c:v>100</c:v>
                </c:pt>
                <c:pt idx="2985">
                  <c:v>102</c:v>
                </c:pt>
                <c:pt idx="2986">
                  <c:v>99</c:v>
                </c:pt>
                <c:pt idx="2987">
                  <c:v>97</c:v>
                </c:pt>
                <c:pt idx="2988">
                  <c:v>86</c:v>
                </c:pt>
                <c:pt idx="2989">
                  <c:v>94</c:v>
                </c:pt>
                <c:pt idx="2990">
                  <c:v>89</c:v>
                </c:pt>
                <c:pt idx="2991">
                  <c:v>90</c:v>
                </c:pt>
                <c:pt idx="2992">
                  <c:v>86</c:v>
                </c:pt>
                <c:pt idx="2993">
                  <c:v>84</c:v>
                </c:pt>
                <c:pt idx="2994">
                  <c:v>74</c:v>
                </c:pt>
                <c:pt idx="2995">
                  <c:v>81</c:v>
                </c:pt>
                <c:pt idx="2996">
                  <c:v>79</c:v>
                </c:pt>
                <c:pt idx="2997">
                  <c:v>82</c:v>
                </c:pt>
                <c:pt idx="2998">
                  <c:v>76</c:v>
                </c:pt>
                <c:pt idx="2999">
                  <c:v>74</c:v>
                </c:pt>
              </c:numCache>
            </c:numRef>
          </c:yVal>
          <c:smooth val="0"/>
          <c:extLst>
            <c:ext xmlns:c16="http://schemas.microsoft.com/office/drawing/2014/chart" uri="{C3380CC4-5D6E-409C-BE32-E72D297353CC}">
              <c16:uniqueId val="{00000000-7199-4416-9A8A-0C955E37C8FE}"/>
            </c:ext>
          </c:extLst>
        </c:ser>
        <c:dLbls>
          <c:showLegendKey val="0"/>
          <c:showVal val="0"/>
          <c:showCatName val="0"/>
          <c:showSerName val="0"/>
          <c:showPercent val="0"/>
          <c:showBubbleSize val="0"/>
        </c:dLbls>
        <c:axId val="1558512303"/>
        <c:axId val="1558512719"/>
      </c:scatterChart>
      <c:valAx>
        <c:axId val="1558512303"/>
        <c:scaling>
          <c:orientation val="minMax"/>
          <c:max val="3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 of sampl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58512719"/>
        <c:crosses val="autoZero"/>
        <c:crossBetween val="midCat"/>
      </c:valAx>
      <c:valAx>
        <c:axId val="1558512719"/>
        <c:scaling>
          <c:orientation val="minMax"/>
          <c:max val="2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Voltage (m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58512303"/>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400" b="0" i="0" baseline="0">
                <a:effectLst/>
              </a:rPr>
              <a:t>50% Muscle Extraction</a:t>
            </a:r>
            <a:endParaRPr lang="en-GB" sz="140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solidFill>
                <a:schemeClr val="accent1"/>
              </a:solidFill>
              <a:round/>
            </a:ln>
            <a:effectLst/>
          </c:spPr>
          <c:marker>
            <c:symbol val="none"/>
          </c:marker>
          <c:yVal>
            <c:numRef>
              <c:f>Sheet1!$H$1:$H$3000</c:f>
              <c:numCache>
                <c:formatCode>General</c:formatCode>
                <c:ptCount val="3000"/>
                <c:pt idx="0">
                  <c:v>126</c:v>
                </c:pt>
                <c:pt idx="1">
                  <c:v>131</c:v>
                </c:pt>
                <c:pt idx="2">
                  <c:v>122</c:v>
                </c:pt>
                <c:pt idx="3">
                  <c:v>126</c:v>
                </c:pt>
                <c:pt idx="4">
                  <c:v>122</c:v>
                </c:pt>
                <c:pt idx="5">
                  <c:v>120</c:v>
                </c:pt>
                <c:pt idx="6">
                  <c:v>137</c:v>
                </c:pt>
                <c:pt idx="7">
                  <c:v>140</c:v>
                </c:pt>
                <c:pt idx="8">
                  <c:v>120</c:v>
                </c:pt>
                <c:pt idx="9">
                  <c:v>135</c:v>
                </c:pt>
                <c:pt idx="10">
                  <c:v>131</c:v>
                </c:pt>
                <c:pt idx="11">
                  <c:v>119</c:v>
                </c:pt>
                <c:pt idx="12">
                  <c:v>143</c:v>
                </c:pt>
                <c:pt idx="13">
                  <c:v>132</c:v>
                </c:pt>
                <c:pt idx="14">
                  <c:v>138</c:v>
                </c:pt>
                <c:pt idx="15">
                  <c:v>138</c:v>
                </c:pt>
                <c:pt idx="16">
                  <c:v>170</c:v>
                </c:pt>
                <c:pt idx="17">
                  <c:v>158</c:v>
                </c:pt>
                <c:pt idx="18">
                  <c:v>164</c:v>
                </c:pt>
                <c:pt idx="19">
                  <c:v>171</c:v>
                </c:pt>
                <c:pt idx="20">
                  <c:v>171</c:v>
                </c:pt>
                <c:pt idx="21">
                  <c:v>156</c:v>
                </c:pt>
                <c:pt idx="22">
                  <c:v>144</c:v>
                </c:pt>
                <c:pt idx="23">
                  <c:v>152</c:v>
                </c:pt>
                <c:pt idx="24">
                  <c:v>141</c:v>
                </c:pt>
                <c:pt idx="25">
                  <c:v>129</c:v>
                </c:pt>
                <c:pt idx="26">
                  <c:v>141</c:v>
                </c:pt>
                <c:pt idx="27">
                  <c:v>140</c:v>
                </c:pt>
                <c:pt idx="28">
                  <c:v>131</c:v>
                </c:pt>
                <c:pt idx="29">
                  <c:v>126</c:v>
                </c:pt>
                <c:pt idx="30">
                  <c:v>114</c:v>
                </c:pt>
                <c:pt idx="31">
                  <c:v>120</c:v>
                </c:pt>
                <c:pt idx="32">
                  <c:v>114</c:v>
                </c:pt>
                <c:pt idx="33">
                  <c:v>110</c:v>
                </c:pt>
                <c:pt idx="34">
                  <c:v>123</c:v>
                </c:pt>
                <c:pt idx="35">
                  <c:v>123</c:v>
                </c:pt>
                <c:pt idx="36">
                  <c:v>122</c:v>
                </c:pt>
                <c:pt idx="37">
                  <c:v>108</c:v>
                </c:pt>
                <c:pt idx="38">
                  <c:v>128</c:v>
                </c:pt>
                <c:pt idx="39">
                  <c:v>144</c:v>
                </c:pt>
                <c:pt idx="40">
                  <c:v>149</c:v>
                </c:pt>
                <c:pt idx="41">
                  <c:v>153</c:v>
                </c:pt>
                <c:pt idx="42">
                  <c:v>161</c:v>
                </c:pt>
                <c:pt idx="43">
                  <c:v>164</c:v>
                </c:pt>
                <c:pt idx="44">
                  <c:v>165</c:v>
                </c:pt>
                <c:pt idx="45">
                  <c:v>159</c:v>
                </c:pt>
                <c:pt idx="46">
                  <c:v>185</c:v>
                </c:pt>
                <c:pt idx="47">
                  <c:v>164</c:v>
                </c:pt>
                <c:pt idx="48">
                  <c:v>159</c:v>
                </c:pt>
                <c:pt idx="49">
                  <c:v>143</c:v>
                </c:pt>
                <c:pt idx="50">
                  <c:v>141</c:v>
                </c:pt>
                <c:pt idx="51">
                  <c:v>149</c:v>
                </c:pt>
                <c:pt idx="52">
                  <c:v>138</c:v>
                </c:pt>
                <c:pt idx="53">
                  <c:v>135</c:v>
                </c:pt>
                <c:pt idx="54">
                  <c:v>140</c:v>
                </c:pt>
                <c:pt idx="55">
                  <c:v>135</c:v>
                </c:pt>
                <c:pt idx="56">
                  <c:v>114</c:v>
                </c:pt>
                <c:pt idx="57">
                  <c:v>120</c:v>
                </c:pt>
                <c:pt idx="58">
                  <c:v>122</c:v>
                </c:pt>
                <c:pt idx="59">
                  <c:v>110</c:v>
                </c:pt>
                <c:pt idx="60">
                  <c:v>137</c:v>
                </c:pt>
                <c:pt idx="61">
                  <c:v>107</c:v>
                </c:pt>
                <c:pt idx="62">
                  <c:v>122</c:v>
                </c:pt>
                <c:pt idx="63">
                  <c:v>116</c:v>
                </c:pt>
                <c:pt idx="64">
                  <c:v>123</c:v>
                </c:pt>
                <c:pt idx="65">
                  <c:v>129</c:v>
                </c:pt>
                <c:pt idx="66">
                  <c:v>134</c:v>
                </c:pt>
                <c:pt idx="67">
                  <c:v>158</c:v>
                </c:pt>
                <c:pt idx="68">
                  <c:v>159</c:v>
                </c:pt>
                <c:pt idx="69">
                  <c:v>156</c:v>
                </c:pt>
                <c:pt idx="70">
                  <c:v>156</c:v>
                </c:pt>
                <c:pt idx="71">
                  <c:v>147</c:v>
                </c:pt>
                <c:pt idx="72">
                  <c:v>165</c:v>
                </c:pt>
                <c:pt idx="73">
                  <c:v>162</c:v>
                </c:pt>
                <c:pt idx="74">
                  <c:v>167</c:v>
                </c:pt>
                <c:pt idx="75">
                  <c:v>149</c:v>
                </c:pt>
                <c:pt idx="76">
                  <c:v>158</c:v>
                </c:pt>
                <c:pt idx="77">
                  <c:v>144</c:v>
                </c:pt>
                <c:pt idx="78">
                  <c:v>153</c:v>
                </c:pt>
                <c:pt idx="79">
                  <c:v>141</c:v>
                </c:pt>
                <c:pt idx="80">
                  <c:v>128</c:v>
                </c:pt>
                <c:pt idx="81">
                  <c:v>126</c:v>
                </c:pt>
                <c:pt idx="82">
                  <c:v>134</c:v>
                </c:pt>
                <c:pt idx="83">
                  <c:v>119</c:v>
                </c:pt>
                <c:pt idx="84">
                  <c:v>111</c:v>
                </c:pt>
                <c:pt idx="85">
                  <c:v>114</c:v>
                </c:pt>
                <c:pt idx="86">
                  <c:v>140</c:v>
                </c:pt>
                <c:pt idx="87">
                  <c:v>116</c:v>
                </c:pt>
                <c:pt idx="88">
                  <c:v>131</c:v>
                </c:pt>
                <c:pt idx="89">
                  <c:v>113</c:v>
                </c:pt>
                <c:pt idx="90">
                  <c:v>116</c:v>
                </c:pt>
                <c:pt idx="91">
                  <c:v>119</c:v>
                </c:pt>
                <c:pt idx="92">
                  <c:v>147</c:v>
                </c:pt>
                <c:pt idx="93">
                  <c:v>129</c:v>
                </c:pt>
                <c:pt idx="94">
                  <c:v>144</c:v>
                </c:pt>
                <c:pt idx="95">
                  <c:v>138</c:v>
                </c:pt>
                <c:pt idx="96">
                  <c:v>174</c:v>
                </c:pt>
                <c:pt idx="97">
                  <c:v>149</c:v>
                </c:pt>
                <c:pt idx="98">
                  <c:v>161</c:v>
                </c:pt>
                <c:pt idx="99">
                  <c:v>162</c:v>
                </c:pt>
                <c:pt idx="100">
                  <c:v>189</c:v>
                </c:pt>
                <c:pt idx="101">
                  <c:v>159</c:v>
                </c:pt>
                <c:pt idx="102">
                  <c:v>153</c:v>
                </c:pt>
                <c:pt idx="103">
                  <c:v>159</c:v>
                </c:pt>
                <c:pt idx="104">
                  <c:v>141</c:v>
                </c:pt>
                <c:pt idx="105">
                  <c:v>140</c:v>
                </c:pt>
                <c:pt idx="106">
                  <c:v>137</c:v>
                </c:pt>
                <c:pt idx="107">
                  <c:v>134</c:v>
                </c:pt>
                <c:pt idx="108">
                  <c:v>117</c:v>
                </c:pt>
                <c:pt idx="109">
                  <c:v>117</c:v>
                </c:pt>
                <c:pt idx="110">
                  <c:v>119</c:v>
                </c:pt>
                <c:pt idx="111">
                  <c:v>114</c:v>
                </c:pt>
                <c:pt idx="112">
                  <c:v>128</c:v>
                </c:pt>
                <c:pt idx="113">
                  <c:v>126</c:v>
                </c:pt>
                <c:pt idx="114">
                  <c:v>126</c:v>
                </c:pt>
                <c:pt idx="115">
                  <c:v>120</c:v>
                </c:pt>
                <c:pt idx="116">
                  <c:v>131</c:v>
                </c:pt>
                <c:pt idx="117">
                  <c:v>122</c:v>
                </c:pt>
                <c:pt idx="118">
                  <c:v>128</c:v>
                </c:pt>
                <c:pt idx="119">
                  <c:v>138</c:v>
                </c:pt>
                <c:pt idx="120">
                  <c:v>143</c:v>
                </c:pt>
                <c:pt idx="121">
                  <c:v>153</c:v>
                </c:pt>
                <c:pt idx="122">
                  <c:v>156</c:v>
                </c:pt>
                <c:pt idx="123">
                  <c:v>152</c:v>
                </c:pt>
                <c:pt idx="124">
                  <c:v>171</c:v>
                </c:pt>
                <c:pt idx="125">
                  <c:v>159</c:v>
                </c:pt>
                <c:pt idx="126">
                  <c:v>146</c:v>
                </c:pt>
                <c:pt idx="127">
                  <c:v>158</c:v>
                </c:pt>
                <c:pt idx="128">
                  <c:v>155</c:v>
                </c:pt>
                <c:pt idx="129">
                  <c:v>158</c:v>
                </c:pt>
                <c:pt idx="130">
                  <c:v>155</c:v>
                </c:pt>
                <c:pt idx="131">
                  <c:v>140</c:v>
                </c:pt>
                <c:pt idx="132">
                  <c:v>131</c:v>
                </c:pt>
                <c:pt idx="133">
                  <c:v>143</c:v>
                </c:pt>
                <c:pt idx="134">
                  <c:v>143</c:v>
                </c:pt>
                <c:pt idx="135">
                  <c:v>135</c:v>
                </c:pt>
                <c:pt idx="136">
                  <c:v>120</c:v>
                </c:pt>
                <c:pt idx="137">
                  <c:v>114</c:v>
                </c:pt>
                <c:pt idx="138">
                  <c:v>113</c:v>
                </c:pt>
                <c:pt idx="139">
                  <c:v>122</c:v>
                </c:pt>
                <c:pt idx="140">
                  <c:v>129</c:v>
                </c:pt>
                <c:pt idx="141">
                  <c:v>128</c:v>
                </c:pt>
                <c:pt idx="142">
                  <c:v>120</c:v>
                </c:pt>
                <c:pt idx="143">
                  <c:v>125</c:v>
                </c:pt>
                <c:pt idx="144">
                  <c:v>137</c:v>
                </c:pt>
                <c:pt idx="145">
                  <c:v>126</c:v>
                </c:pt>
                <c:pt idx="146">
                  <c:v>141</c:v>
                </c:pt>
                <c:pt idx="147">
                  <c:v>134</c:v>
                </c:pt>
                <c:pt idx="148">
                  <c:v>153</c:v>
                </c:pt>
                <c:pt idx="149">
                  <c:v>158</c:v>
                </c:pt>
                <c:pt idx="150">
                  <c:v>161</c:v>
                </c:pt>
                <c:pt idx="151">
                  <c:v>167</c:v>
                </c:pt>
                <c:pt idx="152">
                  <c:v>167</c:v>
                </c:pt>
                <c:pt idx="153">
                  <c:v>168</c:v>
                </c:pt>
                <c:pt idx="154">
                  <c:v>176</c:v>
                </c:pt>
                <c:pt idx="155">
                  <c:v>165</c:v>
                </c:pt>
                <c:pt idx="156">
                  <c:v>150</c:v>
                </c:pt>
                <c:pt idx="157">
                  <c:v>143</c:v>
                </c:pt>
                <c:pt idx="158">
                  <c:v>135</c:v>
                </c:pt>
                <c:pt idx="159">
                  <c:v>138</c:v>
                </c:pt>
                <c:pt idx="160">
                  <c:v>126</c:v>
                </c:pt>
                <c:pt idx="161">
                  <c:v>129</c:v>
                </c:pt>
                <c:pt idx="162">
                  <c:v>120</c:v>
                </c:pt>
                <c:pt idx="163">
                  <c:v>114</c:v>
                </c:pt>
                <c:pt idx="164">
                  <c:v>114</c:v>
                </c:pt>
                <c:pt idx="165">
                  <c:v>122</c:v>
                </c:pt>
                <c:pt idx="166">
                  <c:v>123</c:v>
                </c:pt>
                <c:pt idx="167">
                  <c:v>122</c:v>
                </c:pt>
                <c:pt idx="168">
                  <c:v>111</c:v>
                </c:pt>
                <c:pt idx="169">
                  <c:v>116</c:v>
                </c:pt>
                <c:pt idx="170">
                  <c:v>123</c:v>
                </c:pt>
                <c:pt idx="171">
                  <c:v>114</c:v>
                </c:pt>
                <c:pt idx="172">
                  <c:v>123</c:v>
                </c:pt>
                <c:pt idx="173">
                  <c:v>143</c:v>
                </c:pt>
                <c:pt idx="174">
                  <c:v>146</c:v>
                </c:pt>
                <c:pt idx="175">
                  <c:v>135</c:v>
                </c:pt>
                <c:pt idx="176">
                  <c:v>168</c:v>
                </c:pt>
                <c:pt idx="177">
                  <c:v>158</c:v>
                </c:pt>
                <c:pt idx="178">
                  <c:v>165</c:v>
                </c:pt>
                <c:pt idx="179">
                  <c:v>177</c:v>
                </c:pt>
                <c:pt idx="180">
                  <c:v>188</c:v>
                </c:pt>
                <c:pt idx="181">
                  <c:v>159</c:v>
                </c:pt>
                <c:pt idx="182">
                  <c:v>165</c:v>
                </c:pt>
                <c:pt idx="183">
                  <c:v>156</c:v>
                </c:pt>
                <c:pt idx="184">
                  <c:v>138</c:v>
                </c:pt>
                <c:pt idx="185">
                  <c:v>137</c:v>
                </c:pt>
                <c:pt idx="186">
                  <c:v>138</c:v>
                </c:pt>
                <c:pt idx="187">
                  <c:v>123</c:v>
                </c:pt>
                <c:pt idx="188">
                  <c:v>114</c:v>
                </c:pt>
                <c:pt idx="189">
                  <c:v>122</c:v>
                </c:pt>
                <c:pt idx="190">
                  <c:v>116</c:v>
                </c:pt>
                <c:pt idx="191">
                  <c:v>123</c:v>
                </c:pt>
                <c:pt idx="192">
                  <c:v>113</c:v>
                </c:pt>
                <c:pt idx="193">
                  <c:v>125</c:v>
                </c:pt>
                <c:pt idx="194">
                  <c:v>147</c:v>
                </c:pt>
                <c:pt idx="195">
                  <c:v>129</c:v>
                </c:pt>
                <c:pt idx="196">
                  <c:v>108</c:v>
                </c:pt>
                <c:pt idx="197">
                  <c:v>134</c:v>
                </c:pt>
                <c:pt idx="198">
                  <c:v>140</c:v>
                </c:pt>
                <c:pt idx="199">
                  <c:v>126</c:v>
                </c:pt>
                <c:pt idx="200">
                  <c:v>141</c:v>
                </c:pt>
                <c:pt idx="201">
                  <c:v>141</c:v>
                </c:pt>
                <c:pt idx="202">
                  <c:v>152</c:v>
                </c:pt>
                <c:pt idx="203">
                  <c:v>141</c:v>
                </c:pt>
                <c:pt idx="204">
                  <c:v>155</c:v>
                </c:pt>
                <c:pt idx="205">
                  <c:v>176</c:v>
                </c:pt>
                <c:pt idx="206">
                  <c:v>156</c:v>
                </c:pt>
                <c:pt idx="207">
                  <c:v>191</c:v>
                </c:pt>
                <c:pt idx="208">
                  <c:v>183</c:v>
                </c:pt>
                <c:pt idx="209">
                  <c:v>167</c:v>
                </c:pt>
                <c:pt idx="210">
                  <c:v>168</c:v>
                </c:pt>
                <c:pt idx="211">
                  <c:v>156</c:v>
                </c:pt>
                <c:pt idx="212">
                  <c:v>141</c:v>
                </c:pt>
                <c:pt idx="213">
                  <c:v>149</c:v>
                </c:pt>
                <c:pt idx="214">
                  <c:v>123</c:v>
                </c:pt>
                <c:pt idx="215">
                  <c:v>122</c:v>
                </c:pt>
                <c:pt idx="216">
                  <c:v>116</c:v>
                </c:pt>
                <c:pt idx="217">
                  <c:v>108</c:v>
                </c:pt>
                <c:pt idx="218">
                  <c:v>113</c:v>
                </c:pt>
                <c:pt idx="219">
                  <c:v>107</c:v>
                </c:pt>
                <c:pt idx="220">
                  <c:v>138</c:v>
                </c:pt>
                <c:pt idx="221">
                  <c:v>122</c:v>
                </c:pt>
                <c:pt idx="222">
                  <c:v>114</c:v>
                </c:pt>
                <c:pt idx="223">
                  <c:v>113</c:v>
                </c:pt>
                <c:pt idx="224">
                  <c:v>122</c:v>
                </c:pt>
                <c:pt idx="225">
                  <c:v>141</c:v>
                </c:pt>
                <c:pt idx="226">
                  <c:v>137</c:v>
                </c:pt>
                <c:pt idx="227">
                  <c:v>146</c:v>
                </c:pt>
                <c:pt idx="228">
                  <c:v>140</c:v>
                </c:pt>
                <c:pt idx="229">
                  <c:v>152</c:v>
                </c:pt>
                <c:pt idx="230">
                  <c:v>144</c:v>
                </c:pt>
                <c:pt idx="231">
                  <c:v>153</c:v>
                </c:pt>
                <c:pt idx="232">
                  <c:v>182</c:v>
                </c:pt>
                <c:pt idx="233">
                  <c:v>183</c:v>
                </c:pt>
                <c:pt idx="234">
                  <c:v>173</c:v>
                </c:pt>
                <c:pt idx="235">
                  <c:v>161</c:v>
                </c:pt>
                <c:pt idx="236">
                  <c:v>165</c:v>
                </c:pt>
                <c:pt idx="237">
                  <c:v>147</c:v>
                </c:pt>
                <c:pt idx="238">
                  <c:v>141</c:v>
                </c:pt>
                <c:pt idx="239">
                  <c:v>137</c:v>
                </c:pt>
                <c:pt idx="240">
                  <c:v>149</c:v>
                </c:pt>
                <c:pt idx="241">
                  <c:v>140</c:v>
                </c:pt>
                <c:pt idx="242">
                  <c:v>123</c:v>
                </c:pt>
                <c:pt idx="243">
                  <c:v>119</c:v>
                </c:pt>
                <c:pt idx="244">
                  <c:v>122</c:v>
                </c:pt>
                <c:pt idx="245">
                  <c:v>113</c:v>
                </c:pt>
                <c:pt idx="246">
                  <c:v>101</c:v>
                </c:pt>
                <c:pt idx="247">
                  <c:v>125</c:v>
                </c:pt>
                <c:pt idx="248">
                  <c:v>128</c:v>
                </c:pt>
                <c:pt idx="249">
                  <c:v>123</c:v>
                </c:pt>
                <c:pt idx="250">
                  <c:v>147</c:v>
                </c:pt>
                <c:pt idx="251">
                  <c:v>131</c:v>
                </c:pt>
                <c:pt idx="252">
                  <c:v>135</c:v>
                </c:pt>
                <c:pt idx="253">
                  <c:v>128</c:v>
                </c:pt>
                <c:pt idx="254">
                  <c:v>149</c:v>
                </c:pt>
                <c:pt idx="255">
                  <c:v>153</c:v>
                </c:pt>
                <c:pt idx="256">
                  <c:v>152</c:v>
                </c:pt>
                <c:pt idx="257">
                  <c:v>147</c:v>
                </c:pt>
                <c:pt idx="258">
                  <c:v>155</c:v>
                </c:pt>
                <c:pt idx="259">
                  <c:v>168</c:v>
                </c:pt>
                <c:pt idx="260">
                  <c:v>176</c:v>
                </c:pt>
                <c:pt idx="261">
                  <c:v>168</c:v>
                </c:pt>
                <c:pt idx="262">
                  <c:v>171</c:v>
                </c:pt>
                <c:pt idx="263">
                  <c:v>162</c:v>
                </c:pt>
                <c:pt idx="264">
                  <c:v>158</c:v>
                </c:pt>
                <c:pt idx="265">
                  <c:v>149</c:v>
                </c:pt>
                <c:pt idx="266">
                  <c:v>144</c:v>
                </c:pt>
                <c:pt idx="267">
                  <c:v>141</c:v>
                </c:pt>
                <c:pt idx="268">
                  <c:v>125</c:v>
                </c:pt>
                <c:pt idx="269">
                  <c:v>122</c:v>
                </c:pt>
                <c:pt idx="270">
                  <c:v>110</c:v>
                </c:pt>
                <c:pt idx="271">
                  <c:v>107</c:v>
                </c:pt>
                <c:pt idx="272">
                  <c:v>111</c:v>
                </c:pt>
                <c:pt idx="273">
                  <c:v>116</c:v>
                </c:pt>
                <c:pt idx="274">
                  <c:v>143</c:v>
                </c:pt>
                <c:pt idx="275">
                  <c:v>123</c:v>
                </c:pt>
                <c:pt idx="276">
                  <c:v>108</c:v>
                </c:pt>
                <c:pt idx="277">
                  <c:v>122</c:v>
                </c:pt>
                <c:pt idx="278">
                  <c:v>126</c:v>
                </c:pt>
                <c:pt idx="279">
                  <c:v>135</c:v>
                </c:pt>
                <c:pt idx="280">
                  <c:v>144</c:v>
                </c:pt>
                <c:pt idx="281">
                  <c:v>152</c:v>
                </c:pt>
                <c:pt idx="282">
                  <c:v>152</c:v>
                </c:pt>
                <c:pt idx="283">
                  <c:v>162</c:v>
                </c:pt>
                <c:pt idx="284">
                  <c:v>159</c:v>
                </c:pt>
                <c:pt idx="285">
                  <c:v>164</c:v>
                </c:pt>
                <c:pt idx="286">
                  <c:v>192</c:v>
                </c:pt>
                <c:pt idx="287">
                  <c:v>189</c:v>
                </c:pt>
                <c:pt idx="288">
                  <c:v>153</c:v>
                </c:pt>
                <c:pt idx="289">
                  <c:v>147</c:v>
                </c:pt>
                <c:pt idx="290">
                  <c:v>155</c:v>
                </c:pt>
                <c:pt idx="291">
                  <c:v>153</c:v>
                </c:pt>
                <c:pt idx="292">
                  <c:v>140</c:v>
                </c:pt>
                <c:pt idx="293">
                  <c:v>146</c:v>
                </c:pt>
                <c:pt idx="294">
                  <c:v>117</c:v>
                </c:pt>
                <c:pt idx="295">
                  <c:v>131</c:v>
                </c:pt>
                <c:pt idx="296">
                  <c:v>120</c:v>
                </c:pt>
                <c:pt idx="297">
                  <c:v>128</c:v>
                </c:pt>
                <c:pt idx="298">
                  <c:v>114</c:v>
                </c:pt>
                <c:pt idx="299">
                  <c:v>120</c:v>
                </c:pt>
                <c:pt idx="300">
                  <c:v>131</c:v>
                </c:pt>
                <c:pt idx="301">
                  <c:v>105</c:v>
                </c:pt>
                <c:pt idx="302">
                  <c:v>110</c:v>
                </c:pt>
                <c:pt idx="303">
                  <c:v>108</c:v>
                </c:pt>
                <c:pt idx="304">
                  <c:v>126</c:v>
                </c:pt>
                <c:pt idx="305">
                  <c:v>129</c:v>
                </c:pt>
                <c:pt idx="306">
                  <c:v>138</c:v>
                </c:pt>
                <c:pt idx="307">
                  <c:v>158</c:v>
                </c:pt>
                <c:pt idx="308">
                  <c:v>140</c:v>
                </c:pt>
                <c:pt idx="309">
                  <c:v>153</c:v>
                </c:pt>
                <c:pt idx="310">
                  <c:v>150</c:v>
                </c:pt>
                <c:pt idx="311">
                  <c:v>165</c:v>
                </c:pt>
                <c:pt idx="312">
                  <c:v>161</c:v>
                </c:pt>
                <c:pt idx="313">
                  <c:v>165</c:v>
                </c:pt>
                <c:pt idx="314">
                  <c:v>155</c:v>
                </c:pt>
                <c:pt idx="315">
                  <c:v>170</c:v>
                </c:pt>
                <c:pt idx="316">
                  <c:v>167</c:v>
                </c:pt>
                <c:pt idx="317">
                  <c:v>149</c:v>
                </c:pt>
                <c:pt idx="318">
                  <c:v>143</c:v>
                </c:pt>
                <c:pt idx="319">
                  <c:v>155</c:v>
                </c:pt>
                <c:pt idx="320">
                  <c:v>123</c:v>
                </c:pt>
                <c:pt idx="321">
                  <c:v>131</c:v>
                </c:pt>
                <c:pt idx="322">
                  <c:v>123</c:v>
                </c:pt>
                <c:pt idx="323">
                  <c:v>123</c:v>
                </c:pt>
                <c:pt idx="324">
                  <c:v>120</c:v>
                </c:pt>
                <c:pt idx="325">
                  <c:v>123</c:v>
                </c:pt>
                <c:pt idx="326">
                  <c:v>134</c:v>
                </c:pt>
                <c:pt idx="327">
                  <c:v>104</c:v>
                </c:pt>
                <c:pt idx="328">
                  <c:v>111</c:v>
                </c:pt>
                <c:pt idx="329">
                  <c:v>135</c:v>
                </c:pt>
                <c:pt idx="330">
                  <c:v>120</c:v>
                </c:pt>
                <c:pt idx="331">
                  <c:v>128</c:v>
                </c:pt>
                <c:pt idx="332">
                  <c:v>146</c:v>
                </c:pt>
                <c:pt idx="333">
                  <c:v>152</c:v>
                </c:pt>
                <c:pt idx="334">
                  <c:v>171</c:v>
                </c:pt>
                <c:pt idx="335">
                  <c:v>162</c:v>
                </c:pt>
                <c:pt idx="336">
                  <c:v>150</c:v>
                </c:pt>
                <c:pt idx="337">
                  <c:v>165</c:v>
                </c:pt>
                <c:pt idx="338">
                  <c:v>176</c:v>
                </c:pt>
                <c:pt idx="339">
                  <c:v>179</c:v>
                </c:pt>
                <c:pt idx="340">
                  <c:v>147</c:v>
                </c:pt>
                <c:pt idx="341">
                  <c:v>155</c:v>
                </c:pt>
                <c:pt idx="342">
                  <c:v>146</c:v>
                </c:pt>
                <c:pt idx="343">
                  <c:v>147</c:v>
                </c:pt>
                <c:pt idx="344">
                  <c:v>149</c:v>
                </c:pt>
                <c:pt idx="345">
                  <c:v>138</c:v>
                </c:pt>
                <c:pt idx="346">
                  <c:v>128</c:v>
                </c:pt>
                <c:pt idx="347">
                  <c:v>129</c:v>
                </c:pt>
                <c:pt idx="348">
                  <c:v>120</c:v>
                </c:pt>
                <c:pt idx="349">
                  <c:v>110</c:v>
                </c:pt>
                <c:pt idx="350">
                  <c:v>122</c:v>
                </c:pt>
                <c:pt idx="351">
                  <c:v>131</c:v>
                </c:pt>
                <c:pt idx="352">
                  <c:v>117</c:v>
                </c:pt>
                <c:pt idx="353">
                  <c:v>140</c:v>
                </c:pt>
                <c:pt idx="354">
                  <c:v>116</c:v>
                </c:pt>
                <c:pt idx="355">
                  <c:v>119</c:v>
                </c:pt>
                <c:pt idx="356">
                  <c:v>126</c:v>
                </c:pt>
                <c:pt idx="357">
                  <c:v>119</c:v>
                </c:pt>
                <c:pt idx="358">
                  <c:v>125</c:v>
                </c:pt>
                <c:pt idx="359">
                  <c:v>131</c:v>
                </c:pt>
                <c:pt idx="360">
                  <c:v>159</c:v>
                </c:pt>
                <c:pt idx="361">
                  <c:v>147</c:v>
                </c:pt>
                <c:pt idx="362">
                  <c:v>167</c:v>
                </c:pt>
                <c:pt idx="363">
                  <c:v>165</c:v>
                </c:pt>
                <c:pt idx="364">
                  <c:v>161</c:v>
                </c:pt>
                <c:pt idx="365">
                  <c:v>161</c:v>
                </c:pt>
                <c:pt idx="366">
                  <c:v>159</c:v>
                </c:pt>
                <c:pt idx="367">
                  <c:v>159</c:v>
                </c:pt>
                <c:pt idx="368">
                  <c:v>156</c:v>
                </c:pt>
                <c:pt idx="369">
                  <c:v>165</c:v>
                </c:pt>
                <c:pt idx="370">
                  <c:v>165</c:v>
                </c:pt>
                <c:pt idx="371">
                  <c:v>138</c:v>
                </c:pt>
                <c:pt idx="372">
                  <c:v>134</c:v>
                </c:pt>
                <c:pt idx="373">
                  <c:v>137</c:v>
                </c:pt>
                <c:pt idx="374">
                  <c:v>125</c:v>
                </c:pt>
                <c:pt idx="375">
                  <c:v>120</c:v>
                </c:pt>
                <c:pt idx="376">
                  <c:v>111</c:v>
                </c:pt>
                <c:pt idx="377">
                  <c:v>113</c:v>
                </c:pt>
                <c:pt idx="378">
                  <c:v>119</c:v>
                </c:pt>
                <c:pt idx="379">
                  <c:v>150</c:v>
                </c:pt>
                <c:pt idx="380">
                  <c:v>116</c:v>
                </c:pt>
                <c:pt idx="381">
                  <c:v>137</c:v>
                </c:pt>
                <c:pt idx="382">
                  <c:v>135</c:v>
                </c:pt>
                <c:pt idx="383">
                  <c:v>140</c:v>
                </c:pt>
                <c:pt idx="384">
                  <c:v>131</c:v>
                </c:pt>
                <c:pt idx="385">
                  <c:v>137</c:v>
                </c:pt>
                <c:pt idx="386">
                  <c:v>150</c:v>
                </c:pt>
                <c:pt idx="387">
                  <c:v>155</c:v>
                </c:pt>
                <c:pt idx="388">
                  <c:v>153</c:v>
                </c:pt>
                <c:pt idx="389">
                  <c:v>162</c:v>
                </c:pt>
                <c:pt idx="390">
                  <c:v>155</c:v>
                </c:pt>
                <c:pt idx="391">
                  <c:v>173</c:v>
                </c:pt>
                <c:pt idx="392">
                  <c:v>164</c:v>
                </c:pt>
                <c:pt idx="393">
                  <c:v>170</c:v>
                </c:pt>
                <c:pt idx="394">
                  <c:v>144</c:v>
                </c:pt>
                <c:pt idx="395">
                  <c:v>158</c:v>
                </c:pt>
                <c:pt idx="396">
                  <c:v>152</c:v>
                </c:pt>
                <c:pt idx="397">
                  <c:v>134</c:v>
                </c:pt>
                <c:pt idx="398">
                  <c:v>147</c:v>
                </c:pt>
                <c:pt idx="399">
                  <c:v>128</c:v>
                </c:pt>
                <c:pt idx="400">
                  <c:v>126</c:v>
                </c:pt>
                <c:pt idx="401">
                  <c:v>128</c:v>
                </c:pt>
                <c:pt idx="402">
                  <c:v>114</c:v>
                </c:pt>
                <c:pt idx="403">
                  <c:v>111</c:v>
                </c:pt>
                <c:pt idx="404">
                  <c:v>120</c:v>
                </c:pt>
                <c:pt idx="405">
                  <c:v>140</c:v>
                </c:pt>
                <c:pt idx="406">
                  <c:v>131</c:v>
                </c:pt>
                <c:pt idx="407">
                  <c:v>116</c:v>
                </c:pt>
                <c:pt idx="408">
                  <c:v>126</c:v>
                </c:pt>
                <c:pt idx="409">
                  <c:v>131</c:v>
                </c:pt>
                <c:pt idx="410">
                  <c:v>120</c:v>
                </c:pt>
                <c:pt idx="411">
                  <c:v>126</c:v>
                </c:pt>
                <c:pt idx="412">
                  <c:v>134</c:v>
                </c:pt>
                <c:pt idx="413">
                  <c:v>158</c:v>
                </c:pt>
                <c:pt idx="414">
                  <c:v>149</c:v>
                </c:pt>
                <c:pt idx="415">
                  <c:v>165</c:v>
                </c:pt>
                <c:pt idx="416">
                  <c:v>165</c:v>
                </c:pt>
                <c:pt idx="417">
                  <c:v>174</c:v>
                </c:pt>
                <c:pt idx="418">
                  <c:v>185</c:v>
                </c:pt>
                <c:pt idx="419">
                  <c:v>194</c:v>
                </c:pt>
                <c:pt idx="420">
                  <c:v>159</c:v>
                </c:pt>
                <c:pt idx="421">
                  <c:v>162</c:v>
                </c:pt>
                <c:pt idx="422">
                  <c:v>155</c:v>
                </c:pt>
                <c:pt idx="423">
                  <c:v>144</c:v>
                </c:pt>
                <c:pt idx="424">
                  <c:v>143</c:v>
                </c:pt>
                <c:pt idx="425">
                  <c:v>131</c:v>
                </c:pt>
                <c:pt idx="426">
                  <c:v>126</c:v>
                </c:pt>
                <c:pt idx="427">
                  <c:v>131</c:v>
                </c:pt>
                <c:pt idx="428">
                  <c:v>126</c:v>
                </c:pt>
                <c:pt idx="429">
                  <c:v>120</c:v>
                </c:pt>
                <c:pt idx="430">
                  <c:v>116</c:v>
                </c:pt>
                <c:pt idx="431">
                  <c:v>110</c:v>
                </c:pt>
                <c:pt idx="432">
                  <c:v>126</c:v>
                </c:pt>
                <c:pt idx="433">
                  <c:v>134</c:v>
                </c:pt>
                <c:pt idx="434">
                  <c:v>125</c:v>
                </c:pt>
                <c:pt idx="435">
                  <c:v>122</c:v>
                </c:pt>
                <c:pt idx="436">
                  <c:v>119</c:v>
                </c:pt>
                <c:pt idx="437">
                  <c:v>135</c:v>
                </c:pt>
                <c:pt idx="438">
                  <c:v>144</c:v>
                </c:pt>
                <c:pt idx="439">
                  <c:v>165</c:v>
                </c:pt>
                <c:pt idx="440">
                  <c:v>153</c:v>
                </c:pt>
                <c:pt idx="441">
                  <c:v>158</c:v>
                </c:pt>
                <c:pt idx="442">
                  <c:v>165</c:v>
                </c:pt>
                <c:pt idx="443">
                  <c:v>161</c:v>
                </c:pt>
                <c:pt idx="444">
                  <c:v>183</c:v>
                </c:pt>
                <c:pt idx="445">
                  <c:v>161</c:v>
                </c:pt>
                <c:pt idx="446">
                  <c:v>164</c:v>
                </c:pt>
                <c:pt idx="447">
                  <c:v>156</c:v>
                </c:pt>
                <c:pt idx="448">
                  <c:v>164</c:v>
                </c:pt>
                <c:pt idx="449">
                  <c:v>141</c:v>
                </c:pt>
                <c:pt idx="450">
                  <c:v>143</c:v>
                </c:pt>
                <c:pt idx="451">
                  <c:v>140</c:v>
                </c:pt>
                <c:pt idx="452">
                  <c:v>120</c:v>
                </c:pt>
                <c:pt idx="453">
                  <c:v>128</c:v>
                </c:pt>
                <c:pt idx="454">
                  <c:v>117</c:v>
                </c:pt>
                <c:pt idx="455">
                  <c:v>131</c:v>
                </c:pt>
                <c:pt idx="456">
                  <c:v>114</c:v>
                </c:pt>
                <c:pt idx="457">
                  <c:v>122</c:v>
                </c:pt>
                <c:pt idx="458">
                  <c:v>141</c:v>
                </c:pt>
                <c:pt idx="459">
                  <c:v>125</c:v>
                </c:pt>
                <c:pt idx="460">
                  <c:v>117</c:v>
                </c:pt>
                <c:pt idx="461">
                  <c:v>125</c:v>
                </c:pt>
                <c:pt idx="462">
                  <c:v>146</c:v>
                </c:pt>
                <c:pt idx="463">
                  <c:v>138</c:v>
                </c:pt>
                <c:pt idx="464">
                  <c:v>128</c:v>
                </c:pt>
                <c:pt idx="465">
                  <c:v>165</c:v>
                </c:pt>
                <c:pt idx="466">
                  <c:v>156</c:v>
                </c:pt>
                <c:pt idx="467">
                  <c:v>176</c:v>
                </c:pt>
                <c:pt idx="468">
                  <c:v>155</c:v>
                </c:pt>
                <c:pt idx="469">
                  <c:v>186</c:v>
                </c:pt>
                <c:pt idx="470">
                  <c:v>167</c:v>
                </c:pt>
                <c:pt idx="471">
                  <c:v>173</c:v>
                </c:pt>
                <c:pt idx="472">
                  <c:v>156</c:v>
                </c:pt>
                <c:pt idx="473">
                  <c:v>162</c:v>
                </c:pt>
                <c:pt idx="474">
                  <c:v>150</c:v>
                </c:pt>
                <c:pt idx="475">
                  <c:v>141</c:v>
                </c:pt>
                <c:pt idx="476">
                  <c:v>134</c:v>
                </c:pt>
                <c:pt idx="477">
                  <c:v>140</c:v>
                </c:pt>
                <c:pt idx="478">
                  <c:v>135</c:v>
                </c:pt>
                <c:pt idx="479">
                  <c:v>137</c:v>
                </c:pt>
                <c:pt idx="480">
                  <c:v>129</c:v>
                </c:pt>
                <c:pt idx="481">
                  <c:v>110</c:v>
                </c:pt>
                <c:pt idx="482">
                  <c:v>126</c:v>
                </c:pt>
                <c:pt idx="483">
                  <c:v>120</c:v>
                </c:pt>
                <c:pt idx="484">
                  <c:v>111</c:v>
                </c:pt>
                <c:pt idx="485">
                  <c:v>116</c:v>
                </c:pt>
                <c:pt idx="486">
                  <c:v>128</c:v>
                </c:pt>
                <c:pt idx="487">
                  <c:v>137</c:v>
                </c:pt>
                <c:pt idx="488">
                  <c:v>138</c:v>
                </c:pt>
                <c:pt idx="489">
                  <c:v>131</c:v>
                </c:pt>
                <c:pt idx="490">
                  <c:v>132</c:v>
                </c:pt>
                <c:pt idx="491">
                  <c:v>141</c:v>
                </c:pt>
                <c:pt idx="492">
                  <c:v>141</c:v>
                </c:pt>
                <c:pt idx="493">
                  <c:v>146</c:v>
                </c:pt>
                <c:pt idx="494">
                  <c:v>170</c:v>
                </c:pt>
                <c:pt idx="495">
                  <c:v>156</c:v>
                </c:pt>
                <c:pt idx="496">
                  <c:v>164</c:v>
                </c:pt>
                <c:pt idx="497">
                  <c:v>173</c:v>
                </c:pt>
                <c:pt idx="498">
                  <c:v>164</c:v>
                </c:pt>
                <c:pt idx="499">
                  <c:v>171</c:v>
                </c:pt>
                <c:pt idx="500">
                  <c:v>159</c:v>
                </c:pt>
                <c:pt idx="501">
                  <c:v>156</c:v>
                </c:pt>
                <c:pt idx="502">
                  <c:v>144</c:v>
                </c:pt>
                <c:pt idx="503">
                  <c:v>162</c:v>
                </c:pt>
                <c:pt idx="504">
                  <c:v>144</c:v>
                </c:pt>
                <c:pt idx="505">
                  <c:v>138</c:v>
                </c:pt>
                <c:pt idx="506">
                  <c:v>132</c:v>
                </c:pt>
                <c:pt idx="507">
                  <c:v>114</c:v>
                </c:pt>
                <c:pt idx="508">
                  <c:v>96</c:v>
                </c:pt>
                <c:pt idx="509">
                  <c:v>126</c:v>
                </c:pt>
                <c:pt idx="510">
                  <c:v>102</c:v>
                </c:pt>
                <c:pt idx="511">
                  <c:v>135</c:v>
                </c:pt>
                <c:pt idx="512">
                  <c:v>126</c:v>
                </c:pt>
                <c:pt idx="513">
                  <c:v>126</c:v>
                </c:pt>
                <c:pt idx="514">
                  <c:v>110</c:v>
                </c:pt>
                <c:pt idx="515">
                  <c:v>126</c:v>
                </c:pt>
                <c:pt idx="516">
                  <c:v>135</c:v>
                </c:pt>
                <c:pt idx="517">
                  <c:v>140</c:v>
                </c:pt>
                <c:pt idx="518">
                  <c:v>144</c:v>
                </c:pt>
                <c:pt idx="519">
                  <c:v>149</c:v>
                </c:pt>
                <c:pt idx="520">
                  <c:v>149</c:v>
                </c:pt>
                <c:pt idx="521">
                  <c:v>168</c:v>
                </c:pt>
                <c:pt idx="522">
                  <c:v>176</c:v>
                </c:pt>
                <c:pt idx="523">
                  <c:v>155</c:v>
                </c:pt>
                <c:pt idx="524">
                  <c:v>185</c:v>
                </c:pt>
                <c:pt idx="525">
                  <c:v>177</c:v>
                </c:pt>
                <c:pt idx="526">
                  <c:v>164</c:v>
                </c:pt>
                <c:pt idx="527">
                  <c:v>159</c:v>
                </c:pt>
                <c:pt idx="528">
                  <c:v>143</c:v>
                </c:pt>
                <c:pt idx="529">
                  <c:v>144</c:v>
                </c:pt>
                <c:pt idx="530">
                  <c:v>140</c:v>
                </c:pt>
                <c:pt idx="531">
                  <c:v>126</c:v>
                </c:pt>
                <c:pt idx="532">
                  <c:v>122</c:v>
                </c:pt>
                <c:pt idx="533">
                  <c:v>129</c:v>
                </c:pt>
                <c:pt idx="534">
                  <c:v>119</c:v>
                </c:pt>
                <c:pt idx="535">
                  <c:v>125</c:v>
                </c:pt>
                <c:pt idx="536">
                  <c:v>120</c:v>
                </c:pt>
                <c:pt idx="537">
                  <c:v>122</c:v>
                </c:pt>
                <c:pt idx="538">
                  <c:v>131</c:v>
                </c:pt>
                <c:pt idx="539">
                  <c:v>119</c:v>
                </c:pt>
                <c:pt idx="540">
                  <c:v>108</c:v>
                </c:pt>
                <c:pt idx="541">
                  <c:v>125</c:v>
                </c:pt>
                <c:pt idx="542">
                  <c:v>120</c:v>
                </c:pt>
                <c:pt idx="543">
                  <c:v>137</c:v>
                </c:pt>
                <c:pt idx="544">
                  <c:v>131</c:v>
                </c:pt>
                <c:pt idx="545">
                  <c:v>149</c:v>
                </c:pt>
                <c:pt idx="546">
                  <c:v>156</c:v>
                </c:pt>
                <c:pt idx="547">
                  <c:v>153</c:v>
                </c:pt>
                <c:pt idx="548">
                  <c:v>164</c:v>
                </c:pt>
                <c:pt idx="549">
                  <c:v>152</c:v>
                </c:pt>
                <c:pt idx="550">
                  <c:v>168</c:v>
                </c:pt>
                <c:pt idx="551">
                  <c:v>189</c:v>
                </c:pt>
                <c:pt idx="552">
                  <c:v>167</c:v>
                </c:pt>
                <c:pt idx="553">
                  <c:v>165</c:v>
                </c:pt>
                <c:pt idx="554">
                  <c:v>141</c:v>
                </c:pt>
                <c:pt idx="555">
                  <c:v>149</c:v>
                </c:pt>
                <c:pt idx="556">
                  <c:v>147</c:v>
                </c:pt>
                <c:pt idx="557">
                  <c:v>150</c:v>
                </c:pt>
                <c:pt idx="558">
                  <c:v>131</c:v>
                </c:pt>
                <c:pt idx="559">
                  <c:v>116</c:v>
                </c:pt>
                <c:pt idx="560">
                  <c:v>134</c:v>
                </c:pt>
                <c:pt idx="561">
                  <c:v>125</c:v>
                </c:pt>
                <c:pt idx="562">
                  <c:v>131</c:v>
                </c:pt>
                <c:pt idx="563">
                  <c:v>117</c:v>
                </c:pt>
                <c:pt idx="564">
                  <c:v>126</c:v>
                </c:pt>
                <c:pt idx="565">
                  <c:v>143</c:v>
                </c:pt>
                <c:pt idx="566">
                  <c:v>125</c:v>
                </c:pt>
                <c:pt idx="567">
                  <c:v>135</c:v>
                </c:pt>
                <c:pt idx="568">
                  <c:v>132</c:v>
                </c:pt>
                <c:pt idx="569">
                  <c:v>122</c:v>
                </c:pt>
                <c:pt idx="570">
                  <c:v>140</c:v>
                </c:pt>
                <c:pt idx="571">
                  <c:v>137</c:v>
                </c:pt>
                <c:pt idx="572">
                  <c:v>153</c:v>
                </c:pt>
                <c:pt idx="573">
                  <c:v>156</c:v>
                </c:pt>
                <c:pt idx="574">
                  <c:v>171</c:v>
                </c:pt>
                <c:pt idx="575">
                  <c:v>167</c:v>
                </c:pt>
                <c:pt idx="576">
                  <c:v>155</c:v>
                </c:pt>
                <c:pt idx="577">
                  <c:v>165</c:v>
                </c:pt>
                <c:pt idx="578">
                  <c:v>176</c:v>
                </c:pt>
                <c:pt idx="579">
                  <c:v>162</c:v>
                </c:pt>
                <c:pt idx="580">
                  <c:v>152</c:v>
                </c:pt>
                <c:pt idx="581">
                  <c:v>152</c:v>
                </c:pt>
                <c:pt idx="582">
                  <c:v>150</c:v>
                </c:pt>
                <c:pt idx="583">
                  <c:v>144</c:v>
                </c:pt>
                <c:pt idx="584">
                  <c:v>135</c:v>
                </c:pt>
                <c:pt idx="585">
                  <c:v>140</c:v>
                </c:pt>
                <c:pt idx="586">
                  <c:v>123</c:v>
                </c:pt>
                <c:pt idx="587">
                  <c:v>114</c:v>
                </c:pt>
                <c:pt idx="588">
                  <c:v>107</c:v>
                </c:pt>
                <c:pt idx="589">
                  <c:v>131</c:v>
                </c:pt>
                <c:pt idx="590">
                  <c:v>111</c:v>
                </c:pt>
                <c:pt idx="591">
                  <c:v>117</c:v>
                </c:pt>
                <c:pt idx="592">
                  <c:v>117</c:v>
                </c:pt>
                <c:pt idx="593">
                  <c:v>129</c:v>
                </c:pt>
                <c:pt idx="594">
                  <c:v>129</c:v>
                </c:pt>
                <c:pt idx="595">
                  <c:v>135</c:v>
                </c:pt>
                <c:pt idx="596">
                  <c:v>140</c:v>
                </c:pt>
                <c:pt idx="597">
                  <c:v>135</c:v>
                </c:pt>
                <c:pt idx="598">
                  <c:v>153</c:v>
                </c:pt>
                <c:pt idx="599">
                  <c:v>149</c:v>
                </c:pt>
                <c:pt idx="600">
                  <c:v>162</c:v>
                </c:pt>
                <c:pt idx="601">
                  <c:v>152</c:v>
                </c:pt>
                <c:pt idx="602">
                  <c:v>159</c:v>
                </c:pt>
                <c:pt idx="603">
                  <c:v>188</c:v>
                </c:pt>
                <c:pt idx="604">
                  <c:v>158</c:v>
                </c:pt>
                <c:pt idx="605">
                  <c:v>158</c:v>
                </c:pt>
                <c:pt idx="606">
                  <c:v>149</c:v>
                </c:pt>
                <c:pt idx="607">
                  <c:v>144</c:v>
                </c:pt>
                <c:pt idx="608">
                  <c:v>146</c:v>
                </c:pt>
                <c:pt idx="609">
                  <c:v>141</c:v>
                </c:pt>
                <c:pt idx="610">
                  <c:v>135</c:v>
                </c:pt>
                <c:pt idx="611">
                  <c:v>141</c:v>
                </c:pt>
                <c:pt idx="612">
                  <c:v>125</c:v>
                </c:pt>
                <c:pt idx="613">
                  <c:v>122</c:v>
                </c:pt>
                <c:pt idx="614">
                  <c:v>125</c:v>
                </c:pt>
                <c:pt idx="615">
                  <c:v>123</c:v>
                </c:pt>
                <c:pt idx="616">
                  <c:v>132</c:v>
                </c:pt>
                <c:pt idx="617">
                  <c:v>123</c:v>
                </c:pt>
                <c:pt idx="618">
                  <c:v>140</c:v>
                </c:pt>
                <c:pt idx="619">
                  <c:v>126</c:v>
                </c:pt>
                <c:pt idx="620">
                  <c:v>135</c:v>
                </c:pt>
                <c:pt idx="621">
                  <c:v>137</c:v>
                </c:pt>
                <c:pt idx="622">
                  <c:v>143</c:v>
                </c:pt>
                <c:pt idx="623">
                  <c:v>134</c:v>
                </c:pt>
                <c:pt idx="624">
                  <c:v>143</c:v>
                </c:pt>
                <c:pt idx="625">
                  <c:v>147</c:v>
                </c:pt>
                <c:pt idx="626">
                  <c:v>165</c:v>
                </c:pt>
                <c:pt idx="627">
                  <c:v>182</c:v>
                </c:pt>
                <c:pt idx="628">
                  <c:v>158</c:v>
                </c:pt>
                <c:pt idx="629">
                  <c:v>170</c:v>
                </c:pt>
                <c:pt idx="630">
                  <c:v>168</c:v>
                </c:pt>
                <c:pt idx="631">
                  <c:v>183</c:v>
                </c:pt>
                <c:pt idx="632">
                  <c:v>165</c:v>
                </c:pt>
                <c:pt idx="633">
                  <c:v>162</c:v>
                </c:pt>
                <c:pt idx="634">
                  <c:v>152</c:v>
                </c:pt>
                <c:pt idx="635">
                  <c:v>149</c:v>
                </c:pt>
                <c:pt idx="636">
                  <c:v>146</c:v>
                </c:pt>
                <c:pt idx="637">
                  <c:v>135</c:v>
                </c:pt>
                <c:pt idx="638">
                  <c:v>137</c:v>
                </c:pt>
                <c:pt idx="639">
                  <c:v>137</c:v>
                </c:pt>
                <c:pt idx="640">
                  <c:v>122</c:v>
                </c:pt>
                <c:pt idx="641">
                  <c:v>117</c:v>
                </c:pt>
                <c:pt idx="642">
                  <c:v>107</c:v>
                </c:pt>
                <c:pt idx="643">
                  <c:v>104</c:v>
                </c:pt>
                <c:pt idx="644">
                  <c:v>144</c:v>
                </c:pt>
                <c:pt idx="645">
                  <c:v>96</c:v>
                </c:pt>
                <c:pt idx="646">
                  <c:v>110</c:v>
                </c:pt>
                <c:pt idx="647">
                  <c:v>135</c:v>
                </c:pt>
                <c:pt idx="648">
                  <c:v>134</c:v>
                </c:pt>
                <c:pt idx="649">
                  <c:v>146</c:v>
                </c:pt>
                <c:pt idx="650">
                  <c:v>138</c:v>
                </c:pt>
                <c:pt idx="651">
                  <c:v>131</c:v>
                </c:pt>
                <c:pt idx="652">
                  <c:v>140</c:v>
                </c:pt>
                <c:pt idx="653">
                  <c:v>156</c:v>
                </c:pt>
                <c:pt idx="654">
                  <c:v>155</c:v>
                </c:pt>
                <c:pt idx="655">
                  <c:v>173</c:v>
                </c:pt>
                <c:pt idx="656">
                  <c:v>161</c:v>
                </c:pt>
                <c:pt idx="657">
                  <c:v>152</c:v>
                </c:pt>
                <c:pt idx="658">
                  <c:v>161</c:v>
                </c:pt>
                <c:pt idx="659">
                  <c:v>153</c:v>
                </c:pt>
                <c:pt idx="660">
                  <c:v>153</c:v>
                </c:pt>
                <c:pt idx="661">
                  <c:v>140</c:v>
                </c:pt>
                <c:pt idx="662">
                  <c:v>149</c:v>
                </c:pt>
                <c:pt idx="663">
                  <c:v>132</c:v>
                </c:pt>
                <c:pt idx="664">
                  <c:v>137</c:v>
                </c:pt>
                <c:pt idx="665">
                  <c:v>141</c:v>
                </c:pt>
                <c:pt idx="666">
                  <c:v>138</c:v>
                </c:pt>
                <c:pt idx="667">
                  <c:v>113</c:v>
                </c:pt>
                <c:pt idx="668">
                  <c:v>122</c:v>
                </c:pt>
                <c:pt idx="669">
                  <c:v>108</c:v>
                </c:pt>
                <c:pt idx="670">
                  <c:v>107</c:v>
                </c:pt>
                <c:pt idx="671">
                  <c:v>132</c:v>
                </c:pt>
                <c:pt idx="672">
                  <c:v>116</c:v>
                </c:pt>
                <c:pt idx="673">
                  <c:v>129</c:v>
                </c:pt>
                <c:pt idx="674">
                  <c:v>126</c:v>
                </c:pt>
                <c:pt idx="675">
                  <c:v>128</c:v>
                </c:pt>
                <c:pt idx="676">
                  <c:v>137</c:v>
                </c:pt>
                <c:pt idx="677">
                  <c:v>131</c:v>
                </c:pt>
                <c:pt idx="678">
                  <c:v>149</c:v>
                </c:pt>
                <c:pt idx="679">
                  <c:v>159</c:v>
                </c:pt>
                <c:pt idx="680">
                  <c:v>159</c:v>
                </c:pt>
                <c:pt idx="681">
                  <c:v>165</c:v>
                </c:pt>
                <c:pt idx="682">
                  <c:v>179</c:v>
                </c:pt>
                <c:pt idx="683">
                  <c:v>165</c:v>
                </c:pt>
                <c:pt idx="684">
                  <c:v>203</c:v>
                </c:pt>
                <c:pt idx="685">
                  <c:v>158</c:v>
                </c:pt>
                <c:pt idx="686">
                  <c:v>158</c:v>
                </c:pt>
                <c:pt idx="687">
                  <c:v>155</c:v>
                </c:pt>
                <c:pt idx="688">
                  <c:v>147</c:v>
                </c:pt>
                <c:pt idx="689">
                  <c:v>144</c:v>
                </c:pt>
                <c:pt idx="690">
                  <c:v>131</c:v>
                </c:pt>
                <c:pt idx="691">
                  <c:v>125</c:v>
                </c:pt>
                <c:pt idx="692">
                  <c:v>135</c:v>
                </c:pt>
                <c:pt idx="693">
                  <c:v>122</c:v>
                </c:pt>
                <c:pt idx="694">
                  <c:v>105</c:v>
                </c:pt>
                <c:pt idx="695">
                  <c:v>119</c:v>
                </c:pt>
                <c:pt idx="696">
                  <c:v>113</c:v>
                </c:pt>
                <c:pt idx="697">
                  <c:v>137</c:v>
                </c:pt>
                <c:pt idx="698">
                  <c:v>140</c:v>
                </c:pt>
                <c:pt idx="699">
                  <c:v>123</c:v>
                </c:pt>
                <c:pt idx="700">
                  <c:v>114</c:v>
                </c:pt>
                <c:pt idx="701">
                  <c:v>126</c:v>
                </c:pt>
                <c:pt idx="702">
                  <c:v>122</c:v>
                </c:pt>
                <c:pt idx="703">
                  <c:v>143</c:v>
                </c:pt>
                <c:pt idx="704">
                  <c:v>149</c:v>
                </c:pt>
                <c:pt idx="705">
                  <c:v>150</c:v>
                </c:pt>
                <c:pt idx="706">
                  <c:v>165</c:v>
                </c:pt>
                <c:pt idx="707">
                  <c:v>155</c:v>
                </c:pt>
                <c:pt idx="708">
                  <c:v>165</c:v>
                </c:pt>
                <c:pt idx="709">
                  <c:v>170</c:v>
                </c:pt>
                <c:pt idx="710">
                  <c:v>183</c:v>
                </c:pt>
                <c:pt idx="711">
                  <c:v>188</c:v>
                </c:pt>
                <c:pt idx="712">
                  <c:v>159</c:v>
                </c:pt>
                <c:pt idx="713">
                  <c:v>150</c:v>
                </c:pt>
                <c:pt idx="714">
                  <c:v>144</c:v>
                </c:pt>
                <c:pt idx="715">
                  <c:v>149</c:v>
                </c:pt>
                <c:pt idx="716">
                  <c:v>140</c:v>
                </c:pt>
                <c:pt idx="717">
                  <c:v>131</c:v>
                </c:pt>
                <c:pt idx="718">
                  <c:v>122</c:v>
                </c:pt>
                <c:pt idx="719">
                  <c:v>132</c:v>
                </c:pt>
                <c:pt idx="720">
                  <c:v>120</c:v>
                </c:pt>
                <c:pt idx="721">
                  <c:v>114</c:v>
                </c:pt>
                <c:pt idx="722">
                  <c:v>122</c:v>
                </c:pt>
                <c:pt idx="723">
                  <c:v>105</c:v>
                </c:pt>
                <c:pt idx="724">
                  <c:v>131</c:v>
                </c:pt>
                <c:pt idx="725">
                  <c:v>119</c:v>
                </c:pt>
                <c:pt idx="726">
                  <c:v>123</c:v>
                </c:pt>
                <c:pt idx="727">
                  <c:v>123</c:v>
                </c:pt>
                <c:pt idx="728">
                  <c:v>126</c:v>
                </c:pt>
                <c:pt idx="729">
                  <c:v>146</c:v>
                </c:pt>
                <c:pt idx="730">
                  <c:v>144</c:v>
                </c:pt>
                <c:pt idx="731">
                  <c:v>147</c:v>
                </c:pt>
                <c:pt idx="732">
                  <c:v>168</c:v>
                </c:pt>
                <c:pt idx="733">
                  <c:v>168</c:v>
                </c:pt>
                <c:pt idx="734">
                  <c:v>177</c:v>
                </c:pt>
                <c:pt idx="735">
                  <c:v>168</c:v>
                </c:pt>
                <c:pt idx="736">
                  <c:v>162</c:v>
                </c:pt>
                <c:pt idx="737">
                  <c:v>192</c:v>
                </c:pt>
                <c:pt idx="738">
                  <c:v>152</c:v>
                </c:pt>
                <c:pt idx="739">
                  <c:v>156</c:v>
                </c:pt>
                <c:pt idx="740">
                  <c:v>144</c:v>
                </c:pt>
                <c:pt idx="741">
                  <c:v>140</c:v>
                </c:pt>
                <c:pt idx="742">
                  <c:v>144</c:v>
                </c:pt>
                <c:pt idx="743">
                  <c:v>146</c:v>
                </c:pt>
                <c:pt idx="744">
                  <c:v>138</c:v>
                </c:pt>
                <c:pt idx="745">
                  <c:v>150</c:v>
                </c:pt>
                <c:pt idx="746">
                  <c:v>117</c:v>
                </c:pt>
                <c:pt idx="747">
                  <c:v>141</c:v>
                </c:pt>
                <c:pt idx="748">
                  <c:v>122</c:v>
                </c:pt>
                <c:pt idx="749">
                  <c:v>132</c:v>
                </c:pt>
                <c:pt idx="750">
                  <c:v>113</c:v>
                </c:pt>
                <c:pt idx="751">
                  <c:v>131</c:v>
                </c:pt>
                <c:pt idx="752">
                  <c:v>117</c:v>
                </c:pt>
                <c:pt idx="753">
                  <c:v>131</c:v>
                </c:pt>
                <c:pt idx="754">
                  <c:v>129</c:v>
                </c:pt>
                <c:pt idx="755">
                  <c:v>138</c:v>
                </c:pt>
                <c:pt idx="756">
                  <c:v>137</c:v>
                </c:pt>
                <c:pt idx="757">
                  <c:v>141</c:v>
                </c:pt>
                <c:pt idx="758">
                  <c:v>159</c:v>
                </c:pt>
                <c:pt idx="759">
                  <c:v>141</c:v>
                </c:pt>
                <c:pt idx="760">
                  <c:v>162</c:v>
                </c:pt>
                <c:pt idx="761">
                  <c:v>170</c:v>
                </c:pt>
                <c:pt idx="762">
                  <c:v>162</c:v>
                </c:pt>
                <c:pt idx="763">
                  <c:v>174</c:v>
                </c:pt>
                <c:pt idx="764">
                  <c:v>180</c:v>
                </c:pt>
                <c:pt idx="765">
                  <c:v>156</c:v>
                </c:pt>
                <c:pt idx="766">
                  <c:v>152</c:v>
                </c:pt>
                <c:pt idx="767">
                  <c:v>161</c:v>
                </c:pt>
                <c:pt idx="768">
                  <c:v>158</c:v>
                </c:pt>
                <c:pt idx="769">
                  <c:v>138</c:v>
                </c:pt>
                <c:pt idx="770">
                  <c:v>137</c:v>
                </c:pt>
                <c:pt idx="771">
                  <c:v>123</c:v>
                </c:pt>
                <c:pt idx="772">
                  <c:v>122</c:v>
                </c:pt>
                <c:pt idx="773">
                  <c:v>131</c:v>
                </c:pt>
                <c:pt idx="774">
                  <c:v>114</c:v>
                </c:pt>
                <c:pt idx="775">
                  <c:v>120</c:v>
                </c:pt>
                <c:pt idx="776">
                  <c:v>117</c:v>
                </c:pt>
                <c:pt idx="777">
                  <c:v>144</c:v>
                </c:pt>
                <c:pt idx="778">
                  <c:v>140</c:v>
                </c:pt>
                <c:pt idx="779">
                  <c:v>122</c:v>
                </c:pt>
                <c:pt idx="780">
                  <c:v>135</c:v>
                </c:pt>
                <c:pt idx="781">
                  <c:v>138</c:v>
                </c:pt>
                <c:pt idx="782">
                  <c:v>131</c:v>
                </c:pt>
                <c:pt idx="783">
                  <c:v>134</c:v>
                </c:pt>
                <c:pt idx="784">
                  <c:v>153</c:v>
                </c:pt>
                <c:pt idx="785">
                  <c:v>135</c:v>
                </c:pt>
                <c:pt idx="786">
                  <c:v>156</c:v>
                </c:pt>
                <c:pt idx="787">
                  <c:v>159</c:v>
                </c:pt>
                <c:pt idx="788">
                  <c:v>171</c:v>
                </c:pt>
                <c:pt idx="789">
                  <c:v>161</c:v>
                </c:pt>
                <c:pt idx="790">
                  <c:v>188</c:v>
                </c:pt>
                <c:pt idx="791">
                  <c:v>173</c:v>
                </c:pt>
                <c:pt idx="792">
                  <c:v>147</c:v>
                </c:pt>
                <c:pt idx="793">
                  <c:v>159</c:v>
                </c:pt>
                <c:pt idx="794">
                  <c:v>150</c:v>
                </c:pt>
                <c:pt idx="795">
                  <c:v>144</c:v>
                </c:pt>
                <c:pt idx="796">
                  <c:v>143</c:v>
                </c:pt>
                <c:pt idx="797">
                  <c:v>129</c:v>
                </c:pt>
                <c:pt idx="798">
                  <c:v>135</c:v>
                </c:pt>
                <c:pt idx="799">
                  <c:v>120</c:v>
                </c:pt>
                <c:pt idx="800">
                  <c:v>135</c:v>
                </c:pt>
                <c:pt idx="801">
                  <c:v>125</c:v>
                </c:pt>
                <c:pt idx="802">
                  <c:v>128</c:v>
                </c:pt>
                <c:pt idx="803">
                  <c:v>143</c:v>
                </c:pt>
                <c:pt idx="804">
                  <c:v>125</c:v>
                </c:pt>
                <c:pt idx="805">
                  <c:v>119</c:v>
                </c:pt>
                <c:pt idx="806">
                  <c:v>123</c:v>
                </c:pt>
                <c:pt idx="807">
                  <c:v>122</c:v>
                </c:pt>
                <c:pt idx="808">
                  <c:v>126</c:v>
                </c:pt>
                <c:pt idx="809">
                  <c:v>149</c:v>
                </c:pt>
                <c:pt idx="810">
                  <c:v>147</c:v>
                </c:pt>
                <c:pt idx="811">
                  <c:v>153</c:v>
                </c:pt>
                <c:pt idx="812">
                  <c:v>137</c:v>
                </c:pt>
                <c:pt idx="813">
                  <c:v>161</c:v>
                </c:pt>
                <c:pt idx="814">
                  <c:v>152</c:v>
                </c:pt>
                <c:pt idx="815">
                  <c:v>173</c:v>
                </c:pt>
                <c:pt idx="816">
                  <c:v>186</c:v>
                </c:pt>
                <c:pt idx="817">
                  <c:v>191</c:v>
                </c:pt>
                <c:pt idx="818">
                  <c:v>159</c:v>
                </c:pt>
                <c:pt idx="819">
                  <c:v>156</c:v>
                </c:pt>
                <c:pt idx="820">
                  <c:v>153</c:v>
                </c:pt>
                <c:pt idx="821">
                  <c:v>153</c:v>
                </c:pt>
                <c:pt idx="822">
                  <c:v>144</c:v>
                </c:pt>
                <c:pt idx="823">
                  <c:v>140</c:v>
                </c:pt>
                <c:pt idx="824">
                  <c:v>123</c:v>
                </c:pt>
                <c:pt idx="825">
                  <c:v>131</c:v>
                </c:pt>
                <c:pt idx="826">
                  <c:v>123</c:v>
                </c:pt>
                <c:pt idx="827">
                  <c:v>116</c:v>
                </c:pt>
                <c:pt idx="828">
                  <c:v>132</c:v>
                </c:pt>
                <c:pt idx="829">
                  <c:v>120</c:v>
                </c:pt>
                <c:pt idx="830">
                  <c:v>126</c:v>
                </c:pt>
                <c:pt idx="831">
                  <c:v>117</c:v>
                </c:pt>
                <c:pt idx="832">
                  <c:v>129</c:v>
                </c:pt>
                <c:pt idx="833">
                  <c:v>123</c:v>
                </c:pt>
                <c:pt idx="834">
                  <c:v>131</c:v>
                </c:pt>
                <c:pt idx="835">
                  <c:v>134</c:v>
                </c:pt>
                <c:pt idx="836">
                  <c:v>147</c:v>
                </c:pt>
                <c:pt idx="837">
                  <c:v>140</c:v>
                </c:pt>
                <c:pt idx="838">
                  <c:v>158</c:v>
                </c:pt>
                <c:pt idx="839">
                  <c:v>159</c:v>
                </c:pt>
                <c:pt idx="840">
                  <c:v>159</c:v>
                </c:pt>
                <c:pt idx="841">
                  <c:v>158</c:v>
                </c:pt>
                <c:pt idx="842">
                  <c:v>161</c:v>
                </c:pt>
                <c:pt idx="843">
                  <c:v>188</c:v>
                </c:pt>
                <c:pt idx="844">
                  <c:v>159</c:v>
                </c:pt>
                <c:pt idx="845">
                  <c:v>171</c:v>
                </c:pt>
                <c:pt idx="846">
                  <c:v>159</c:v>
                </c:pt>
                <c:pt idx="847">
                  <c:v>147</c:v>
                </c:pt>
                <c:pt idx="848">
                  <c:v>150</c:v>
                </c:pt>
                <c:pt idx="849">
                  <c:v>131</c:v>
                </c:pt>
                <c:pt idx="850">
                  <c:v>134</c:v>
                </c:pt>
                <c:pt idx="851">
                  <c:v>120</c:v>
                </c:pt>
                <c:pt idx="852">
                  <c:v>122</c:v>
                </c:pt>
                <c:pt idx="853">
                  <c:v>98</c:v>
                </c:pt>
                <c:pt idx="854">
                  <c:v>105</c:v>
                </c:pt>
                <c:pt idx="855">
                  <c:v>125</c:v>
                </c:pt>
                <c:pt idx="856">
                  <c:v>144</c:v>
                </c:pt>
                <c:pt idx="857">
                  <c:v>123</c:v>
                </c:pt>
                <c:pt idx="858">
                  <c:v>123</c:v>
                </c:pt>
                <c:pt idx="859">
                  <c:v>120</c:v>
                </c:pt>
                <c:pt idx="860">
                  <c:v>132</c:v>
                </c:pt>
                <c:pt idx="861">
                  <c:v>132</c:v>
                </c:pt>
                <c:pt idx="862">
                  <c:v>137</c:v>
                </c:pt>
                <c:pt idx="863">
                  <c:v>156</c:v>
                </c:pt>
                <c:pt idx="864">
                  <c:v>161</c:v>
                </c:pt>
                <c:pt idx="865">
                  <c:v>141</c:v>
                </c:pt>
                <c:pt idx="866">
                  <c:v>162</c:v>
                </c:pt>
                <c:pt idx="867">
                  <c:v>164</c:v>
                </c:pt>
                <c:pt idx="868">
                  <c:v>162</c:v>
                </c:pt>
                <c:pt idx="869">
                  <c:v>194</c:v>
                </c:pt>
                <c:pt idx="870">
                  <c:v>173</c:v>
                </c:pt>
                <c:pt idx="871">
                  <c:v>167</c:v>
                </c:pt>
                <c:pt idx="872">
                  <c:v>143</c:v>
                </c:pt>
                <c:pt idx="873">
                  <c:v>147</c:v>
                </c:pt>
                <c:pt idx="874">
                  <c:v>146</c:v>
                </c:pt>
                <c:pt idx="875">
                  <c:v>149</c:v>
                </c:pt>
                <c:pt idx="876">
                  <c:v>137</c:v>
                </c:pt>
                <c:pt idx="877">
                  <c:v>128</c:v>
                </c:pt>
                <c:pt idx="878">
                  <c:v>128</c:v>
                </c:pt>
                <c:pt idx="879">
                  <c:v>114</c:v>
                </c:pt>
                <c:pt idx="880">
                  <c:v>116</c:v>
                </c:pt>
                <c:pt idx="881">
                  <c:v>126</c:v>
                </c:pt>
                <c:pt idx="882">
                  <c:v>144</c:v>
                </c:pt>
                <c:pt idx="883">
                  <c:v>140</c:v>
                </c:pt>
                <c:pt idx="884">
                  <c:v>122</c:v>
                </c:pt>
                <c:pt idx="885">
                  <c:v>122</c:v>
                </c:pt>
                <c:pt idx="886">
                  <c:v>137</c:v>
                </c:pt>
                <c:pt idx="887">
                  <c:v>146</c:v>
                </c:pt>
                <c:pt idx="888">
                  <c:v>128</c:v>
                </c:pt>
                <c:pt idx="889">
                  <c:v>149</c:v>
                </c:pt>
                <c:pt idx="890">
                  <c:v>135</c:v>
                </c:pt>
                <c:pt idx="891">
                  <c:v>144</c:v>
                </c:pt>
                <c:pt idx="892">
                  <c:v>152</c:v>
                </c:pt>
                <c:pt idx="893">
                  <c:v>164</c:v>
                </c:pt>
                <c:pt idx="894">
                  <c:v>161</c:v>
                </c:pt>
                <c:pt idx="895">
                  <c:v>177</c:v>
                </c:pt>
                <c:pt idx="896">
                  <c:v>164</c:v>
                </c:pt>
                <c:pt idx="897">
                  <c:v>153</c:v>
                </c:pt>
                <c:pt idx="898">
                  <c:v>155</c:v>
                </c:pt>
                <c:pt idx="899">
                  <c:v>152</c:v>
                </c:pt>
                <c:pt idx="900">
                  <c:v>143</c:v>
                </c:pt>
                <c:pt idx="901">
                  <c:v>140</c:v>
                </c:pt>
                <c:pt idx="902">
                  <c:v>149</c:v>
                </c:pt>
                <c:pt idx="903">
                  <c:v>149</c:v>
                </c:pt>
                <c:pt idx="904">
                  <c:v>140</c:v>
                </c:pt>
                <c:pt idx="905">
                  <c:v>131</c:v>
                </c:pt>
                <c:pt idx="906">
                  <c:v>105</c:v>
                </c:pt>
                <c:pt idx="907">
                  <c:v>120</c:v>
                </c:pt>
                <c:pt idx="908">
                  <c:v>126</c:v>
                </c:pt>
                <c:pt idx="909">
                  <c:v>135</c:v>
                </c:pt>
                <c:pt idx="910">
                  <c:v>143</c:v>
                </c:pt>
                <c:pt idx="911">
                  <c:v>128</c:v>
                </c:pt>
                <c:pt idx="912">
                  <c:v>128</c:v>
                </c:pt>
                <c:pt idx="913">
                  <c:v>129</c:v>
                </c:pt>
                <c:pt idx="914">
                  <c:v>135</c:v>
                </c:pt>
                <c:pt idx="915">
                  <c:v>134</c:v>
                </c:pt>
                <c:pt idx="916">
                  <c:v>146</c:v>
                </c:pt>
                <c:pt idx="917">
                  <c:v>147</c:v>
                </c:pt>
                <c:pt idx="918">
                  <c:v>158</c:v>
                </c:pt>
                <c:pt idx="919">
                  <c:v>158</c:v>
                </c:pt>
                <c:pt idx="920">
                  <c:v>165</c:v>
                </c:pt>
                <c:pt idx="921">
                  <c:v>167</c:v>
                </c:pt>
                <c:pt idx="922">
                  <c:v>162</c:v>
                </c:pt>
                <c:pt idx="923">
                  <c:v>159</c:v>
                </c:pt>
                <c:pt idx="924">
                  <c:v>156</c:v>
                </c:pt>
                <c:pt idx="925">
                  <c:v>147</c:v>
                </c:pt>
                <c:pt idx="926">
                  <c:v>164</c:v>
                </c:pt>
                <c:pt idx="927">
                  <c:v>146</c:v>
                </c:pt>
                <c:pt idx="928">
                  <c:v>137</c:v>
                </c:pt>
                <c:pt idx="929">
                  <c:v>143</c:v>
                </c:pt>
                <c:pt idx="930">
                  <c:v>141</c:v>
                </c:pt>
                <c:pt idx="931">
                  <c:v>117</c:v>
                </c:pt>
                <c:pt idx="932">
                  <c:v>123</c:v>
                </c:pt>
                <c:pt idx="933">
                  <c:v>117</c:v>
                </c:pt>
                <c:pt idx="934">
                  <c:v>116</c:v>
                </c:pt>
                <c:pt idx="935">
                  <c:v>104</c:v>
                </c:pt>
                <c:pt idx="936">
                  <c:v>135</c:v>
                </c:pt>
                <c:pt idx="937">
                  <c:v>140</c:v>
                </c:pt>
                <c:pt idx="938">
                  <c:v>126</c:v>
                </c:pt>
                <c:pt idx="939">
                  <c:v>128</c:v>
                </c:pt>
                <c:pt idx="940">
                  <c:v>141</c:v>
                </c:pt>
                <c:pt idx="941">
                  <c:v>132</c:v>
                </c:pt>
                <c:pt idx="942">
                  <c:v>147</c:v>
                </c:pt>
                <c:pt idx="943">
                  <c:v>144</c:v>
                </c:pt>
                <c:pt idx="944">
                  <c:v>153</c:v>
                </c:pt>
                <c:pt idx="945">
                  <c:v>153</c:v>
                </c:pt>
                <c:pt idx="946">
                  <c:v>162</c:v>
                </c:pt>
                <c:pt idx="947">
                  <c:v>152</c:v>
                </c:pt>
                <c:pt idx="948">
                  <c:v>153</c:v>
                </c:pt>
                <c:pt idx="949">
                  <c:v>164</c:v>
                </c:pt>
                <c:pt idx="950">
                  <c:v>159</c:v>
                </c:pt>
                <c:pt idx="951">
                  <c:v>153</c:v>
                </c:pt>
                <c:pt idx="952">
                  <c:v>161</c:v>
                </c:pt>
                <c:pt idx="953">
                  <c:v>138</c:v>
                </c:pt>
                <c:pt idx="954">
                  <c:v>144</c:v>
                </c:pt>
                <c:pt idx="955">
                  <c:v>144</c:v>
                </c:pt>
                <c:pt idx="956">
                  <c:v>140</c:v>
                </c:pt>
                <c:pt idx="957">
                  <c:v>138</c:v>
                </c:pt>
                <c:pt idx="958">
                  <c:v>134</c:v>
                </c:pt>
                <c:pt idx="959">
                  <c:v>129</c:v>
                </c:pt>
                <c:pt idx="960">
                  <c:v>129</c:v>
                </c:pt>
                <c:pt idx="961">
                  <c:v>107</c:v>
                </c:pt>
                <c:pt idx="962">
                  <c:v>135</c:v>
                </c:pt>
                <c:pt idx="963">
                  <c:v>134</c:v>
                </c:pt>
                <c:pt idx="964">
                  <c:v>129</c:v>
                </c:pt>
                <c:pt idx="965">
                  <c:v>123</c:v>
                </c:pt>
                <c:pt idx="966">
                  <c:v>129</c:v>
                </c:pt>
                <c:pt idx="967">
                  <c:v>131</c:v>
                </c:pt>
                <c:pt idx="968">
                  <c:v>153</c:v>
                </c:pt>
                <c:pt idx="969">
                  <c:v>140</c:v>
                </c:pt>
                <c:pt idx="970">
                  <c:v>152</c:v>
                </c:pt>
                <c:pt idx="971">
                  <c:v>156</c:v>
                </c:pt>
                <c:pt idx="972">
                  <c:v>164</c:v>
                </c:pt>
                <c:pt idx="973">
                  <c:v>167</c:v>
                </c:pt>
                <c:pt idx="974">
                  <c:v>165</c:v>
                </c:pt>
                <c:pt idx="975">
                  <c:v>171</c:v>
                </c:pt>
                <c:pt idx="976">
                  <c:v>180</c:v>
                </c:pt>
                <c:pt idx="977">
                  <c:v>156</c:v>
                </c:pt>
                <c:pt idx="978">
                  <c:v>159</c:v>
                </c:pt>
                <c:pt idx="979">
                  <c:v>161</c:v>
                </c:pt>
                <c:pt idx="980">
                  <c:v>155</c:v>
                </c:pt>
                <c:pt idx="981">
                  <c:v>150</c:v>
                </c:pt>
                <c:pt idx="982">
                  <c:v>146</c:v>
                </c:pt>
                <c:pt idx="983">
                  <c:v>141</c:v>
                </c:pt>
                <c:pt idx="984">
                  <c:v>122</c:v>
                </c:pt>
                <c:pt idx="985">
                  <c:v>134</c:v>
                </c:pt>
                <c:pt idx="986">
                  <c:v>122</c:v>
                </c:pt>
                <c:pt idx="987">
                  <c:v>108</c:v>
                </c:pt>
                <c:pt idx="988">
                  <c:v>126</c:v>
                </c:pt>
                <c:pt idx="989">
                  <c:v>132</c:v>
                </c:pt>
                <c:pt idx="990">
                  <c:v>120</c:v>
                </c:pt>
                <c:pt idx="991">
                  <c:v>131</c:v>
                </c:pt>
                <c:pt idx="992">
                  <c:v>129</c:v>
                </c:pt>
                <c:pt idx="993">
                  <c:v>140</c:v>
                </c:pt>
                <c:pt idx="994">
                  <c:v>141</c:v>
                </c:pt>
                <c:pt idx="995">
                  <c:v>140</c:v>
                </c:pt>
                <c:pt idx="996">
                  <c:v>147</c:v>
                </c:pt>
                <c:pt idx="997">
                  <c:v>144</c:v>
                </c:pt>
                <c:pt idx="998">
                  <c:v>153</c:v>
                </c:pt>
                <c:pt idx="999">
                  <c:v>164</c:v>
                </c:pt>
                <c:pt idx="1000">
                  <c:v>161</c:v>
                </c:pt>
                <c:pt idx="1001">
                  <c:v>179</c:v>
                </c:pt>
                <c:pt idx="1002">
                  <c:v>162</c:v>
                </c:pt>
                <c:pt idx="1003">
                  <c:v>161</c:v>
                </c:pt>
                <c:pt idx="1004">
                  <c:v>167</c:v>
                </c:pt>
                <c:pt idx="1005">
                  <c:v>174</c:v>
                </c:pt>
                <c:pt idx="1006">
                  <c:v>158</c:v>
                </c:pt>
                <c:pt idx="1007">
                  <c:v>144</c:v>
                </c:pt>
                <c:pt idx="1008">
                  <c:v>143</c:v>
                </c:pt>
                <c:pt idx="1009">
                  <c:v>135</c:v>
                </c:pt>
                <c:pt idx="1010">
                  <c:v>140</c:v>
                </c:pt>
                <c:pt idx="1011">
                  <c:v>116</c:v>
                </c:pt>
                <c:pt idx="1012">
                  <c:v>113</c:v>
                </c:pt>
                <c:pt idx="1013">
                  <c:v>120</c:v>
                </c:pt>
                <c:pt idx="1014">
                  <c:v>107</c:v>
                </c:pt>
                <c:pt idx="1015">
                  <c:v>119</c:v>
                </c:pt>
                <c:pt idx="1016">
                  <c:v>120</c:v>
                </c:pt>
                <c:pt idx="1017">
                  <c:v>114</c:v>
                </c:pt>
                <c:pt idx="1018">
                  <c:v>119</c:v>
                </c:pt>
                <c:pt idx="1019">
                  <c:v>135</c:v>
                </c:pt>
                <c:pt idx="1020">
                  <c:v>144</c:v>
                </c:pt>
                <c:pt idx="1021">
                  <c:v>149</c:v>
                </c:pt>
                <c:pt idx="1022">
                  <c:v>164</c:v>
                </c:pt>
                <c:pt idx="1023">
                  <c:v>149</c:v>
                </c:pt>
                <c:pt idx="1024">
                  <c:v>156</c:v>
                </c:pt>
                <c:pt idx="1025">
                  <c:v>152</c:v>
                </c:pt>
                <c:pt idx="1026">
                  <c:v>171</c:v>
                </c:pt>
                <c:pt idx="1027">
                  <c:v>164</c:v>
                </c:pt>
                <c:pt idx="1028">
                  <c:v>188</c:v>
                </c:pt>
                <c:pt idx="1029">
                  <c:v>158</c:v>
                </c:pt>
                <c:pt idx="1030">
                  <c:v>156</c:v>
                </c:pt>
                <c:pt idx="1031">
                  <c:v>161</c:v>
                </c:pt>
                <c:pt idx="1032">
                  <c:v>158</c:v>
                </c:pt>
                <c:pt idx="1033">
                  <c:v>143</c:v>
                </c:pt>
                <c:pt idx="1034">
                  <c:v>138</c:v>
                </c:pt>
                <c:pt idx="1035">
                  <c:v>131</c:v>
                </c:pt>
                <c:pt idx="1036">
                  <c:v>138</c:v>
                </c:pt>
                <c:pt idx="1037">
                  <c:v>113</c:v>
                </c:pt>
                <c:pt idx="1038">
                  <c:v>120</c:v>
                </c:pt>
                <c:pt idx="1039">
                  <c:v>126</c:v>
                </c:pt>
                <c:pt idx="1040">
                  <c:v>128</c:v>
                </c:pt>
                <c:pt idx="1041">
                  <c:v>153</c:v>
                </c:pt>
                <c:pt idx="1042">
                  <c:v>126</c:v>
                </c:pt>
                <c:pt idx="1043">
                  <c:v>125</c:v>
                </c:pt>
                <c:pt idx="1044">
                  <c:v>117</c:v>
                </c:pt>
                <c:pt idx="1045">
                  <c:v>140</c:v>
                </c:pt>
                <c:pt idx="1046">
                  <c:v>140</c:v>
                </c:pt>
                <c:pt idx="1047">
                  <c:v>135</c:v>
                </c:pt>
                <c:pt idx="1048">
                  <c:v>146</c:v>
                </c:pt>
                <c:pt idx="1049">
                  <c:v>153</c:v>
                </c:pt>
                <c:pt idx="1050">
                  <c:v>159</c:v>
                </c:pt>
                <c:pt idx="1051">
                  <c:v>174</c:v>
                </c:pt>
                <c:pt idx="1052">
                  <c:v>180</c:v>
                </c:pt>
                <c:pt idx="1053">
                  <c:v>164</c:v>
                </c:pt>
                <c:pt idx="1054">
                  <c:v>180</c:v>
                </c:pt>
                <c:pt idx="1055">
                  <c:v>165</c:v>
                </c:pt>
                <c:pt idx="1056">
                  <c:v>167</c:v>
                </c:pt>
                <c:pt idx="1057">
                  <c:v>159</c:v>
                </c:pt>
                <c:pt idx="1058">
                  <c:v>146</c:v>
                </c:pt>
                <c:pt idx="1059">
                  <c:v>143</c:v>
                </c:pt>
                <c:pt idx="1060">
                  <c:v>141</c:v>
                </c:pt>
                <c:pt idx="1061">
                  <c:v>143</c:v>
                </c:pt>
                <c:pt idx="1062">
                  <c:v>128</c:v>
                </c:pt>
                <c:pt idx="1063">
                  <c:v>134</c:v>
                </c:pt>
                <c:pt idx="1064">
                  <c:v>120</c:v>
                </c:pt>
                <c:pt idx="1065">
                  <c:v>120</c:v>
                </c:pt>
                <c:pt idx="1066">
                  <c:v>93</c:v>
                </c:pt>
                <c:pt idx="1067">
                  <c:v>126</c:v>
                </c:pt>
                <c:pt idx="1068">
                  <c:v>141</c:v>
                </c:pt>
                <c:pt idx="1069">
                  <c:v>111</c:v>
                </c:pt>
                <c:pt idx="1070">
                  <c:v>131</c:v>
                </c:pt>
                <c:pt idx="1071">
                  <c:v>126</c:v>
                </c:pt>
                <c:pt idx="1072">
                  <c:v>140</c:v>
                </c:pt>
                <c:pt idx="1073">
                  <c:v>147</c:v>
                </c:pt>
                <c:pt idx="1074">
                  <c:v>153</c:v>
                </c:pt>
                <c:pt idx="1075">
                  <c:v>164</c:v>
                </c:pt>
                <c:pt idx="1076">
                  <c:v>156</c:v>
                </c:pt>
                <c:pt idx="1077">
                  <c:v>164</c:v>
                </c:pt>
                <c:pt idx="1078">
                  <c:v>161</c:v>
                </c:pt>
                <c:pt idx="1079">
                  <c:v>188</c:v>
                </c:pt>
                <c:pt idx="1080">
                  <c:v>192</c:v>
                </c:pt>
                <c:pt idx="1081">
                  <c:v>150</c:v>
                </c:pt>
                <c:pt idx="1082">
                  <c:v>158</c:v>
                </c:pt>
                <c:pt idx="1083">
                  <c:v>158</c:v>
                </c:pt>
                <c:pt idx="1084">
                  <c:v>147</c:v>
                </c:pt>
                <c:pt idx="1085">
                  <c:v>146</c:v>
                </c:pt>
                <c:pt idx="1086">
                  <c:v>146</c:v>
                </c:pt>
                <c:pt idx="1087">
                  <c:v>137</c:v>
                </c:pt>
                <c:pt idx="1088">
                  <c:v>144</c:v>
                </c:pt>
                <c:pt idx="1089">
                  <c:v>113</c:v>
                </c:pt>
                <c:pt idx="1090">
                  <c:v>128</c:v>
                </c:pt>
                <c:pt idx="1091">
                  <c:v>131</c:v>
                </c:pt>
                <c:pt idx="1092">
                  <c:v>129</c:v>
                </c:pt>
                <c:pt idx="1093">
                  <c:v>126</c:v>
                </c:pt>
                <c:pt idx="1094">
                  <c:v>134</c:v>
                </c:pt>
                <c:pt idx="1095">
                  <c:v>111</c:v>
                </c:pt>
                <c:pt idx="1096">
                  <c:v>128</c:v>
                </c:pt>
                <c:pt idx="1097">
                  <c:v>131</c:v>
                </c:pt>
                <c:pt idx="1098">
                  <c:v>135</c:v>
                </c:pt>
                <c:pt idx="1099">
                  <c:v>132</c:v>
                </c:pt>
                <c:pt idx="1100">
                  <c:v>147</c:v>
                </c:pt>
                <c:pt idx="1101">
                  <c:v>147</c:v>
                </c:pt>
                <c:pt idx="1102">
                  <c:v>156</c:v>
                </c:pt>
                <c:pt idx="1103">
                  <c:v>146</c:v>
                </c:pt>
                <c:pt idx="1104">
                  <c:v>156</c:v>
                </c:pt>
                <c:pt idx="1105">
                  <c:v>161</c:v>
                </c:pt>
                <c:pt idx="1106">
                  <c:v>177</c:v>
                </c:pt>
                <c:pt idx="1107">
                  <c:v>197</c:v>
                </c:pt>
                <c:pt idx="1108">
                  <c:v>152</c:v>
                </c:pt>
                <c:pt idx="1109">
                  <c:v>164</c:v>
                </c:pt>
                <c:pt idx="1110">
                  <c:v>162</c:v>
                </c:pt>
                <c:pt idx="1111">
                  <c:v>149</c:v>
                </c:pt>
                <c:pt idx="1112">
                  <c:v>132</c:v>
                </c:pt>
                <c:pt idx="1113">
                  <c:v>140</c:v>
                </c:pt>
                <c:pt idx="1114">
                  <c:v>140</c:v>
                </c:pt>
                <c:pt idx="1115">
                  <c:v>122</c:v>
                </c:pt>
                <c:pt idx="1116">
                  <c:v>129</c:v>
                </c:pt>
                <c:pt idx="1117">
                  <c:v>116</c:v>
                </c:pt>
                <c:pt idx="1118">
                  <c:v>126</c:v>
                </c:pt>
                <c:pt idx="1119">
                  <c:v>117</c:v>
                </c:pt>
                <c:pt idx="1120">
                  <c:v>149</c:v>
                </c:pt>
                <c:pt idx="1121">
                  <c:v>140</c:v>
                </c:pt>
                <c:pt idx="1122">
                  <c:v>126</c:v>
                </c:pt>
                <c:pt idx="1123">
                  <c:v>132</c:v>
                </c:pt>
                <c:pt idx="1124">
                  <c:v>140</c:v>
                </c:pt>
                <c:pt idx="1125">
                  <c:v>132</c:v>
                </c:pt>
                <c:pt idx="1126">
                  <c:v>144</c:v>
                </c:pt>
                <c:pt idx="1127">
                  <c:v>135</c:v>
                </c:pt>
                <c:pt idx="1128">
                  <c:v>140</c:v>
                </c:pt>
                <c:pt idx="1129">
                  <c:v>150</c:v>
                </c:pt>
                <c:pt idx="1130">
                  <c:v>188</c:v>
                </c:pt>
                <c:pt idx="1131">
                  <c:v>171</c:v>
                </c:pt>
                <c:pt idx="1132">
                  <c:v>176</c:v>
                </c:pt>
                <c:pt idx="1133">
                  <c:v>170</c:v>
                </c:pt>
                <c:pt idx="1134">
                  <c:v>177</c:v>
                </c:pt>
                <c:pt idx="1135">
                  <c:v>167</c:v>
                </c:pt>
                <c:pt idx="1136">
                  <c:v>165</c:v>
                </c:pt>
                <c:pt idx="1137">
                  <c:v>164</c:v>
                </c:pt>
                <c:pt idx="1138">
                  <c:v>144</c:v>
                </c:pt>
                <c:pt idx="1139">
                  <c:v>128</c:v>
                </c:pt>
                <c:pt idx="1140">
                  <c:v>137</c:v>
                </c:pt>
                <c:pt idx="1141">
                  <c:v>149</c:v>
                </c:pt>
                <c:pt idx="1142">
                  <c:v>140</c:v>
                </c:pt>
                <c:pt idx="1143">
                  <c:v>108</c:v>
                </c:pt>
                <c:pt idx="1144">
                  <c:v>122</c:v>
                </c:pt>
                <c:pt idx="1145">
                  <c:v>113</c:v>
                </c:pt>
                <c:pt idx="1146">
                  <c:v>128</c:v>
                </c:pt>
                <c:pt idx="1147">
                  <c:v>125</c:v>
                </c:pt>
                <c:pt idx="1148">
                  <c:v>117</c:v>
                </c:pt>
                <c:pt idx="1149">
                  <c:v>128</c:v>
                </c:pt>
                <c:pt idx="1150">
                  <c:v>123</c:v>
                </c:pt>
                <c:pt idx="1151">
                  <c:v>141</c:v>
                </c:pt>
                <c:pt idx="1152">
                  <c:v>138</c:v>
                </c:pt>
                <c:pt idx="1153">
                  <c:v>140</c:v>
                </c:pt>
                <c:pt idx="1154">
                  <c:v>153</c:v>
                </c:pt>
                <c:pt idx="1155">
                  <c:v>158</c:v>
                </c:pt>
                <c:pt idx="1156">
                  <c:v>152</c:v>
                </c:pt>
                <c:pt idx="1157">
                  <c:v>161</c:v>
                </c:pt>
                <c:pt idx="1158">
                  <c:v>177</c:v>
                </c:pt>
                <c:pt idx="1159">
                  <c:v>161</c:v>
                </c:pt>
                <c:pt idx="1160">
                  <c:v>188</c:v>
                </c:pt>
                <c:pt idx="1161">
                  <c:v>173</c:v>
                </c:pt>
                <c:pt idx="1162">
                  <c:v>161</c:v>
                </c:pt>
                <c:pt idx="1163">
                  <c:v>140</c:v>
                </c:pt>
                <c:pt idx="1164">
                  <c:v>153</c:v>
                </c:pt>
                <c:pt idx="1165">
                  <c:v>140</c:v>
                </c:pt>
                <c:pt idx="1166">
                  <c:v>138</c:v>
                </c:pt>
                <c:pt idx="1167">
                  <c:v>123</c:v>
                </c:pt>
                <c:pt idx="1168">
                  <c:v>110</c:v>
                </c:pt>
                <c:pt idx="1169">
                  <c:v>135</c:v>
                </c:pt>
                <c:pt idx="1170">
                  <c:v>117</c:v>
                </c:pt>
                <c:pt idx="1171">
                  <c:v>125</c:v>
                </c:pt>
                <c:pt idx="1172">
                  <c:v>114</c:v>
                </c:pt>
                <c:pt idx="1173">
                  <c:v>149</c:v>
                </c:pt>
                <c:pt idx="1174">
                  <c:v>135</c:v>
                </c:pt>
                <c:pt idx="1175">
                  <c:v>116</c:v>
                </c:pt>
                <c:pt idx="1176">
                  <c:v>129</c:v>
                </c:pt>
                <c:pt idx="1177">
                  <c:v>128</c:v>
                </c:pt>
                <c:pt idx="1178">
                  <c:v>141</c:v>
                </c:pt>
                <c:pt idx="1179">
                  <c:v>150</c:v>
                </c:pt>
                <c:pt idx="1180">
                  <c:v>155</c:v>
                </c:pt>
                <c:pt idx="1181">
                  <c:v>144</c:v>
                </c:pt>
                <c:pt idx="1182">
                  <c:v>144</c:v>
                </c:pt>
                <c:pt idx="1183">
                  <c:v>156</c:v>
                </c:pt>
                <c:pt idx="1184">
                  <c:v>171</c:v>
                </c:pt>
                <c:pt idx="1185">
                  <c:v>171</c:v>
                </c:pt>
                <c:pt idx="1186">
                  <c:v>197</c:v>
                </c:pt>
                <c:pt idx="1187">
                  <c:v>150</c:v>
                </c:pt>
                <c:pt idx="1188">
                  <c:v>147</c:v>
                </c:pt>
                <c:pt idx="1189">
                  <c:v>158</c:v>
                </c:pt>
                <c:pt idx="1190">
                  <c:v>156</c:v>
                </c:pt>
                <c:pt idx="1191">
                  <c:v>146</c:v>
                </c:pt>
                <c:pt idx="1192">
                  <c:v>149</c:v>
                </c:pt>
                <c:pt idx="1193">
                  <c:v>140</c:v>
                </c:pt>
                <c:pt idx="1194">
                  <c:v>120</c:v>
                </c:pt>
                <c:pt idx="1195">
                  <c:v>135</c:v>
                </c:pt>
                <c:pt idx="1196">
                  <c:v>134</c:v>
                </c:pt>
                <c:pt idx="1197">
                  <c:v>113</c:v>
                </c:pt>
                <c:pt idx="1198">
                  <c:v>131</c:v>
                </c:pt>
                <c:pt idx="1199">
                  <c:v>128</c:v>
                </c:pt>
                <c:pt idx="1200">
                  <c:v>140</c:v>
                </c:pt>
                <c:pt idx="1201">
                  <c:v>120</c:v>
                </c:pt>
                <c:pt idx="1202">
                  <c:v>129</c:v>
                </c:pt>
                <c:pt idx="1203">
                  <c:v>126</c:v>
                </c:pt>
                <c:pt idx="1204">
                  <c:v>135</c:v>
                </c:pt>
                <c:pt idx="1205">
                  <c:v>141</c:v>
                </c:pt>
                <c:pt idx="1206">
                  <c:v>149</c:v>
                </c:pt>
                <c:pt idx="1207">
                  <c:v>152</c:v>
                </c:pt>
                <c:pt idx="1208">
                  <c:v>165</c:v>
                </c:pt>
                <c:pt idx="1209">
                  <c:v>161</c:v>
                </c:pt>
                <c:pt idx="1210">
                  <c:v>159</c:v>
                </c:pt>
                <c:pt idx="1211">
                  <c:v>165</c:v>
                </c:pt>
                <c:pt idx="1212">
                  <c:v>171</c:v>
                </c:pt>
                <c:pt idx="1213">
                  <c:v>171</c:v>
                </c:pt>
                <c:pt idx="1214">
                  <c:v>162</c:v>
                </c:pt>
                <c:pt idx="1215">
                  <c:v>158</c:v>
                </c:pt>
                <c:pt idx="1216">
                  <c:v>162</c:v>
                </c:pt>
                <c:pt idx="1217">
                  <c:v>153</c:v>
                </c:pt>
                <c:pt idx="1218">
                  <c:v>153</c:v>
                </c:pt>
                <c:pt idx="1219">
                  <c:v>143</c:v>
                </c:pt>
                <c:pt idx="1220">
                  <c:v>137</c:v>
                </c:pt>
                <c:pt idx="1221">
                  <c:v>129</c:v>
                </c:pt>
                <c:pt idx="1222">
                  <c:v>132</c:v>
                </c:pt>
                <c:pt idx="1223">
                  <c:v>119</c:v>
                </c:pt>
                <c:pt idx="1224">
                  <c:v>122</c:v>
                </c:pt>
                <c:pt idx="1225">
                  <c:v>131</c:v>
                </c:pt>
                <c:pt idx="1226">
                  <c:v>114</c:v>
                </c:pt>
                <c:pt idx="1227">
                  <c:v>116</c:v>
                </c:pt>
                <c:pt idx="1228">
                  <c:v>132</c:v>
                </c:pt>
                <c:pt idx="1229">
                  <c:v>126</c:v>
                </c:pt>
                <c:pt idx="1230">
                  <c:v>132</c:v>
                </c:pt>
                <c:pt idx="1231">
                  <c:v>134</c:v>
                </c:pt>
                <c:pt idx="1232">
                  <c:v>153</c:v>
                </c:pt>
                <c:pt idx="1233">
                  <c:v>146</c:v>
                </c:pt>
                <c:pt idx="1234">
                  <c:v>156</c:v>
                </c:pt>
                <c:pt idx="1235">
                  <c:v>174</c:v>
                </c:pt>
                <c:pt idx="1236">
                  <c:v>161</c:v>
                </c:pt>
                <c:pt idx="1237">
                  <c:v>170</c:v>
                </c:pt>
                <c:pt idx="1238">
                  <c:v>167</c:v>
                </c:pt>
                <c:pt idx="1239">
                  <c:v>182</c:v>
                </c:pt>
                <c:pt idx="1240">
                  <c:v>165</c:v>
                </c:pt>
                <c:pt idx="1241">
                  <c:v>152</c:v>
                </c:pt>
                <c:pt idx="1242">
                  <c:v>152</c:v>
                </c:pt>
                <c:pt idx="1243">
                  <c:v>146</c:v>
                </c:pt>
                <c:pt idx="1244">
                  <c:v>149</c:v>
                </c:pt>
                <c:pt idx="1245">
                  <c:v>132</c:v>
                </c:pt>
                <c:pt idx="1246">
                  <c:v>122</c:v>
                </c:pt>
                <c:pt idx="1247">
                  <c:v>126</c:v>
                </c:pt>
                <c:pt idx="1248">
                  <c:v>113</c:v>
                </c:pt>
                <c:pt idx="1249">
                  <c:v>122</c:v>
                </c:pt>
                <c:pt idx="1250">
                  <c:v>135</c:v>
                </c:pt>
                <c:pt idx="1251">
                  <c:v>116</c:v>
                </c:pt>
                <c:pt idx="1252">
                  <c:v>137</c:v>
                </c:pt>
                <c:pt idx="1253">
                  <c:v>119</c:v>
                </c:pt>
                <c:pt idx="1254">
                  <c:v>125</c:v>
                </c:pt>
                <c:pt idx="1255">
                  <c:v>113</c:v>
                </c:pt>
                <c:pt idx="1256">
                  <c:v>126</c:v>
                </c:pt>
                <c:pt idx="1257">
                  <c:v>140</c:v>
                </c:pt>
                <c:pt idx="1258">
                  <c:v>158</c:v>
                </c:pt>
                <c:pt idx="1259">
                  <c:v>147</c:v>
                </c:pt>
                <c:pt idx="1260">
                  <c:v>168</c:v>
                </c:pt>
                <c:pt idx="1261">
                  <c:v>162</c:v>
                </c:pt>
                <c:pt idx="1262">
                  <c:v>155</c:v>
                </c:pt>
                <c:pt idx="1263">
                  <c:v>161</c:v>
                </c:pt>
                <c:pt idx="1264">
                  <c:v>174</c:v>
                </c:pt>
                <c:pt idx="1265">
                  <c:v>161</c:v>
                </c:pt>
                <c:pt idx="1266">
                  <c:v>162</c:v>
                </c:pt>
                <c:pt idx="1267">
                  <c:v>144</c:v>
                </c:pt>
                <c:pt idx="1268">
                  <c:v>146</c:v>
                </c:pt>
                <c:pt idx="1269">
                  <c:v>140</c:v>
                </c:pt>
                <c:pt idx="1270">
                  <c:v>135</c:v>
                </c:pt>
                <c:pt idx="1271">
                  <c:v>135</c:v>
                </c:pt>
                <c:pt idx="1272">
                  <c:v>135</c:v>
                </c:pt>
                <c:pt idx="1273">
                  <c:v>134</c:v>
                </c:pt>
                <c:pt idx="1274">
                  <c:v>129</c:v>
                </c:pt>
                <c:pt idx="1275">
                  <c:v>122</c:v>
                </c:pt>
                <c:pt idx="1276">
                  <c:v>111</c:v>
                </c:pt>
                <c:pt idx="1277">
                  <c:v>129</c:v>
                </c:pt>
                <c:pt idx="1278">
                  <c:v>128</c:v>
                </c:pt>
                <c:pt idx="1279">
                  <c:v>138</c:v>
                </c:pt>
                <c:pt idx="1280">
                  <c:v>113</c:v>
                </c:pt>
                <c:pt idx="1281">
                  <c:v>128</c:v>
                </c:pt>
                <c:pt idx="1282">
                  <c:v>126</c:v>
                </c:pt>
                <c:pt idx="1283">
                  <c:v>137</c:v>
                </c:pt>
                <c:pt idx="1284">
                  <c:v>140</c:v>
                </c:pt>
                <c:pt idx="1285">
                  <c:v>150</c:v>
                </c:pt>
                <c:pt idx="1286">
                  <c:v>158</c:v>
                </c:pt>
                <c:pt idx="1287">
                  <c:v>159</c:v>
                </c:pt>
                <c:pt idx="1288">
                  <c:v>152</c:v>
                </c:pt>
                <c:pt idx="1289">
                  <c:v>177</c:v>
                </c:pt>
                <c:pt idx="1290">
                  <c:v>159</c:v>
                </c:pt>
                <c:pt idx="1291">
                  <c:v>168</c:v>
                </c:pt>
                <c:pt idx="1292">
                  <c:v>165</c:v>
                </c:pt>
                <c:pt idx="1293">
                  <c:v>152</c:v>
                </c:pt>
                <c:pt idx="1294">
                  <c:v>152</c:v>
                </c:pt>
                <c:pt idx="1295">
                  <c:v>143</c:v>
                </c:pt>
                <c:pt idx="1296">
                  <c:v>150</c:v>
                </c:pt>
                <c:pt idx="1297">
                  <c:v>131</c:v>
                </c:pt>
                <c:pt idx="1298">
                  <c:v>138</c:v>
                </c:pt>
                <c:pt idx="1299">
                  <c:v>131</c:v>
                </c:pt>
                <c:pt idx="1300">
                  <c:v>117</c:v>
                </c:pt>
                <c:pt idx="1301">
                  <c:v>119</c:v>
                </c:pt>
                <c:pt idx="1302">
                  <c:v>123</c:v>
                </c:pt>
                <c:pt idx="1303">
                  <c:v>134</c:v>
                </c:pt>
                <c:pt idx="1304">
                  <c:v>128</c:v>
                </c:pt>
                <c:pt idx="1305">
                  <c:v>131</c:v>
                </c:pt>
                <c:pt idx="1306">
                  <c:v>128</c:v>
                </c:pt>
                <c:pt idx="1307">
                  <c:v>122</c:v>
                </c:pt>
                <c:pt idx="1308">
                  <c:v>132</c:v>
                </c:pt>
                <c:pt idx="1309">
                  <c:v>138</c:v>
                </c:pt>
                <c:pt idx="1310">
                  <c:v>134</c:v>
                </c:pt>
                <c:pt idx="1311">
                  <c:v>153</c:v>
                </c:pt>
                <c:pt idx="1312">
                  <c:v>147</c:v>
                </c:pt>
                <c:pt idx="1313">
                  <c:v>162</c:v>
                </c:pt>
                <c:pt idx="1314">
                  <c:v>140</c:v>
                </c:pt>
                <c:pt idx="1315">
                  <c:v>180</c:v>
                </c:pt>
                <c:pt idx="1316">
                  <c:v>179</c:v>
                </c:pt>
                <c:pt idx="1317">
                  <c:v>171</c:v>
                </c:pt>
                <c:pt idx="1318">
                  <c:v>158</c:v>
                </c:pt>
                <c:pt idx="1319">
                  <c:v>150</c:v>
                </c:pt>
                <c:pt idx="1320">
                  <c:v>167</c:v>
                </c:pt>
                <c:pt idx="1321">
                  <c:v>144</c:v>
                </c:pt>
                <c:pt idx="1322">
                  <c:v>149</c:v>
                </c:pt>
                <c:pt idx="1323">
                  <c:v>140</c:v>
                </c:pt>
                <c:pt idx="1324">
                  <c:v>144</c:v>
                </c:pt>
                <c:pt idx="1325">
                  <c:v>138</c:v>
                </c:pt>
                <c:pt idx="1326">
                  <c:v>125</c:v>
                </c:pt>
                <c:pt idx="1327">
                  <c:v>132</c:v>
                </c:pt>
                <c:pt idx="1328">
                  <c:v>116</c:v>
                </c:pt>
                <c:pt idx="1329">
                  <c:v>122</c:v>
                </c:pt>
                <c:pt idx="1330">
                  <c:v>126</c:v>
                </c:pt>
                <c:pt idx="1331">
                  <c:v>137</c:v>
                </c:pt>
                <c:pt idx="1332">
                  <c:v>146</c:v>
                </c:pt>
                <c:pt idx="1333">
                  <c:v>131</c:v>
                </c:pt>
                <c:pt idx="1334">
                  <c:v>134</c:v>
                </c:pt>
                <c:pt idx="1335">
                  <c:v>140</c:v>
                </c:pt>
                <c:pt idx="1336">
                  <c:v>134</c:v>
                </c:pt>
                <c:pt idx="1337">
                  <c:v>138</c:v>
                </c:pt>
                <c:pt idx="1338">
                  <c:v>138</c:v>
                </c:pt>
                <c:pt idx="1339">
                  <c:v>149</c:v>
                </c:pt>
                <c:pt idx="1340">
                  <c:v>158</c:v>
                </c:pt>
                <c:pt idx="1341">
                  <c:v>155</c:v>
                </c:pt>
                <c:pt idx="1342">
                  <c:v>167</c:v>
                </c:pt>
                <c:pt idx="1343">
                  <c:v>168</c:v>
                </c:pt>
                <c:pt idx="1344">
                  <c:v>152</c:v>
                </c:pt>
                <c:pt idx="1345">
                  <c:v>161</c:v>
                </c:pt>
                <c:pt idx="1346">
                  <c:v>158</c:v>
                </c:pt>
                <c:pt idx="1347">
                  <c:v>153</c:v>
                </c:pt>
                <c:pt idx="1348">
                  <c:v>150</c:v>
                </c:pt>
                <c:pt idx="1349">
                  <c:v>141</c:v>
                </c:pt>
                <c:pt idx="1350">
                  <c:v>143</c:v>
                </c:pt>
                <c:pt idx="1351">
                  <c:v>131</c:v>
                </c:pt>
                <c:pt idx="1352">
                  <c:v>137</c:v>
                </c:pt>
                <c:pt idx="1353">
                  <c:v>126</c:v>
                </c:pt>
                <c:pt idx="1354">
                  <c:v>123</c:v>
                </c:pt>
                <c:pt idx="1355">
                  <c:v>129</c:v>
                </c:pt>
                <c:pt idx="1356">
                  <c:v>117</c:v>
                </c:pt>
                <c:pt idx="1357">
                  <c:v>107</c:v>
                </c:pt>
                <c:pt idx="1358">
                  <c:v>146</c:v>
                </c:pt>
                <c:pt idx="1359">
                  <c:v>120</c:v>
                </c:pt>
                <c:pt idx="1360">
                  <c:v>114</c:v>
                </c:pt>
                <c:pt idx="1361">
                  <c:v>119</c:v>
                </c:pt>
                <c:pt idx="1362">
                  <c:v>125</c:v>
                </c:pt>
                <c:pt idx="1363">
                  <c:v>140</c:v>
                </c:pt>
                <c:pt idx="1364">
                  <c:v>149</c:v>
                </c:pt>
                <c:pt idx="1365">
                  <c:v>161</c:v>
                </c:pt>
                <c:pt idx="1366">
                  <c:v>170</c:v>
                </c:pt>
                <c:pt idx="1367">
                  <c:v>144</c:v>
                </c:pt>
                <c:pt idx="1368">
                  <c:v>176</c:v>
                </c:pt>
                <c:pt idx="1369">
                  <c:v>171</c:v>
                </c:pt>
                <c:pt idx="1370">
                  <c:v>171</c:v>
                </c:pt>
                <c:pt idx="1371">
                  <c:v>180</c:v>
                </c:pt>
                <c:pt idx="1372">
                  <c:v>158</c:v>
                </c:pt>
                <c:pt idx="1373">
                  <c:v>149</c:v>
                </c:pt>
                <c:pt idx="1374">
                  <c:v>168</c:v>
                </c:pt>
                <c:pt idx="1375">
                  <c:v>147</c:v>
                </c:pt>
                <c:pt idx="1376">
                  <c:v>141</c:v>
                </c:pt>
                <c:pt idx="1377">
                  <c:v>132</c:v>
                </c:pt>
                <c:pt idx="1378">
                  <c:v>149</c:v>
                </c:pt>
                <c:pt idx="1379">
                  <c:v>138</c:v>
                </c:pt>
                <c:pt idx="1380">
                  <c:v>119</c:v>
                </c:pt>
                <c:pt idx="1381">
                  <c:v>134</c:v>
                </c:pt>
                <c:pt idx="1382">
                  <c:v>116</c:v>
                </c:pt>
                <c:pt idx="1383">
                  <c:v>132</c:v>
                </c:pt>
                <c:pt idx="1384">
                  <c:v>126</c:v>
                </c:pt>
                <c:pt idx="1385">
                  <c:v>131</c:v>
                </c:pt>
                <c:pt idx="1386">
                  <c:v>132</c:v>
                </c:pt>
                <c:pt idx="1387">
                  <c:v>126</c:v>
                </c:pt>
                <c:pt idx="1388">
                  <c:v>134</c:v>
                </c:pt>
                <c:pt idx="1389">
                  <c:v>141</c:v>
                </c:pt>
                <c:pt idx="1390">
                  <c:v>134</c:v>
                </c:pt>
                <c:pt idx="1391">
                  <c:v>152</c:v>
                </c:pt>
                <c:pt idx="1392">
                  <c:v>150</c:v>
                </c:pt>
                <c:pt idx="1393">
                  <c:v>162</c:v>
                </c:pt>
                <c:pt idx="1394">
                  <c:v>162</c:v>
                </c:pt>
                <c:pt idx="1395">
                  <c:v>156</c:v>
                </c:pt>
                <c:pt idx="1396">
                  <c:v>165</c:v>
                </c:pt>
                <c:pt idx="1397">
                  <c:v>168</c:v>
                </c:pt>
                <c:pt idx="1398">
                  <c:v>186</c:v>
                </c:pt>
                <c:pt idx="1399">
                  <c:v>161</c:v>
                </c:pt>
                <c:pt idx="1400">
                  <c:v>155</c:v>
                </c:pt>
                <c:pt idx="1401">
                  <c:v>150</c:v>
                </c:pt>
                <c:pt idx="1402">
                  <c:v>144</c:v>
                </c:pt>
                <c:pt idx="1403">
                  <c:v>141</c:v>
                </c:pt>
                <c:pt idx="1404">
                  <c:v>143</c:v>
                </c:pt>
                <c:pt idx="1405">
                  <c:v>129</c:v>
                </c:pt>
                <c:pt idx="1406">
                  <c:v>123</c:v>
                </c:pt>
                <c:pt idx="1407">
                  <c:v>125</c:v>
                </c:pt>
                <c:pt idx="1408">
                  <c:v>113</c:v>
                </c:pt>
                <c:pt idx="1409">
                  <c:v>113</c:v>
                </c:pt>
                <c:pt idx="1410">
                  <c:v>113</c:v>
                </c:pt>
                <c:pt idx="1411">
                  <c:v>138</c:v>
                </c:pt>
                <c:pt idx="1412">
                  <c:v>129</c:v>
                </c:pt>
                <c:pt idx="1413">
                  <c:v>129</c:v>
                </c:pt>
                <c:pt idx="1414">
                  <c:v>122</c:v>
                </c:pt>
                <c:pt idx="1415">
                  <c:v>125</c:v>
                </c:pt>
                <c:pt idx="1416">
                  <c:v>131</c:v>
                </c:pt>
                <c:pt idx="1417">
                  <c:v>138</c:v>
                </c:pt>
                <c:pt idx="1418">
                  <c:v>153</c:v>
                </c:pt>
                <c:pt idx="1419">
                  <c:v>158</c:v>
                </c:pt>
                <c:pt idx="1420">
                  <c:v>153</c:v>
                </c:pt>
                <c:pt idx="1421">
                  <c:v>158</c:v>
                </c:pt>
                <c:pt idx="1422">
                  <c:v>165</c:v>
                </c:pt>
                <c:pt idx="1423">
                  <c:v>159</c:v>
                </c:pt>
                <c:pt idx="1424">
                  <c:v>179</c:v>
                </c:pt>
                <c:pt idx="1425">
                  <c:v>149</c:v>
                </c:pt>
                <c:pt idx="1426">
                  <c:v>168</c:v>
                </c:pt>
                <c:pt idx="1427">
                  <c:v>164</c:v>
                </c:pt>
                <c:pt idx="1428">
                  <c:v>150</c:v>
                </c:pt>
                <c:pt idx="1429">
                  <c:v>134</c:v>
                </c:pt>
                <c:pt idx="1430">
                  <c:v>131</c:v>
                </c:pt>
                <c:pt idx="1431">
                  <c:v>126</c:v>
                </c:pt>
                <c:pt idx="1432">
                  <c:v>120</c:v>
                </c:pt>
                <c:pt idx="1433">
                  <c:v>116</c:v>
                </c:pt>
                <c:pt idx="1434">
                  <c:v>122</c:v>
                </c:pt>
                <c:pt idx="1435">
                  <c:v>126</c:v>
                </c:pt>
                <c:pt idx="1436">
                  <c:v>111</c:v>
                </c:pt>
                <c:pt idx="1437">
                  <c:v>147</c:v>
                </c:pt>
                <c:pt idx="1438">
                  <c:v>132</c:v>
                </c:pt>
                <c:pt idx="1439">
                  <c:v>135</c:v>
                </c:pt>
                <c:pt idx="1440">
                  <c:v>123</c:v>
                </c:pt>
                <c:pt idx="1441">
                  <c:v>125</c:v>
                </c:pt>
                <c:pt idx="1442">
                  <c:v>135</c:v>
                </c:pt>
                <c:pt idx="1443">
                  <c:v>131</c:v>
                </c:pt>
                <c:pt idx="1444">
                  <c:v>143</c:v>
                </c:pt>
                <c:pt idx="1445">
                  <c:v>149</c:v>
                </c:pt>
                <c:pt idx="1446">
                  <c:v>158</c:v>
                </c:pt>
                <c:pt idx="1447">
                  <c:v>171</c:v>
                </c:pt>
                <c:pt idx="1448">
                  <c:v>168</c:v>
                </c:pt>
                <c:pt idx="1449">
                  <c:v>180</c:v>
                </c:pt>
                <c:pt idx="1450">
                  <c:v>174</c:v>
                </c:pt>
                <c:pt idx="1451">
                  <c:v>176</c:v>
                </c:pt>
                <c:pt idx="1452">
                  <c:v>162</c:v>
                </c:pt>
                <c:pt idx="1453">
                  <c:v>150</c:v>
                </c:pt>
                <c:pt idx="1454">
                  <c:v>150</c:v>
                </c:pt>
                <c:pt idx="1455">
                  <c:v>137</c:v>
                </c:pt>
                <c:pt idx="1456">
                  <c:v>146</c:v>
                </c:pt>
                <c:pt idx="1457">
                  <c:v>135</c:v>
                </c:pt>
                <c:pt idx="1458">
                  <c:v>126</c:v>
                </c:pt>
                <c:pt idx="1459">
                  <c:v>128</c:v>
                </c:pt>
                <c:pt idx="1460">
                  <c:v>122</c:v>
                </c:pt>
                <c:pt idx="1461">
                  <c:v>117</c:v>
                </c:pt>
                <c:pt idx="1462">
                  <c:v>131</c:v>
                </c:pt>
                <c:pt idx="1463">
                  <c:v>128</c:v>
                </c:pt>
                <c:pt idx="1464">
                  <c:v>143</c:v>
                </c:pt>
                <c:pt idx="1465">
                  <c:v>114</c:v>
                </c:pt>
                <c:pt idx="1466">
                  <c:v>117</c:v>
                </c:pt>
                <c:pt idx="1467">
                  <c:v>131</c:v>
                </c:pt>
                <c:pt idx="1468">
                  <c:v>140</c:v>
                </c:pt>
                <c:pt idx="1469">
                  <c:v>137</c:v>
                </c:pt>
                <c:pt idx="1470">
                  <c:v>132</c:v>
                </c:pt>
                <c:pt idx="1471">
                  <c:v>143</c:v>
                </c:pt>
                <c:pt idx="1472">
                  <c:v>147</c:v>
                </c:pt>
                <c:pt idx="1473">
                  <c:v>174</c:v>
                </c:pt>
                <c:pt idx="1474">
                  <c:v>147</c:v>
                </c:pt>
                <c:pt idx="1475">
                  <c:v>174</c:v>
                </c:pt>
                <c:pt idx="1476">
                  <c:v>170</c:v>
                </c:pt>
                <c:pt idx="1477">
                  <c:v>182</c:v>
                </c:pt>
                <c:pt idx="1478">
                  <c:v>162</c:v>
                </c:pt>
                <c:pt idx="1479">
                  <c:v>147</c:v>
                </c:pt>
                <c:pt idx="1480">
                  <c:v>161</c:v>
                </c:pt>
                <c:pt idx="1481">
                  <c:v>149</c:v>
                </c:pt>
                <c:pt idx="1482">
                  <c:v>138</c:v>
                </c:pt>
                <c:pt idx="1483">
                  <c:v>147</c:v>
                </c:pt>
                <c:pt idx="1484">
                  <c:v>132</c:v>
                </c:pt>
                <c:pt idx="1485">
                  <c:v>123</c:v>
                </c:pt>
                <c:pt idx="1486">
                  <c:v>122</c:v>
                </c:pt>
                <c:pt idx="1487">
                  <c:v>104</c:v>
                </c:pt>
                <c:pt idx="1488">
                  <c:v>116</c:v>
                </c:pt>
                <c:pt idx="1489">
                  <c:v>122</c:v>
                </c:pt>
                <c:pt idx="1490">
                  <c:v>105</c:v>
                </c:pt>
                <c:pt idx="1491">
                  <c:v>137</c:v>
                </c:pt>
                <c:pt idx="1492">
                  <c:v>132</c:v>
                </c:pt>
                <c:pt idx="1493">
                  <c:v>119</c:v>
                </c:pt>
                <c:pt idx="1494">
                  <c:v>129</c:v>
                </c:pt>
                <c:pt idx="1495">
                  <c:v>134</c:v>
                </c:pt>
                <c:pt idx="1496">
                  <c:v>147</c:v>
                </c:pt>
                <c:pt idx="1497">
                  <c:v>149</c:v>
                </c:pt>
                <c:pt idx="1498">
                  <c:v>168</c:v>
                </c:pt>
                <c:pt idx="1499">
                  <c:v>171</c:v>
                </c:pt>
                <c:pt idx="1500">
                  <c:v>150</c:v>
                </c:pt>
                <c:pt idx="1501">
                  <c:v>152</c:v>
                </c:pt>
                <c:pt idx="1502">
                  <c:v>168</c:v>
                </c:pt>
                <c:pt idx="1503">
                  <c:v>150</c:v>
                </c:pt>
                <c:pt idx="1504">
                  <c:v>177</c:v>
                </c:pt>
                <c:pt idx="1505">
                  <c:v>171</c:v>
                </c:pt>
                <c:pt idx="1506">
                  <c:v>156</c:v>
                </c:pt>
                <c:pt idx="1507">
                  <c:v>164</c:v>
                </c:pt>
                <c:pt idx="1508">
                  <c:v>141</c:v>
                </c:pt>
                <c:pt idx="1509">
                  <c:v>146</c:v>
                </c:pt>
                <c:pt idx="1510">
                  <c:v>146</c:v>
                </c:pt>
                <c:pt idx="1511">
                  <c:v>125</c:v>
                </c:pt>
                <c:pt idx="1512">
                  <c:v>125</c:v>
                </c:pt>
                <c:pt idx="1513">
                  <c:v>125</c:v>
                </c:pt>
                <c:pt idx="1514">
                  <c:v>122</c:v>
                </c:pt>
                <c:pt idx="1515">
                  <c:v>131</c:v>
                </c:pt>
                <c:pt idx="1516">
                  <c:v>102</c:v>
                </c:pt>
                <c:pt idx="1517">
                  <c:v>140</c:v>
                </c:pt>
                <c:pt idx="1518">
                  <c:v>134</c:v>
                </c:pt>
                <c:pt idx="1519">
                  <c:v>120</c:v>
                </c:pt>
                <c:pt idx="1520">
                  <c:v>131</c:v>
                </c:pt>
                <c:pt idx="1521">
                  <c:v>122</c:v>
                </c:pt>
                <c:pt idx="1522">
                  <c:v>137</c:v>
                </c:pt>
                <c:pt idx="1523">
                  <c:v>134</c:v>
                </c:pt>
                <c:pt idx="1524">
                  <c:v>153</c:v>
                </c:pt>
                <c:pt idx="1525">
                  <c:v>150</c:v>
                </c:pt>
                <c:pt idx="1526">
                  <c:v>167</c:v>
                </c:pt>
                <c:pt idx="1527">
                  <c:v>171</c:v>
                </c:pt>
                <c:pt idx="1528">
                  <c:v>153</c:v>
                </c:pt>
                <c:pt idx="1529">
                  <c:v>165</c:v>
                </c:pt>
                <c:pt idx="1530">
                  <c:v>192</c:v>
                </c:pt>
                <c:pt idx="1531">
                  <c:v>152</c:v>
                </c:pt>
                <c:pt idx="1532">
                  <c:v>162</c:v>
                </c:pt>
                <c:pt idx="1533">
                  <c:v>159</c:v>
                </c:pt>
                <c:pt idx="1534">
                  <c:v>158</c:v>
                </c:pt>
                <c:pt idx="1535">
                  <c:v>138</c:v>
                </c:pt>
                <c:pt idx="1536">
                  <c:v>146</c:v>
                </c:pt>
                <c:pt idx="1537">
                  <c:v>129</c:v>
                </c:pt>
                <c:pt idx="1538">
                  <c:v>135</c:v>
                </c:pt>
                <c:pt idx="1539">
                  <c:v>108</c:v>
                </c:pt>
                <c:pt idx="1540">
                  <c:v>107</c:v>
                </c:pt>
                <c:pt idx="1541">
                  <c:v>113</c:v>
                </c:pt>
                <c:pt idx="1542">
                  <c:v>119</c:v>
                </c:pt>
                <c:pt idx="1543">
                  <c:v>138</c:v>
                </c:pt>
                <c:pt idx="1544">
                  <c:v>147</c:v>
                </c:pt>
                <c:pt idx="1545">
                  <c:v>128</c:v>
                </c:pt>
                <c:pt idx="1546">
                  <c:v>129</c:v>
                </c:pt>
                <c:pt idx="1547">
                  <c:v>135</c:v>
                </c:pt>
                <c:pt idx="1548">
                  <c:v>134</c:v>
                </c:pt>
                <c:pt idx="1549">
                  <c:v>132</c:v>
                </c:pt>
                <c:pt idx="1550">
                  <c:v>144</c:v>
                </c:pt>
                <c:pt idx="1551">
                  <c:v>147</c:v>
                </c:pt>
                <c:pt idx="1552">
                  <c:v>147</c:v>
                </c:pt>
                <c:pt idx="1553">
                  <c:v>155</c:v>
                </c:pt>
                <c:pt idx="1554">
                  <c:v>161</c:v>
                </c:pt>
                <c:pt idx="1555">
                  <c:v>168</c:v>
                </c:pt>
                <c:pt idx="1556">
                  <c:v>156</c:v>
                </c:pt>
                <c:pt idx="1557">
                  <c:v>189</c:v>
                </c:pt>
                <c:pt idx="1558">
                  <c:v>158</c:v>
                </c:pt>
                <c:pt idx="1559">
                  <c:v>150</c:v>
                </c:pt>
                <c:pt idx="1560">
                  <c:v>158</c:v>
                </c:pt>
                <c:pt idx="1561">
                  <c:v>138</c:v>
                </c:pt>
                <c:pt idx="1562">
                  <c:v>144</c:v>
                </c:pt>
                <c:pt idx="1563">
                  <c:v>128</c:v>
                </c:pt>
                <c:pt idx="1564">
                  <c:v>132</c:v>
                </c:pt>
                <c:pt idx="1565">
                  <c:v>135</c:v>
                </c:pt>
                <c:pt idx="1566">
                  <c:v>122</c:v>
                </c:pt>
                <c:pt idx="1567">
                  <c:v>129</c:v>
                </c:pt>
                <c:pt idx="1568">
                  <c:v>117</c:v>
                </c:pt>
                <c:pt idx="1569">
                  <c:v>128</c:v>
                </c:pt>
                <c:pt idx="1570">
                  <c:v>119</c:v>
                </c:pt>
                <c:pt idx="1571">
                  <c:v>125</c:v>
                </c:pt>
                <c:pt idx="1572">
                  <c:v>116</c:v>
                </c:pt>
                <c:pt idx="1573">
                  <c:v>123</c:v>
                </c:pt>
                <c:pt idx="1574">
                  <c:v>126</c:v>
                </c:pt>
                <c:pt idx="1575">
                  <c:v>138</c:v>
                </c:pt>
                <c:pt idx="1576">
                  <c:v>135</c:v>
                </c:pt>
                <c:pt idx="1577">
                  <c:v>158</c:v>
                </c:pt>
                <c:pt idx="1578">
                  <c:v>147</c:v>
                </c:pt>
                <c:pt idx="1579">
                  <c:v>158</c:v>
                </c:pt>
                <c:pt idx="1580">
                  <c:v>174</c:v>
                </c:pt>
                <c:pt idx="1581">
                  <c:v>141</c:v>
                </c:pt>
                <c:pt idx="1582">
                  <c:v>159</c:v>
                </c:pt>
                <c:pt idx="1583">
                  <c:v>177</c:v>
                </c:pt>
                <c:pt idx="1584">
                  <c:v>170</c:v>
                </c:pt>
                <c:pt idx="1585">
                  <c:v>153</c:v>
                </c:pt>
                <c:pt idx="1586">
                  <c:v>143</c:v>
                </c:pt>
                <c:pt idx="1587">
                  <c:v>144</c:v>
                </c:pt>
                <c:pt idx="1588">
                  <c:v>144</c:v>
                </c:pt>
                <c:pt idx="1589">
                  <c:v>135</c:v>
                </c:pt>
                <c:pt idx="1590">
                  <c:v>132</c:v>
                </c:pt>
                <c:pt idx="1591">
                  <c:v>138</c:v>
                </c:pt>
                <c:pt idx="1592">
                  <c:v>122</c:v>
                </c:pt>
                <c:pt idx="1593">
                  <c:v>116</c:v>
                </c:pt>
                <c:pt idx="1594">
                  <c:v>117</c:v>
                </c:pt>
                <c:pt idx="1595">
                  <c:v>123</c:v>
                </c:pt>
                <c:pt idx="1596">
                  <c:v>126</c:v>
                </c:pt>
                <c:pt idx="1597">
                  <c:v>143</c:v>
                </c:pt>
                <c:pt idx="1598">
                  <c:v>125</c:v>
                </c:pt>
                <c:pt idx="1599">
                  <c:v>110</c:v>
                </c:pt>
                <c:pt idx="1600">
                  <c:v>122</c:v>
                </c:pt>
                <c:pt idx="1601">
                  <c:v>125</c:v>
                </c:pt>
                <c:pt idx="1602">
                  <c:v>138</c:v>
                </c:pt>
                <c:pt idx="1603">
                  <c:v>128</c:v>
                </c:pt>
                <c:pt idx="1604">
                  <c:v>141</c:v>
                </c:pt>
                <c:pt idx="1605">
                  <c:v>155</c:v>
                </c:pt>
                <c:pt idx="1606">
                  <c:v>153</c:v>
                </c:pt>
                <c:pt idx="1607">
                  <c:v>165</c:v>
                </c:pt>
                <c:pt idx="1608">
                  <c:v>158</c:v>
                </c:pt>
                <c:pt idx="1609">
                  <c:v>170</c:v>
                </c:pt>
                <c:pt idx="1610">
                  <c:v>189</c:v>
                </c:pt>
                <c:pt idx="1611">
                  <c:v>153</c:v>
                </c:pt>
                <c:pt idx="1612">
                  <c:v>158</c:v>
                </c:pt>
                <c:pt idx="1613">
                  <c:v>153</c:v>
                </c:pt>
                <c:pt idx="1614">
                  <c:v>149</c:v>
                </c:pt>
                <c:pt idx="1615">
                  <c:v>141</c:v>
                </c:pt>
                <c:pt idx="1616">
                  <c:v>143</c:v>
                </c:pt>
                <c:pt idx="1617">
                  <c:v>125</c:v>
                </c:pt>
                <c:pt idx="1618">
                  <c:v>122</c:v>
                </c:pt>
                <c:pt idx="1619">
                  <c:v>131</c:v>
                </c:pt>
                <c:pt idx="1620">
                  <c:v>120</c:v>
                </c:pt>
                <c:pt idx="1621">
                  <c:v>126</c:v>
                </c:pt>
                <c:pt idx="1622">
                  <c:v>99</c:v>
                </c:pt>
                <c:pt idx="1623">
                  <c:v>110</c:v>
                </c:pt>
                <c:pt idx="1624">
                  <c:v>128</c:v>
                </c:pt>
                <c:pt idx="1625">
                  <c:v>114</c:v>
                </c:pt>
                <c:pt idx="1626">
                  <c:v>120</c:v>
                </c:pt>
                <c:pt idx="1627">
                  <c:v>126</c:v>
                </c:pt>
                <c:pt idx="1628">
                  <c:v>135</c:v>
                </c:pt>
                <c:pt idx="1629">
                  <c:v>132</c:v>
                </c:pt>
                <c:pt idx="1630">
                  <c:v>143</c:v>
                </c:pt>
                <c:pt idx="1631">
                  <c:v>138</c:v>
                </c:pt>
                <c:pt idx="1632">
                  <c:v>155</c:v>
                </c:pt>
                <c:pt idx="1633">
                  <c:v>146</c:v>
                </c:pt>
                <c:pt idx="1634">
                  <c:v>162</c:v>
                </c:pt>
                <c:pt idx="1635">
                  <c:v>167</c:v>
                </c:pt>
                <c:pt idx="1636">
                  <c:v>161</c:v>
                </c:pt>
                <c:pt idx="1637">
                  <c:v>147</c:v>
                </c:pt>
                <c:pt idx="1638">
                  <c:v>167</c:v>
                </c:pt>
                <c:pt idx="1639">
                  <c:v>153</c:v>
                </c:pt>
                <c:pt idx="1640">
                  <c:v>150</c:v>
                </c:pt>
                <c:pt idx="1641">
                  <c:v>150</c:v>
                </c:pt>
                <c:pt idx="1642">
                  <c:v>135</c:v>
                </c:pt>
                <c:pt idx="1643">
                  <c:v>137</c:v>
                </c:pt>
                <c:pt idx="1644">
                  <c:v>138</c:v>
                </c:pt>
                <c:pt idx="1645">
                  <c:v>120</c:v>
                </c:pt>
                <c:pt idx="1646">
                  <c:v>129</c:v>
                </c:pt>
                <c:pt idx="1647">
                  <c:v>113</c:v>
                </c:pt>
                <c:pt idx="1648">
                  <c:v>114</c:v>
                </c:pt>
                <c:pt idx="1649">
                  <c:v>119</c:v>
                </c:pt>
                <c:pt idx="1650">
                  <c:v>113</c:v>
                </c:pt>
                <c:pt idx="1651">
                  <c:v>122</c:v>
                </c:pt>
                <c:pt idx="1652">
                  <c:v>114</c:v>
                </c:pt>
                <c:pt idx="1653">
                  <c:v>116</c:v>
                </c:pt>
                <c:pt idx="1654">
                  <c:v>122</c:v>
                </c:pt>
                <c:pt idx="1655">
                  <c:v>129</c:v>
                </c:pt>
                <c:pt idx="1656">
                  <c:v>119</c:v>
                </c:pt>
                <c:pt idx="1657">
                  <c:v>143</c:v>
                </c:pt>
                <c:pt idx="1658">
                  <c:v>147</c:v>
                </c:pt>
                <c:pt idx="1659">
                  <c:v>137</c:v>
                </c:pt>
                <c:pt idx="1660">
                  <c:v>150</c:v>
                </c:pt>
                <c:pt idx="1661">
                  <c:v>158</c:v>
                </c:pt>
                <c:pt idx="1662">
                  <c:v>155</c:v>
                </c:pt>
                <c:pt idx="1663">
                  <c:v>164</c:v>
                </c:pt>
                <c:pt idx="1664">
                  <c:v>159</c:v>
                </c:pt>
                <c:pt idx="1665">
                  <c:v>168</c:v>
                </c:pt>
                <c:pt idx="1666">
                  <c:v>147</c:v>
                </c:pt>
                <c:pt idx="1667">
                  <c:v>147</c:v>
                </c:pt>
                <c:pt idx="1668">
                  <c:v>150</c:v>
                </c:pt>
                <c:pt idx="1669">
                  <c:v>135</c:v>
                </c:pt>
                <c:pt idx="1670">
                  <c:v>137</c:v>
                </c:pt>
                <c:pt idx="1671">
                  <c:v>141</c:v>
                </c:pt>
                <c:pt idx="1672">
                  <c:v>123</c:v>
                </c:pt>
                <c:pt idx="1673">
                  <c:v>123</c:v>
                </c:pt>
                <c:pt idx="1674">
                  <c:v>131</c:v>
                </c:pt>
                <c:pt idx="1675">
                  <c:v>116</c:v>
                </c:pt>
                <c:pt idx="1676">
                  <c:v>105</c:v>
                </c:pt>
                <c:pt idx="1677">
                  <c:v>116</c:v>
                </c:pt>
                <c:pt idx="1678">
                  <c:v>107</c:v>
                </c:pt>
                <c:pt idx="1679">
                  <c:v>101</c:v>
                </c:pt>
                <c:pt idx="1680">
                  <c:v>126</c:v>
                </c:pt>
                <c:pt idx="1681">
                  <c:v>120</c:v>
                </c:pt>
                <c:pt idx="1682">
                  <c:v>137</c:v>
                </c:pt>
                <c:pt idx="1683">
                  <c:v>141</c:v>
                </c:pt>
                <c:pt idx="1684">
                  <c:v>135</c:v>
                </c:pt>
                <c:pt idx="1685">
                  <c:v>153</c:v>
                </c:pt>
                <c:pt idx="1686">
                  <c:v>149</c:v>
                </c:pt>
                <c:pt idx="1687">
                  <c:v>146</c:v>
                </c:pt>
                <c:pt idx="1688">
                  <c:v>164</c:v>
                </c:pt>
                <c:pt idx="1689">
                  <c:v>161</c:v>
                </c:pt>
                <c:pt idx="1690">
                  <c:v>164</c:v>
                </c:pt>
                <c:pt idx="1691">
                  <c:v>177</c:v>
                </c:pt>
                <c:pt idx="1692">
                  <c:v>164</c:v>
                </c:pt>
                <c:pt idx="1693">
                  <c:v>171</c:v>
                </c:pt>
                <c:pt idx="1694">
                  <c:v>149</c:v>
                </c:pt>
                <c:pt idx="1695">
                  <c:v>144</c:v>
                </c:pt>
                <c:pt idx="1696">
                  <c:v>131</c:v>
                </c:pt>
                <c:pt idx="1697">
                  <c:v>140</c:v>
                </c:pt>
                <c:pt idx="1698">
                  <c:v>132</c:v>
                </c:pt>
                <c:pt idx="1699">
                  <c:v>114</c:v>
                </c:pt>
                <c:pt idx="1700">
                  <c:v>113</c:v>
                </c:pt>
                <c:pt idx="1701">
                  <c:v>119</c:v>
                </c:pt>
                <c:pt idx="1702">
                  <c:v>116</c:v>
                </c:pt>
                <c:pt idx="1703">
                  <c:v>104</c:v>
                </c:pt>
                <c:pt idx="1704">
                  <c:v>113</c:v>
                </c:pt>
                <c:pt idx="1705">
                  <c:v>134</c:v>
                </c:pt>
                <c:pt idx="1706">
                  <c:v>110</c:v>
                </c:pt>
                <c:pt idx="1707">
                  <c:v>117</c:v>
                </c:pt>
                <c:pt idx="1708">
                  <c:v>128</c:v>
                </c:pt>
                <c:pt idx="1709">
                  <c:v>137</c:v>
                </c:pt>
                <c:pt idx="1710">
                  <c:v>137</c:v>
                </c:pt>
                <c:pt idx="1711">
                  <c:v>129</c:v>
                </c:pt>
                <c:pt idx="1712">
                  <c:v>153</c:v>
                </c:pt>
                <c:pt idx="1713">
                  <c:v>138</c:v>
                </c:pt>
                <c:pt idx="1714">
                  <c:v>147</c:v>
                </c:pt>
                <c:pt idx="1715">
                  <c:v>162</c:v>
                </c:pt>
                <c:pt idx="1716">
                  <c:v>156</c:v>
                </c:pt>
                <c:pt idx="1717">
                  <c:v>168</c:v>
                </c:pt>
                <c:pt idx="1718">
                  <c:v>179</c:v>
                </c:pt>
                <c:pt idx="1719">
                  <c:v>150</c:v>
                </c:pt>
                <c:pt idx="1720">
                  <c:v>144</c:v>
                </c:pt>
                <c:pt idx="1721">
                  <c:v>147</c:v>
                </c:pt>
                <c:pt idx="1722">
                  <c:v>131</c:v>
                </c:pt>
                <c:pt idx="1723">
                  <c:v>140</c:v>
                </c:pt>
                <c:pt idx="1724">
                  <c:v>131</c:v>
                </c:pt>
                <c:pt idx="1725">
                  <c:v>126</c:v>
                </c:pt>
                <c:pt idx="1726">
                  <c:v>126</c:v>
                </c:pt>
                <c:pt idx="1727">
                  <c:v>128</c:v>
                </c:pt>
                <c:pt idx="1728">
                  <c:v>116</c:v>
                </c:pt>
                <c:pt idx="1729">
                  <c:v>101</c:v>
                </c:pt>
                <c:pt idx="1730">
                  <c:v>125</c:v>
                </c:pt>
                <c:pt idx="1731">
                  <c:v>116</c:v>
                </c:pt>
                <c:pt idx="1732">
                  <c:v>102</c:v>
                </c:pt>
                <c:pt idx="1733">
                  <c:v>119</c:v>
                </c:pt>
                <c:pt idx="1734">
                  <c:v>113</c:v>
                </c:pt>
                <c:pt idx="1735">
                  <c:v>107</c:v>
                </c:pt>
                <c:pt idx="1736">
                  <c:v>122</c:v>
                </c:pt>
                <c:pt idx="1737">
                  <c:v>134</c:v>
                </c:pt>
                <c:pt idx="1738">
                  <c:v>143</c:v>
                </c:pt>
                <c:pt idx="1739">
                  <c:v>140</c:v>
                </c:pt>
                <c:pt idx="1740">
                  <c:v>161</c:v>
                </c:pt>
                <c:pt idx="1741">
                  <c:v>153</c:v>
                </c:pt>
                <c:pt idx="1742">
                  <c:v>158</c:v>
                </c:pt>
                <c:pt idx="1743">
                  <c:v>165</c:v>
                </c:pt>
                <c:pt idx="1744">
                  <c:v>153</c:v>
                </c:pt>
                <c:pt idx="1745">
                  <c:v>174</c:v>
                </c:pt>
                <c:pt idx="1746">
                  <c:v>146</c:v>
                </c:pt>
                <c:pt idx="1747">
                  <c:v>147</c:v>
                </c:pt>
                <c:pt idx="1748">
                  <c:v>147</c:v>
                </c:pt>
                <c:pt idx="1749">
                  <c:v>144</c:v>
                </c:pt>
                <c:pt idx="1750">
                  <c:v>140</c:v>
                </c:pt>
                <c:pt idx="1751">
                  <c:v>131</c:v>
                </c:pt>
                <c:pt idx="1752">
                  <c:v>132</c:v>
                </c:pt>
                <c:pt idx="1753">
                  <c:v>126</c:v>
                </c:pt>
                <c:pt idx="1754">
                  <c:v>116</c:v>
                </c:pt>
                <c:pt idx="1755">
                  <c:v>116</c:v>
                </c:pt>
                <c:pt idx="1756">
                  <c:v>126</c:v>
                </c:pt>
                <c:pt idx="1757">
                  <c:v>113</c:v>
                </c:pt>
                <c:pt idx="1758">
                  <c:v>105</c:v>
                </c:pt>
                <c:pt idx="1759">
                  <c:v>99</c:v>
                </c:pt>
                <c:pt idx="1760">
                  <c:v>122</c:v>
                </c:pt>
                <c:pt idx="1761">
                  <c:v>122</c:v>
                </c:pt>
                <c:pt idx="1762">
                  <c:v>117</c:v>
                </c:pt>
                <c:pt idx="1763">
                  <c:v>119</c:v>
                </c:pt>
                <c:pt idx="1764">
                  <c:v>131</c:v>
                </c:pt>
                <c:pt idx="1765">
                  <c:v>126</c:v>
                </c:pt>
                <c:pt idx="1766">
                  <c:v>141</c:v>
                </c:pt>
                <c:pt idx="1767">
                  <c:v>140</c:v>
                </c:pt>
                <c:pt idx="1768">
                  <c:v>146</c:v>
                </c:pt>
                <c:pt idx="1769">
                  <c:v>141</c:v>
                </c:pt>
                <c:pt idx="1770">
                  <c:v>158</c:v>
                </c:pt>
                <c:pt idx="1771">
                  <c:v>164</c:v>
                </c:pt>
                <c:pt idx="1772">
                  <c:v>170</c:v>
                </c:pt>
                <c:pt idx="1773">
                  <c:v>147</c:v>
                </c:pt>
                <c:pt idx="1774">
                  <c:v>152</c:v>
                </c:pt>
                <c:pt idx="1775">
                  <c:v>162</c:v>
                </c:pt>
                <c:pt idx="1776">
                  <c:v>141</c:v>
                </c:pt>
                <c:pt idx="1777">
                  <c:v>138</c:v>
                </c:pt>
                <c:pt idx="1778">
                  <c:v>144</c:v>
                </c:pt>
                <c:pt idx="1779">
                  <c:v>144</c:v>
                </c:pt>
                <c:pt idx="1780">
                  <c:v>143</c:v>
                </c:pt>
                <c:pt idx="1781">
                  <c:v>125</c:v>
                </c:pt>
                <c:pt idx="1782">
                  <c:v>122</c:v>
                </c:pt>
                <c:pt idx="1783">
                  <c:v>113</c:v>
                </c:pt>
                <c:pt idx="1784">
                  <c:v>110</c:v>
                </c:pt>
                <c:pt idx="1785">
                  <c:v>117</c:v>
                </c:pt>
                <c:pt idx="1786">
                  <c:v>96</c:v>
                </c:pt>
                <c:pt idx="1787">
                  <c:v>113</c:v>
                </c:pt>
                <c:pt idx="1788">
                  <c:v>102</c:v>
                </c:pt>
                <c:pt idx="1789">
                  <c:v>129</c:v>
                </c:pt>
                <c:pt idx="1790">
                  <c:v>116</c:v>
                </c:pt>
                <c:pt idx="1791">
                  <c:v>126</c:v>
                </c:pt>
                <c:pt idx="1792">
                  <c:v>138</c:v>
                </c:pt>
                <c:pt idx="1793">
                  <c:v>134</c:v>
                </c:pt>
                <c:pt idx="1794">
                  <c:v>143</c:v>
                </c:pt>
                <c:pt idx="1795">
                  <c:v>150</c:v>
                </c:pt>
                <c:pt idx="1796">
                  <c:v>156</c:v>
                </c:pt>
                <c:pt idx="1797">
                  <c:v>149</c:v>
                </c:pt>
                <c:pt idx="1798">
                  <c:v>164</c:v>
                </c:pt>
                <c:pt idx="1799">
                  <c:v>149</c:v>
                </c:pt>
                <c:pt idx="1800">
                  <c:v>168</c:v>
                </c:pt>
                <c:pt idx="1801">
                  <c:v>159</c:v>
                </c:pt>
                <c:pt idx="1802">
                  <c:v>155</c:v>
                </c:pt>
                <c:pt idx="1803">
                  <c:v>143</c:v>
                </c:pt>
                <c:pt idx="1804">
                  <c:v>143</c:v>
                </c:pt>
                <c:pt idx="1805">
                  <c:v>137</c:v>
                </c:pt>
                <c:pt idx="1806">
                  <c:v>137</c:v>
                </c:pt>
                <c:pt idx="1807">
                  <c:v>128</c:v>
                </c:pt>
                <c:pt idx="1808">
                  <c:v>126</c:v>
                </c:pt>
                <c:pt idx="1809">
                  <c:v>116</c:v>
                </c:pt>
                <c:pt idx="1810">
                  <c:v>107</c:v>
                </c:pt>
                <c:pt idx="1811">
                  <c:v>113</c:v>
                </c:pt>
                <c:pt idx="1812">
                  <c:v>123</c:v>
                </c:pt>
                <c:pt idx="1813">
                  <c:v>107</c:v>
                </c:pt>
                <c:pt idx="1814">
                  <c:v>128</c:v>
                </c:pt>
                <c:pt idx="1815">
                  <c:v>108</c:v>
                </c:pt>
                <c:pt idx="1816">
                  <c:v>120</c:v>
                </c:pt>
                <c:pt idx="1817">
                  <c:v>110</c:v>
                </c:pt>
                <c:pt idx="1818">
                  <c:v>126</c:v>
                </c:pt>
                <c:pt idx="1819">
                  <c:v>131</c:v>
                </c:pt>
                <c:pt idx="1820">
                  <c:v>134</c:v>
                </c:pt>
                <c:pt idx="1821">
                  <c:v>144</c:v>
                </c:pt>
                <c:pt idx="1822">
                  <c:v>162</c:v>
                </c:pt>
                <c:pt idx="1823">
                  <c:v>141</c:v>
                </c:pt>
                <c:pt idx="1824">
                  <c:v>147</c:v>
                </c:pt>
                <c:pt idx="1825">
                  <c:v>146</c:v>
                </c:pt>
                <c:pt idx="1826">
                  <c:v>167</c:v>
                </c:pt>
                <c:pt idx="1827">
                  <c:v>162</c:v>
                </c:pt>
                <c:pt idx="1828">
                  <c:v>176</c:v>
                </c:pt>
                <c:pt idx="1829">
                  <c:v>141</c:v>
                </c:pt>
                <c:pt idx="1830">
                  <c:v>135</c:v>
                </c:pt>
                <c:pt idx="1831">
                  <c:v>143</c:v>
                </c:pt>
                <c:pt idx="1832">
                  <c:v>150</c:v>
                </c:pt>
                <c:pt idx="1833">
                  <c:v>138</c:v>
                </c:pt>
                <c:pt idx="1834">
                  <c:v>131</c:v>
                </c:pt>
                <c:pt idx="1835">
                  <c:v>138</c:v>
                </c:pt>
                <c:pt idx="1836">
                  <c:v>123</c:v>
                </c:pt>
                <c:pt idx="1837">
                  <c:v>119</c:v>
                </c:pt>
                <c:pt idx="1838">
                  <c:v>119</c:v>
                </c:pt>
                <c:pt idx="1839">
                  <c:v>113</c:v>
                </c:pt>
                <c:pt idx="1840">
                  <c:v>107</c:v>
                </c:pt>
                <c:pt idx="1841">
                  <c:v>144</c:v>
                </c:pt>
                <c:pt idx="1842">
                  <c:v>110</c:v>
                </c:pt>
                <c:pt idx="1843">
                  <c:v>113</c:v>
                </c:pt>
                <c:pt idx="1844">
                  <c:v>120</c:v>
                </c:pt>
                <c:pt idx="1845">
                  <c:v>132</c:v>
                </c:pt>
                <c:pt idx="1846">
                  <c:v>125</c:v>
                </c:pt>
                <c:pt idx="1847">
                  <c:v>123</c:v>
                </c:pt>
                <c:pt idx="1848">
                  <c:v>137</c:v>
                </c:pt>
                <c:pt idx="1849">
                  <c:v>153</c:v>
                </c:pt>
                <c:pt idx="1850">
                  <c:v>150</c:v>
                </c:pt>
                <c:pt idx="1851">
                  <c:v>156</c:v>
                </c:pt>
                <c:pt idx="1852">
                  <c:v>155</c:v>
                </c:pt>
                <c:pt idx="1853">
                  <c:v>132</c:v>
                </c:pt>
                <c:pt idx="1854">
                  <c:v>164</c:v>
                </c:pt>
                <c:pt idx="1855">
                  <c:v>182</c:v>
                </c:pt>
                <c:pt idx="1856">
                  <c:v>141</c:v>
                </c:pt>
                <c:pt idx="1857">
                  <c:v>132</c:v>
                </c:pt>
                <c:pt idx="1858">
                  <c:v>132</c:v>
                </c:pt>
                <c:pt idx="1859">
                  <c:v>137</c:v>
                </c:pt>
                <c:pt idx="1860">
                  <c:v>140</c:v>
                </c:pt>
                <c:pt idx="1861">
                  <c:v>125</c:v>
                </c:pt>
                <c:pt idx="1862">
                  <c:v>135</c:v>
                </c:pt>
                <c:pt idx="1863">
                  <c:v>131</c:v>
                </c:pt>
                <c:pt idx="1864">
                  <c:v>131</c:v>
                </c:pt>
                <c:pt idx="1865">
                  <c:v>131</c:v>
                </c:pt>
                <c:pt idx="1866">
                  <c:v>120</c:v>
                </c:pt>
                <c:pt idx="1867">
                  <c:v>122</c:v>
                </c:pt>
                <c:pt idx="1868">
                  <c:v>113</c:v>
                </c:pt>
                <c:pt idx="1869">
                  <c:v>140</c:v>
                </c:pt>
                <c:pt idx="1870">
                  <c:v>111</c:v>
                </c:pt>
                <c:pt idx="1871">
                  <c:v>116</c:v>
                </c:pt>
                <c:pt idx="1872">
                  <c:v>113</c:v>
                </c:pt>
                <c:pt idx="1873">
                  <c:v>122</c:v>
                </c:pt>
                <c:pt idx="1874">
                  <c:v>140</c:v>
                </c:pt>
                <c:pt idx="1875">
                  <c:v>140</c:v>
                </c:pt>
                <c:pt idx="1876">
                  <c:v>138</c:v>
                </c:pt>
                <c:pt idx="1877">
                  <c:v>144</c:v>
                </c:pt>
                <c:pt idx="1878">
                  <c:v>144</c:v>
                </c:pt>
                <c:pt idx="1879">
                  <c:v>165</c:v>
                </c:pt>
                <c:pt idx="1880">
                  <c:v>138</c:v>
                </c:pt>
                <c:pt idx="1881">
                  <c:v>140</c:v>
                </c:pt>
                <c:pt idx="1882">
                  <c:v>153</c:v>
                </c:pt>
                <c:pt idx="1883">
                  <c:v>179</c:v>
                </c:pt>
                <c:pt idx="1884">
                  <c:v>143</c:v>
                </c:pt>
                <c:pt idx="1885">
                  <c:v>144</c:v>
                </c:pt>
                <c:pt idx="1886">
                  <c:v>131</c:v>
                </c:pt>
                <c:pt idx="1887">
                  <c:v>134</c:v>
                </c:pt>
                <c:pt idx="1888">
                  <c:v>131</c:v>
                </c:pt>
                <c:pt idx="1889">
                  <c:v>135</c:v>
                </c:pt>
                <c:pt idx="1890">
                  <c:v>131</c:v>
                </c:pt>
                <c:pt idx="1891">
                  <c:v>122</c:v>
                </c:pt>
                <c:pt idx="1892">
                  <c:v>128</c:v>
                </c:pt>
                <c:pt idx="1893">
                  <c:v>132</c:v>
                </c:pt>
                <c:pt idx="1894">
                  <c:v>107</c:v>
                </c:pt>
                <c:pt idx="1895">
                  <c:v>128</c:v>
                </c:pt>
                <c:pt idx="1896">
                  <c:v>122</c:v>
                </c:pt>
                <c:pt idx="1897">
                  <c:v>120</c:v>
                </c:pt>
                <c:pt idx="1898">
                  <c:v>123</c:v>
                </c:pt>
                <c:pt idx="1899">
                  <c:v>128</c:v>
                </c:pt>
                <c:pt idx="1900">
                  <c:v>132</c:v>
                </c:pt>
                <c:pt idx="1901">
                  <c:v>126</c:v>
                </c:pt>
                <c:pt idx="1902">
                  <c:v>123</c:v>
                </c:pt>
                <c:pt idx="1903">
                  <c:v>147</c:v>
                </c:pt>
                <c:pt idx="1904">
                  <c:v>135</c:v>
                </c:pt>
                <c:pt idx="1905">
                  <c:v>140</c:v>
                </c:pt>
                <c:pt idx="1906">
                  <c:v>140</c:v>
                </c:pt>
                <c:pt idx="1907">
                  <c:v>144</c:v>
                </c:pt>
                <c:pt idx="1908">
                  <c:v>149</c:v>
                </c:pt>
                <c:pt idx="1909">
                  <c:v>155</c:v>
                </c:pt>
                <c:pt idx="1910">
                  <c:v>156</c:v>
                </c:pt>
                <c:pt idx="1911">
                  <c:v>173</c:v>
                </c:pt>
                <c:pt idx="1912">
                  <c:v>147</c:v>
                </c:pt>
                <c:pt idx="1913">
                  <c:v>137</c:v>
                </c:pt>
                <c:pt idx="1914">
                  <c:v>122</c:v>
                </c:pt>
                <c:pt idx="1915">
                  <c:v>149</c:v>
                </c:pt>
                <c:pt idx="1916">
                  <c:v>131</c:v>
                </c:pt>
                <c:pt idx="1917">
                  <c:v>134</c:v>
                </c:pt>
                <c:pt idx="1918">
                  <c:v>126</c:v>
                </c:pt>
                <c:pt idx="1919">
                  <c:v>126</c:v>
                </c:pt>
                <c:pt idx="1920">
                  <c:v>123</c:v>
                </c:pt>
                <c:pt idx="1921">
                  <c:v>125</c:v>
                </c:pt>
                <c:pt idx="1922">
                  <c:v>101</c:v>
                </c:pt>
                <c:pt idx="1923">
                  <c:v>126</c:v>
                </c:pt>
                <c:pt idx="1924">
                  <c:v>120</c:v>
                </c:pt>
                <c:pt idx="1925">
                  <c:v>132</c:v>
                </c:pt>
                <c:pt idx="1926">
                  <c:v>141</c:v>
                </c:pt>
                <c:pt idx="1927">
                  <c:v>137</c:v>
                </c:pt>
                <c:pt idx="1928">
                  <c:v>144</c:v>
                </c:pt>
                <c:pt idx="1929">
                  <c:v>150</c:v>
                </c:pt>
                <c:pt idx="1930">
                  <c:v>128</c:v>
                </c:pt>
                <c:pt idx="1931">
                  <c:v>134</c:v>
                </c:pt>
                <c:pt idx="1932">
                  <c:v>147</c:v>
                </c:pt>
                <c:pt idx="1933">
                  <c:v>140</c:v>
                </c:pt>
                <c:pt idx="1934">
                  <c:v>138</c:v>
                </c:pt>
                <c:pt idx="1935">
                  <c:v>146</c:v>
                </c:pt>
                <c:pt idx="1936">
                  <c:v>153</c:v>
                </c:pt>
                <c:pt idx="1937">
                  <c:v>131</c:v>
                </c:pt>
                <c:pt idx="1938">
                  <c:v>161</c:v>
                </c:pt>
                <c:pt idx="1939">
                  <c:v>162</c:v>
                </c:pt>
                <c:pt idx="1940">
                  <c:v>138</c:v>
                </c:pt>
                <c:pt idx="1941">
                  <c:v>137</c:v>
                </c:pt>
                <c:pt idx="1942">
                  <c:v>122</c:v>
                </c:pt>
                <c:pt idx="1943">
                  <c:v>131</c:v>
                </c:pt>
                <c:pt idx="1944">
                  <c:v>137</c:v>
                </c:pt>
                <c:pt idx="1945">
                  <c:v>134</c:v>
                </c:pt>
                <c:pt idx="1946">
                  <c:v>126</c:v>
                </c:pt>
                <c:pt idx="1947">
                  <c:v>131</c:v>
                </c:pt>
                <c:pt idx="1948">
                  <c:v>123</c:v>
                </c:pt>
                <c:pt idx="1949">
                  <c:v>117</c:v>
                </c:pt>
                <c:pt idx="1950">
                  <c:v>117</c:v>
                </c:pt>
                <c:pt idx="1951">
                  <c:v>117</c:v>
                </c:pt>
                <c:pt idx="1952">
                  <c:v>111</c:v>
                </c:pt>
                <c:pt idx="1953">
                  <c:v>155</c:v>
                </c:pt>
                <c:pt idx="1954">
                  <c:v>131</c:v>
                </c:pt>
                <c:pt idx="1955">
                  <c:v>126</c:v>
                </c:pt>
                <c:pt idx="1956">
                  <c:v>132</c:v>
                </c:pt>
                <c:pt idx="1957">
                  <c:v>134</c:v>
                </c:pt>
                <c:pt idx="1958">
                  <c:v>128</c:v>
                </c:pt>
                <c:pt idx="1959">
                  <c:v>141</c:v>
                </c:pt>
                <c:pt idx="1960">
                  <c:v>149</c:v>
                </c:pt>
                <c:pt idx="1961">
                  <c:v>150</c:v>
                </c:pt>
                <c:pt idx="1962">
                  <c:v>138</c:v>
                </c:pt>
                <c:pt idx="1963">
                  <c:v>134</c:v>
                </c:pt>
                <c:pt idx="1964">
                  <c:v>135</c:v>
                </c:pt>
                <c:pt idx="1965">
                  <c:v>143</c:v>
                </c:pt>
                <c:pt idx="1966">
                  <c:v>170</c:v>
                </c:pt>
                <c:pt idx="1967">
                  <c:v>129</c:v>
                </c:pt>
                <c:pt idx="1968">
                  <c:v>131</c:v>
                </c:pt>
                <c:pt idx="1969">
                  <c:v>137</c:v>
                </c:pt>
                <c:pt idx="1970">
                  <c:v>122</c:v>
                </c:pt>
                <c:pt idx="1971">
                  <c:v>128</c:v>
                </c:pt>
                <c:pt idx="1972">
                  <c:v>125</c:v>
                </c:pt>
                <c:pt idx="1973">
                  <c:v>131</c:v>
                </c:pt>
                <c:pt idx="1974">
                  <c:v>123</c:v>
                </c:pt>
                <c:pt idx="1975">
                  <c:v>131</c:v>
                </c:pt>
                <c:pt idx="1976">
                  <c:v>120</c:v>
                </c:pt>
                <c:pt idx="1977">
                  <c:v>116</c:v>
                </c:pt>
                <c:pt idx="1978">
                  <c:v>125</c:v>
                </c:pt>
                <c:pt idx="1979">
                  <c:v>134</c:v>
                </c:pt>
                <c:pt idx="1980">
                  <c:v>140</c:v>
                </c:pt>
                <c:pt idx="1981">
                  <c:v>125</c:v>
                </c:pt>
                <c:pt idx="1982">
                  <c:v>126</c:v>
                </c:pt>
                <c:pt idx="1983">
                  <c:v>137</c:v>
                </c:pt>
                <c:pt idx="1984">
                  <c:v>120</c:v>
                </c:pt>
                <c:pt idx="1985">
                  <c:v>122</c:v>
                </c:pt>
                <c:pt idx="1986">
                  <c:v>131</c:v>
                </c:pt>
                <c:pt idx="1987">
                  <c:v>129</c:v>
                </c:pt>
                <c:pt idx="1988">
                  <c:v>137</c:v>
                </c:pt>
                <c:pt idx="1989">
                  <c:v>143</c:v>
                </c:pt>
                <c:pt idx="1990">
                  <c:v>153</c:v>
                </c:pt>
                <c:pt idx="1991">
                  <c:v>134</c:v>
                </c:pt>
                <c:pt idx="1992">
                  <c:v>126</c:v>
                </c:pt>
                <c:pt idx="1993">
                  <c:v>153</c:v>
                </c:pt>
                <c:pt idx="1994">
                  <c:v>155</c:v>
                </c:pt>
                <c:pt idx="1995">
                  <c:v>125</c:v>
                </c:pt>
                <c:pt idx="1996">
                  <c:v>134</c:v>
                </c:pt>
                <c:pt idx="1997">
                  <c:v>135</c:v>
                </c:pt>
                <c:pt idx="1998">
                  <c:v>126</c:v>
                </c:pt>
                <c:pt idx="1999">
                  <c:v>126</c:v>
                </c:pt>
                <c:pt idx="2000">
                  <c:v>128</c:v>
                </c:pt>
                <c:pt idx="2001">
                  <c:v>129</c:v>
                </c:pt>
                <c:pt idx="2002">
                  <c:v>114</c:v>
                </c:pt>
                <c:pt idx="2003">
                  <c:v>114</c:v>
                </c:pt>
                <c:pt idx="2004">
                  <c:v>134</c:v>
                </c:pt>
                <c:pt idx="2005">
                  <c:v>128</c:v>
                </c:pt>
                <c:pt idx="2006">
                  <c:v>134</c:v>
                </c:pt>
                <c:pt idx="2007">
                  <c:v>117</c:v>
                </c:pt>
                <c:pt idx="2008">
                  <c:v>126</c:v>
                </c:pt>
                <c:pt idx="2009">
                  <c:v>126</c:v>
                </c:pt>
                <c:pt idx="2010">
                  <c:v>119</c:v>
                </c:pt>
                <c:pt idx="2011">
                  <c:v>125</c:v>
                </c:pt>
                <c:pt idx="2012">
                  <c:v>123</c:v>
                </c:pt>
                <c:pt idx="2013">
                  <c:v>131</c:v>
                </c:pt>
                <c:pt idx="2014">
                  <c:v>138</c:v>
                </c:pt>
                <c:pt idx="2015">
                  <c:v>129</c:v>
                </c:pt>
                <c:pt idx="2016">
                  <c:v>141</c:v>
                </c:pt>
                <c:pt idx="2017">
                  <c:v>135</c:v>
                </c:pt>
                <c:pt idx="2018">
                  <c:v>146</c:v>
                </c:pt>
                <c:pt idx="2019">
                  <c:v>149</c:v>
                </c:pt>
                <c:pt idx="2020">
                  <c:v>147</c:v>
                </c:pt>
                <c:pt idx="2021">
                  <c:v>147</c:v>
                </c:pt>
                <c:pt idx="2022">
                  <c:v>146</c:v>
                </c:pt>
                <c:pt idx="2023">
                  <c:v>152</c:v>
                </c:pt>
                <c:pt idx="2024">
                  <c:v>132</c:v>
                </c:pt>
                <c:pt idx="2025">
                  <c:v>134</c:v>
                </c:pt>
                <c:pt idx="2026">
                  <c:v>131</c:v>
                </c:pt>
                <c:pt idx="2027">
                  <c:v>129</c:v>
                </c:pt>
                <c:pt idx="2028">
                  <c:v>126</c:v>
                </c:pt>
                <c:pt idx="2029">
                  <c:v>123</c:v>
                </c:pt>
                <c:pt idx="2030">
                  <c:v>125</c:v>
                </c:pt>
                <c:pt idx="2031">
                  <c:v>123</c:v>
                </c:pt>
                <c:pt idx="2032">
                  <c:v>117</c:v>
                </c:pt>
                <c:pt idx="2033">
                  <c:v>123</c:v>
                </c:pt>
                <c:pt idx="2034">
                  <c:v>125</c:v>
                </c:pt>
                <c:pt idx="2035">
                  <c:v>120</c:v>
                </c:pt>
                <c:pt idx="2036">
                  <c:v>131</c:v>
                </c:pt>
                <c:pt idx="2037">
                  <c:v>126</c:v>
                </c:pt>
                <c:pt idx="2038">
                  <c:v>132</c:v>
                </c:pt>
                <c:pt idx="2039">
                  <c:v>117</c:v>
                </c:pt>
                <c:pt idx="2040">
                  <c:v>126</c:v>
                </c:pt>
                <c:pt idx="2041">
                  <c:v>125</c:v>
                </c:pt>
                <c:pt idx="2042">
                  <c:v>125</c:v>
                </c:pt>
                <c:pt idx="2043">
                  <c:v>129</c:v>
                </c:pt>
                <c:pt idx="2044">
                  <c:v>129</c:v>
                </c:pt>
                <c:pt idx="2045">
                  <c:v>147</c:v>
                </c:pt>
                <c:pt idx="2046">
                  <c:v>147</c:v>
                </c:pt>
                <c:pt idx="2047">
                  <c:v>140</c:v>
                </c:pt>
                <c:pt idx="2048">
                  <c:v>149</c:v>
                </c:pt>
                <c:pt idx="2049">
                  <c:v>146</c:v>
                </c:pt>
                <c:pt idx="2050">
                  <c:v>158</c:v>
                </c:pt>
                <c:pt idx="2051">
                  <c:v>170</c:v>
                </c:pt>
                <c:pt idx="2052">
                  <c:v>143</c:v>
                </c:pt>
                <c:pt idx="2053">
                  <c:v>134</c:v>
                </c:pt>
                <c:pt idx="2054">
                  <c:v>117</c:v>
                </c:pt>
                <c:pt idx="2055">
                  <c:v>134</c:v>
                </c:pt>
                <c:pt idx="2056">
                  <c:v>131</c:v>
                </c:pt>
                <c:pt idx="2057">
                  <c:v>126</c:v>
                </c:pt>
                <c:pt idx="2058">
                  <c:v>122</c:v>
                </c:pt>
                <c:pt idx="2059">
                  <c:v>126</c:v>
                </c:pt>
                <c:pt idx="2060">
                  <c:v>129</c:v>
                </c:pt>
                <c:pt idx="2061">
                  <c:v>123</c:v>
                </c:pt>
                <c:pt idx="2062">
                  <c:v>126</c:v>
                </c:pt>
                <c:pt idx="2063">
                  <c:v>128</c:v>
                </c:pt>
                <c:pt idx="2064">
                  <c:v>114</c:v>
                </c:pt>
                <c:pt idx="2065">
                  <c:v>134</c:v>
                </c:pt>
                <c:pt idx="2066">
                  <c:v>147</c:v>
                </c:pt>
                <c:pt idx="2067">
                  <c:v>129</c:v>
                </c:pt>
                <c:pt idx="2068">
                  <c:v>123</c:v>
                </c:pt>
                <c:pt idx="2069">
                  <c:v>126</c:v>
                </c:pt>
                <c:pt idx="2070">
                  <c:v>125</c:v>
                </c:pt>
                <c:pt idx="2071">
                  <c:v>140</c:v>
                </c:pt>
                <c:pt idx="2072">
                  <c:v>140</c:v>
                </c:pt>
                <c:pt idx="2073">
                  <c:v>152</c:v>
                </c:pt>
                <c:pt idx="2074">
                  <c:v>135</c:v>
                </c:pt>
                <c:pt idx="2075">
                  <c:v>149</c:v>
                </c:pt>
                <c:pt idx="2076">
                  <c:v>149</c:v>
                </c:pt>
                <c:pt idx="2077">
                  <c:v>137</c:v>
                </c:pt>
                <c:pt idx="2078">
                  <c:v>146</c:v>
                </c:pt>
                <c:pt idx="2079">
                  <c:v>128</c:v>
                </c:pt>
                <c:pt idx="2080">
                  <c:v>150</c:v>
                </c:pt>
                <c:pt idx="2081">
                  <c:v>129</c:v>
                </c:pt>
                <c:pt idx="2082">
                  <c:v>128</c:v>
                </c:pt>
                <c:pt idx="2083">
                  <c:v>122</c:v>
                </c:pt>
                <c:pt idx="2084">
                  <c:v>134</c:v>
                </c:pt>
                <c:pt idx="2085">
                  <c:v>132</c:v>
                </c:pt>
                <c:pt idx="2086">
                  <c:v>128</c:v>
                </c:pt>
                <c:pt idx="2087">
                  <c:v>126</c:v>
                </c:pt>
                <c:pt idx="2088">
                  <c:v>123</c:v>
                </c:pt>
                <c:pt idx="2089">
                  <c:v>129</c:v>
                </c:pt>
                <c:pt idx="2090">
                  <c:v>126</c:v>
                </c:pt>
                <c:pt idx="2091">
                  <c:v>128</c:v>
                </c:pt>
                <c:pt idx="2092">
                  <c:v>113</c:v>
                </c:pt>
                <c:pt idx="2093">
                  <c:v>113</c:v>
                </c:pt>
                <c:pt idx="2094">
                  <c:v>140</c:v>
                </c:pt>
                <c:pt idx="2095">
                  <c:v>120</c:v>
                </c:pt>
                <c:pt idx="2096">
                  <c:v>129</c:v>
                </c:pt>
                <c:pt idx="2097">
                  <c:v>131</c:v>
                </c:pt>
                <c:pt idx="2098">
                  <c:v>131</c:v>
                </c:pt>
                <c:pt idx="2099">
                  <c:v>137</c:v>
                </c:pt>
                <c:pt idx="2100">
                  <c:v>140</c:v>
                </c:pt>
                <c:pt idx="2101">
                  <c:v>153</c:v>
                </c:pt>
                <c:pt idx="2102">
                  <c:v>129</c:v>
                </c:pt>
                <c:pt idx="2103">
                  <c:v>147</c:v>
                </c:pt>
                <c:pt idx="2104">
                  <c:v>155</c:v>
                </c:pt>
                <c:pt idx="2105">
                  <c:v>144</c:v>
                </c:pt>
                <c:pt idx="2106">
                  <c:v>134</c:v>
                </c:pt>
                <c:pt idx="2107">
                  <c:v>140</c:v>
                </c:pt>
                <c:pt idx="2108">
                  <c:v>155</c:v>
                </c:pt>
                <c:pt idx="2109">
                  <c:v>125</c:v>
                </c:pt>
                <c:pt idx="2110">
                  <c:v>132</c:v>
                </c:pt>
                <c:pt idx="2111">
                  <c:v>126</c:v>
                </c:pt>
                <c:pt idx="2112">
                  <c:v>131</c:v>
                </c:pt>
                <c:pt idx="2113">
                  <c:v>120</c:v>
                </c:pt>
                <c:pt idx="2114">
                  <c:v>129</c:v>
                </c:pt>
                <c:pt idx="2115">
                  <c:v>123</c:v>
                </c:pt>
                <c:pt idx="2116">
                  <c:v>117</c:v>
                </c:pt>
                <c:pt idx="2117">
                  <c:v>132</c:v>
                </c:pt>
                <c:pt idx="2118">
                  <c:v>126</c:v>
                </c:pt>
                <c:pt idx="2119">
                  <c:v>111</c:v>
                </c:pt>
                <c:pt idx="2120">
                  <c:v>116</c:v>
                </c:pt>
                <c:pt idx="2121">
                  <c:v>116</c:v>
                </c:pt>
                <c:pt idx="2122">
                  <c:v>140</c:v>
                </c:pt>
                <c:pt idx="2123">
                  <c:v>125</c:v>
                </c:pt>
                <c:pt idx="2124">
                  <c:v>134</c:v>
                </c:pt>
                <c:pt idx="2125">
                  <c:v>135</c:v>
                </c:pt>
                <c:pt idx="2126">
                  <c:v>126</c:v>
                </c:pt>
                <c:pt idx="2127">
                  <c:v>134</c:v>
                </c:pt>
                <c:pt idx="2128">
                  <c:v>132</c:v>
                </c:pt>
                <c:pt idx="2129">
                  <c:v>140</c:v>
                </c:pt>
                <c:pt idx="2130">
                  <c:v>143</c:v>
                </c:pt>
                <c:pt idx="2131">
                  <c:v>153</c:v>
                </c:pt>
                <c:pt idx="2132">
                  <c:v>134</c:v>
                </c:pt>
                <c:pt idx="2133">
                  <c:v>135</c:v>
                </c:pt>
                <c:pt idx="2134">
                  <c:v>161</c:v>
                </c:pt>
                <c:pt idx="2135">
                  <c:v>147</c:v>
                </c:pt>
                <c:pt idx="2136">
                  <c:v>156</c:v>
                </c:pt>
                <c:pt idx="2137">
                  <c:v>135</c:v>
                </c:pt>
                <c:pt idx="2138">
                  <c:v>144</c:v>
                </c:pt>
                <c:pt idx="2139">
                  <c:v>125</c:v>
                </c:pt>
                <c:pt idx="2140">
                  <c:v>128</c:v>
                </c:pt>
                <c:pt idx="2141">
                  <c:v>131</c:v>
                </c:pt>
                <c:pt idx="2142">
                  <c:v>126</c:v>
                </c:pt>
                <c:pt idx="2143">
                  <c:v>143</c:v>
                </c:pt>
                <c:pt idx="2144">
                  <c:v>120</c:v>
                </c:pt>
                <c:pt idx="2145">
                  <c:v>128</c:v>
                </c:pt>
                <c:pt idx="2146">
                  <c:v>123</c:v>
                </c:pt>
                <c:pt idx="2147">
                  <c:v>122</c:v>
                </c:pt>
                <c:pt idx="2148">
                  <c:v>134</c:v>
                </c:pt>
                <c:pt idx="2149">
                  <c:v>117</c:v>
                </c:pt>
                <c:pt idx="2150">
                  <c:v>144</c:v>
                </c:pt>
                <c:pt idx="2151">
                  <c:v>102</c:v>
                </c:pt>
                <c:pt idx="2152">
                  <c:v>126</c:v>
                </c:pt>
                <c:pt idx="2153">
                  <c:v>120</c:v>
                </c:pt>
                <c:pt idx="2154">
                  <c:v>141</c:v>
                </c:pt>
                <c:pt idx="2155">
                  <c:v>131</c:v>
                </c:pt>
                <c:pt idx="2156">
                  <c:v>132</c:v>
                </c:pt>
                <c:pt idx="2157">
                  <c:v>129</c:v>
                </c:pt>
                <c:pt idx="2158">
                  <c:v>147</c:v>
                </c:pt>
                <c:pt idx="2159">
                  <c:v>135</c:v>
                </c:pt>
                <c:pt idx="2160">
                  <c:v>134</c:v>
                </c:pt>
                <c:pt idx="2161">
                  <c:v>135</c:v>
                </c:pt>
                <c:pt idx="2162">
                  <c:v>146</c:v>
                </c:pt>
                <c:pt idx="2163">
                  <c:v>146</c:v>
                </c:pt>
                <c:pt idx="2164">
                  <c:v>134</c:v>
                </c:pt>
                <c:pt idx="2165">
                  <c:v>146</c:v>
                </c:pt>
                <c:pt idx="2166">
                  <c:v>135</c:v>
                </c:pt>
                <c:pt idx="2167">
                  <c:v>128</c:v>
                </c:pt>
                <c:pt idx="2168">
                  <c:v>128</c:v>
                </c:pt>
                <c:pt idx="2169">
                  <c:v>116</c:v>
                </c:pt>
                <c:pt idx="2170">
                  <c:v>131</c:v>
                </c:pt>
                <c:pt idx="2171">
                  <c:v>123</c:v>
                </c:pt>
                <c:pt idx="2172">
                  <c:v>126</c:v>
                </c:pt>
                <c:pt idx="2173">
                  <c:v>131</c:v>
                </c:pt>
                <c:pt idx="2174">
                  <c:v>128</c:v>
                </c:pt>
                <c:pt idx="2175">
                  <c:v>117</c:v>
                </c:pt>
                <c:pt idx="2176">
                  <c:v>114</c:v>
                </c:pt>
                <c:pt idx="2177">
                  <c:v>122</c:v>
                </c:pt>
                <c:pt idx="2178">
                  <c:v>132</c:v>
                </c:pt>
                <c:pt idx="2179">
                  <c:v>137</c:v>
                </c:pt>
                <c:pt idx="2180">
                  <c:v>113</c:v>
                </c:pt>
                <c:pt idx="2181">
                  <c:v>138</c:v>
                </c:pt>
                <c:pt idx="2182">
                  <c:v>137</c:v>
                </c:pt>
                <c:pt idx="2183">
                  <c:v>129</c:v>
                </c:pt>
                <c:pt idx="2184">
                  <c:v>138</c:v>
                </c:pt>
                <c:pt idx="2185">
                  <c:v>131</c:v>
                </c:pt>
                <c:pt idx="2186">
                  <c:v>135</c:v>
                </c:pt>
                <c:pt idx="2187">
                  <c:v>140</c:v>
                </c:pt>
                <c:pt idx="2188">
                  <c:v>131</c:v>
                </c:pt>
                <c:pt idx="2189">
                  <c:v>135</c:v>
                </c:pt>
                <c:pt idx="2190">
                  <c:v>140</c:v>
                </c:pt>
                <c:pt idx="2191">
                  <c:v>149</c:v>
                </c:pt>
                <c:pt idx="2192">
                  <c:v>150</c:v>
                </c:pt>
                <c:pt idx="2193">
                  <c:v>167</c:v>
                </c:pt>
                <c:pt idx="2194">
                  <c:v>138</c:v>
                </c:pt>
                <c:pt idx="2195">
                  <c:v>129</c:v>
                </c:pt>
                <c:pt idx="2196">
                  <c:v>141</c:v>
                </c:pt>
                <c:pt idx="2197">
                  <c:v>137</c:v>
                </c:pt>
                <c:pt idx="2198">
                  <c:v>117</c:v>
                </c:pt>
                <c:pt idx="2199">
                  <c:v>113</c:v>
                </c:pt>
                <c:pt idx="2200">
                  <c:v>131</c:v>
                </c:pt>
                <c:pt idx="2201">
                  <c:v>120</c:v>
                </c:pt>
                <c:pt idx="2202">
                  <c:v>140</c:v>
                </c:pt>
                <c:pt idx="2203">
                  <c:v>113</c:v>
                </c:pt>
                <c:pt idx="2204">
                  <c:v>126</c:v>
                </c:pt>
                <c:pt idx="2205">
                  <c:v>128</c:v>
                </c:pt>
                <c:pt idx="2206">
                  <c:v>114</c:v>
                </c:pt>
                <c:pt idx="2207">
                  <c:v>153</c:v>
                </c:pt>
                <c:pt idx="2208">
                  <c:v>138</c:v>
                </c:pt>
                <c:pt idx="2209">
                  <c:v>125</c:v>
                </c:pt>
                <c:pt idx="2210">
                  <c:v>120</c:v>
                </c:pt>
                <c:pt idx="2211">
                  <c:v>134</c:v>
                </c:pt>
                <c:pt idx="2212">
                  <c:v>131</c:v>
                </c:pt>
                <c:pt idx="2213">
                  <c:v>137</c:v>
                </c:pt>
                <c:pt idx="2214">
                  <c:v>143</c:v>
                </c:pt>
                <c:pt idx="2215">
                  <c:v>131</c:v>
                </c:pt>
                <c:pt idx="2216">
                  <c:v>134</c:v>
                </c:pt>
                <c:pt idx="2217">
                  <c:v>138</c:v>
                </c:pt>
                <c:pt idx="2218">
                  <c:v>135</c:v>
                </c:pt>
                <c:pt idx="2219">
                  <c:v>132</c:v>
                </c:pt>
                <c:pt idx="2220">
                  <c:v>149</c:v>
                </c:pt>
                <c:pt idx="2221">
                  <c:v>162</c:v>
                </c:pt>
                <c:pt idx="2222">
                  <c:v>122</c:v>
                </c:pt>
                <c:pt idx="2223">
                  <c:v>134</c:v>
                </c:pt>
                <c:pt idx="2224">
                  <c:v>123</c:v>
                </c:pt>
                <c:pt idx="2225">
                  <c:v>137</c:v>
                </c:pt>
                <c:pt idx="2226">
                  <c:v>134</c:v>
                </c:pt>
                <c:pt idx="2227">
                  <c:v>122</c:v>
                </c:pt>
                <c:pt idx="2228">
                  <c:v>122</c:v>
                </c:pt>
                <c:pt idx="2229">
                  <c:v>126</c:v>
                </c:pt>
                <c:pt idx="2230">
                  <c:v>132</c:v>
                </c:pt>
                <c:pt idx="2231">
                  <c:v>150</c:v>
                </c:pt>
                <c:pt idx="2232">
                  <c:v>108</c:v>
                </c:pt>
                <c:pt idx="2233">
                  <c:v>137</c:v>
                </c:pt>
                <c:pt idx="2234">
                  <c:v>140</c:v>
                </c:pt>
                <c:pt idx="2235">
                  <c:v>144</c:v>
                </c:pt>
                <c:pt idx="2236">
                  <c:v>141</c:v>
                </c:pt>
                <c:pt idx="2237">
                  <c:v>122</c:v>
                </c:pt>
                <c:pt idx="2238">
                  <c:v>140</c:v>
                </c:pt>
                <c:pt idx="2239">
                  <c:v>137</c:v>
                </c:pt>
                <c:pt idx="2240">
                  <c:v>134</c:v>
                </c:pt>
                <c:pt idx="2241">
                  <c:v>126</c:v>
                </c:pt>
                <c:pt idx="2242">
                  <c:v>149</c:v>
                </c:pt>
                <c:pt idx="2243">
                  <c:v>131</c:v>
                </c:pt>
                <c:pt idx="2244">
                  <c:v>147</c:v>
                </c:pt>
                <c:pt idx="2245">
                  <c:v>144</c:v>
                </c:pt>
                <c:pt idx="2246">
                  <c:v>134</c:v>
                </c:pt>
                <c:pt idx="2247">
                  <c:v>144</c:v>
                </c:pt>
                <c:pt idx="2248">
                  <c:v>149</c:v>
                </c:pt>
                <c:pt idx="2249">
                  <c:v>146</c:v>
                </c:pt>
                <c:pt idx="2250">
                  <c:v>153</c:v>
                </c:pt>
                <c:pt idx="2251">
                  <c:v>134</c:v>
                </c:pt>
                <c:pt idx="2252">
                  <c:v>128</c:v>
                </c:pt>
                <c:pt idx="2253">
                  <c:v>137</c:v>
                </c:pt>
                <c:pt idx="2254">
                  <c:v>126</c:v>
                </c:pt>
                <c:pt idx="2255">
                  <c:v>126</c:v>
                </c:pt>
                <c:pt idx="2256">
                  <c:v>122</c:v>
                </c:pt>
                <c:pt idx="2257">
                  <c:v>120</c:v>
                </c:pt>
                <c:pt idx="2258">
                  <c:v>132</c:v>
                </c:pt>
                <c:pt idx="2259">
                  <c:v>131</c:v>
                </c:pt>
                <c:pt idx="2260">
                  <c:v>117</c:v>
                </c:pt>
                <c:pt idx="2261">
                  <c:v>123</c:v>
                </c:pt>
                <c:pt idx="2262">
                  <c:v>116</c:v>
                </c:pt>
                <c:pt idx="2263">
                  <c:v>122</c:v>
                </c:pt>
                <c:pt idx="2264">
                  <c:v>128</c:v>
                </c:pt>
                <c:pt idx="2265">
                  <c:v>117</c:v>
                </c:pt>
                <c:pt idx="2266">
                  <c:v>116</c:v>
                </c:pt>
                <c:pt idx="2267">
                  <c:v>135</c:v>
                </c:pt>
                <c:pt idx="2268">
                  <c:v>125</c:v>
                </c:pt>
                <c:pt idx="2269">
                  <c:v>126</c:v>
                </c:pt>
                <c:pt idx="2270">
                  <c:v>128</c:v>
                </c:pt>
                <c:pt idx="2271">
                  <c:v>155</c:v>
                </c:pt>
                <c:pt idx="2272">
                  <c:v>156</c:v>
                </c:pt>
                <c:pt idx="2273">
                  <c:v>144</c:v>
                </c:pt>
                <c:pt idx="2274">
                  <c:v>132</c:v>
                </c:pt>
                <c:pt idx="2275">
                  <c:v>132</c:v>
                </c:pt>
                <c:pt idx="2276">
                  <c:v>131</c:v>
                </c:pt>
                <c:pt idx="2277">
                  <c:v>158</c:v>
                </c:pt>
                <c:pt idx="2278">
                  <c:v>138</c:v>
                </c:pt>
                <c:pt idx="2279">
                  <c:v>144</c:v>
                </c:pt>
                <c:pt idx="2280">
                  <c:v>125</c:v>
                </c:pt>
                <c:pt idx="2281">
                  <c:v>131</c:v>
                </c:pt>
                <c:pt idx="2282">
                  <c:v>131</c:v>
                </c:pt>
                <c:pt idx="2283">
                  <c:v>120</c:v>
                </c:pt>
                <c:pt idx="2284">
                  <c:v>117</c:v>
                </c:pt>
                <c:pt idx="2285">
                  <c:v>122</c:v>
                </c:pt>
                <c:pt idx="2286">
                  <c:v>129</c:v>
                </c:pt>
                <c:pt idx="2287">
                  <c:v>116</c:v>
                </c:pt>
                <c:pt idx="2288">
                  <c:v>128</c:v>
                </c:pt>
                <c:pt idx="2289">
                  <c:v>120</c:v>
                </c:pt>
                <c:pt idx="2290">
                  <c:v>126</c:v>
                </c:pt>
                <c:pt idx="2291">
                  <c:v>149</c:v>
                </c:pt>
                <c:pt idx="2292">
                  <c:v>143</c:v>
                </c:pt>
                <c:pt idx="2293">
                  <c:v>122</c:v>
                </c:pt>
                <c:pt idx="2294">
                  <c:v>122</c:v>
                </c:pt>
                <c:pt idx="2295">
                  <c:v>131</c:v>
                </c:pt>
                <c:pt idx="2296">
                  <c:v>120</c:v>
                </c:pt>
                <c:pt idx="2297">
                  <c:v>138</c:v>
                </c:pt>
                <c:pt idx="2298">
                  <c:v>129</c:v>
                </c:pt>
                <c:pt idx="2299">
                  <c:v>132</c:v>
                </c:pt>
                <c:pt idx="2300">
                  <c:v>119</c:v>
                </c:pt>
                <c:pt idx="2301">
                  <c:v>135</c:v>
                </c:pt>
                <c:pt idx="2302">
                  <c:v>140</c:v>
                </c:pt>
                <c:pt idx="2303">
                  <c:v>140</c:v>
                </c:pt>
                <c:pt idx="2304">
                  <c:v>144</c:v>
                </c:pt>
                <c:pt idx="2305">
                  <c:v>140</c:v>
                </c:pt>
                <c:pt idx="2306">
                  <c:v>158</c:v>
                </c:pt>
                <c:pt idx="2307">
                  <c:v>131</c:v>
                </c:pt>
                <c:pt idx="2308">
                  <c:v>141</c:v>
                </c:pt>
                <c:pt idx="2309">
                  <c:v>132</c:v>
                </c:pt>
                <c:pt idx="2310">
                  <c:v>122</c:v>
                </c:pt>
                <c:pt idx="2311">
                  <c:v>125</c:v>
                </c:pt>
                <c:pt idx="2312">
                  <c:v>131</c:v>
                </c:pt>
                <c:pt idx="2313">
                  <c:v>125</c:v>
                </c:pt>
                <c:pt idx="2314">
                  <c:v>126</c:v>
                </c:pt>
                <c:pt idx="2315">
                  <c:v>122</c:v>
                </c:pt>
                <c:pt idx="2316">
                  <c:v>129</c:v>
                </c:pt>
                <c:pt idx="2317">
                  <c:v>131</c:v>
                </c:pt>
                <c:pt idx="2318">
                  <c:v>129</c:v>
                </c:pt>
                <c:pt idx="2319">
                  <c:v>128</c:v>
                </c:pt>
                <c:pt idx="2320">
                  <c:v>140</c:v>
                </c:pt>
                <c:pt idx="2321">
                  <c:v>129</c:v>
                </c:pt>
                <c:pt idx="2322">
                  <c:v>137</c:v>
                </c:pt>
                <c:pt idx="2323">
                  <c:v>126</c:v>
                </c:pt>
                <c:pt idx="2324">
                  <c:v>125</c:v>
                </c:pt>
                <c:pt idx="2325">
                  <c:v>131</c:v>
                </c:pt>
                <c:pt idx="2326">
                  <c:v>143</c:v>
                </c:pt>
                <c:pt idx="2327">
                  <c:v>132</c:v>
                </c:pt>
                <c:pt idx="2328">
                  <c:v>149</c:v>
                </c:pt>
                <c:pt idx="2329">
                  <c:v>162</c:v>
                </c:pt>
                <c:pt idx="2330">
                  <c:v>144</c:v>
                </c:pt>
                <c:pt idx="2331">
                  <c:v>144</c:v>
                </c:pt>
                <c:pt idx="2332">
                  <c:v>134</c:v>
                </c:pt>
                <c:pt idx="2333">
                  <c:v>143</c:v>
                </c:pt>
                <c:pt idx="2334">
                  <c:v>159</c:v>
                </c:pt>
                <c:pt idx="2335">
                  <c:v>140</c:v>
                </c:pt>
                <c:pt idx="2336">
                  <c:v>147</c:v>
                </c:pt>
                <c:pt idx="2337">
                  <c:v>125</c:v>
                </c:pt>
                <c:pt idx="2338">
                  <c:v>126</c:v>
                </c:pt>
                <c:pt idx="2339">
                  <c:v>126</c:v>
                </c:pt>
                <c:pt idx="2340">
                  <c:v>119</c:v>
                </c:pt>
                <c:pt idx="2341">
                  <c:v>129</c:v>
                </c:pt>
                <c:pt idx="2342">
                  <c:v>132</c:v>
                </c:pt>
                <c:pt idx="2343">
                  <c:v>123</c:v>
                </c:pt>
                <c:pt idx="2344">
                  <c:v>128</c:v>
                </c:pt>
                <c:pt idx="2345">
                  <c:v>131</c:v>
                </c:pt>
                <c:pt idx="2346">
                  <c:v>123</c:v>
                </c:pt>
                <c:pt idx="2347">
                  <c:v>120</c:v>
                </c:pt>
                <c:pt idx="2348">
                  <c:v>119</c:v>
                </c:pt>
                <c:pt idx="2349">
                  <c:v>144</c:v>
                </c:pt>
                <c:pt idx="2350">
                  <c:v>135</c:v>
                </c:pt>
                <c:pt idx="2351">
                  <c:v>135</c:v>
                </c:pt>
                <c:pt idx="2352">
                  <c:v>122</c:v>
                </c:pt>
                <c:pt idx="2353">
                  <c:v>135</c:v>
                </c:pt>
                <c:pt idx="2354">
                  <c:v>126</c:v>
                </c:pt>
                <c:pt idx="2355">
                  <c:v>137</c:v>
                </c:pt>
                <c:pt idx="2356">
                  <c:v>150</c:v>
                </c:pt>
                <c:pt idx="2357">
                  <c:v>134</c:v>
                </c:pt>
                <c:pt idx="2358">
                  <c:v>149</c:v>
                </c:pt>
                <c:pt idx="2359">
                  <c:v>147</c:v>
                </c:pt>
                <c:pt idx="2360">
                  <c:v>138</c:v>
                </c:pt>
                <c:pt idx="2361">
                  <c:v>144</c:v>
                </c:pt>
                <c:pt idx="2362">
                  <c:v>156</c:v>
                </c:pt>
                <c:pt idx="2363">
                  <c:v>153</c:v>
                </c:pt>
                <c:pt idx="2364">
                  <c:v>143</c:v>
                </c:pt>
                <c:pt idx="2365">
                  <c:v>134</c:v>
                </c:pt>
                <c:pt idx="2366">
                  <c:v>129</c:v>
                </c:pt>
                <c:pt idx="2367">
                  <c:v>123</c:v>
                </c:pt>
                <c:pt idx="2368">
                  <c:v>120</c:v>
                </c:pt>
                <c:pt idx="2369">
                  <c:v>129</c:v>
                </c:pt>
                <c:pt idx="2370">
                  <c:v>132</c:v>
                </c:pt>
                <c:pt idx="2371">
                  <c:v>131</c:v>
                </c:pt>
                <c:pt idx="2372">
                  <c:v>117</c:v>
                </c:pt>
                <c:pt idx="2373">
                  <c:v>132</c:v>
                </c:pt>
                <c:pt idx="2374">
                  <c:v>123</c:v>
                </c:pt>
                <c:pt idx="2375">
                  <c:v>134</c:v>
                </c:pt>
                <c:pt idx="2376">
                  <c:v>143</c:v>
                </c:pt>
                <c:pt idx="2377">
                  <c:v>117</c:v>
                </c:pt>
                <c:pt idx="2378">
                  <c:v>129</c:v>
                </c:pt>
                <c:pt idx="2379">
                  <c:v>135</c:v>
                </c:pt>
                <c:pt idx="2380">
                  <c:v>125</c:v>
                </c:pt>
                <c:pt idx="2381">
                  <c:v>141</c:v>
                </c:pt>
                <c:pt idx="2382">
                  <c:v>135</c:v>
                </c:pt>
                <c:pt idx="2383">
                  <c:v>132</c:v>
                </c:pt>
                <c:pt idx="2384">
                  <c:v>150</c:v>
                </c:pt>
                <c:pt idx="2385">
                  <c:v>155</c:v>
                </c:pt>
                <c:pt idx="2386">
                  <c:v>138</c:v>
                </c:pt>
                <c:pt idx="2387">
                  <c:v>138</c:v>
                </c:pt>
                <c:pt idx="2388">
                  <c:v>158</c:v>
                </c:pt>
                <c:pt idx="2389">
                  <c:v>125</c:v>
                </c:pt>
                <c:pt idx="2390">
                  <c:v>176</c:v>
                </c:pt>
                <c:pt idx="2391">
                  <c:v>122</c:v>
                </c:pt>
                <c:pt idx="2392">
                  <c:v>144</c:v>
                </c:pt>
                <c:pt idx="2393">
                  <c:v>144</c:v>
                </c:pt>
                <c:pt idx="2394">
                  <c:v>131</c:v>
                </c:pt>
                <c:pt idx="2395">
                  <c:v>131</c:v>
                </c:pt>
                <c:pt idx="2396">
                  <c:v>120</c:v>
                </c:pt>
                <c:pt idx="2397">
                  <c:v>114</c:v>
                </c:pt>
                <c:pt idx="2398">
                  <c:v>126</c:v>
                </c:pt>
                <c:pt idx="2399">
                  <c:v>120</c:v>
                </c:pt>
                <c:pt idx="2400">
                  <c:v>134</c:v>
                </c:pt>
                <c:pt idx="2401">
                  <c:v>120</c:v>
                </c:pt>
                <c:pt idx="2402">
                  <c:v>113</c:v>
                </c:pt>
                <c:pt idx="2403">
                  <c:v>123</c:v>
                </c:pt>
                <c:pt idx="2404">
                  <c:v>113</c:v>
                </c:pt>
                <c:pt idx="2405">
                  <c:v>114</c:v>
                </c:pt>
                <c:pt idx="2406">
                  <c:v>117</c:v>
                </c:pt>
                <c:pt idx="2407">
                  <c:v>114</c:v>
                </c:pt>
                <c:pt idx="2408">
                  <c:v>116</c:v>
                </c:pt>
                <c:pt idx="2409">
                  <c:v>129</c:v>
                </c:pt>
                <c:pt idx="2410">
                  <c:v>134</c:v>
                </c:pt>
                <c:pt idx="2411">
                  <c:v>138</c:v>
                </c:pt>
                <c:pt idx="2412">
                  <c:v>137</c:v>
                </c:pt>
                <c:pt idx="2413">
                  <c:v>146</c:v>
                </c:pt>
                <c:pt idx="2414">
                  <c:v>137</c:v>
                </c:pt>
                <c:pt idx="2415">
                  <c:v>138</c:v>
                </c:pt>
                <c:pt idx="2416">
                  <c:v>140</c:v>
                </c:pt>
                <c:pt idx="2417">
                  <c:v>147</c:v>
                </c:pt>
                <c:pt idx="2418">
                  <c:v>161</c:v>
                </c:pt>
                <c:pt idx="2419">
                  <c:v>149</c:v>
                </c:pt>
                <c:pt idx="2420">
                  <c:v>138</c:v>
                </c:pt>
                <c:pt idx="2421">
                  <c:v>137</c:v>
                </c:pt>
                <c:pt idx="2422">
                  <c:v>141</c:v>
                </c:pt>
                <c:pt idx="2423">
                  <c:v>125</c:v>
                </c:pt>
                <c:pt idx="2424">
                  <c:v>128</c:v>
                </c:pt>
                <c:pt idx="2425">
                  <c:v>135</c:v>
                </c:pt>
                <c:pt idx="2426">
                  <c:v>132</c:v>
                </c:pt>
                <c:pt idx="2427">
                  <c:v>126</c:v>
                </c:pt>
                <c:pt idx="2428">
                  <c:v>110</c:v>
                </c:pt>
                <c:pt idx="2429">
                  <c:v>116</c:v>
                </c:pt>
                <c:pt idx="2430">
                  <c:v>123</c:v>
                </c:pt>
                <c:pt idx="2431">
                  <c:v>122</c:v>
                </c:pt>
                <c:pt idx="2432">
                  <c:v>107</c:v>
                </c:pt>
                <c:pt idx="2433">
                  <c:v>117</c:v>
                </c:pt>
                <c:pt idx="2434">
                  <c:v>98</c:v>
                </c:pt>
                <c:pt idx="2435">
                  <c:v>116</c:v>
                </c:pt>
                <c:pt idx="2436">
                  <c:v>132</c:v>
                </c:pt>
                <c:pt idx="2437">
                  <c:v>123</c:v>
                </c:pt>
                <c:pt idx="2438">
                  <c:v>117</c:v>
                </c:pt>
                <c:pt idx="2439">
                  <c:v>129</c:v>
                </c:pt>
                <c:pt idx="2440">
                  <c:v>152</c:v>
                </c:pt>
                <c:pt idx="2441">
                  <c:v>147</c:v>
                </c:pt>
                <c:pt idx="2442">
                  <c:v>170</c:v>
                </c:pt>
                <c:pt idx="2443">
                  <c:v>149</c:v>
                </c:pt>
                <c:pt idx="2444">
                  <c:v>141</c:v>
                </c:pt>
                <c:pt idx="2445">
                  <c:v>141</c:v>
                </c:pt>
                <c:pt idx="2446">
                  <c:v>144</c:v>
                </c:pt>
                <c:pt idx="2447">
                  <c:v>149</c:v>
                </c:pt>
                <c:pt idx="2448">
                  <c:v>159</c:v>
                </c:pt>
                <c:pt idx="2449">
                  <c:v>138</c:v>
                </c:pt>
                <c:pt idx="2450">
                  <c:v>135</c:v>
                </c:pt>
                <c:pt idx="2451">
                  <c:v>135</c:v>
                </c:pt>
                <c:pt idx="2452">
                  <c:v>125</c:v>
                </c:pt>
                <c:pt idx="2453">
                  <c:v>122</c:v>
                </c:pt>
                <c:pt idx="2454">
                  <c:v>117</c:v>
                </c:pt>
                <c:pt idx="2455">
                  <c:v>125</c:v>
                </c:pt>
                <c:pt idx="2456">
                  <c:v>128</c:v>
                </c:pt>
                <c:pt idx="2457">
                  <c:v>116</c:v>
                </c:pt>
                <c:pt idx="2458">
                  <c:v>129</c:v>
                </c:pt>
                <c:pt idx="2459">
                  <c:v>98</c:v>
                </c:pt>
                <c:pt idx="2460">
                  <c:v>131</c:v>
                </c:pt>
                <c:pt idx="2461">
                  <c:v>134</c:v>
                </c:pt>
                <c:pt idx="2462">
                  <c:v>96</c:v>
                </c:pt>
                <c:pt idx="2463">
                  <c:v>111</c:v>
                </c:pt>
                <c:pt idx="2464">
                  <c:v>125</c:v>
                </c:pt>
                <c:pt idx="2465">
                  <c:v>131</c:v>
                </c:pt>
                <c:pt idx="2466">
                  <c:v>140</c:v>
                </c:pt>
                <c:pt idx="2467">
                  <c:v>141</c:v>
                </c:pt>
                <c:pt idx="2468">
                  <c:v>137</c:v>
                </c:pt>
                <c:pt idx="2469">
                  <c:v>140</c:v>
                </c:pt>
                <c:pt idx="2470">
                  <c:v>158</c:v>
                </c:pt>
                <c:pt idx="2471">
                  <c:v>152</c:v>
                </c:pt>
                <c:pt idx="2472">
                  <c:v>144</c:v>
                </c:pt>
                <c:pt idx="2473">
                  <c:v>162</c:v>
                </c:pt>
                <c:pt idx="2474">
                  <c:v>173</c:v>
                </c:pt>
                <c:pt idx="2475">
                  <c:v>144</c:v>
                </c:pt>
                <c:pt idx="2476">
                  <c:v>152</c:v>
                </c:pt>
                <c:pt idx="2477">
                  <c:v>144</c:v>
                </c:pt>
                <c:pt idx="2478">
                  <c:v>131</c:v>
                </c:pt>
                <c:pt idx="2479">
                  <c:v>125</c:v>
                </c:pt>
                <c:pt idx="2480">
                  <c:v>125</c:v>
                </c:pt>
                <c:pt idx="2481">
                  <c:v>125</c:v>
                </c:pt>
                <c:pt idx="2482">
                  <c:v>111</c:v>
                </c:pt>
                <c:pt idx="2483">
                  <c:v>114</c:v>
                </c:pt>
                <c:pt idx="2484">
                  <c:v>110</c:v>
                </c:pt>
                <c:pt idx="2485">
                  <c:v>117</c:v>
                </c:pt>
                <c:pt idx="2486">
                  <c:v>116</c:v>
                </c:pt>
                <c:pt idx="2487">
                  <c:v>122</c:v>
                </c:pt>
                <c:pt idx="2488">
                  <c:v>123</c:v>
                </c:pt>
                <c:pt idx="2489">
                  <c:v>123</c:v>
                </c:pt>
                <c:pt idx="2490">
                  <c:v>119</c:v>
                </c:pt>
                <c:pt idx="2491">
                  <c:v>113</c:v>
                </c:pt>
                <c:pt idx="2492">
                  <c:v>132</c:v>
                </c:pt>
                <c:pt idx="2493">
                  <c:v>123</c:v>
                </c:pt>
                <c:pt idx="2494">
                  <c:v>137</c:v>
                </c:pt>
                <c:pt idx="2495">
                  <c:v>131</c:v>
                </c:pt>
                <c:pt idx="2496">
                  <c:v>132</c:v>
                </c:pt>
                <c:pt idx="2497">
                  <c:v>152</c:v>
                </c:pt>
                <c:pt idx="2498">
                  <c:v>140</c:v>
                </c:pt>
                <c:pt idx="2499">
                  <c:v>159</c:v>
                </c:pt>
                <c:pt idx="2500">
                  <c:v>155</c:v>
                </c:pt>
                <c:pt idx="2501">
                  <c:v>149</c:v>
                </c:pt>
                <c:pt idx="2502">
                  <c:v>147</c:v>
                </c:pt>
                <c:pt idx="2503">
                  <c:v>146</c:v>
                </c:pt>
                <c:pt idx="2504">
                  <c:v>143</c:v>
                </c:pt>
                <c:pt idx="2505">
                  <c:v>134</c:v>
                </c:pt>
                <c:pt idx="2506">
                  <c:v>135</c:v>
                </c:pt>
                <c:pt idx="2507">
                  <c:v>132</c:v>
                </c:pt>
                <c:pt idx="2508">
                  <c:v>135</c:v>
                </c:pt>
                <c:pt idx="2509">
                  <c:v>116</c:v>
                </c:pt>
                <c:pt idx="2510">
                  <c:v>120</c:v>
                </c:pt>
                <c:pt idx="2511">
                  <c:v>122</c:v>
                </c:pt>
                <c:pt idx="2512">
                  <c:v>110</c:v>
                </c:pt>
                <c:pt idx="2513">
                  <c:v>123</c:v>
                </c:pt>
                <c:pt idx="2514">
                  <c:v>111</c:v>
                </c:pt>
                <c:pt idx="2515">
                  <c:v>104</c:v>
                </c:pt>
                <c:pt idx="2516">
                  <c:v>134</c:v>
                </c:pt>
                <c:pt idx="2517">
                  <c:v>126</c:v>
                </c:pt>
                <c:pt idx="2518">
                  <c:v>113</c:v>
                </c:pt>
                <c:pt idx="2519">
                  <c:v>126</c:v>
                </c:pt>
                <c:pt idx="2520">
                  <c:v>122</c:v>
                </c:pt>
                <c:pt idx="2521">
                  <c:v>143</c:v>
                </c:pt>
                <c:pt idx="2522">
                  <c:v>134</c:v>
                </c:pt>
                <c:pt idx="2523">
                  <c:v>132</c:v>
                </c:pt>
                <c:pt idx="2524">
                  <c:v>147</c:v>
                </c:pt>
                <c:pt idx="2525">
                  <c:v>144</c:v>
                </c:pt>
                <c:pt idx="2526">
                  <c:v>156</c:v>
                </c:pt>
                <c:pt idx="2527">
                  <c:v>170</c:v>
                </c:pt>
                <c:pt idx="2528">
                  <c:v>144</c:v>
                </c:pt>
                <c:pt idx="2529">
                  <c:v>150</c:v>
                </c:pt>
                <c:pt idx="2530">
                  <c:v>146</c:v>
                </c:pt>
                <c:pt idx="2531">
                  <c:v>144</c:v>
                </c:pt>
                <c:pt idx="2532">
                  <c:v>137</c:v>
                </c:pt>
                <c:pt idx="2533">
                  <c:v>132</c:v>
                </c:pt>
                <c:pt idx="2534">
                  <c:v>138</c:v>
                </c:pt>
                <c:pt idx="2535">
                  <c:v>129</c:v>
                </c:pt>
                <c:pt idx="2536">
                  <c:v>129</c:v>
                </c:pt>
                <c:pt idx="2537">
                  <c:v>128</c:v>
                </c:pt>
                <c:pt idx="2538">
                  <c:v>117</c:v>
                </c:pt>
                <c:pt idx="2539">
                  <c:v>126</c:v>
                </c:pt>
                <c:pt idx="2540">
                  <c:v>110</c:v>
                </c:pt>
                <c:pt idx="2541">
                  <c:v>110</c:v>
                </c:pt>
                <c:pt idx="2542">
                  <c:v>113</c:v>
                </c:pt>
                <c:pt idx="2543">
                  <c:v>123</c:v>
                </c:pt>
                <c:pt idx="2544">
                  <c:v>138</c:v>
                </c:pt>
                <c:pt idx="2545">
                  <c:v>126</c:v>
                </c:pt>
                <c:pt idx="2546">
                  <c:v>123</c:v>
                </c:pt>
                <c:pt idx="2547">
                  <c:v>113</c:v>
                </c:pt>
                <c:pt idx="2548">
                  <c:v>134</c:v>
                </c:pt>
                <c:pt idx="2549">
                  <c:v>129</c:v>
                </c:pt>
                <c:pt idx="2550">
                  <c:v>126</c:v>
                </c:pt>
                <c:pt idx="2551">
                  <c:v>141</c:v>
                </c:pt>
                <c:pt idx="2552">
                  <c:v>152</c:v>
                </c:pt>
                <c:pt idx="2553">
                  <c:v>144</c:v>
                </c:pt>
                <c:pt idx="2554">
                  <c:v>143</c:v>
                </c:pt>
                <c:pt idx="2555">
                  <c:v>147</c:v>
                </c:pt>
                <c:pt idx="2556">
                  <c:v>153</c:v>
                </c:pt>
                <c:pt idx="2557">
                  <c:v>162</c:v>
                </c:pt>
                <c:pt idx="2558">
                  <c:v>171</c:v>
                </c:pt>
                <c:pt idx="2559">
                  <c:v>143</c:v>
                </c:pt>
                <c:pt idx="2560">
                  <c:v>147</c:v>
                </c:pt>
                <c:pt idx="2561">
                  <c:v>137</c:v>
                </c:pt>
                <c:pt idx="2562">
                  <c:v>146</c:v>
                </c:pt>
                <c:pt idx="2563">
                  <c:v>129</c:v>
                </c:pt>
                <c:pt idx="2564">
                  <c:v>120</c:v>
                </c:pt>
                <c:pt idx="2565">
                  <c:v>116</c:v>
                </c:pt>
                <c:pt idx="2566">
                  <c:v>117</c:v>
                </c:pt>
                <c:pt idx="2567">
                  <c:v>122</c:v>
                </c:pt>
                <c:pt idx="2568">
                  <c:v>110</c:v>
                </c:pt>
                <c:pt idx="2569">
                  <c:v>122</c:v>
                </c:pt>
                <c:pt idx="2570">
                  <c:v>125</c:v>
                </c:pt>
                <c:pt idx="2571">
                  <c:v>122</c:v>
                </c:pt>
                <c:pt idx="2572">
                  <c:v>140</c:v>
                </c:pt>
                <c:pt idx="2573">
                  <c:v>96</c:v>
                </c:pt>
                <c:pt idx="2574">
                  <c:v>125</c:v>
                </c:pt>
                <c:pt idx="2575">
                  <c:v>119</c:v>
                </c:pt>
                <c:pt idx="2576">
                  <c:v>125</c:v>
                </c:pt>
                <c:pt idx="2577">
                  <c:v>125</c:v>
                </c:pt>
                <c:pt idx="2578">
                  <c:v>128</c:v>
                </c:pt>
                <c:pt idx="2579">
                  <c:v>149</c:v>
                </c:pt>
                <c:pt idx="2580">
                  <c:v>156</c:v>
                </c:pt>
                <c:pt idx="2581">
                  <c:v>144</c:v>
                </c:pt>
                <c:pt idx="2582">
                  <c:v>153</c:v>
                </c:pt>
                <c:pt idx="2583">
                  <c:v>140</c:v>
                </c:pt>
                <c:pt idx="2584">
                  <c:v>140</c:v>
                </c:pt>
                <c:pt idx="2585">
                  <c:v>147</c:v>
                </c:pt>
                <c:pt idx="2586">
                  <c:v>179</c:v>
                </c:pt>
                <c:pt idx="2587">
                  <c:v>147</c:v>
                </c:pt>
                <c:pt idx="2588">
                  <c:v>156</c:v>
                </c:pt>
                <c:pt idx="2589">
                  <c:v>135</c:v>
                </c:pt>
                <c:pt idx="2590">
                  <c:v>131</c:v>
                </c:pt>
                <c:pt idx="2591">
                  <c:v>132</c:v>
                </c:pt>
                <c:pt idx="2592">
                  <c:v>134</c:v>
                </c:pt>
                <c:pt idx="2593">
                  <c:v>116</c:v>
                </c:pt>
                <c:pt idx="2594">
                  <c:v>122</c:v>
                </c:pt>
                <c:pt idx="2595">
                  <c:v>114</c:v>
                </c:pt>
                <c:pt idx="2596">
                  <c:v>114</c:v>
                </c:pt>
                <c:pt idx="2597">
                  <c:v>102</c:v>
                </c:pt>
                <c:pt idx="2598">
                  <c:v>95</c:v>
                </c:pt>
                <c:pt idx="2599">
                  <c:v>111</c:v>
                </c:pt>
                <c:pt idx="2600">
                  <c:v>147</c:v>
                </c:pt>
                <c:pt idx="2601">
                  <c:v>132</c:v>
                </c:pt>
                <c:pt idx="2602">
                  <c:v>116</c:v>
                </c:pt>
                <c:pt idx="2603">
                  <c:v>123</c:v>
                </c:pt>
                <c:pt idx="2604">
                  <c:v>122</c:v>
                </c:pt>
                <c:pt idx="2605">
                  <c:v>123</c:v>
                </c:pt>
                <c:pt idx="2606">
                  <c:v>126</c:v>
                </c:pt>
                <c:pt idx="2607">
                  <c:v>144</c:v>
                </c:pt>
                <c:pt idx="2608">
                  <c:v>156</c:v>
                </c:pt>
                <c:pt idx="2609">
                  <c:v>170</c:v>
                </c:pt>
                <c:pt idx="2610">
                  <c:v>147</c:v>
                </c:pt>
                <c:pt idx="2611">
                  <c:v>173</c:v>
                </c:pt>
                <c:pt idx="2612">
                  <c:v>152</c:v>
                </c:pt>
                <c:pt idx="2613">
                  <c:v>159</c:v>
                </c:pt>
                <c:pt idx="2614">
                  <c:v>153</c:v>
                </c:pt>
                <c:pt idx="2615">
                  <c:v>144</c:v>
                </c:pt>
                <c:pt idx="2616">
                  <c:v>137</c:v>
                </c:pt>
                <c:pt idx="2617">
                  <c:v>140</c:v>
                </c:pt>
                <c:pt idx="2618">
                  <c:v>126</c:v>
                </c:pt>
                <c:pt idx="2619">
                  <c:v>128</c:v>
                </c:pt>
                <c:pt idx="2620">
                  <c:v>125</c:v>
                </c:pt>
                <c:pt idx="2621">
                  <c:v>126</c:v>
                </c:pt>
                <c:pt idx="2622">
                  <c:v>126</c:v>
                </c:pt>
                <c:pt idx="2623">
                  <c:v>120</c:v>
                </c:pt>
                <c:pt idx="2624">
                  <c:v>117</c:v>
                </c:pt>
                <c:pt idx="2625">
                  <c:v>117</c:v>
                </c:pt>
                <c:pt idx="2626">
                  <c:v>123</c:v>
                </c:pt>
                <c:pt idx="2627">
                  <c:v>125</c:v>
                </c:pt>
                <c:pt idx="2628">
                  <c:v>135</c:v>
                </c:pt>
                <c:pt idx="2629">
                  <c:v>119</c:v>
                </c:pt>
                <c:pt idx="2630">
                  <c:v>119</c:v>
                </c:pt>
                <c:pt idx="2631">
                  <c:v>122</c:v>
                </c:pt>
                <c:pt idx="2632">
                  <c:v>134</c:v>
                </c:pt>
                <c:pt idx="2633">
                  <c:v>131</c:v>
                </c:pt>
                <c:pt idx="2634">
                  <c:v>135</c:v>
                </c:pt>
                <c:pt idx="2635">
                  <c:v>149</c:v>
                </c:pt>
                <c:pt idx="2636">
                  <c:v>141</c:v>
                </c:pt>
                <c:pt idx="2637">
                  <c:v>149</c:v>
                </c:pt>
                <c:pt idx="2638">
                  <c:v>144</c:v>
                </c:pt>
                <c:pt idx="2639">
                  <c:v>140</c:v>
                </c:pt>
                <c:pt idx="2640">
                  <c:v>156</c:v>
                </c:pt>
                <c:pt idx="2641">
                  <c:v>152</c:v>
                </c:pt>
                <c:pt idx="2642">
                  <c:v>156</c:v>
                </c:pt>
                <c:pt idx="2643">
                  <c:v>143</c:v>
                </c:pt>
                <c:pt idx="2644">
                  <c:v>146</c:v>
                </c:pt>
                <c:pt idx="2645">
                  <c:v>132</c:v>
                </c:pt>
                <c:pt idx="2646">
                  <c:v>132</c:v>
                </c:pt>
                <c:pt idx="2647">
                  <c:v>129</c:v>
                </c:pt>
                <c:pt idx="2648">
                  <c:v>125</c:v>
                </c:pt>
                <c:pt idx="2649">
                  <c:v>120</c:v>
                </c:pt>
                <c:pt idx="2650">
                  <c:v>116</c:v>
                </c:pt>
                <c:pt idx="2651">
                  <c:v>128</c:v>
                </c:pt>
                <c:pt idx="2652">
                  <c:v>120</c:v>
                </c:pt>
                <c:pt idx="2653">
                  <c:v>108</c:v>
                </c:pt>
                <c:pt idx="2654">
                  <c:v>111</c:v>
                </c:pt>
                <c:pt idx="2655">
                  <c:v>128</c:v>
                </c:pt>
                <c:pt idx="2656">
                  <c:v>104</c:v>
                </c:pt>
                <c:pt idx="2657">
                  <c:v>111</c:v>
                </c:pt>
                <c:pt idx="2658">
                  <c:v>119</c:v>
                </c:pt>
                <c:pt idx="2659">
                  <c:v>116</c:v>
                </c:pt>
                <c:pt idx="2660">
                  <c:v>137</c:v>
                </c:pt>
                <c:pt idx="2661">
                  <c:v>137</c:v>
                </c:pt>
                <c:pt idx="2662">
                  <c:v>144</c:v>
                </c:pt>
                <c:pt idx="2663">
                  <c:v>149</c:v>
                </c:pt>
                <c:pt idx="2664">
                  <c:v>138</c:v>
                </c:pt>
                <c:pt idx="2665">
                  <c:v>152</c:v>
                </c:pt>
                <c:pt idx="2666">
                  <c:v>135</c:v>
                </c:pt>
                <c:pt idx="2667">
                  <c:v>153</c:v>
                </c:pt>
                <c:pt idx="2668">
                  <c:v>141</c:v>
                </c:pt>
                <c:pt idx="2669">
                  <c:v>174</c:v>
                </c:pt>
                <c:pt idx="2670">
                  <c:v>149</c:v>
                </c:pt>
                <c:pt idx="2671">
                  <c:v>140</c:v>
                </c:pt>
                <c:pt idx="2672">
                  <c:v>143</c:v>
                </c:pt>
                <c:pt idx="2673">
                  <c:v>137</c:v>
                </c:pt>
                <c:pt idx="2674">
                  <c:v>126</c:v>
                </c:pt>
                <c:pt idx="2675">
                  <c:v>119</c:v>
                </c:pt>
                <c:pt idx="2676">
                  <c:v>119</c:v>
                </c:pt>
                <c:pt idx="2677">
                  <c:v>134</c:v>
                </c:pt>
                <c:pt idx="2678">
                  <c:v>122</c:v>
                </c:pt>
                <c:pt idx="2679">
                  <c:v>117</c:v>
                </c:pt>
                <c:pt idx="2680">
                  <c:v>116</c:v>
                </c:pt>
                <c:pt idx="2681">
                  <c:v>104</c:v>
                </c:pt>
                <c:pt idx="2682">
                  <c:v>113</c:v>
                </c:pt>
                <c:pt idx="2683">
                  <c:v>122</c:v>
                </c:pt>
                <c:pt idx="2684">
                  <c:v>114</c:v>
                </c:pt>
                <c:pt idx="2685">
                  <c:v>117</c:v>
                </c:pt>
                <c:pt idx="2686">
                  <c:v>120</c:v>
                </c:pt>
                <c:pt idx="2687">
                  <c:v>128</c:v>
                </c:pt>
                <c:pt idx="2688">
                  <c:v>140</c:v>
                </c:pt>
                <c:pt idx="2689">
                  <c:v>135</c:v>
                </c:pt>
                <c:pt idx="2690">
                  <c:v>146</c:v>
                </c:pt>
                <c:pt idx="2691">
                  <c:v>137</c:v>
                </c:pt>
                <c:pt idx="2692">
                  <c:v>135</c:v>
                </c:pt>
                <c:pt idx="2693">
                  <c:v>141</c:v>
                </c:pt>
                <c:pt idx="2694">
                  <c:v>164</c:v>
                </c:pt>
                <c:pt idx="2695">
                  <c:v>155</c:v>
                </c:pt>
                <c:pt idx="2696">
                  <c:v>153</c:v>
                </c:pt>
                <c:pt idx="2697">
                  <c:v>164</c:v>
                </c:pt>
                <c:pt idx="2698">
                  <c:v>146</c:v>
                </c:pt>
                <c:pt idx="2699">
                  <c:v>152</c:v>
                </c:pt>
                <c:pt idx="2700">
                  <c:v>140</c:v>
                </c:pt>
                <c:pt idx="2701">
                  <c:v>137</c:v>
                </c:pt>
                <c:pt idx="2702">
                  <c:v>129</c:v>
                </c:pt>
                <c:pt idx="2703">
                  <c:v>126</c:v>
                </c:pt>
                <c:pt idx="2704">
                  <c:v>132</c:v>
                </c:pt>
                <c:pt idx="2705">
                  <c:v>117</c:v>
                </c:pt>
                <c:pt idx="2706">
                  <c:v>129</c:v>
                </c:pt>
                <c:pt idx="2707">
                  <c:v>132</c:v>
                </c:pt>
                <c:pt idx="2708">
                  <c:v>116</c:v>
                </c:pt>
                <c:pt idx="2709">
                  <c:v>122</c:v>
                </c:pt>
                <c:pt idx="2710">
                  <c:v>119</c:v>
                </c:pt>
                <c:pt idx="2711">
                  <c:v>126</c:v>
                </c:pt>
                <c:pt idx="2712">
                  <c:v>117</c:v>
                </c:pt>
                <c:pt idx="2713">
                  <c:v>126</c:v>
                </c:pt>
                <c:pt idx="2714">
                  <c:v>125</c:v>
                </c:pt>
                <c:pt idx="2715">
                  <c:v>120</c:v>
                </c:pt>
                <c:pt idx="2716">
                  <c:v>138</c:v>
                </c:pt>
                <c:pt idx="2717">
                  <c:v>137</c:v>
                </c:pt>
                <c:pt idx="2718">
                  <c:v>140</c:v>
                </c:pt>
                <c:pt idx="2719">
                  <c:v>164</c:v>
                </c:pt>
                <c:pt idx="2720">
                  <c:v>150</c:v>
                </c:pt>
                <c:pt idx="2721">
                  <c:v>146</c:v>
                </c:pt>
                <c:pt idx="2722">
                  <c:v>152</c:v>
                </c:pt>
                <c:pt idx="2723">
                  <c:v>161</c:v>
                </c:pt>
                <c:pt idx="2724">
                  <c:v>180</c:v>
                </c:pt>
                <c:pt idx="2725">
                  <c:v>144</c:v>
                </c:pt>
                <c:pt idx="2726">
                  <c:v>152</c:v>
                </c:pt>
                <c:pt idx="2727">
                  <c:v>143</c:v>
                </c:pt>
                <c:pt idx="2728">
                  <c:v>138</c:v>
                </c:pt>
                <c:pt idx="2729">
                  <c:v>126</c:v>
                </c:pt>
                <c:pt idx="2730">
                  <c:v>123</c:v>
                </c:pt>
                <c:pt idx="2731">
                  <c:v>143</c:v>
                </c:pt>
                <c:pt idx="2732">
                  <c:v>119</c:v>
                </c:pt>
                <c:pt idx="2733">
                  <c:v>131</c:v>
                </c:pt>
                <c:pt idx="2734">
                  <c:v>108</c:v>
                </c:pt>
                <c:pt idx="2735">
                  <c:v>107</c:v>
                </c:pt>
                <c:pt idx="2736">
                  <c:v>104</c:v>
                </c:pt>
                <c:pt idx="2737">
                  <c:v>111</c:v>
                </c:pt>
                <c:pt idx="2738">
                  <c:v>140</c:v>
                </c:pt>
                <c:pt idx="2739">
                  <c:v>137</c:v>
                </c:pt>
                <c:pt idx="2740">
                  <c:v>116</c:v>
                </c:pt>
                <c:pt idx="2741">
                  <c:v>120</c:v>
                </c:pt>
                <c:pt idx="2742">
                  <c:v>135</c:v>
                </c:pt>
                <c:pt idx="2743">
                  <c:v>137</c:v>
                </c:pt>
                <c:pt idx="2744">
                  <c:v>134</c:v>
                </c:pt>
                <c:pt idx="2745">
                  <c:v>140</c:v>
                </c:pt>
                <c:pt idx="2746">
                  <c:v>153</c:v>
                </c:pt>
                <c:pt idx="2747">
                  <c:v>143</c:v>
                </c:pt>
                <c:pt idx="2748">
                  <c:v>161</c:v>
                </c:pt>
                <c:pt idx="2749">
                  <c:v>143</c:v>
                </c:pt>
                <c:pt idx="2750">
                  <c:v>149</c:v>
                </c:pt>
                <c:pt idx="2751">
                  <c:v>162</c:v>
                </c:pt>
                <c:pt idx="2752">
                  <c:v>167</c:v>
                </c:pt>
                <c:pt idx="2753">
                  <c:v>129</c:v>
                </c:pt>
                <c:pt idx="2754">
                  <c:v>150</c:v>
                </c:pt>
                <c:pt idx="2755">
                  <c:v>150</c:v>
                </c:pt>
                <c:pt idx="2756">
                  <c:v>134</c:v>
                </c:pt>
                <c:pt idx="2757">
                  <c:v>132</c:v>
                </c:pt>
                <c:pt idx="2758">
                  <c:v>129</c:v>
                </c:pt>
                <c:pt idx="2759">
                  <c:v>131</c:v>
                </c:pt>
                <c:pt idx="2760">
                  <c:v>125</c:v>
                </c:pt>
                <c:pt idx="2761">
                  <c:v>114</c:v>
                </c:pt>
                <c:pt idx="2762">
                  <c:v>108</c:v>
                </c:pt>
                <c:pt idx="2763">
                  <c:v>116</c:v>
                </c:pt>
                <c:pt idx="2764">
                  <c:v>119</c:v>
                </c:pt>
                <c:pt idx="2765">
                  <c:v>132</c:v>
                </c:pt>
                <c:pt idx="2766">
                  <c:v>129</c:v>
                </c:pt>
                <c:pt idx="2767">
                  <c:v>123</c:v>
                </c:pt>
                <c:pt idx="2768">
                  <c:v>116</c:v>
                </c:pt>
                <c:pt idx="2769">
                  <c:v>128</c:v>
                </c:pt>
                <c:pt idx="2770">
                  <c:v>132</c:v>
                </c:pt>
                <c:pt idx="2771">
                  <c:v>128</c:v>
                </c:pt>
                <c:pt idx="2772">
                  <c:v>141</c:v>
                </c:pt>
                <c:pt idx="2773">
                  <c:v>137</c:v>
                </c:pt>
                <c:pt idx="2774">
                  <c:v>159</c:v>
                </c:pt>
                <c:pt idx="2775">
                  <c:v>152</c:v>
                </c:pt>
                <c:pt idx="2776">
                  <c:v>143</c:v>
                </c:pt>
                <c:pt idx="2777">
                  <c:v>152</c:v>
                </c:pt>
                <c:pt idx="2778">
                  <c:v>153</c:v>
                </c:pt>
                <c:pt idx="2779">
                  <c:v>137</c:v>
                </c:pt>
                <c:pt idx="2780">
                  <c:v>138</c:v>
                </c:pt>
                <c:pt idx="2781">
                  <c:v>140</c:v>
                </c:pt>
                <c:pt idx="2782">
                  <c:v>134</c:v>
                </c:pt>
                <c:pt idx="2783">
                  <c:v>137</c:v>
                </c:pt>
                <c:pt idx="2784">
                  <c:v>131</c:v>
                </c:pt>
                <c:pt idx="2785">
                  <c:v>126</c:v>
                </c:pt>
                <c:pt idx="2786">
                  <c:v>135</c:v>
                </c:pt>
                <c:pt idx="2787">
                  <c:v>126</c:v>
                </c:pt>
                <c:pt idx="2788">
                  <c:v>113</c:v>
                </c:pt>
                <c:pt idx="2789">
                  <c:v>120</c:v>
                </c:pt>
                <c:pt idx="2790">
                  <c:v>117</c:v>
                </c:pt>
                <c:pt idx="2791">
                  <c:v>116</c:v>
                </c:pt>
                <c:pt idx="2792">
                  <c:v>125</c:v>
                </c:pt>
                <c:pt idx="2793">
                  <c:v>126</c:v>
                </c:pt>
                <c:pt idx="2794">
                  <c:v>95</c:v>
                </c:pt>
                <c:pt idx="2795">
                  <c:v>108</c:v>
                </c:pt>
                <c:pt idx="2796">
                  <c:v>119</c:v>
                </c:pt>
                <c:pt idx="2797">
                  <c:v>117</c:v>
                </c:pt>
                <c:pt idx="2798">
                  <c:v>125</c:v>
                </c:pt>
                <c:pt idx="2799">
                  <c:v>140</c:v>
                </c:pt>
                <c:pt idx="2800">
                  <c:v>146</c:v>
                </c:pt>
                <c:pt idx="2801">
                  <c:v>129</c:v>
                </c:pt>
                <c:pt idx="2802">
                  <c:v>155</c:v>
                </c:pt>
                <c:pt idx="2803">
                  <c:v>150</c:v>
                </c:pt>
                <c:pt idx="2804">
                  <c:v>150</c:v>
                </c:pt>
                <c:pt idx="2805">
                  <c:v>141</c:v>
                </c:pt>
                <c:pt idx="2806">
                  <c:v>161</c:v>
                </c:pt>
                <c:pt idx="2807">
                  <c:v>167</c:v>
                </c:pt>
                <c:pt idx="2808">
                  <c:v>153</c:v>
                </c:pt>
                <c:pt idx="2809">
                  <c:v>147</c:v>
                </c:pt>
                <c:pt idx="2810">
                  <c:v>137</c:v>
                </c:pt>
                <c:pt idx="2811">
                  <c:v>131</c:v>
                </c:pt>
                <c:pt idx="2812">
                  <c:v>134</c:v>
                </c:pt>
                <c:pt idx="2813">
                  <c:v>129</c:v>
                </c:pt>
                <c:pt idx="2814">
                  <c:v>119</c:v>
                </c:pt>
                <c:pt idx="2815">
                  <c:v>128</c:v>
                </c:pt>
                <c:pt idx="2816">
                  <c:v>119</c:v>
                </c:pt>
                <c:pt idx="2817">
                  <c:v>120</c:v>
                </c:pt>
                <c:pt idx="2818">
                  <c:v>110</c:v>
                </c:pt>
                <c:pt idx="2819">
                  <c:v>110</c:v>
                </c:pt>
                <c:pt idx="2820">
                  <c:v>140</c:v>
                </c:pt>
                <c:pt idx="2821">
                  <c:v>128</c:v>
                </c:pt>
                <c:pt idx="2822">
                  <c:v>117</c:v>
                </c:pt>
                <c:pt idx="2823">
                  <c:v>120</c:v>
                </c:pt>
                <c:pt idx="2824">
                  <c:v>125</c:v>
                </c:pt>
                <c:pt idx="2825">
                  <c:v>140</c:v>
                </c:pt>
                <c:pt idx="2826">
                  <c:v>140</c:v>
                </c:pt>
                <c:pt idx="2827">
                  <c:v>149</c:v>
                </c:pt>
                <c:pt idx="2828">
                  <c:v>153</c:v>
                </c:pt>
                <c:pt idx="2829">
                  <c:v>165</c:v>
                </c:pt>
                <c:pt idx="2830">
                  <c:v>137</c:v>
                </c:pt>
                <c:pt idx="2831">
                  <c:v>147</c:v>
                </c:pt>
                <c:pt idx="2832">
                  <c:v>162</c:v>
                </c:pt>
                <c:pt idx="2833">
                  <c:v>146</c:v>
                </c:pt>
                <c:pt idx="2834">
                  <c:v>150</c:v>
                </c:pt>
                <c:pt idx="2835">
                  <c:v>149</c:v>
                </c:pt>
                <c:pt idx="2836">
                  <c:v>137</c:v>
                </c:pt>
                <c:pt idx="2837">
                  <c:v>126</c:v>
                </c:pt>
                <c:pt idx="2838">
                  <c:v>129</c:v>
                </c:pt>
                <c:pt idx="2839">
                  <c:v>135</c:v>
                </c:pt>
                <c:pt idx="2840">
                  <c:v>128</c:v>
                </c:pt>
                <c:pt idx="2841">
                  <c:v>132</c:v>
                </c:pt>
                <c:pt idx="2842">
                  <c:v>135</c:v>
                </c:pt>
                <c:pt idx="2843">
                  <c:v>126</c:v>
                </c:pt>
                <c:pt idx="2844">
                  <c:v>120</c:v>
                </c:pt>
                <c:pt idx="2845">
                  <c:v>114</c:v>
                </c:pt>
                <c:pt idx="2846">
                  <c:v>125</c:v>
                </c:pt>
                <c:pt idx="2847">
                  <c:v>105</c:v>
                </c:pt>
                <c:pt idx="2848">
                  <c:v>113</c:v>
                </c:pt>
                <c:pt idx="2849">
                  <c:v>132</c:v>
                </c:pt>
                <c:pt idx="2850">
                  <c:v>122</c:v>
                </c:pt>
                <c:pt idx="2851">
                  <c:v>116</c:v>
                </c:pt>
                <c:pt idx="2852">
                  <c:v>120</c:v>
                </c:pt>
                <c:pt idx="2853">
                  <c:v>141</c:v>
                </c:pt>
                <c:pt idx="2854">
                  <c:v>137</c:v>
                </c:pt>
                <c:pt idx="2855">
                  <c:v>146</c:v>
                </c:pt>
                <c:pt idx="2856">
                  <c:v>144</c:v>
                </c:pt>
                <c:pt idx="2857">
                  <c:v>155</c:v>
                </c:pt>
                <c:pt idx="2858">
                  <c:v>170</c:v>
                </c:pt>
                <c:pt idx="2859">
                  <c:v>149</c:v>
                </c:pt>
                <c:pt idx="2860">
                  <c:v>156</c:v>
                </c:pt>
                <c:pt idx="2861">
                  <c:v>170</c:v>
                </c:pt>
                <c:pt idx="2862">
                  <c:v>170</c:v>
                </c:pt>
                <c:pt idx="2863">
                  <c:v>135</c:v>
                </c:pt>
                <c:pt idx="2864">
                  <c:v>144</c:v>
                </c:pt>
                <c:pt idx="2865">
                  <c:v>143</c:v>
                </c:pt>
                <c:pt idx="2866">
                  <c:v>135</c:v>
                </c:pt>
                <c:pt idx="2867">
                  <c:v>132</c:v>
                </c:pt>
                <c:pt idx="2868">
                  <c:v>129</c:v>
                </c:pt>
                <c:pt idx="2869">
                  <c:v>122</c:v>
                </c:pt>
                <c:pt idx="2870">
                  <c:v>117</c:v>
                </c:pt>
                <c:pt idx="2871">
                  <c:v>114</c:v>
                </c:pt>
                <c:pt idx="2872">
                  <c:v>104</c:v>
                </c:pt>
                <c:pt idx="2873">
                  <c:v>123</c:v>
                </c:pt>
                <c:pt idx="2874">
                  <c:v>119</c:v>
                </c:pt>
                <c:pt idx="2875">
                  <c:v>111</c:v>
                </c:pt>
                <c:pt idx="2876">
                  <c:v>114</c:v>
                </c:pt>
                <c:pt idx="2877">
                  <c:v>117</c:v>
                </c:pt>
                <c:pt idx="2878">
                  <c:v>131</c:v>
                </c:pt>
                <c:pt idx="2879">
                  <c:v>138</c:v>
                </c:pt>
                <c:pt idx="2880">
                  <c:v>123</c:v>
                </c:pt>
                <c:pt idx="2881">
                  <c:v>134</c:v>
                </c:pt>
                <c:pt idx="2882">
                  <c:v>144</c:v>
                </c:pt>
                <c:pt idx="2883">
                  <c:v>132</c:v>
                </c:pt>
                <c:pt idx="2884">
                  <c:v>140</c:v>
                </c:pt>
                <c:pt idx="2885">
                  <c:v>153</c:v>
                </c:pt>
                <c:pt idx="2886">
                  <c:v>162</c:v>
                </c:pt>
                <c:pt idx="2887">
                  <c:v>170</c:v>
                </c:pt>
                <c:pt idx="2888">
                  <c:v>152</c:v>
                </c:pt>
                <c:pt idx="2889">
                  <c:v>176</c:v>
                </c:pt>
                <c:pt idx="2890">
                  <c:v>153</c:v>
                </c:pt>
                <c:pt idx="2891">
                  <c:v>135</c:v>
                </c:pt>
                <c:pt idx="2892">
                  <c:v>135</c:v>
                </c:pt>
                <c:pt idx="2893">
                  <c:v>126</c:v>
                </c:pt>
                <c:pt idx="2894">
                  <c:v>126</c:v>
                </c:pt>
                <c:pt idx="2895">
                  <c:v>141</c:v>
                </c:pt>
                <c:pt idx="2896">
                  <c:v>132</c:v>
                </c:pt>
                <c:pt idx="2897">
                  <c:v>116</c:v>
                </c:pt>
                <c:pt idx="2898">
                  <c:v>125</c:v>
                </c:pt>
                <c:pt idx="2899">
                  <c:v>120</c:v>
                </c:pt>
                <c:pt idx="2900">
                  <c:v>105</c:v>
                </c:pt>
                <c:pt idx="2901">
                  <c:v>105</c:v>
                </c:pt>
                <c:pt idx="2902">
                  <c:v>96</c:v>
                </c:pt>
                <c:pt idx="2903">
                  <c:v>123</c:v>
                </c:pt>
                <c:pt idx="2904">
                  <c:v>113</c:v>
                </c:pt>
                <c:pt idx="2905">
                  <c:v>111</c:v>
                </c:pt>
                <c:pt idx="2906">
                  <c:v>135</c:v>
                </c:pt>
                <c:pt idx="2907">
                  <c:v>125</c:v>
                </c:pt>
                <c:pt idx="2908">
                  <c:v>134</c:v>
                </c:pt>
                <c:pt idx="2909">
                  <c:v>126</c:v>
                </c:pt>
                <c:pt idx="2910">
                  <c:v>143</c:v>
                </c:pt>
                <c:pt idx="2911">
                  <c:v>143</c:v>
                </c:pt>
                <c:pt idx="2912">
                  <c:v>147</c:v>
                </c:pt>
                <c:pt idx="2913">
                  <c:v>146</c:v>
                </c:pt>
                <c:pt idx="2914">
                  <c:v>152</c:v>
                </c:pt>
                <c:pt idx="2915">
                  <c:v>164</c:v>
                </c:pt>
                <c:pt idx="2916">
                  <c:v>174</c:v>
                </c:pt>
                <c:pt idx="2917">
                  <c:v>144</c:v>
                </c:pt>
                <c:pt idx="2918">
                  <c:v>141</c:v>
                </c:pt>
                <c:pt idx="2919">
                  <c:v>156</c:v>
                </c:pt>
                <c:pt idx="2920">
                  <c:v>131</c:v>
                </c:pt>
                <c:pt idx="2921">
                  <c:v>149</c:v>
                </c:pt>
                <c:pt idx="2922">
                  <c:v>128</c:v>
                </c:pt>
                <c:pt idx="2923">
                  <c:v>137</c:v>
                </c:pt>
                <c:pt idx="2924">
                  <c:v>125</c:v>
                </c:pt>
                <c:pt idx="2925">
                  <c:v>125</c:v>
                </c:pt>
                <c:pt idx="2926">
                  <c:v>114</c:v>
                </c:pt>
                <c:pt idx="2927">
                  <c:v>104</c:v>
                </c:pt>
                <c:pt idx="2928">
                  <c:v>126</c:v>
                </c:pt>
                <c:pt idx="2929">
                  <c:v>113</c:v>
                </c:pt>
                <c:pt idx="2930">
                  <c:v>111</c:v>
                </c:pt>
                <c:pt idx="2931">
                  <c:v>110</c:v>
                </c:pt>
                <c:pt idx="2932">
                  <c:v>107</c:v>
                </c:pt>
                <c:pt idx="2933">
                  <c:v>120</c:v>
                </c:pt>
                <c:pt idx="2934">
                  <c:v>125</c:v>
                </c:pt>
                <c:pt idx="2935">
                  <c:v>123</c:v>
                </c:pt>
                <c:pt idx="2936">
                  <c:v>131</c:v>
                </c:pt>
                <c:pt idx="2937">
                  <c:v>147</c:v>
                </c:pt>
                <c:pt idx="2938">
                  <c:v>144</c:v>
                </c:pt>
                <c:pt idx="2939">
                  <c:v>132</c:v>
                </c:pt>
                <c:pt idx="2940">
                  <c:v>168</c:v>
                </c:pt>
                <c:pt idx="2941">
                  <c:v>162</c:v>
                </c:pt>
                <c:pt idx="2942">
                  <c:v>170</c:v>
                </c:pt>
                <c:pt idx="2943">
                  <c:v>153</c:v>
                </c:pt>
                <c:pt idx="2944">
                  <c:v>165</c:v>
                </c:pt>
                <c:pt idx="2945">
                  <c:v>141</c:v>
                </c:pt>
                <c:pt idx="2946">
                  <c:v>152</c:v>
                </c:pt>
                <c:pt idx="2947">
                  <c:v>137</c:v>
                </c:pt>
                <c:pt idx="2948">
                  <c:v>129</c:v>
                </c:pt>
                <c:pt idx="2949">
                  <c:v>128</c:v>
                </c:pt>
                <c:pt idx="2950">
                  <c:v>125</c:v>
                </c:pt>
                <c:pt idx="2951">
                  <c:v>138</c:v>
                </c:pt>
                <c:pt idx="2952">
                  <c:v>128</c:v>
                </c:pt>
                <c:pt idx="2953">
                  <c:v>126</c:v>
                </c:pt>
                <c:pt idx="2954">
                  <c:v>122</c:v>
                </c:pt>
                <c:pt idx="2955">
                  <c:v>116</c:v>
                </c:pt>
                <c:pt idx="2956">
                  <c:v>114</c:v>
                </c:pt>
                <c:pt idx="2957">
                  <c:v>116</c:v>
                </c:pt>
                <c:pt idx="2958">
                  <c:v>122</c:v>
                </c:pt>
                <c:pt idx="2959">
                  <c:v>111</c:v>
                </c:pt>
                <c:pt idx="2960">
                  <c:v>113</c:v>
                </c:pt>
                <c:pt idx="2961">
                  <c:v>132</c:v>
                </c:pt>
                <c:pt idx="2962">
                  <c:v>122</c:v>
                </c:pt>
                <c:pt idx="2963">
                  <c:v>131</c:v>
                </c:pt>
                <c:pt idx="2964">
                  <c:v>146</c:v>
                </c:pt>
                <c:pt idx="2965">
                  <c:v>143</c:v>
                </c:pt>
                <c:pt idx="2966">
                  <c:v>137</c:v>
                </c:pt>
                <c:pt idx="2967">
                  <c:v>140</c:v>
                </c:pt>
                <c:pt idx="2968">
                  <c:v>150</c:v>
                </c:pt>
                <c:pt idx="2969">
                  <c:v>159</c:v>
                </c:pt>
                <c:pt idx="2970">
                  <c:v>165</c:v>
                </c:pt>
                <c:pt idx="2971">
                  <c:v>158</c:v>
                </c:pt>
                <c:pt idx="2972">
                  <c:v>152</c:v>
                </c:pt>
                <c:pt idx="2973">
                  <c:v>150</c:v>
                </c:pt>
                <c:pt idx="2974">
                  <c:v>140</c:v>
                </c:pt>
                <c:pt idx="2975">
                  <c:v>140</c:v>
                </c:pt>
                <c:pt idx="2976">
                  <c:v>144</c:v>
                </c:pt>
                <c:pt idx="2977">
                  <c:v>141</c:v>
                </c:pt>
                <c:pt idx="2978">
                  <c:v>123</c:v>
                </c:pt>
                <c:pt idx="2979">
                  <c:v>128</c:v>
                </c:pt>
                <c:pt idx="2980">
                  <c:v>125</c:v>
                </c:pt>
                <c:pt idx="2981">
                  <c:v>101</c:v>
                </c:pt>
                <c:pt idx="2982">
                  <c:v>114</c:v>
                </c:pt>
                <c:pt idx="2983">
                  <c:v>117</c:v>
                </c:pt>
                <c:pt idx="2984">
                  <c:v>114</c:v>
                </c:pt>
                <c:pt idx="2985">
                  <c:v>108</c:v>
                </c:pt>
                <c:pt idx="2986">
                  <c:v>122</c:v>
                </c:pt>
                <c:pt idx="2987">
                  <c:v>113</c:v>
                </c:pt>
                <c:pt idx="2988">
                  <c:v>123</c:v>
                </c:pt>
                <c:pt idx="2989">
                  <c:v>138</c:v>
                </c:pt>
                <c:pt idx="2990">
                  <c:v>113</c:v>
                </c:pt>
                <c:pt idx="2991">
                  <c:v>125</c:v>
                </c:pt>
                <c:pt idx="2992">
                  <c:v>150</c:v>
                </c:pt>
                <c:pt idx="2993">
                  <c:v>153</c:v>
                </c:pt>
                <c:pt idx="2994">
                  <c:v>144</c:v>
                </c:pt>
                <c:pt idx="2995">
                  <c:v>149</c:v>
                </c:pt>
                <c:pt idx="2996">
                  <c:v>146</c:v>
                </c:pt>
                <c:pt idx="2997">
                  <c:v>149</c:v>
                </c:pt>
                <c:pt idx="2998">
                  <c:v>153</c:v>
                </c:pt>
                <c:pt idx="2999">
                  <c:v>153</c:v>
                </c:pt>
              </c:numCache>
            </c:numRef>
          </c:yVal>
          <c:smooth val="0"/>
          <c:extLst>
            <c:ext xmlns:c16="http://schemas.microsoft.com/office/drawing/2014/chart" uri="{C3380CC4-5D6E-409C-BE32-E72D297353CC}">
              <c16:uniqueId val="{00000000-6238-42D5-AD9B-ACB68A93CAD7}"/>
            </c:ext>
          </c:extLst>
        </c:ser>
        <c:dLbls>
          <c:showLegendKey val="0"/>
          <c:showVal val="0"/>
          <c:showCatName val="0"/>
          <c:showSerName val="0"/>
          <c:showPercent val="0"/>
          <c:showBubbleSize val="0"/>
        </c:dLbls>
        <c:axId val="993158383"/>
        <c:axId val="993160463"/>
      </c:scatterChart>
      <c:valAx>
        <c:axId val="993158383"/>
        <c:scaling>
          <c:orientation val="minMax"/>
          <c:max val="3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 of sampl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93160463"/>
        <c:crosses val="autoZero"/>
        <c:crossBetween val="midCat"/>
      </c:valAx>
      <c:valAx>
        <c:axId val="99316046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Voltage (m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93158383"/>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400" b="0" i="0" baseline="0">
                <a:effectLst/>
              </a:rPr>
              <a:t>100% Muscle Extraction</a:t>
            </a:r>
            <a:endParaRPr lang="en-GB" sz="140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solidFill>
                <a:schemeClr val="accent1"/>
              </a:solidFill>
              <a:round/>
            </a:ln>
            <a:effectLst/>
          </c:spPr>
          <c:marker>
            <c:symbol val="none"/>
          </c:marker>
          <c:yVal>
            <c:numRef>
              <c:f>Sheet1!$L$1:$L$3000</c:f>
              <c:numCache>
                <c:formatCode>General</c:formatCode>
                <c:ptCount val="3000"/>
                <c:pt idx="0">
                  <c:v>155</c:v>
                </c:pt>
                <c:pt idx="1">
                  <c:v>161</c:v>
                </c:pt>
                <c:pt idx="2">
                  <c:v>128</c:v>
                </c:pt>
                <c:pt idx="3">
                  <c:v>162</c:v>
                </c:pt>
                <c:pt idx="4">
                  <c:v>161</c:v>
                </c:pt>
                <c:pt idx="5">
                  <c:v>155</c:v>
                </c:pt>
                <c:pt idx="6">
                  <c:v>167</c:v>
                </c:pt>
                <c:pt idx="7">
                  <c:v>164</c:v>
                </c:pt>
                <c:pt idx="8">
                  <c:v>168</c:v>
                </c:pt>
                <c:pt idx="9">
                  <c:v>165</c:v>
                </c:pt>
                <c:pt idx="10">
                  <c:v>173</c:v>
                </c:pt>
                <c:pt idx="11">
                  <c:v>180</c:v>
                </c:pt>
                <c:pt idx="12">
                  <c:v>171</c:v>
                </c:pt>
                <c:pt idx="13">
                  <c:v>207</c:v>
                </c:pt>
                <c:pt idx="14">
                  <c:v>168</c:v>
                </c:pt>
                <c:pt idx="15">
                  <c:v>167</c:v>
                </c:pt>
                <c:pt idx="16">
                  <c:v>152</c:v>
                </c:pt>
                <c:pt idx="17">
                  <c:v>164</c:v>
                </c:pt>
                <c:pt idx="18">
                  <c:v>155</c:v>
                </c:pt>
                <c:pt idx="19">
                  <c:v>156</c:v>
                </c:pt>
                <c:pt idx="20">
                  <c:v>156</c:v>
                </c:pt>
                <c:pt idx="21">
                  <c:v>147</c:v>
                </c:pt>
                <c:pt idx="22">
                  <c:v>138</c:v>
                </c:pt>
                <c:pt idx="23">
                  <c:v>147</c:v>
                </c:pt>
                <c:pt idx="24">
                  <c:v>150</c:v>
                </c:pt>
                <c:pt idx="25">
                  <c:v>149</c:v>
                </c:pt>
                <c:pt idx="26">
                  <c:v>165</c:v>
                </c:pt>
                <c:pt idx="27">
                  <c:v>162</c:v>
                </c:pt>
                <c:pt idx="28">
                  <c:v>149</c:v>
                </c:pt>
                <c:pt idx="29">
                  <c:v>155</c:v>
                </c:pt>
                <c:pt idx="30">
                  <c:v>153</c:v>
                </c:pt>
                <c:pt idx="31">
                  <c:v>171</c:v>
                </c:pt>
                <c:pt idx="32">
                  <c:v>174</c:v>
                </c:pt>
                <c:pt idx="33">
                  <c:v>209</c:v>
                </c:pt>
                <c:pt idx="34">
                  <c:v>179</c:v>
                </c:pt>
                <c:pt idx="35">
                  <c:v>176</c:v>
                </c:pt>
                <c:pt idx="36">
                  <c:v>171</c:v>
                </c:pt>
                <c:pt idx="37">
                  <c:v>195</c:v>
                </c:pt>
                <c:pt idx="38">
                  <c:v>179</c:v>
                </c:pt>
                <c:pt idx="39">
                  <c:v>150</c:v>
                </c:pt>
                <c:pt idx="40">
                  <c:v>161</c:v>
                </c:pt>
                <c:pt idx="41">
                  <c:v>158</c:v>
                </c:pt>
                <c:pt idx="42">
                  <c:v>162</c:v>
                </c:pt>
                <c:pt idx="43">
                  <c:v>161</c:v>
                </c:pt>
                <c:pt idx="44">
                  <c:v>150</c:v>
                </c:pt>
                <c:pt idx="45">
                  <c:v>149</c:v>
                </c:pt>
                <c:pt idx="46">
                  <c:v>140</c:v>
                </c:pt>
                <c:pt idx="47">
                  <c:v>150</c:v>
                </c:pt>
                <c:pt idx="48">
                  <c:v>161</c:v>
                </c:pt>
                <c:pt idx="49">
                  <c:v>161</c:v>
                </c:pt>
                <c:pt idx="50">
                  <c:v>161</c:v>
                </c:pt>
                <c:pt idx="51">
                  <c:v>144</c:v>
                </c:pt>
                <c:pt idx="52">
                  <c:v>155</c:v>
                </c:pt>
                <c:pt idx="53">
                  <c:v>156</c:v>
                </c:pt>
                <c:pt idx="54">
                  <c:v>168</c:v>
                </c:pt>
                <c:pt idx="55">
                  <c:v>168</c:v>
                </c:pt>
                <c:pt idx="56">
                  <c:v>161</c:v>
                </c:pt>
                <c:pt idx="57">
                  <c:v>168</c:v>
                </c:pt>
                <c:pt idx="58">
                  <c:v>168</c:v>
                </c:pt>
                <c:pt idx="59">
                  <c:v>170</c:v>
                </c:pt>
                <c:pt idx="60">
                  <c:v>162</c:v>
                </c:pt>
                <c:pt idx="61">
                  <c:v>179</c:v>
                </c:pt>
                <c:pt idx="62">
                  <c:v>167</c:v>
                </c:pt>
                <c:pt idx="63">
                  <c:v>144</c:v>
                </c:pt>
                <c:pt idx="64">
                  <c:v>158</c:v>
                </c:pt>
                <c:pt idx="65">
                  <c:v>158</c:v>
                </c:pt>
                <c:pt idx="66">
                  <c:v>159</c:v>
                </c:pt>
                <c:pt idx="67">
                  <c:v>159</c:v>
                </c:pt>
                <c:pt idx="68">
                  <c:v>149</c:v>
                </c:pt>
                <c:pt idx="69">
                  <c:v>153</c:v>
                </c:pt>
                <c:pt idx="70">
                  <c:v>143</c:v>
                </c:pt>
                <c:pt idx="71">
                  <c:v>152</c:v>
                </c:pt>
                <c:pt idx="72">
                  <c:v>123</c:v>
                </c:pt>
                <c:pt idx="73">
                  <c:v>186</c:v>
                </c:pt>
                <c:pt idx="74">
                  <c:v>138</c:v>
                </c:pt>
                <c:pt idx="75">
                  <c:v>146</c:v>
                </c:pt>
                <c:pt idx="76">
                  <c:v>155</c:v>
                </c:pt>
                <c:pt idx="77">
                  <c:v>144</c:v>
                </c:pt>
                <c:pt idx="78">
                  <c:v>152</c:v>
                </c:pt>
                <c:pt idx="79">
                  <c:v>155</c:v>
                </c:pt>
                <c:pt idx="80">
                  <c:v>164</c:v>
                </c:pt>
                <c:pt idx="81">
                  <c:v>167</c:v>
                </c:pt>
                <c:pt idx="82">
                  <c:v>165</c:v>
                </c:pt>
                <c:pt idx="83">
                  <c:v>164</c:v>
                </c:pt>
                <c:pt idx="84">
                  <c:v>159</c:v>
                </c:pt>
                <c:pt idx="85">
                  <c:v>180</c:v>
                </c:pt>
                <c:pt idx="86">
                  <c:v>159</c:v>
                </c:pt>
                <c:pt idx="87">
                  <c:v>152</c:v>
                </c:pt>
                <c:pt idx="88">
                  <c:v>155</c:v>
                </c:pt>
                <c:pt idx="89">
                  <c:v>161</c:v>
                </c:pt>
                <c:pt idx="90">
                  <c:v>153</c:v>
                </c:pt>
                <c:pt idx="91">
                  <c:v>156</c:v>
                </c:pt>
                <c:pt idx="92">
                  <c:v>141</c:v>
                </c:pt>
                <c:pt idx="93">
                  <c:v>143</c:v>
                </c:pt>
                <c:pt idx="94">
                  <c:v>138</c:v>
                </c:pt>
                <c:pt idx="95">
                  <c:v>143</c:v>
                </c:pt>
                <c:pt idx="96">
                  <c:v>126</c:v>
                </c:pt>
                <c:pt idx="97">
                  <c:v>159</c:v>
                </c:pt>
                <c:pt idx="98">
                  <c:v>185</c:v>
                </c:pt>
                <c:pt idx="99">
                  <c:v>137</c:v>
                </c:pt>
                <c:pt idx="100">
                  <c:v>147</c:v>
                </c:pt>
                <c:pt idx="101">
                  <c:v>149</c:v>
                </c:pt>
                <c:pt idx="102">
                  <c:v>152</c:v>
                </c:pt>
                <c:pt idx="103">
                  <c:v>159</c:v>
                </c:pt>
                <c:pt idx="104">
                  <c:v>149</c:v>
                </c:pt>
                <c:pt idx="105">
                  <c:v>165</c:v>
                </c:pt>
                <c:pt idx="106">
                  <c:v>156</c:v>
                </c:pt>
                <c:pt idx="107">
                  <c:v>182</c:v>
                </c:pt>
                <c:pt idx="108">
                  <c:v>173</c:v>
                </c:pt>
                <c:pt idx="109">
                  <c:v>177</c:v>
                </c:pt>
                <c:pt idx="110">
                  <c:v>213</c:v>
                </c:pt>
                <c:pt idx="111">
                  <c:v>144</c:v>
                </c:pt>
                <c:pt idx="112">
                  <c:v>161</c:v>
                </c:pt>
                <c:pt idx="113">
                  <c:v>180</c:v>
                </c:pt>
                <c:pt idx="114">
                  <c:v>158</c:v>
                </c:pt>
                <c:pt idx="115">
                  <c:v>167</c:v>
                </c:pt>
                <c:pt idx="116">
                  <c:v>155</c:v>
                </c:pt>
                <c:pt idx="117">
                  <c:v>156</c:v>
                </c:pt>
                <c:pt idx="118">
                  <c:v>131</c:v>
                </c:pt>
                <c:pt idx="119">
                  <c:v>141</c:v>
                </c:pt>
                <c:pt idx="120">
                  <c:v>146</c:v>
                </c:pt>
                <c:pt idx="121">
                  <c:v>150</c:v>
                </c:pt>
                <c:pt idx="122">
                  <c:v>189</c:v>
                </c:pt>
                <c:pt idx="123">
                  <c:v>138</c:v>
                </c:pt>
                <c:pt idx="124">
                  <c:v>146</c:v>
                </c:pt>
                <c:pt idx="125">
                  <c:v>156</c:v>
                </c:pt>
                <c:pt idx="126">
                  <c:v>162</c:v>
                </c:pt>
                <c:pt idx="127">
                  <c:v>159</c:v>
                </c:pt>
                <c:pt idx="128">
                  <c:v>153</c:v>
                </c:pt>
                <c:pt idx="129">
                  <c:v>158</c:v>
                </c:pt>
                <c:pt idx="130">
                  <c:v>165</c:v>
                </c:pt>
                <c:pt idx="131">
                  <c:v>162</c:v>
                </c:pt>
                <c:pt idx="132">
                  <c:v>189</c:v>
                </c:pt>
                <c:pt idx="133">
                  <c:v>179</c:v>
                </c:pt>
                <c:pt idx="134">
                  <c:v>182</c:v>
                </c:pt>
                <c:pt idx="135">
                  <c:v>167</c:v>
                </c:pt>
                <c:pt idx="136">
                  <c:v>155</c:v>
                </c:pt>
                <c:pt idx="137">
                  <c:v>159</c:v>
                </c:pt>
                <c:pt idx="138">
                  <c:v>162</c:v>
                </c:pt>
                <c:pt idx="139">
                  <c:v>155</c:v>
                </c:pt>
                <c:pt idx="140">
                  <c:v>150</c:v>
                </c:pt>
                <c:pt idx="141">
                  <c:v>158</c:v>
                </c:pt>
                <c:pt idx="142">
                  <c:v>146</c:v>
                </c:pt>
                <c:pt idx="143">
                  <c:v>143</c:v>
                </c:pt>
                <c:pt idx="144">
                  <c:v>141</c:v>
                </c:pt>
                <c:pt idx="145">
                  <c:v>144</c:v>
                </c:pt>
                <c:pt idx="146">
                  <c:v>168</c:v>
                </c:pt>
                <c:pt idx="147">
                  <c:v>182</c:v>
                </c:pt>
                <c:pt idx="148">
                  <c:v>146</c:v>
                </c:pt>
                <c:pt idx="149">
                  <c:v>147</c:v>
                </c:pt>
                <c:pt idx="150">
                  <c:v>165</c:v>
                </c:pt>
                <c:pt idx="151">
                  <c:v>153</c:v>
                </c:pt>
                <c:pt idx="152">
                  <c:v>162</c:v>
                </c:pt>
                <c:pt idx="153">
                  <c:v>171</c:v>
                </c:pt>
                <c:pt idx="154">
                  <c:v>156</c:v>
                </c:pt>
                <c:pt idx="155">
                  <c:v>158</c:v>
                </c:pt>
                <c:pt idx="156">
                  <c:v>162</c:v>
                </c:pt>
                <c:pt idx="157">
                  <c:v>156</c:v>
                </c:pt>
                <c:pt idx="158">
                  <c:v>185</c:v>
                </c:pt>
                <c:pt idx="159">
                  <c:v>195</c:v>
                </c:pt>
                <c:pt idx="160">
                  <c:v>140</c:v>
                </c:pt>
                <c:pt idx="161">
                  <c:v>162</c:v>
                </c:pt>
                <c:pt idx="162">
                  <c:v>153</c:v>
                </c:pt>
                <c:pt idx="163">
                  <c:v>147</c:v>
                </c:pt>
                <c:pt idx="164">
                  <c:v>155</c:v>
                </c:pt>
                <c:pt idx="165">
                  <c:v>158</c:v>
                </c:pt>
                <c:pt idx="166">
                  <c:v>150</c:v>
                </c:pt>
                <c:pt idx="167">
                  <c:v>150</c:v>
                </c:pt>
                <c:pt idx="168">
                  <c:v>150</c:v>
                </c:pt>
                <c:pt idx="169">
                  <c:v>162</c:v>
                </c:pt>
                <c:pt idx="170">
                  <c:v>150</c:v>
                </c:pt>
                <c:pt idx="171">
                  <c:v>153</c:v>
                </c:pt>
                <c:pt idx="172">
                  <c:v>135</c:v>
                </c:pt>
                <c:pt idx="173">
                  <c:v>150</c:v>
                </c:pt>
                <c:pt idx="174">
                  <c:v>146</c:v>
                </c:pt>
                <c:pt idx="175">
                  <c:v>150</c:v>
                </c:pt>
                <c:pt idx="176">
                  <c:v>150</c:v>
                </c:pt>
                <c:pt idx="177">
                  <c:v>173</c:v>
                </c:pt>
                <c:pt idx="178">
                  <c:v>177</c:v>
                </c:pt>
                <c:pt idx="179">
                  <c:v>162</c:v>
                </c:pt>
                <c:pt idx="180">
                  <c:v>153</c:v>
                </c:pt>
                <c:pt idx="181">
                  <c:v>173</c:v>
                </c:pt>
                <c:pt idx="182">
                  <c:v>201</c:v>
                </c:pt>
                <c:pt idx="183">
                  <c:v>158</c:v>
                </c:pt>
                <c:pt idx="184">
                  <c:v>159</c:v>
                </c:pt>
                <c:pt idx="185">
                  <c:v>162</c:v>
                </c:pt>
                <c:pt idx="186">
                  <c:v>153</c:v>
                </c:pt>
                <c:pt idx="187">
                  <c:v>164</c:v>
                </c:pt>
                <c:pt idx="188">
                  <c:v>171</c:v>
                </c:pt>
                <c:pt idx="189">
                  <c:v>150</c:v>
                </c:pt>
                <c:pt idx="190">
                  <c:v>153</c:v>
                </c:pt>
                <c:pt idx="191">
                  <c:v>137</c:v>
                </c:pt>
                <c:pt idx="192">
                  <c:v>135</c:v>
                </c:pt>
                <c:pt idx="193">
                  <c:v>144</c:v>
                </c:pt>
                <c:pt idx="194">
                  <c:v>176</c:v>
                </c:pt>
                <c:pt idx="195">
                  <c:v>135</c:v>
                </c:pt>
                <c:pt idx="196">
                  <c:v>141</c:v>
                </c:pt>
                <c:pt idx="197">
                  <c:v>158</c:v>
                </c:pt>
                <c:pt idx="198">
                  <c:v>138</c:v>
                </c:pt>
                <c:pt idx="199">
                  <c:v>150</c:v>
                </c:pt>
                <c:pt idx="200">
                  <c:v>156</c:v>
                </c:pt>
                <c:pt idx="201">
                  <c:v>174</c:v>
                </c:pt>
                <c:pt idx="202">
                  <c:v>159</c:v>
                </c:pt>
                <c:pt idx="203">
                  <c:v>162</c:v>
                </c:pt>
                <c:pt idx="204">
                  <c:v>162</c:v>
                </c:pt>
                <c:pt idx="205">
                  <c:v>174</c:v>
                </c:pt>
                <c:pt idx="206">
                  <c:v>180</c:v>
                </c:pt>
                <c:pt idx="207">
                  <c:v>162</c:v>
                </c:pt>
                <c:pt idx="208">
                  <c:v>155</c:v>
                </c:pt>
                <c:pt idx="209">
                  <c:v>147</c:v>
                </c:pt>
                <c:pt idx="210">
                  <c:v>140</c:v>
                </c:pt>
                <c:pt idx="211">
                  <c:v>150</c:v>
                </c:pt>
                <c:pt idx="212">
                  <c:v>150</c:v>
                </c:pt>
                <c:pt idx="213">
                  <c:v>146</c:v>
                </c:pt>
                <c:pt idx="214">
                  <c:v>155</c:v>
                </c:pt>
                <c:pt idx="215">
                  <c:v>171</c:v>
                </c:pt>
                <c:pt idx="216">
                  <c:v>149</c:v>
                </c:pt>
                <c:pt idx="217">
                  <c:v>159</c:v>
                </c:pt>
                <c:pt idx="218">
                  <c:v>137</c:v>
                </c:pt>
                <c:pt idx="219">
                  <c:v>176</c:v>
                </c:pt>
                <c:pt idx="220">
                  <c:v>126</c:v>
                </c:pt>
                <c:pt idx="221">
                  <c:v>143</c:v>
                </c:pt>
                <c:pt idx="222">
                  <c:v>144</c:v>
                </c:pt>
                <c:pt idx="223">
                  <c:v>149</c:v>
                </c:pt>
                <c:pt idx="224">
                  <c:v>146</c:v>
                </c:pt>
                <c:pt idx="225">
                  <c:v>158</c:v>
                </c:pt>
                <c:pt idx="226">
                  <c:v>176</c:v>
                </c:pt>
                <c:pt idx="227">
                  <c:v>176</c:v>
                </c:pt>
                <c:pt idx="228">
                  <c:v>174</c:v>
                </c:pt>
                <c:pt idx="229">
                  <c:v>173</c:v>
                </c:pt>
                <c:pt idx="230">
                  <c:v>162</c:v>
                </c:pt>
                <c:pt idx="231">
                  <c:v>182</c:v>
                </c:pt>
                <c:pt idx="232">
                  <c:v>203</c:v>
                </c:pt>
                <c:pt idx="233">
                  <c:v>165</c:v>
                </c:pt>
                <c:pt idx="234">
                  <c:v>156</c:v>
                </c:pt>
                <c:pt idx="235">
                  <c:v>159</c:v>
                </c:pt>
                <c:pt idx="236">
                  <c:v>158</c:v>
                </c:pt>
                <c:pt idx="237">
                  <c:v>146</c:v>
                </c:pt>
                <c:pt idx="238">
                  <c:v>150</c:v>
                </c:pt>
                <c:pt idx="239">
                  <c:v>161</c:v>
                </c:pt>
                <c:pt idx="240">
                  <c:v>150</c:v>
                </c:pt>
                <c:pt idx="241">
                  <c:v>150</c:v>
                </c:pt>
                <c:pt idx="242">
                  <c:v>132</c:v>
                </c:pt>
                <c:pt idx="243">
                  <c:v>143</c:v>
                </c:pt>
                <c:pt idx="244">
                  <c:v>182</c:v>
                </c:pt>
                <c:pt idx="245">
                  <c:v>159</c:v>
                </c:pt>
                <c:pt idx="246">
                  <c:v>144</c:v>
                </c:pt>
                <c:pt idx="247">
                  <c:v>143</c:v>
                </c:pt>
                <c:pt idx="248">
                  <c:v>153</c:v>
                </c:pt>
                <c:pt idx="249">
                  <c:v>156</c:v>
                </c:pt>
                <c:pt idx="250">
                  <c:v>179</c:v>
                </c:pt>
                <c:pt idx="251">
                  <c:v>176</c:v>
                </c:pt>
                <c:pt idx="252">
                  <c:v>170</c:v>
                </c:pt>
                <c:pt idx="253">
                  <c:v>180</c:v>
                </c:pt>
                <c:pt idx="254">
                  <c:v>164</c:v>
                </c:pt>
                <c:pt idx="255">
                  <c:v>182</c:v>
                </c:pt>
                <c:pt idx="256">
                  <c:v>204</c:v>
                </c:pt>
                <c:pt idx="257">
                  <c:v>176</c:v>
                </c:pt>
                <c:pt idx="258">
                  <c:v>155</c:v>
                </c:pt>
                <c:pt idx="259">
                  <c:v>152</c:v>
                </c:pt>
                <c:pt idx="260">
                  <c:v>167</c:v>
                </c:pt>
                <c:pt idx="261">
                  <c:v>152</c:v>
                </c:pt>
                <c:pt idx="262">
                  <c:v>153</c:v>
                </c:pt>
                <c:pt idx="263">
                  <c:v>147</c:v>
                </c:pt>
                <c:pt idx="264">
                  <c:v>150</c:v>
                </c:pt>
                <c:pt idx="265">
                  <c:v>158</c:v>
                </c:pt>
                <c:pt idx="266">
                  <c:v>149</c:v>
                </c:pt>
                <c:pt idx="267">
                  <c:v>129</c:v>
                </c:pt>
                <c:pt idx="268">
                  <c:v>164</c:v>
                </c:pt>
                <c:pt idx="269">
                  <c:v>147</c:v>
                </c:pt>
                <c:pt idx="270">
                  <c:v>143</c:v>
                </c:pt>
                <c:pt idx="271">
                  <c:v>156</c:v>
                </c:pt>
                <c:pt idx="272">
                  <c:v>143</c:v>
                </c:pt>
                <c:pt idx="273">
                  <c:v>155</c:v>
                </c:pt>
                <c:pt idx="274">
                  <c:v>164</c:v>
                </c:pt>
                <c:pt idx="275">
                  <c:v>167</c:v>
                </c:pt>
                <c:pt idx="276">
                  <c:v>176</c:v>
                </c:pt>
                <c:pt idx="277">
                  <c:v>162</c:v>
                </c:pt>
                <c:pt idx="278">
                  <c:v>164</c:v>
                </c:pt>
                <c:pt idx="279">
                  <c:v>191</c:v>
                </c:pt>
                <c:pt idx="280">
                  <c:v>197</c:v>
                </c:pt>
                <c:pt idx="281">
                  <c:v>143</c:v>
                </c:pt>
                <c:pt idx="282">
                  <c:v>179</c:v>
                </c:pt>
                <c:pt idx="283">
                  <c:v>161</c:v>
                </c:pt>
                <c:pt idx="284">
                  <c:v>144</c:v>
                </c:pt>
                <c:pt idx="285">
                  <c:v>149</c:v>
                </c:pt>
                <c:pt idx="286">
                  <c:v>150</c:v>
                </c:pt>
                <c:pt idx="287">
                  <c:v>149</c:v>
                </c:pt>
                <c:pt idx="288">
                  <c:v>134</c:v>
                </c:pt>
                <c:pt idx="289">
                  <c:v>149</c:v>
                </c:pt>
                <c:pt idx="290">
                  <c:v>144</c:v>
                </c:pt>
                <c:pt idx="291">
                  <c:v>140</c:v>
                </c:pt>
                <c:pt idx="292">
                  <c:v>152</c:v>
                </c:pt>
                <c:pt idx="293">
                  <c:v>155</c:v>
                </c:pt>
                <c:pt idx="294">
                  <c:v>134</c:v>
                </c:pt>
                <c:pt idx="295">
                  <c:v>143</c:v>
                </c:pt>
                <c:pt idx="296">
                  <c:v>146</c:v>
                </c:pt>
                <c:pt idx="297">
                  <c:v>155</c:v>
                </c:pt>
                <c:pt idx="298">
                  <c:v>147</c:v>
                </c:pt>
                <c:pt idx="299">
                  <c:v>155</c:v>
                </c:pt>
                <c:pt idx="300">
                  <c:v>167</c:v>
                </c:pt>
                <c:pt idx="301">
                  <c:v>189</c:v>
                </c:pt>
                <c:pt idx="302">
                  <c:v>170</c:v>
                </c:pt>
                <c:pt idx="303">
                  <c:v>167</c:v>
                </c:pt>
                <c:pt idx="304">
                  <c:v>156</c:v>
                </c:pt>
                <c:pt idx="305">
                  <c:v>179</c:v>
                </c:pt>
                <c:pt idx="306">
                  <c:v>176</c:v>
                </c:pt>
                <c:pt idx="307">
                  <c:v>158</c:v>
                </c:pt>
                <c:pt idx="308">
                  <c:v>158</c:v>
                </c:pt>
                <c:pt idx="309">
                  <c:v>150</c:v>
                </c:pt>
                <c:pt idx="310">
                  <c:v>162</c:v>
                </c:pt>
                <c:pt idx="311">
                  <c:v>152</c:v>
                </c:pt>
                <c:pt idx="312">
                  <c:v>153</c:v>
                </c:pt>
                <c:pt idx="313">
                  <c:v>156</c:v>
                </c:pt>
                <c:pt idx="314">
                  <c:v>144</c:v>
                </c:pt>
                <c:pt idx="315">
                  <c:v>149</c:v>
                </c:pt>
                <c:pt idx="316">
                  <c:v>144</c:v>
                </c:pt>
                <c:pt idx="317">
                  <c:v>141</c:v>
                </c:pt>
                <c:pt idx="318">
                  <c:v>186</c:v>
                </c:pt>
                <c:pt idx="319">
                  <c:v>149</c:v>
                </c:pt>
                <c:pt idx="320">
                  <c:v>155</c:v>
                </c:pt>
                <c:pt idx="321">
                  <c:v>144</c:v>
                </c:pt>
                <c:pt idx="322">
                  <c:v>143</c:v>
                </c:pt>
                <c:pt idx="323">
                  <c:v>150</c:v>
                </c:pt>
                <c:pt idx="324">
                  <c:v>146</c:v>
                </c:pt>
                <c:pt idx="325">
                  <c:v>168</c:v>
                </c:pt>
                <c:pt idx="326">
                  <c:v>179</c:v>
                </c:pt>
                <c:pt idx="327">
                  <c:v>165</c:v>
                </c:pt>
                <c:pt idx="328">
                  <c:v>174</c:v>
                </c:pt>
                <c:pt idx="329">
                  <c:v>177</c:v>
                </c:pt>
                <c:pt idx="330">
                  <c:v>203</c:v>
                </c:pt>
                <c:pt idx="331">
                  <c:v>162</c:v>
                </c:pt>
                <c:pt idx="332">
                  <c:v>156</c:v>
                </c:pt>
                <c:pt idx="333">
                  <c:v>162</c:v>
                </c:pt>
                <c:pt idx="334">
                  <c:v>146</c:v>
                </c:pt>
                <c:pt idx="335">
                  <c:v>152</c:v>
                </c:pt>
                <c:pt idx="336">
                  <c:v>152</c:v>
                </c:pt>
                <c:pt idx="337">
                  <c:v>152</c:v>
                </c:pt>
                <c:pt idx="338">
                  <c:v>149</c:v>
                </c:pt>
                <c:pt idx="339">
                  <c:v>149</c:v>
                </c:pt>
                <c:pt idx="340">
                  <c:v>155</c:v>
                </c:pt>
                <c:pt idx="341">
                  <c:v>140</c:v>
                </c:pt>
                <c:pt idx="342">
                  <c:v>180</c:v>
                </c:pt>
                <c:pt idx="343">
                  <c:v>164</c:v>
                </c:pt>
                <c:pt idx="344">
                  <c:v>155</c:v>
                </c:pt>
                <c:pt idx="345">
                  <c:v>147</c:v>
                </c:pt>
                <c:pt idx="346">
                  <c:v>152</c:v>
                </c:pt>
                <c:pt idx="347">
                  <c:v>152</c:v>
                </c:pt>
                <c:pt idx="348">
                  <c:v>162</c:v>
                </c:pt>
                <c:pt idx="349">
                  <c:v>180</c:v>
                </c:pt>
                <c:pt idx="350">
                  <c:v>158</c:v>
                </c:pt>
                <c:pt idx="351">
                  <c:v>173</c:v>
                </c:pt>
                <c:pt idx="352">
                  <c:v>170</c:v>
                </c:pt>
                <c:pt idx="353">
                  <c:v>176</c:v>
                </c:pt>
                <c:pt idx="354">
                  <c:v>194</c:v>
                </c:pt>
                <c:pt idx="355">
                  <c:v>152</c:v>
                </c:pt>
                <c:pt idx="356">
                  <c:v>165</c:v>
                </c:pt>
                <c:pt idx="357">
                  <c:v>159</c:v>
                </c:pt>
                <c:pt idx="358">
                  <c:v>152</c:v>
                </c:pt>
                <c:pt idx="359">
                  <c:v>149</c:v>
                </c:pt>
                <c:pt idx="360">
                  <c:v>156</c:v>
                </c:pt>
                <c:pt idx="361">
                  <c:v>146</c:v>
                </c:pt>
                <c:pt idx="362">
                  <c:v>137</c:v>
                </c:pt>
                <c:pt idx="363">
                  <c:v>147</c:v>
                </c:pt>
                <c:pt idx="364">
                  <c:v>135</c:v>
                </c:pt>
                <c:pt idx="365">
                  <c:v>132</c:v>
                </c:pt>
                <c:pt idx="366">
                  <c:v>152</c:v>
                </c:pt>
                <c:pt idx="367">
                  <c:v>167</c:v>
                </c:pt>
                <c:pt idx="368">
                  <c:v>149</c:v>
                </c:pt>
                <c:pt idx="369">
                  <c:v>153</c:v>
                </c:pt>
                <c:pt idx="370">
                  <c:v>150</c:v>
                </c:pt>
                <c:pt idx="371">
                  <c:v>159</c:v>
                </c:pt>
                <c:pt idx="372">
                  <c:v>150</c:v>
                </c:pt>
                <c:pt idx="373">
                  <c:v>153</c:v>
                </c:pt>
                <c:pt idx="374">
                  <c:v>161</c:v>
                </c:pt>
                <c:pt idx="375">
                  <c:v>159</c:v>
                </c:pt>
                <c:pt idx="376">
                  <c:v>183</c:v>
                </c:pt>
                <c:pt idx="377">
                  <c:v>176</c:v>
                </c:pt>
                <c:pt idx="378">
                  <c:v>213</c:v>
                </c:pt>
                <c:pt idx="379">
                  <c:v>185</c:v>
                </c:pt>
                <c:pt idx="380">
                  <c:v>159</c:v>
                </c:pt>
                <c:pt idx="381">
                  <c:v>158</c:v>
                </c:pt>
                <c:pt idx="382">
                  <c:v>156</c:v>
                </c:pt>
                <c:pt idx="383">
                  <c:v>150</c:v>
                </c:pt>
                <c:pt idx="384">
                  <c:v>149</c:v>
                </c:pt>
                <c:pt idx="385">
                  <c:v>143</c:v>
                </c:pt>
                <c:pt idx="386">
                  <c:v>150</c:v>
                </c:pt>
                <c:pt idx="387">
                  <c:v>143</c:v>
                </c:pt>
                <c:pt idx="388">
                  <c:v>158</c:v>
                </c:pt>
                <c:pt idx="389">
                  <c:v>129</c:v>
                </c:pt>
                <c:pt idx="390">
                  <c:v>161</c:v>
                </c:pt>
                <c:pt idx="391">
                  <c:v>146</c:v>
                </c:pt>
                <c:pt idx="392">
                  <c:v>177</c:v>
                </c:pt>
                <c:pt idx="393">
                  <c:v>143</c:v>
                </c:pt>
                <c:pt idx="394">
                  <c:v>153</c:v>
                </c:pt>
                <c:pt idx="395">
                  <c:v>162</c:v>
                </c:pt>
                <c:pt idx="396">
                  <c:v>165</c:v>
                </c:pt>
                <c:pt idx="397">
                  <c:v>177</c:v>
                </c:pt>
                <c:pt idx="398">
                  <c:v>177</c:v>
                </c:pt>
                <c:pt idx="399">
                  <c:v>183</c:v>
                </c:pt>
                <c:pt idx="400">
                  <c:v>164</c:v>
                </c:pt>
                <c:pt idx="401">
                  <c:v>162</c:v>
                </c:pt>
                <c:pt idx="402">
                  <c:v>161</c:v>
                </c:pt>
                <c:pt idx="403">
                  <c:v>179</c:v>
                </c:pt>
                <c:pt idx="404">
                  <c:v>170</c:v>
                </c:pt>
                <c:pt idx="405">
                  <c:v>158</c:v>
                </c:pt>
                <c:pt idx="406">
                  <c:v>167</c:v>
                </c:pt>
                <c:pt idx="407">
                  <c:v>150</c:v>
                </c:pt>
                <c:pt idx="408">
                  <c:v>159</c:v>
                </c:pt>
                <c:pt idx="409">
                  <c:v>155</c:v>
                </c:pt>
                <c:pt idx="410">
                  <c:v>152</c:v>
                </c:pt>
                <c:pt idx="411">
                  <c:v>141</c:v>
                </c:pt>
                <c:pt idx="412">
                  <c:v>144</c:v>
                </c:pt>
                <c:pt idx="413">
                  <c:v>149</c:v>
                </c:pt>
                <c:pt idx="414">
                  <c:v>155</c:v>
                </c:pt>
                <c:pt idx="415">
                  <c:v>162</c:v>
                </c:pt>
                <c:pt idx="416">
                  <c:v>155</c:v>
                </c:pt>
                <c:pt idx="417">
                  <c:v>165</c:v>
                </c:pt>
                <c:pt idx="418">
                  <c:v>158</c:v>
                </c:pt>
                <c:pt idx="419">
                  <c:v>158</c:v>
                </c:pt>
                <c:pt idx="420">
                  <c:v>168</c:v>
                </c:pt>
                <c:pt idx="421">
                  <c:v>168</c:v>
                </c:pt>
                <c:pt idx="422">
                  <c:v>180</c:v>
                </c:pt>
                <c:pt idx="423">
                  <c:v>170</c:v>
                </c:pt>
                <c:pt idx="424">
                  <c:v>186</c:v>
                </c:pt>
                <c:pt idx="425">
                  <c:v>180</c:v>
                </c:pt>
                <c:pt idx="426">
                  <c:v>212</c:v>
                </c:pt>
                <c:pt idx="427">
                  <c:v>159</c:v>
                </c:pt>
                <c:pt idx="428">
                  <c:v>153</c:v>
                </c:pt>
                <c:pt idx="429">
                  <c:v>159</c:v>
                </c:pt>
                <c:pt idx="430">
                  <c:v>158</c:v>
                </c:pt>
                <c:pt idx="431">
                  <c:v>167</c:v>
                </c:pt>
                <c:pt idx="432">
                  <c:v>156</c:v>
                </c:pt>
                <c:pt idx="433">
                  <c:v>155</c:v>
                </c:pt>
                <c:pt idx="434">
                  <c:v>155</c:v>
                </c:pt>
                <c:pt idx="435">
                  <c:v>147</c:v>
                </c:pt>
                <c:pt idx="436">
                  <c:v>153</c:v>
                </c:pt>
                <c:pt idx="437">
                  <c:v>161</c:v>
                </c:pt>
                <c:pt idx="438">
                  <c:v>170</c:v>
                </c:pt>
                <c:pt idx="439">
                  <c:v>140</c:v>
                </c:pt>
                <c:pt idx="440">
                  <c:v>137</c:v>
                </c:pt>
                <c:pt idx="441">
                  <c:v>159</c:v>
                </c:pt>
                <c:pt idx="442">
                  <c:v>149</c:v>
                </c:pt>
                <c:pt idx="443">
                  <c:v>155</c:v>
                </c:pt>
                <c:pt idx="444">
                  <c:v>164</c:v>
                </c:pt>
                <c:pt idx="445">
                  <c:v>186</c:v>
                </c:pt>
                <c:pt idx="446">
                  <c:v>173</c:v>
                </c:pt>
                <c:pt idx="447">
                  <c:v>168</c:v>
                </c:pt>
                <c:pt idx="448">
                  <c:v>176</c:v>
                </c:pt>
                <c:pt idx="449">
                  <c:v>164</c:v>
                </c:pt>
                <c:pt idx="450">
                  <c:v>209</c:v>
                </c:pt>
                <c:pt idx="451">
                  <c:v>165</c:v>
                </c:pt>
                <c:pt idx="452">
                  <c:v>152</c:v>
                </c:pt>
                <c:pt idx="453">
                  <c:v>162</c:v>
                </c:pt>
                <c:pt idx="454">
                  <c:v>152</c:v>
                </c:pt>
                <c:pt idx="455">
                  <c:v>150</c:v>
                </c:pt>
                <c:pt idx="456">
                  <c:v>153</c:v>
                </c:pt>
                <c:pt idx="457">
                  <c:v>149</c:v>
                </c:pt>
                <c:pt idx="458">
                  <c:v>156</c:v>
                </c:pt>
                <c:pt idx="459">
                  <c:v>143</c:v>
                </c:pt>
                <c:pt idx="460">
                  <c:v>147</c:v>
                </c:pt>
                <c:pt idx="461">
                  <c:v>144</c:v>
                </c:pt>
                <c:pt idx="462">
                  <c:v>164</c:v>
                </c:pt>
                <c:pt idx="463">
                  <c:v>149</c:v>
                </c:pt>
                <c:pt idx="464">
                  <c:v>150</c:v>
                </c:pt>
                <c:pt idx="465">
                  <c:v>150</c:v>
                </c:pt>
                <c:pt idx="466">
                  <c:v>150</c:v>
                </c:pt>
                <c:pt idx="467">
                  <c:v>153</c:v>
                </c:pt>
                <c:pt idx="468">
                  <c:v>159</c:v>
                </c:pt>
                <c:pt idx="469">
                  <c:v>167</c:v>
                </c:pt>
                <c:pt idx="470">
                  <c:v>158</c:v>
                </c:pt>
                <c:pt idx="471">
                  <c:v>162</c:v>
                </c:pt>
                <c:pt idx="472">
                  <c:v>159</c:v>
                </c:pt>
                <c:pt idx="473">
                  <c:v>153</c:v>
                </c:pt>
                <c:pt idx="474">
                  <c:v>200</c:v>
                </c:pt>
                <c:pt idx="475">
                  <c:v>168</c:v>
                </c:pt>
                <c:pt idx="476">
                  <c:v>165</c:v>
                </c:pt>
                <c:pt idx="477">
                  <c:v>144</c:v>
                </c:pt>
                <c:pt idx="478">
                  <c:v>161</c:v>
                </c:pt>
                <c:pt idx="479">
                  <c:v>156</c:v>
                </c:pt>
                <c:pt idx="480">
                  <c:v>158</c:v>
                </c:pt>
                <c:pt idx="481">
                  <c:v>162</c:v>
                </c:pt>
                <c:pt idx="482">
                  <c:v>165</c:v>
                </c:pt>
                <c:pt idx="483">
                  <c:v>164</c:v>
                </c:pt>
                <c:pt idx="484">
                  <c:v>156</c:v>
                </c:pt>
                <c:pt idx="485">
                  <c:v>129</c:v>
                </c:pt>
                <c:pt idx="486">
                  <c:v>162</c:v>
                </c:pt>
                <c:pt idx="487">
                  <c:v>143</c:v>
                </c:pt>
                <c:pt idx="488">
                  <c:v>140</c:v>
                </c:pt>
                <c:pt idx="489">
                  <c:v>153</c:v>
                </c:pt>
                <c:pt idx="490">
                  <c:v>152</c:v>
                </c:pt>
                <c:pt idx="491">
                  <c:v>147</c:v>
                </c:pt>
                <c:pt idx="492">
                  <c:v>164</c:v>
                </c:pt>
                <c:pt idx="493">
                  <c:v>171</c:v>
                </c:pt>
                <c:pt idx="494">
                  <c:v>167</c:v>
                </c:pt>
                <c:pt idx="495">
                  <c:v>185</c:v>
                </c:pt>
                <c:pt idx="496">
                  <c:v>161</c:v>
                </c:pt>
                <c:pt idx="497">
                  <c:v>176</c:v>
                </c:pt>
                <c:pt idx="498">
                  <c:v>218</c:v>
                </c:pt>
                <c:pt idx="499">
                  <c:v>171</c:v>
                </c:pt>
                <c:pt idx="500">
                  <c:v>164</c:v>
                </c:pt>
                <c:pt idx="501">
                  <c:v>159</c:v>
                </c:pt>
                <c:pt idx="502">
                  <c:v>162</c:v>
                </c:pt>
                <c:pt idx="503">
                  <c:v>164</c:v>
                </c:pt>
                <c:pt idx="504">
                  <c:v>152</c:v>
                </c:pt>
                <c:pt idx="505">
                  <c:v>141</c:v>
                </c:pt>
                <c:pt idx="506">
                  <c:v>159</c:v>
                </c:pt>
                <c:pt idx="507">
                  <c:v>149</c:v>
                </c:pt>
                <c:pt idx="508">
                  <c:v>131</c:v>
                </c:pt>
                <c:pt idx="509">
                  <c:v>140</c:v>
                </c:pt>
                <c:pt idx="510">
                  <c:v>134</c:v>
                </c:pt>
                <c:pt idx="511">
                  <c:v>188</c:v>
                </c:pt>
                <c:pt idx="512">
                  <c:v>141</c:v>
                </c:pt>
                <c:pt idx="513">
                  <c:v>150</c:v>
                </c:pt>
                <c:pt idx="514">
                  <c:v>164</c:v>
                </c:pt>
                <c:pt idx="515">
                  <c:v>168</c:v>
                </c:pt>
                <c:pt idx="516">
                  <c:v>170</c:v>
                </c:pt>
                <c:pt idx="517">
                  <c:v>168</c:v>
                </c:pt>
                <c:pt idx="518">
                  <c:v>152</c:v>
                </c:pt>
                <c:pt idx="519">
                  <c:v>161</c:v>
                </c:pt>
                <c:pt idx="520">
                  <c:v>170</c:v>
                </c:pt>
                <c:pt idx="521">
                  <c:v>179</c:v>
                </c:pt>
                <c:pt idx="522">
                  <c:v>201</c:v>
                </c:pt>
                <c:pt idx="523">
                  <c:v>179</c:v>
                </c:pt>
                <c:pt idx="524">
                  <c:v>162</c:v>
                </c:pt>
                <c:pt idx="525">
                  <c:v>162</c:v>
                </c:pt>
                <c:pt idx="526">
                  <c:v>162</c:v>
                </c:pt>
                <c:pt idx="527">
                  <c:v>159</c:v>
                </c:pt>
                <c:pt idx="528">
                  <c:v>158</c:v>
                </c:pt>
                <c:pt idx="529">
                  <c:v>165</c:v>
                </c:pt>
                <c:pt idx="530">
                  <c:v>138</c:v>
                </c:pt>
                <c:pt idx="531">
                  <c:v>144</c:v>
                </c:pt>
                <c:pt idx="532">
                  <c:v>144</c:v>
                </c:pt>
                <c:pt idx="533">
                  <c:v>120</c:v>
                </c:pt>
                <c:pt idx="534">
                  <c:v>153</c:v>
                </c:pt>
                <c:pt idx="535">
                  <c:v>170</c:v>
                </c:pt>
                <c:pt idx="536">
                  <c:v>155</c:v>
                </c:pt>
                <c:pt idx="537">
                  <c:v>152</c:v>
                </c:pt>
                <c:pt idx="538">
                  <c:v>158</c:v>
                </c:pt>
                <c:pt idx="539">
                  <c:v>161</c:v>
                </c:pt>
                <c:pt idx="540">
                  <c:v>159</c:v>
                </c:pt>
                <c:pt idx="541">
                  <c:v>158</c:v>
                </c:pt>
                <c:pt idx="542">
                  <c:v>182</c:v>
                </c:pt>
                <c:pt idx="543">
                  <c:v>203</c:v>
                </c:pt>
                <c:pt idx="544">
                  <c:v>165</c:v>
                </c:pt>
                <c:pt idx="545">
                  <c:v>183</c:v>
                </c:pt>
                <c:pt idx="546">
                  <c:v>194</c:v>
                </c:pt>
                <c:pt idx="547">
                  <c:v>180</c:v>
                </c:pt>
                <c:pt idx="548">
                  <c:v>162</c:v>
                </c:pt>
                <c:pt idx="549">
                  <c:v>173</c:v>
                </c:pt>
                <c:pt idx="550">
                  <c:v>167</c:v>
                </c:pt>
                <c:pt idx="551">
                  <c:v>159</c:v>
                </c:pt>
                <c:pt idx="552">
                  <c:v>161</c:v>
                </c:pt>
                <c:pt idx="553">
                  <c:v>152</c:v>
                </c:pt>
                <c:pt idx="554">
                  <c:v>144</c:v>
                </c:pt>
                <c:pt idx="555">
                  <c:v>146</c:v>
                </c:pt>
                <c:pt idx="556">
                  <c:v>147</c:v>
                </c:pt>
                <c:pt idx="557">
                  <c:v>143</c:v>
                </c:pt>
                <c:pt idx="558">
                  <c:v>144</c:v>
                </c:pt>
                <c:pt idx="559">
                  <c:v>180</c:v>
                </c:pt>
                <c:pt idx="560">
                  <c:v>147</c:v>
                </c:pt>
                <c:pt idx="561">
                  <c:v>155</c:v>
                </c:pt>
                <c:pt idx="562">
                  <c:v>158</c:v>
                </c:pt>
                <c:pt idx="563">
                  <c:v>155</c:v>
                </c:pt>
                <c:pt idx="564">
                  <c:v>158</c:v>
                </c:pt>
                <c:pt idx="565">
                  <c:v>170</c:v>
                </c:pt>
                <c:pt idx="566">
                  <c:v>171</c:v>
                </c:pt>
                <c:pt idx="567">
                  <c:v>165</c:v>
                </c:pt>
                <c:pt idx="568">
                  <c:v>191</c:v>
                </c:pt>
                <c:pt idx="569">
                  <c:v>179</c:v>
                </c:pt>
                <c:pt idx="570">
                  <c:v>185</c:v>
                </c:pt>
                <c:pt idx="571">
                  <c:v>212</c:v>
                </c:pt>
                <c:pt idx="572">
                  <c:v>179</c:v>
                </c:pt>
                <c:pt idx="573">
                  <c:v>171</c:v>
                </c:pt>
                <c:pt idx="574">
                  <c:v>159</c:v>
                </c:pt>
                <c:pt idx="575">
                  <c:v>158</c:v>
                </c:pt>
                <c:pt idx="576">
                  <c:v>165</c:v>
                </c:pt>
                <c:pt idx="577">
                  <c:v>167</c:v>
                </c:pt>
                <c:pt idx="578">
                  <c:v>143</c:v>
                </c:pt>
                <c:pt idx="579">
                  <c:v>159</c:v>
                </c:pt>
                <c:pt idx="580">
                  <c:v>141</c:v>
                </c:pt>
                <c:pt idx="581">
                  <c:v>155</c:v>
                </c:pt>
                <c:pt idx="582">
                  <c:v>140</c:v>
                </c:pt>
                <c:pt idx="583">
                  <c:v>159</c:v>
                </c:pt>
                <c:pt idx="584">
                  <c:v>161</c:v>
                </c:pt>
                <c:pt idx="585">
                  <c:v>147</c:v>
                </c:pt>
                <c:pt idx="586">
                  <c:v>158</c:v>
                </c:pt>
                <c:pt idx="587">
                  <c:v>173</c:v>
                </c:pt>
                <c:pt idx="588">
                  <c:v>164</c:v>
                </c:pt>
                <c:pt idx="589">
                  <c:v>174</c:v>
                </c:pt>
                <c:pt idx="590">
                  <c:v>173</c:v>
                </c:pt>
                <c:pt idx="591">
                  <c:v>171</c:v>
                </c:pt>
                <c:pt idx="592">
                  <c:v>170</c:v>
                </c:pt>
                <c:pt idx="593">
                  <c:v>192</c:v>
                </c:pt>
                <c:pt idx="594">
                  <c:v>207</c:v>
                </c:pt>
                <c:pt idx="595">
                  <c:v>195</c:v>
                </c:pt>
                <c:pt idx="596">
                  <c:v>179</c:v>
                </c:pt>
                <c:pt idx="597">
                  <c:v>179</c:v>
                </c:pt>
                <c:pt idx="598">
                  <c:v>188</c:v>
                </c:pt>
                <c:pt idx="599">
                  <c:v>150</c:v>
                </c:pt>
                <c:pt idx="600">
                  <c:v>152</c:v>
                </c:pt>
                <c:pt idx="601">
                  <c:v>153</c:v>
                </c:pt>
                <c:pt idx="602">
                  <c:v>153</c:v>
                </c:pt>
                <c:pt idx="603">
                  <c:v>159</c:v>
                </c:pt>
                <c:pt idx="604">
                  <c:v>150</c:v>
                </c:pt>
                <c:pt idx="605">
                  <c:v>147</c:v>
                </c:pt>
                <c:pt idx="606">
                  <c:v>177</c:v>
                </c:pt>
                <c:pt idx="607">
                  <c:v>135</c:v>
                </c:pt>
                <c:pt idx="608">
                  <c:v>147</c:v>
                </c:pt>
                <c:pt idx="609">
                  <c:v>162</c:v>
                </c:pt>
                <c:pt idx="610">
                  <c:v>150</c:v>
                </c:pt>
                <c:pt idx="611">
                  <c:v>161</c:v>
                </c:pt>
                <c:pt idx="612">
                  <c:v>179</c:v>
                </c:pt>
                <c:pt idx="613">
                  <c:v>165</c:v>
                </c:pt>
                <c:pt idx="614">
                  <c:v>185</c:v>
                </c:pt>
                <c:pt idx="615">
                  <c:v>194</c:v>
                </c:pt>
                <c:pt idx="616">
                  <c:v>173</c:v>
                </c:pt>
                <c:pt idx="617">
                  <c:v>167</c:v>
                </c:pt>
                <c:pt idx="618">
                  <c:v>207</c:v>
                </c:pt>
                <c:pt idx="619">
                  <c:v>176</c:v>
                </c:pt>
                <c:pt idx="620">
                  <c:v>164</c:v>
                </c:pt>
                <c:pt idx="621">
                  <c:v>149</c:v>
                </c:pt>
                <c:pt idx="622">
                  <c:v>161</c:v>
                </c:pt>
                <c:pt idx="623">
                  <c:v>155</c:v>
                </c:pt>
                <c:pt idx="624">
                  <c:v>167</c:v>
                </c:pt>
                <c:pt idx="625">
                  <c:v>168</c:v>
                </c:pt>
                <c:pt idx="626">
                  <c:v>162</c:v>
                </c:pt>
                <c:pt idx="627">
                  <c:v>153</c:v>
                </c:pt>
                <c:pt idx="628">
                  <c:v>152</c:v>
                </c:pt>
                <c:pt idx="629">
                  <c:v>146</c:v>
                </c:pt>
                <c:pt idx="630">
                  <c:v>167</c:v>
                </c:pt>
                <c:pt idx="631">
                  <c:v>132</c:v>
                </c:pt>
                <c:pt idx="632">
                  <c:v>152</c:v>
                </c:pt>
                <c:pt idx="633">
                  <c:v>149</c:v>
                </c:pt>
                <c:pt idx="634">
                  <c:v>171</c:v>
                </c:pt>
                <c:pt idx="635">
                  <c:v>156</c:v>
                </c:pt>
                <c:pt idx="636">
                  <c:v>174</c:v>
                </c:pt>
                <c:pt idx="637">
                  <c:v>171</c:v>
                </c:pt>
                <c:pt idx="638">
                  <c:v>177</c:v>
                </c:pt>
                <c:pt idx="639">
                  <c:v>158</c:v>
                </c:pt>
                <c:pt idx="640">
                  <c:v>170</c:v>
                </c:pt>
                <c:pt idx="641">
                  <c:v>189</c:v>
                </c:pt>
                <c:pt idx="642">
                  <c:v>174</c:v>
                </c:pt>
                <c:pt idx="643">
                  <c:v>180</c:v>
                </c:pt>
                <c:pt idx="644">
                  <c:v>161</c:v>
                </c:pt>
                <c:pt idx="645">
                  <c:v>170</c:v>
                </c:pt>
                <c:pt idx="646">
                  <c:v>159</c:v>
                </c:pt>
                <c:pt idx="647">
                  <c:v>162</c:v>
                </c:pt>
                <c:pt idx="648">
                  <c:v>152</c:v>
                </c:pt>
                <c:pt idx="649">
                  <c:v>153</c:v>
                </c:pt>
                <c:pt idx="650">
                  <c:v>162</c:v>
                </c:pt>
                <c:pt idx="651">
                  <c:v>158</c:v>
                </c:pt>
                <c:pt idx="652">
                  <c:v>140</c:v>
                </c:pt>
                <c:pt idx="653">
                  <c:v>135</c:v>
                </c:pt>
                <c:pt idx="654">
                  <c:v>179</c:v>
                </c:pt>
                <c:pt idx="655">
                  <c:v>155</c:v>
                </c:pt>
                <c:pt idx="656">
                  <c:v>153</c:v>
                </c:pt>
                <c:pt idx="657">
                  <c:v>162</c:v>
                </c:pt>
                <c:pt idx="658">
                  <c:v>171</c:v>
                </c:pt>
                <c:pt idx="659">
                  <c:v>177</c:v>
                </c:pt>
                <c:pt idx="660">
                  <c:v>185</c:v>
                </c:pt>
                <c:pt idx="661">
                  <c:v>171</c:v>
                </c:pt>
                <c:pt idx="662">
                  <c:v>174</c:v>
                </c:pt>
                <c:pt idx="663">
                  <c:v>182</c:v>
                </c:pt>
                <c:pt idx="664">
                  <c:v>168</c:v>
                </c:pt>
                <c:pt idx="665">
                  <c:v>191</c:v>
                </c:pt>
                <c:pt idx="666">
                  <c:v>180</c:v>
                </c:pt>
                <c:pt idx="667">
                  <c:v>162</c:v>
                </c:pt>
                <c:pt idx="668">
                  <c:v>159</c:v>
                </c:pt>
                <c:pt idx="669">
                  <c:v>161</c:v>
                </c:pt>
                <c:pt idx="670">
                  <c:v>153</c:v>
                </c:pt>
                <c:pt idx="671">
                  <c:v>155</c:v>
                </c:pt>
                <c:pt idx="672">
                  <c:v>150</c:v>
                </c:pt>
                <c:pt idx="673">
                  <c:v>162</c:v>
                </c:pt>
                <c:pt idx="674">
                  <c:v>155</c:v>
                </c:pt>
                <c:pt idx="675">
                  <c:v>156</c:v>
                </c:pt>
                <c:pt idx="676">
                  <c:v>158</c:v>
                </c:pt>
                <c:pt idx="677">
                  <c:v>168</c:v>
                </c:pt>
                <c:pt idx="678">
                  <c:v>153</c:v>
                </c:pt>
                <c:pt idx="679">
                  <c:v>161</c:v>
                </c:pt>
                <c:pt idx="680">
                  <c:v>158</c:v>
                </c:pt>
                <c:pt idx="681">
                  <c:v>162</c:v>
                </c:pt>
                <c:pt idx="682">
                  <c:v>164</c:v>
                </c:pt>
                <c:pt idx="683">
                  <c:v>173</c:v>
                </c:pt>
                <c:pt idx="684">
                  <c:v>174</c:v>
                </c:pt>
                <c:pt idx="685">
                  <c:v>168</c:v>
                </c:pt>
                <c:pt idx="686">
                  <c:v>185</c:v>
                </c:pt>
                <c:pt idx="687">
                  <c:v>171</c:v>
                </c:pt>
                <c:pt idx="688">
                  <c:v>207</c:v>
                </c:pt>
                <c:pt idx="689">
                  <c:v>180</c:v>
                </c:pt>
                <c:pt idx="690">
                  <c:v>171</c:v>
                </c:pt>
                <c:pt idx="691">
                  <c:v>167</c:v>
                </c:pt>
                <c:pt idx="692">
                  <c:v>176</c:v>
                </c:pt>
                <c:pt idx="693">
                  <c:v>170</c:v>
                </c:pt>
                <c:pt idx="694">
                  <c:v>164</c:v>
                </c:pt>
                <c:pt idx="695">
                  <c:v>159</c:v>
                </c:pt>
                <c:pt idx="696">
                  <c:v>158</c:v>
                </c:pt>
                <c:pt idx="697">
                  <c:v>152</c:v>
                </c:pt>
                <c:pt idx="698">
                  <c:v>159</c:v>
                </c:pt>
                <c:pt idx="699">
                  <c:v>170</c:v>
                </c:pt>
                <c:pt idx="700">
                  <c:v>177</c:v>
                </c:pt>
                <c:pt idx="701">
                  <c:v>138</c:v>
                </c:pt>
                <c:pt idx="702">
                  <c:v>153</c:v>
                </c:pt>
                <c:pt idx="703">
                  <c:v>158</c:v>
                </c:pt>
                <c:pt idx="704">
                  <c:v>153</c:v>
                </c:pt>
                <c:pt idx="705">
                  <c:v>158</c:v>
                </c:pt>
                <c:pt idx="706">
                  <c:v>186</c:v>
                </c:pt>
                <c:pt idx="707">
                  <c:v>168</c:v>
                </c:pt>
                <c:pt idx="708">
                  <c:v>188</c:v>
                </c:pt>
                <c:pt idx="709">
                  <c:v>185</c:v>
                </c:pt>
                <c:pt idx="710">
                  <c:v>185</c:v>
                </c:pt>
                <c:pt idx="711">
                  <c:v>198</c:v>
                </c:pt>
                <c:pt idx="712">
                  <c:v>179</c:v>
                </c:pt>
                <c:pt idx="713">
                  <c:v>176</c:v>
                </c:pt>
                <c:pt idx="714">
                  <c:v>176</c:v>
                </c:pt>
                <c:pt idx="715">
                  <c:v>170</c:v>
                </c:pt>
                <c:pt idx="716">
                  <c:v>161</c:v>
                </c:pt>
                <c:pt idx="717">
                  <c:v>164</c:v>
                </c:pt>
                <c:pt idx="718">
                  <c:v>168</c:v>
                </c:pt>
                <c:pt idx="719">
                  <c:v>161</c:v>
                </c:pt>
                <c:pt idx="720">
                  <c:v>159</c:v>
                </c:pt>
                <c:pt idx="721">
                  <c:v>152</c:v>
                </c:pt>
                <c:pt idx="722">
                  <c:v>150</c:v>
                </c:pt>
                <c:pt idx="723">
                  <c:v>185</c:v>
                </c:pt>
                <c:pt idx="724">
                  <c:v>149</c:v>
                </c:pt>
                <c:pt idx="725">
                  <c:v>140</c:v>
                </c:pt>
                <c:pt idx="726">
                  <c:v>143</c:v>
                </c:pt>
                <c:pt idx="727">
                  <c:v>153</c:v>
                </c:pt>
                <c:pt idx="728">
                  <c:v>165</c:v>
                </c:pt>
                <c:pt idx="729">
                  <c:v>171</c:v>
                </c:pt>
                <c:pt idx="730">
                  <c:v>174</c:v>
                </c:pt>
                <c:pt idx="731">
                  <c:v>165</c:v>
                </c:pt>
                <c:pt idx="732">
                  <c:v>176</c:v>
                </c:pt>
                <c:pt idx="733">
                  <c:v>162</c:v>
                </c:pt>
                <c:pt idx="734">
                  <c:v>173</c:v>
                </c:pt>
                <c:pt idx="735">
                  <c:v>218</c:v>
                </c:pt>
                <c:pt idx="736">
                  <c:v>174</c:v>
                </c:pt>
                <c:pt idx="737">
                  <c:v>170</c:v>
                </c:pt>
                <c:pt idx="738">
                  <c:v>171</c:v>
                </c:pt>
                <c:pt idx="739">
                  <c:v>161</c:v>
                </c:pt>
                <c:pt idx="740">
                  <c:v>156</c:v>
                </c:pt>
                <c:pt idx="741">
                  <c:v>150</c:v>
                </c:pt>
                <c:pt idx="742">
                  <c:v>167</c:v>
                </c:pt>
                <c:pt idx="743">
                  <c:v>156</c:v>
                </c:pt>
                <c:pt idx="744">
                  <c:v>155</c:v>
                </c:pt>
                <c:pt idx="745">
                  <c:v>153</c:v>
                </c:pt>
                <c:pt idx="746">
                  <c:v>168</c:v>
                </c:pt>
                <c:pt idx="747">
                  <c:v>158</c:v>
                </c:pt>
                <c:pt idx="748">
                  <c:v>159</c:v>
                </c:pt>
                <c:pt idx="749">
                  <c:v>159</c:v>
                </c:pt>
                <c:pt idx="750">
                  <c:v>152</c:v>
                </c:pt>
                <c:pt idx="751">
                  <c:v>165</c:v>
                </c:pt>
                <c:pt idx="752">
                  <c:v>161</c:v>
                </c:pt>
                <c:pt idx="753">
                  <c:v>186</c:v>
                </c:pt>
                <c:pt idx="754">
                  <c:v>180</c:v>
                </c:pt>
                <c:pt idx="755">
                  <c:v>179</c:v>
                </c:pt>
                <c:pt idx="756">
                  <c:v>167</c:v>
                </c:pt>
                <c:pt idx="757">
                  <c:v>174</c:v>
                </c:pt>
                <c:pt idx="758">
                  <c:v>215</c:v>
                </c:pt>
                <c:pt idx="759">
                  <c:v>170</c:v>
                </c:pt>
                <c:pt idx="760">
                  <c:v>170</c:v>
                </c:pt>
                <c:pt idx="761">
                  <c:v>158</c:v>
                </c:pt>
                <c:pt idx="762">
                  <c:v>162</c:v>
                </c:pt>
                <c:pt idx="763">
                  <c:v>165</c:v>
                </c:pt>
                <c:pt idx="764">
                  <c:v>165</c:v>
                </c:pt>
                <c:pt idx="765">
                  <c:v>164</c:v>
                </c:pt>
                <c:pt idx="766">
                  <c:v>165</c:v>
                </c:pt>
                <c:pt idx="767">
                  <c:v>150</c:v>
                </c:pt>
                <c:pt idx="768">
                  <c:v>158</c:v>
                </c:pt>
                <c:pt idx="769">
                  <c:v>182</c:v>
                </c:pt>
                <c:pt idx="770">
                  <c:v>188</c:v>
                </c:pt>
                <c:pt idx="771">
                  <c:v>131</c:v>
                </c:pt>
                <c:pt idx="772">
                  <c:v>135</c:v>
                </c:pt>
                <c:pt idx="773">
                  <c:v>149</c:v>
                </c:pt>
                <c:pt idx="774">
                  <c:v>153</c:v>
                </c:pt>
                <c:pt idx="775">
                  <c:v>176</c:v>
                </c:pt>
                <c:pt idx="776">
                  <c:v>180</c:v>
                </c:pt>
                <c:pt idx="777">
                  <c:v>170</c:v>
                </c:pt>
                <c:pt idx="778">
                  <c:v>197</c:v>
                </c:pt>
                <c:pt idx="779">
                  <c:v>180</c:v>
                </c:pt>
                <c:pt idx="780">
                  <c:v>186</c:v>
                </c:pt>
                <c:pt idx="781">
                  <c:v>186</c:v>
                </c:pt>
                <c:pt idx="782">
                  <c:v>206</c:v>
                </c:pt>
                <c:pt idx="783">
                  <c:v>191</c:v>
                </c:pt>
                <c:pt idx="784">
                  <c:v>156</c:v>
                </c:pt>
                <c:pt idx="785">
                  <c:v>180</c:v>
                </c:pt>
                <c:pt idx="786">
                  <c:v>164</c:v>
                </c:pt>
                <c:pt idx="787">
                  <c:v>158</c:v>
                </c:pt>
                <c:pt idx="788">
                  <c:v>153</c:v>
                </c:pt>
                <c:pt idx="789">
                  <c:v>161</c:v>
                </c:pt>
                <c:pt idx="790">
                  <c:v>156</c:v>
                </c:pt>
                <c:pt idx="791">
                  <c:v>159</c:v>
                </c:pt>
                <c:pt idx="792">
                  <c:v>138</c:v>
                </c:pt>
                <c:pt idx="793">
                  <c:v>176</c:v>
                </c:pt>
                <c:pt idx="794">
                  <c:v>188</c:v>
                </c:pt>
                <c:pt idx="795">
                  <c:v>153</c:v>
                </c:pt>
                <c:pt idx="796">
                  <c:v>161</c:v>
                </c:pt>
                <c:pt idx="797">
                  <c:v>150</c:v>
                </c:pt>
                <c:pt idx="798">
                  <c:v>156</c:v>
                </c:pt>
                <c:pt idx="799">
                  <c:v>158</c:v>
                </c:pt>
                <c:pt idx="800">
                  <c:v>185</c:v>
                </c:pt>
                <c:pt idx="801">
                  <c:v>167</c:v>
                </c:pt>
                <c:pt idx="802">
                  <c:v>174</c:v>
                </c:pt>
                <c:pt idx="803">
                  <c:v>168</c:v>
                </c:pt>
                <c:pt idx="804">
                  <c:v>189</c:v>
                </c:pt>
                <c:pt idx="805">
                  <c:v>219</c:v>
                </c:pt>
                <c:pt idx="806">
                  <c:v>188</c:v>
                </c:pt>
                <c:pt idx="807">
                  <c:v>165</c:v>
                </c:pt>
                <c:pt idx="808">
                  <c:v>159</c:v>
                </c:pt>
                <c:pt idx="809">
                  <c:v>162</c:v>
                </c:pt>
                <c:pt idx="810">
                  <c:v>167</c:v>
                </c:pt>
                <c:pt idx="811">
                  <c:v>164</c:v>
                </c:pt>
                <c:pt idx="812">
                  <c:v>158</c:v>
                </c:pt>
                <c:pt idx="813">
                  <c:v>149</c:v>
                </c:pt>
                <c:pt idx="814">
                  <c:v>149</c:v>
                </c:pt>
                <c:pt idx="815">
                  <c:v>146</c:v>
                </c:pt>
                <c:pt idx="816">
                  <c:v>150</c:v>
                </c:pt>
                <c:pt idx="817">
                  <c:v>170</c:v>
                </c:pt>
                <c:pt idx="818">
                  <c:v>173</c:v>
                </c:pt>
                <c:pt idx="819">
                  <c:v>156</c:v>
                </c:pt>
                <c:pt idx="820">
                  <c:v>159</c:v>
                </c:pt>
                <c:pt idx="821">
                  <c:v>156</c:v>
                </c:pt>
                <c:pt idx="822">
                  <c:v>164</c:v>
                </c:pt>
                <c:pt idx="823">
                  <c:v>191</c:v>
                </c:pt>
                <c:pt idx="824">
                  <c:v>173</c:v>
                </c:pt>
                <c:pt idx="825">
                  <c:v>159</c:v>
                </c:pt>
                <c:pt idx="826">
                  <c:v>180</c:v>
                </c:pt>
                <c:pt idx="827">
                  <c:v>176</c:v>
                </c:pt>
                <c:pt idx="828">
                  <c:v>171</c:v>
                </c:pt>
                <c:pt idx="829">
                  <c:v>213</c:v>
                </c:pt>
                <c:pt idx="830">
                  <c:v>158</c:v>
                </c:pt>
                <c:pt idx="831">
                  <c:v>186</c:v>
                </c:pt>
                <c:pt idx="832">
                  <c:v>158</c:v>
                </c:pt>
                <c:pt idx="833">
                  <c:v>159</c:v>
                </c:pt>
                <c:pt idx="834">
                  <c:v>159</c:v>
                </c:pt>
                <c:pt idx="835">
                  <c:v>171</c:v>
                </c:pt>
                <c:pt idx="836">
                  <c:v>149</c:v>
                </c:pt>
                <c:pt idx="837">
                  <c:v>146</c:v>
                </c:pt>
                <c:pt idx="838">
                  <c:v>138</c:v>
                </c:pt>
                <c:pt idx="839">
                  <c:v>158</c:v>
                </c:pt>
                <c:pt idx="840">
                  <c:v>137</c:v>
                </c:pt>
                <c:pt idx="841">
                  <c:v>171</c:v>
                </c:pt>
                <c:pt idx="842">
                  <c:v>146</c:v>
                </c:pt>
                <c:pt idx="843">
                  <c:v>161</c:v>
                </c:pt>
                <c:pt idx="844">
                  <c:v>162</c:v>
                </c:pt>
                <c:pt idx="845">
                  <c:v>164</c:v>
                </c:pt>
                <c:pt idx="846">
                  <c:v>171</c:v>
                </c:pt>
                <c:pt idx="847">
                  <c:v>159</c:v>
                </c:pt>
                <c:pt idx="848">
                  <c:v>183</c:v>
                </c:pt>
                <c:pt idx="849">
                  <c:v>183</c:v>
                </c:pt>
                <c:pt idx="850">
                  <c:v>180</c:v>
                </c:pt>
                <c:pt idx="851">
                  <c:v>173</c:v>
                </c:pt>
                <c:pt idx="852">
                  <c:v>197</c:v>
                </c:pt>
                <c:pt idx="853">
                  <c:v>221</c:v>
                </c:pt>
                <c:pt idx="854">
                  <c:v>173</c:v>
                </c:pt>
                <c:pt idx="855">
                  <c:v>185</c:v>
                </c:pt>
                <c:pt idx="856">
                  <c:v>180</c:v>
                </c:pt>
                <c:pt idx="857">
                  <c:v>167</c:v>
                </c:pt>
                <c:pt idx="858">
                  <c:v>158</c:v>
                </c:pt>
                <c:pt idx="859">
                  <c:v>161</c:v>
                </c:pt>
                <c:pt idx="860">
                  <c:v>162</c:v>
                </c:pt>
                <c:pt idx="861">
                  <c:v>164</c:v>
                </c:pt>
                <c:pt idx="862">
                  <c:v>159</c:v>
                </c:pt>
                <c:pt idx="863">
                  <c:v>173</c:v>
                </c:pt>
                <c:pt idx="864">
                  <c:v>179</c:v>
                </c:pt>
                <c:pt idx="865">
                  <c:v>173</c:v>
                </c:pt>
                <c:pt idx="866">
                  <c:v>167</c:v>
                </c:pt>
                <c:pt idx="867">
                  <c:v>170</c:v>
                </c:pt>
                <c:pt idx="868">
                  <c:v>180</c:v>
                </c:pt>
                <c:pt idx="869">
                  <c:v>173</c:v>
                </c:pt>
                <c:pt idx="870">
                  <c:v>165</c:v>
                </c:pt>
                <c:pt idx="871">
                  <c:v>188</c:v>
                </c:pt>
                <c:pt idx="872">
                  <c:v>183</c:v>
                </c:pt>
                <c:pt idx="873">
                  <c:v>176</c:v>
                </c:pt>
                <c:pt idx="874">
                  <c:v>179</c:v>
                </c:pt>
                <c:pt idx="875">
                  <c:v>183</c:v>
                </c:pt>
                <c:pt idx="876">
                  <c:v>224</c:v>
                </c:pt>
                <c:pt idx="877">
                  <c:v>185</c:v>
                </c:pt>
                <c:pt idx="878">
                  <c:v>182</c:v>
                </c:pt>
                <c:pt idx="879">
                  <c:v>189</c:v>
                </c:pt>
                <c:pt idx="880">
                  <c:v>159</c:v>
                </c:pt>
                <c:pt idx="881">
                  <c:v>161</c:v>
                </c:pt>
                <c:pt idx="882">
                  <c:v>165</c:v>
                </c:pt>
                <c:pt idx="883">
                  <c:v>162</c:v>
                </c:pt>
                <c:pt idx="884">
                  <c:v>161</c:v>
                </c:pt>
                <c:pt idx="885">
                  <c:v>155</c:v>
                </c:pt>
                <c:pt idx="886">
                  <c:v>164</c:v>
                </c:pt>
                <c:pt idx="887">
                  <c:v>185</c:v>
                </c:pt>
                <c:pt idx="888">
                  <c:v>155</c:v>
                </c:pt>
                <c:pt idx="889">
                  <c:v>167</c:v>
                </c:pt>
                <c:pt idx="890">
                  <c:v>170</c:v>
                </c:pt>
                <c:pt idx="891">
                  <c:v>164</c:v>
                </c:pt>
                <c:pt idx="892">
                  <c:v>174</c:v>
                </c:pt>
                <c:pt idx="893">
                  <c:v>191</c:v>
                </c:pt>
                <c:pt idx="894">
                  <c:v>165</c:v>
                </c:pt>
                <c:pt idx="895">
                  <c:v>197</c:v>
                </c:pt>
                <c:pt idx="896">
                  <c:v>186</c:v>
                </c:pt>
                <c:pt idx="897">
                  <c:v>183</c:v>
                </c:pt>
                <c:pt idx="898">
                  <c:v>188</c:v>
                </c:pt>
                <c:pt idx="899">
                  <c:v>219</c:v>
                </c:pt>
                <c:pt idx="900">
                  <c:v>164</c:v>
                </c:pt>
                <c:pt idx="901">
                  <c:v>171</c:v>
                </c:pt>
                <c:pt idx="902">
                  <c:v>168</c:v>
                </c:pt>
                <c:pt idx="903">
                  <c:v>165</c:v>
                </c:pt>
                <c:pt idx="904">
                  <c:v>168</c:v>
                </c:pt>
                <c:pt idx="905">
                  <c:v>153</c:v>
                </c:pt>
                <c:pt idx="906">
                  <c:v>158</c:v>
                </c:pt>
                <c:pt idx="907">
                  <c:v>161</c:v>
                </c:pt>
                <c:pt idx="908">
                  <c:v>162</c:v>
                </c:pt>
                <c:pt idx="909">
                  <c:v>153</c:v>
                </c:pt>
                <c:pt idx="910">
                  <c:v>176</c:v>
                </c:pt>
                <c:pt idx="911">
                  <c:v>140</c:v>
                </c:pt>
                <c:pt idx="912">
                  <c:v>162</c:v>
                </c:pt>
                <c:pt idx="913">
                  <c:v>162</c:v>
                </c:pt>
                <c:pt idx="914">
                  <c:v>162</c:v>
                </c:pt>
                <c:pt idx="915">
                  <c:v>164</c:v>
                </c:pt>
                <c:pt idx="916">
                  <c:v>182</c:v>
                </c:pt>
                <c:pt idx="917">
                  <c:v>179</c:v>
                </c:pt>
                <c:pt idx="918">
                  <c:v>164</c:v>
                </c:pt>
                <c:pt idx="919">
                  <c:v>170</c:v>
                </c:pt>
                <c:pt idx="920">
                  <c:v>176</c:v>
                </c:pt>
                <c:pt idx="921">
                  <c:v>173</c:v>
                </c:pt>
                <c:pt idx="922">
                  <c:v>224</c:v>
                </c:pt>
                <c:pt idx="923">
                  <c:v>183</c:v>
                </c:pt>
                <c:pt idx="924">
                  <c:v>179</c:v>
                </c:pt>
                <c:pt idx="925">
                  <c:v>170</c:v>
                </c:pt>
                <c:pt idx="926">
                  <c:v>171</c:v>
                </c:pt>
                <c:pt idx="927">
                  <c:v>161</c:v>
                </c:pt>
                <c:pt idx="928">
                  <c:v>164</c:v>
                </c:pt>
                <c:pt idx="929">
                  <c:v>158</c:v>
                </c:pt>
                <c:pt idx="930">
                  <c:v>170</c:v>
                </c:pt>
                <c:pt idx="931">
                  <c:v>153</c:v>
                </c:pt>
                <c:pt idx="932">
                  <c:v>158</c:v>
                </c:pt>
                <c:pt idx="933">
                  <c:v>168</c:v>
                </c:pt>
                <c:pt idx="934">
                  <c:v>192</c:v>
                </c:pt>
                <c:pt idx="935">
                  <c:v>158</c:v>
                </c:pt>
                <c:pt idx="936">
                  <c:v>155</c:v>
                </c:pt>
                <c:pt idx="937">
                  <c:v>165</c:v>
                </c:pt>
                <c:pt idx="938">
                  <c:v>164</c:v>
                </c:pt>
                <c:pt idx="939">
                  <c:v>177</c:v>
                </c:pt>
                <c:pt idx="940">
                  <c:v>185</c:v>
                </c:pt>
                <c:pt idx="941">
                  <c:v>188</c:v>
                </c:pt>
                <c:pt idx="942">
                  <c:v>189</c:v>
                </c:pt>
                <c:pt idx="943">
                  <c:v>179</c:v>
                </c:pt>
                <c:pt idx="944">
                  <c:v>191</c:v>
                </c:pt>
                <c:pt idx="945">
                  <c:v>195</c:v>
                </c:pt>
                <c:pt idx="946">
                  <c:v>182</c:v>
                </c:pt>
                <c:pt idx="947">
                  <c:v>176</c:v>
                </c:pt>
                <c:pt idx="948">
                  <c:v>171</c:v>
                </c:pt>
                <c:pt idx="949">
                  <c:v>167</c:v>
                </c:pt>
                <c:pt idx="950">
                  <c:v>164</c:v>
                </c:pt>
                <c:pt idx="951">
                  <c:v>165</c:v>
                </c:pt>
                <c:pt idx="952">
                  <c:v>164</c:v>
                </c:pt>
                <c:pt idx="953">
                  <c:v>155</c:v>
                </c:pt>
                <c:pt idx="954">
                  <c:v>158</c:v>
                </c:pt>
                <c:pt idx="955">
                  <c:v>146</c:v>
                </c:pt>
                <c:pt idx="956">
                  <c:v>143</c:v>
                </c:pt>
                <c:pt idx="957">
                  <c:v>188</c:v>
                </c:pt>
                <c:pt idx="958">
                  <c:v>167</c:v>
                </c:pt>
                <c:pt idx="959">
                  <c:v>164</c:v>
                </c:pt>
                <c:pt idx="960">
                  <c:v>162</c:v>
                </c:pt>
                <c:pt idx="961">
                  <c:v>156</c:v>
                </c:pt>
                <c:pt idx="962">
                  <c:v>174</c:v>
                </c:pt>
                <c:pt idx="963">
                  <c:v>183</c:v>
                </c:pt>
                <c:pt idx="964">
                  <c:v>185</c:v>
                </c:pt>
                <c:pt idx="965">
                  <c:v>185</c:v>
                </c:pt>
                <c:pt idx="966">
                  <c:v>198</c:v>
                </c:pt>
                <c:pt idx="967">
                  <c:v>189</c:v>
                </c:pt>
                <c:pt idx="968">
                  <c:v>179</c:v>
                </c:pt>
                <c:pt idx="969">
                  <c:v>215</c:v>
                </c:pt>
                <c:pt idx="970">
                  <c:v>171</c:v>
                </c:pt>
                <c:pt idx="971">
                  <c:v>183</c:v>
                </c:pt>
                <c:pt idx="972">
                  <c:v>159</c:v>
                </c:pt>
                <c:pt idx="973">
                  <c:v>162</c:v>
                </c:pt>
                <c:pt idx="974">
                  <c:v>162</c:v>
                </c:pt>
                <c:pt idx="975">
                  <c:v>173</c:v>
                </c:pt>
                <c:pt idx="976">
                  <c:v>165</c:v>
                </c:pt>
                <c:pt idx="977">
                  <c:v>164</c:v>
                </c:pt>
                <c:pt idx="978">
                  <c:v>138</c:v>
                </c:pt>
                <c:pt idx="979">
                  <c:v>150</c:v>
                </c:pt>
                <c:pt idx="980">
                  <c:v>179</c:v>
                </c:pt>
                <c:pt idx="981">
                  <c:v>167</c:v>
                </c:pt>
                <c:pt idx="982">
                  <c:v>155</c:v>
                </c:pt>
                <c:pt idx="983">
                  <c:v>161</c:v>
                </c:pt>
                <c:pt idx="984">
                  <c:v>167</c:v>
                </c:pt>
                <c:pt idx="985">
                  <c:v>158</c:v>
                </c:pt>
                <c:pt idx="986">
                  <c:v>168</c:v>
                </c:pt>
                <c:pt idx="987">
                  <c:v>197</c:v>
                </c:pt>
                <c:pt idx="988">
                  <c:v>167</c:v>
                </c:pt>
                <c:pt idx="989">
                  <c:v>180</c:v>
                </c:pt>
                <c:pt idx="990">
                  <c:v>171</c:v>
                </c:pt>
                <c:pt idx="991">
                  <c:v>179</c:v>
                </c:pt>
                <c:pt idx="992">
                  <c:v>210</c:v>
                </c:pt>
                <c:pt idx="993">
                  <c:v>149</c:v>
                </c:pt>
                <c:pt idx="994">
                  <c:v>189</c:v>
                </c:pt>
                <c:pt idx="995">
                  <c:v>179</c:v>
                </c:pt>
                <c:pt idx="996">
                  <c:v>159</c:v>
                </c:pt>
                <c:pt idx="997">
                  <c:v>167</c:v>
                </c:pt>
                <c:pt idx="998">
                  <c:v>162</c:v>
                </c:pt>
                <c:pt idx="999">
                  <c:v>147</c:v>
                </c:pt>
                <c:pt idx="1000">
                  <c:v>149</c:v>
                </c:pt>
                <c:pt idx="1001">
                  <c:v>158</c:v>
                </c:pt>
                <c:pt idx="1002">
                  <c:v>153</c:v>
                </c:pt>
                <c:pt idx="1003">
                  <c:v>153</c:v>
                </c:pt>
                <c:pt idx="1004">
                  <c:v>161</c:v>
                </c:pt>
                <c:pt idx="1005">
                  <c:v>155</c:v>
                </c:pt>
                <c:pt idx="1006">
                  <c:v>156</c:v>
                </c:pt>
                <c:pt idx="1007">
                  <c:v>158</c:v>
                </c:pt>
                <c:pt idx="1008">
                  <c:v>164</c:v>
                </c:pt>
                <c:pt idx="1009">
                  <c:v>161</c:v>
                </c:pt>
                <c:pt idx="1010">
                  <c:v>170</c:v>
                </c:pt>
                <c:pt idx="1011">
                  <c:v>164</c:v>
                </c:pt>
                <c:pt idx="1012">
                  <c:v>167</c:v>
                </c:pt>
                <c:pt idx="1013">
                  <c:v>165</c:v>
                </c:pt>
                <c:pt idx="1014">
                  <c:v>164</c:v>
                </c:pt>
                <c:pt idx="1015">
                  <c:v>206</c:v>
                </c:pt>
                <c:pt idx="1016">
                  <c:v>192</c:v>
                </c:pt>
                <c:pt idx="1017">
                  <c:v>168</c:v>
                </c:pt>
                <c:pt idx="1018">
                  <c:v>171</c:v>
                </c:pt>
                <c:pt idx="1019">
                  <c:v>167</c:v>
                </c:pt>
                <c:pt idx="1020">
                  <c:v>156</c:v>
                </c:pt>
                <c:pt idx="1021">
                  <c:v>156</c:v>
                </c:pt>
                <c:pt idx="1022">
                  <c:v>155</c:v>
                </c:pt>
                <c:pt idx="1023">
                  <c:v>144</c:v>
                </c:pt>
                <c:pt idx="1024">
                  <c:v>143</c:v>
                </c:pt>
                <c:pt idx="1025">
                  <c:v>138</c:v>
                </c:pt>
                <c:pt idx="1026">
                  <c:v>153</c:v>
                </c:pt>
                <c:pt idx="1027">
                  <c:v>152</c:v>
                </c:pt>
                <c:pt idx="1028">
                  <c:v>149</c:v>
                </c:pt>
                <c:pt idx="1029">
                  <c:v>141</c:v>
                </c:pt>
                <c:pt idx="1030">
                  <c:v>149</c:v>
                </c:pt>
                <c:pt idx="1031">
                  <c:v>144</c:v>
                </c:pt>
                <c:pt idx="1032">
                  <c:v>150</c:v>
                </c:pt>
                <c:pt idx="1033">
                  <c:v>152</c:v>
                </c:pt>
                <c:pt idx="1034">
                  <c:v>173</c:v>
                </c:pt>
                <c:pt idx="1035">
                  <c:v>161</c:v>
                </c:pt>
                <c:pt idx="1036">
                  <c:v>161</c:v>
                </c:pt>
                <c:pt idx="1037">
                  <c:v>162</c:v>
                </c:pt>
                <c:pt idx="1038">
                  <c:v>174</c:v>
                </c:pt>
                <c:pt idx="1039">
                  <c:v>164</c:v>
                </c:pt>
                <c:pt idx="1040">
                  <c:v>168</c:v>
                </c:pt>
                <c:pt idx="1041">
                  <c:v>149</c:v>
                </c:pt>
                <c:pt idx="1042">
                  <c:v>173</c:v>
                </c:pt>
                <c:pt idx="1043">
                  <c:v>158</c:v>
                </c:pt>
                <c:pt idx="1044">
                  <c:v>152</c:v>
                </c:pt>
                <c:pt idx="1045">
                  <c:v>153</c:v>
                </c:pt>
                <c:pt idx="1046">
                  <c:v>153</c:v>
                </c:pt>
                <c:pt idx="1047">
                  <c:v>149</c:v>
                </c:pt>
                <c:pt idx="1048">
                  <c:v>141</c:v>
                </c:pt>
                <c:pt idx="1049">
                  <c:v>150</c:v>
                </c:pt>
                <c:pt idx="1050">
                  <c:v>147</c:v>
                </c:pt>
                <c:pt idx="1051">
                  <c:v>150</c:v>
                </c:pt>
                <c:pt idx="1052">
                  <c:v>162</c:v>
                </c:pt>
                <c:pt idx="1053">
                  <c:v>126</c:v>
                </c:pt>
                <c:pt idx="1054">
                  <c:v>140</c:v>
                </c:pt>
                <c:pt idx="1055">
                  <c:v>143</c:v>
                </c:pt>
                <c:pt idx="1056">
                  <c:v>147</c:v>
                </c:pt>
                <c:pt idx="1057">
                  <c:v>153</c:v>
                </c:pt>
                <c:pt idx="1058">
                  <c:v>162</c:v>
                </c:pt>
                <c:pt idx="1059">
                  <c:v>171</c:v>
                </c:pt>
                <c:pt idx="1060">
                  <c:v>171</c:v>
                </c:pt>
                <c:pt idx="1061">
                  <c:v>159</c:v>
                </c:pt>
                <c:pt idx="1062">
                  <c:v>164</c:v>
                </c:pt>
                <c:pt idx="1063">
                  <c:v>167</c:v>
                </c:pt>
                <c:pt idx="1064">
                  <c:v>186</c:v>
                </c:pt>
                <c:pt idx="1065">
                  <c:v>176</c:v>
                </c:pt>
                <c:pt idx="1066">
                  <c:v>158</c:v>
                </c:pt>
                <c:pt idx="1067">
                  <c:v>162</c:v>
                </c:pt>
                <c:pt idx="1068">
                  <c:v>162</c:v>
                </c:pt>
                <c:pt idx="1069">
                  <c:v>153</c:v>
                </c:pt>
                <c:pt idx="1070">
                  <c:v>147</c:v>
                </c:pt>
                <c:pt idx="1071">
                  <c:v>147</c:v>
                </c:pt>
                <c:pt idx="1072">
                  <c:v>161</c:v>
                </c:pt>
                <c:pt idx="1073">
                  <c:v>143</c:v>
                </c:pt>
                <c:pt idx="1074">
                  <c:v>144</c:v>
                </c:pt>
                <c:pt idx="1075">
                  <c:v>144</c:v>
                </c:pt>
                <c:pt idx="1076">
                  <c:v>129</c:v>
                </c:pt>
                <c:pt idx="1077">
                  <c:v>179</c:v>
                </c:pt>
                <c:pt idx="1078">
                  <c:v>156</c:v>
                </c:pt>
                <c:pt idx="1079">
                  <c:v>141</c:v>
                </c:pt>
                <c:pt idx="1080">
                  <c:v>147</c:v>
                </c:pt>
                <c:pt idx="1081">
                  <c:v>143</c:v>
                </c:pt>
                <c:pt idx="1082">
                  <c:v>155</c:v>
                </c:pt>
                <c:pt idx="1083">
                  <c:v>152</c:v>
                </c:pt>
                <c:pt idx="1084">
                  <c:v>168</c:v>
                </c:pt>
                <c:pt idx="1085">
                  <c:v>156</c:v>
                </c:pt>
                <c:pt idx="1086">
                  <c:v>174</c:v>
                </c:pt>
                <c:pt idx="1087">
                  <c:v>170</c:v>
                </c:pt>
                <c:pt idx="1088">
                  <c:v>171</c:v>
                </c:pt>
                <c:pt idx="1089">
                  <c:v>180</c:v>
                </c:pt>
                <c:pt idx="1090">
                  <c:v>171</c:v>
                </c:pt>
                <c:pt idx="1091">
                  <c:v>168</c:v>
                </c:pt>
                <c:pt idx="1092">
                  <c:v>158</c:v>
                </c:pt>
                <c:pt idx="1093">
                  <c:v>161</c:v>
                </c:pt>
                <c:pt idx="1094">
                  <c:v>150</c:v>
                </c:pt>
                <c:pt idx="1095">
                  <c:v>149</c:v>
                </c:pt>
                <c:pt idx="1096">
                  <c:v>150</c:v>
                </c:pt>
                <c:pt idx="1097">
                  <c:v>155</c:v>
                </c:pt>
                <c:pt idx="1098">
                  <c:v>143</c:v>
                </c:pt>
                <c:pt idx="1099">
                  <c:v>141</c:v>
                </c:pt>
                <c:pt idx="1100">
                  <c:v>128</c:v>
                </c:pt>
                <c:pt idx="1101">
                  <c:v>135</c:v>
                </c:pt>
                <c:pt idx="1102">
                  <c:v>176</c:v>
                </c:pt>
                <c:pt idx="1103">
                  <c:v>153</c:v>
                </c:pt>
                <c:pt idx="1104">
                  <c:v>150</c:v>
                </c:pt>
                <c:pt idx="1105">
                  <c:v>153</c:v>
                </c:pt>
                <c:pt idx="1106">
                  <c:v>149</c:v>
                </c:pt>
                <c:pt idx="1107">
                  <c:v>162</c:v>
                </c:pt>
                <c:pt idx="1108">
                  <c:v>168</c:v>
                </c:pt>
                <c:pt idx="1109">
                  <c:v>180</c:v>
                </c:pt>
                <c:pt idx="1110">
                  <c:v>173</c:v>
                </c:pt>
                <c:pt idx="1111">
                  <c:v>168</c:v>
                </c:pt>
                <c:pt idx="1112">
                  <c:v>177</c:v>
                </c:pt>
                <c:pt idx="1113">
                  <c:v>164</c:v>
                </c:pt>
                <c:pt idx="1114">
                  <c:v>180</c:v>
                </c:pt>
                <c:pt idx="1115">
                  <c:v>162</c:v>
                </c:pt>
                <c:pt idx="1116">
                  <c:v>158</c:v>
                </c:pt>
                <c:pt idx="1117">
                  <c:v>177</c:v>
                </c:pt>
                <c:pt idx="1118">
                  <c:v>168</c:v>
                </c:pt>
                <c:pt idx="1119">
                  <c:v>156</c:v>
                </c:pt>
                <c:pt idx="1120">
                  <c:v>144</c:v>
                </c:pt>
                <c:pt idx="1121">
                  <c:v>156</c:v>
                </c:pt>
                <c:pt idx="1122">
                  <c:v>159</c:v>
                </c:pt>
                <c:pt idx="1123">
                  <c:v>144</c:v>
                </c:pt>
                <c:pt idx="1124">
                  <c:v>149</c:v>
                </c:pt>
                <c:pt idx="1125">
                  <c:v>131</c:v>
                </c:pt>
                <c:pt idx="1126">
                  <c:v>147</c:v>
                </c:pt>
                <c:pt idx="1127">
                  <c:v>167</c:v>
                </c:pt>
                <c:pt idx="1128">
                  <c:v>159</c:v>
                </c:pt>
                <c:pt idx="1129">
                  <c:v>155</c:v>
                </c:pt>
                <c:pt idx="1130">
                  <c:v>162</c:v>
                </c:pt>
                <c:pt idx="1131">
                  <c:v>149</c:v>
                </c:pt>
                <c:pt idx="1132">
                  <c:v>167</c:v>
                </c:pt>
                <c:pt idx="1133">
                  <c:v>179</c:v>
                </c:pt>
                <c:pt idx="1134">
                  <c:v>152</c:v>
                </c:pt>
                <c:pt idx="1135">
                  <c:v>164</c:v>
                </c:pt>
                <c:pt idx="1136">
                  <c:v>171</c:v>
                </c:pt>
                <c:pt idx="1137">
                  <c:v>180</c:v>
                </c:pt>
                <c:pt idx="1138">
                  <c:v>207</c:v>
                </c:pt>
                <c:pt idx="1139">
                  <c:v>171</c:v>
                </c:pt>
                <c:pt idx="1140">
                  <c:v>150</c:v>
                </c:pt>
                <c:pt idx="1141">
                  <c:v>156</c:v>
                </c:pt>
                <c:pt idx="1142">
                  <c:v>158</c:v>
                </c:pt>
                <c:pt idx="1143">
                  <c:v>161</c:v>
                </c:pt>
                <c:pt idx="1144">
                  <c:v>159</c:v>
                </c:pt>
                <c:pt idx="1145">
                  <c:v>140</c:v>
                </c:pt>
                <c:pt idx="1146">
                  <c:v>141</c:v>
                </c:pt>
                <c:pt idx="1147">
                  <c:v>149</c:v>
                </c:pt>
                <c:pt idx="1148">
                  <c:v>144</c:v>
                </c:pt>
                <c:pt idx="1149">
                  <c:v>143</c:v>
                </c:pt>
                <c:pt idx="1150">
                  <c:v>176</c:v>
                </c:pt>
                <c:pt idx="1151">
                  <c:v>147</c:v>
                </c:pt>
                <c:pt idx="1152">
                  <c:v>140</c:v>
                </c:pt>
                <c:pt idx="1153">
                  <c:v>158</c:v>
                </c:pt>
                <c:pt idx="1154">
                  <c:v>150</c:v>
                </c:pt>
                <c:pt idx="1155">
                  <c:v>144</c:v>
                </c:pt>
                <c:pt idx="1156">
                  <c:v>164</c:v>
                </c:pt>
                <c:pt idx="1157">
                  <c:v>171</c:v>
                </c:pt>
                <c:pt idx="1158">
                  <c:v>174</c:v>
                </c:pt>
                <c:pt idx="1159">
                  <c:v>171</c:v>
                </c:pt>
                <c:pt idx="1160">
                  <c:v>171</c:v>
                </c:pt>
                <c:pt idx="1161">
                  <c:v>179</c:v>
                </c:pt>
                <c:pt idx="1162">
                  <c:v>161</c:v>
                </c:pt>
                <c:pt idx="1163">
                  <c:v>195</c:v>
                </c:pt>
                <c:pt idx="1164">
                  <c:v>158</c:v>
                </c:pt>
                <c:pt idx="1165">
                  <c:v>150</c:v>
                </c:pt>
                <c:pt idx="1166">
                  <c:v>156</c:v>
                </c:pt>
                <c:pt idx="1167">
                  <c:v>150</c:v>
                </c:pt>
                <c:pt idx="1168">
                  <c:v>158</c:v>
                </c:pt>
                <c:pt idx="1169">
                  <c:v>144</c:v>
                </c:pt>
                <c:pt idx="1170">
                  <c:v>147</c:v>
                </c:pt>
                <c:pt idx="1171">
                  <c:v>140</c:v>
                </c:pt>
                <c:pt idx="1172">
                  <c:v>140</c:v>
                </c:pt>
                <c:pt idx="1173">
                  <c:v>141</c:v>
                </c:pt>
                <c:pt idx="1174">
                  <c:v>152</c:v>
                </c:pt>
                <c:pt idx="1175">
                  <c:v>170</c:v>
                </c:pt>
                <c:pt idx="1176">
                  <c:v>146</c:v>
                </c:pt>
                <c:pt idx="1177">
                  <c:v>140</c:v>
                </c:pt>
                <c:pt idx="1178">
                  <c:v>150</c:v>
                </c:pt>
                <c:pt idx="1179">
                  <c:v>152</c:v>
                </c:pt>
                <c:pt idx="1180">
                  <c:v>155</c:v>
                </c:pt>
                <c:pt idx="1181">
                  <c:v>156</c:v>
                </c:pt>
                <c:pt idx="1182">
                  <c:v>155</c:v>
                </c:pt>
                <c:pt idx="1183">
                  <c:v>182</c:v>
                </c:pt>
                <c:pt idx="1184">
                  <c:v>177</c:v>
                </c:pt>
                <c:pt idx="1185">
                  <c:v>164</c:v>
                </c:pt>
                <c:pt idx="1186">
                  <c:v>156</c:v>
                </c:pt>
                <c:pt idx="1187">
                  <c:v>195</c:v>
                </c:pt>
                <c:pt idx="1188">
                  <c:v>162</c:v>
                </c:pt>
                <c:pt idx="1189">
                  <c:v>155</c:v>
                </c:pt>
                <c:pt idx="1190">
                  <c:v>152</c:v>
                </c:pt>
                <c:pt idx="1191">
                  <c:v>164</c:v>
                </c:pt>
                <c:pt idx="1192">
                  <c:v>147</c:v>
                </c:pt>
                <c:pt idx="1193">
                  <c:v>152</c:v>
                </c:pt>
                <c:pt idx="1194">
                  <c:v>143</c:v>
                </c:pt>
                <c:pt idx="1195">
                  <c:v>135</c:v>
                </c:pt>
                <c:pt idx="1196">
                  <c:v>147</c:v>
                </c:pt>
                <c:pt idx="1197">
                  <c:v>138</c:v>
                </c:pt>
                <c:pt idx="1198">
                  <c:v>143</c:v>
                </c:pt>
                <c:pt idx="1199">
                  <c:v>122</c:v>
                </c:pt>
                <c:pt idx="1200">
                  <c:v>176</c:v>
                </c:pt>
                <c:pt idx="1201">
                  <c:v>134</c:v>
                </c:pt>
                <c:pt idx="1202">
                  <c:v>149</c:v>
                </c:pt>
                <c:pt idx="1203">
                  <c:v>140</c:v>
                </c:pt>
                <c:pt idx="1204">
                  <c:v>147</c:v>
                </c:pt>
                <c:pt idx="1205">
                  <c:v>155</c:v>
                </c:pt>
                <c:pt idx="1206">
                  <c:v>149</c:v>
                </c:pt>
                <c:pt idx="1207">
                  <c:v>170</c:v>
                </c:pt>
                <c:pt idx="1208">
                  <c:v>143</c:v>
                </c:pt>
                <c:pt idx="1209">
                  <c:v>147</c:v>
                </c:pt>
                <c:pt idx="1210">
                  <c:v>167</c:v>
                </c:pt>
                <c:pt idx="1211">
                  <c:v>152</c:v>
                </c:pt>
                <c:pt idx="1212">
                  <c:v>161</c:v>
                </c:pt>
                <c:pt idx="1213">
                  <c:v>204</c:v>
                </c:pt>
                <c:pt idx="1214">
                  <c:v>164</c:v>
                </c:pt>
                <c:pt idx="1215">
                  <c:v>167</c:v>
                </c:pt>
                <c:pt idx="1216">
                  <c:v>156</c:v>
                </c:pt>
                <c:pt idx="1217">
                  <c:v>152</c:v>
                </c:pt>
                <c:pt idx="1218">
                  <c:v>150</c:v>
                </c:pt>
                <c:pt idx="1219">
                  <c:v>155</c:v>
                </c:pt>
                <c:pt idx="1220">
                  <c:v>143</c:v>
                </c:pt>
                <c:pt idx="1221">
                  <c:v>149</c:v>
                </c:pt>
                <c:pt idx="1222">
                  <c:v>140</c:v>
                </c:pt>
                <c:pt idx="1223">
                  <c:v>140</c:v>
                </c:pt>
                <c:pt idx="1224">
                  <c:v>149</c:v>
                </c:pt>
                <c:pt idx="1225">
                  <c:v>146</c:v>
                </c:pt>
                <c:pt idx="1226">
                  <c:v>176</c:v>
                </c:pt>
                <c:pt idx="1227">
                  <c:v>150</c:v>
                </c:pt>
                <c:pt idx="1228">
                  <c:v>144</c:v>
                </c:pt>
                <c:pt idx="1229">
                  <c:v>162</c:v>
                </c:pt>
                <c:pt idx="1230">
                  <c:v>153</c:v>
                </c:pt>
                <c:pt idx="1231">
                  <c:v>155</c:v>
                </c:pt>
                <c:pt idx="1232">
                  <c:v>171</c:v>
                </c:pt>
                <c:pt idx="1233">
                  <c:v>176</c:v>
                </c:pt>
                <c:pt idx="1234">
                  <c:v>159</c:v>
                </c:pt>
                <c:pt idx="1235">
                  <c:v>168</c:v>
                </c:pt>
                <c:pt idx="1236">
                  <c:v>167</c:v>
                </c:pt>
                <c:pt idx="1237">
                  <c:v>198</c:v>
                </c:pt>
                <c:pt idx="1238">
                  <c:v>162</c:v>
                </c:pt>
                <c:pt idx="1239">
                  <c:v>168</c:v>
                </c:pt>
                <c:pt idx="1240">
                  <c:v>152</c:v>
                </c:pt>
                <c:pt idx="1241">
                  <c:v>144</c:v>
                </c:pt>
                <c:pt idx="1242">
                  <c:v>158</c:v>
                </c:pt>
                <c:pt idx="1243">
                  <c:v>153</c:v>
                </c:pt>
                <c:pt idx="1244">
                  <c:v>150</c:v>
                </c:pt>
                <c:pt idx="1245">
                  <c:v>153</c:v>
                </c:pt>
                <c:pt idx="1246">
                  <c:v>144</c:v>
                </c:pt>
                <c:pt idx="1247">
                  <c:v>146</c:v>
                </c:pt>
                <c:pt idx="1248">
                  <c:v>141</c:v>
                </c:pt>
                <c:pt idx="1249">
                  <c:v>125</c:v>
                </c:pt>
                <c:pt idx="1250">
                  <c:v>174</c:v>
                </c:pt>
                <c:pt idx="1251">
                  <c:v>147</c:v>
                </c:pt>
                <c:pt idx="1252">
                  <c:v>153</c:v>
                </c:pt>
                <c:pt idx="1253">
                  <c:v>158</c:v>
                </c:pt>
                <c:pt idx="1254">
                  <c:v>153</c:v>
                </c:pt>
                <c:pt idx="1255">
                  <c:v>158</c:v>
                </c:pt>
                <c:pt idx="1256">
                  <c:v>165</c:v>
                </c:pt>
                <c:pt idx="1257">
                  <c:v>147</c:v>
                </c:pt>
                <c:pt idx="1258">
                  <c:v>179</c:v>
                </c:pt>
                <c:pt idx="1259">
                  <c:v>188</c:v>
                </c:pt>
                <c:pt idx="1260">
                  <c:v>159</c:v>
                </c:pt>
                <c:pt idx="1261">
                  <c:v>185</c:v>
                </c:pt>
                <c:pt idx="1262">
                  <c:v>213</c:v>
                </c:pt>
                <c:pt idx="1263">
                  <c:v>158</c:v>
                </c:pt>
                <c:pt idx="1264">
                  <c:v>170</c:v>
                </c:pt>
                <c:pt idx="1265">
                  <c:v>155</c:v>
                </c:pt>
                <c:pt idx="1266">
                  <c:v>153</c:v>
                </c:pt>
                <c:pt idx="1267">
                  <c:v>156</c:v>
                </c:pt>
                <c:pt idx="1268">
                  <c:v>144</c:v>
                </c:pt>
                <c:pt idx="1269">
                  <c:v>146</c:v>
                </c:pt>
                <c:pt idx="1270">
                  <c:v>144</c:v>
                </c:pt>
                <c:pt idx="1271">
                  <c:v>153</c:v>
                </c:pt>
                <c:pt idx="1272">
                  <c:v>147</c:v>
                </c:pt>
                <c:pt idx="1273">
                  <c:v>161</c:v>
                </c:pt>
                <c:pt idx="1274">
                  <c:v>179</c:v>
                </c:pt>
                <c:pt idx="1275">
                  <c:v>143</c:v>
                </c:pt>
                <c:pt idx="1276">
                  <c:v>152</c:v>
                </c:pt>
                <c:pt idx="1277">
                  <c:v>155</c:v>
                </c:pt>
                <c:pt idx="1278">
                  <c:v>155</c:v>
                </c:pt>
                <c:pt idx="1279">
                  <c:v>164</c:v>
                </c:pt>
                <c:pt idx="1280">
                  <c:v>173</c:v>
                </c:pt>
                <c:pt idx="1281">
                  <c:v>158</c:v>
                </c:pt>
                <c:pt idx="1282">
                  <c:v>165</c:v>
                </c:pt>
                <c:pt idx="1283">
                  <c:v>167</c:v>
                </c:pt>
                <c:pt idx="1284">
                  <c:v>170</c:v>
                </c:pt>
                <c:pt idx="1285">
                  <c:v>197</c:v>
                </c:pt>
                <c:pt idx="1286">
                  <c:v>179</c:v>
                </c:pt>
                <c:pt idx="1287">
                  <c:v>174</c:v>
                </c:pt>
                <c:pt idx="1288">
                  <c:v>161</c:v>
                </c:pt>
                <c:pt idx="1289">
                  <c:v>164</c:v>
                </c:pt>
                <c:pt idx="1290">
                  <c:v>152</c:v>
                </c:pt>
                <c:pt idx="1291">
                  <c:v>159</c:v>
                </c:pt>
                <c:pt idx="1292">
                  <c:v>159</c:v>
                </c:pt>
                <c:pt idx="1293">
                  <c:v>155</c:v>
                </c:pt>
                <c:pt idx="1294">
                  <c:v>144</c:v>
                </c:pt>
                <c:pt idx="1295">
                  <c:v>140</c:v>
                </c:pt>
                <c:pt idx="1296">
                  <c:v>143</c:v>
                </c:pt>
                <c:pt idx="1297">
                  <c:v>164</c:v>
                </c:pt>
                <c:pt idx="1298">
                  <c:v>155</c:v>
                </c:pt>
                <c:pt idx="1299">
                  <c:v>146</c:v>
                </c:pt>
                <c:pt idx="1300">
                  <c:v>183</c:v>
                </c:pt>
                <c:pt idx="1301">
                  <c:v>159</c:v>
                </c:pt>
                <c:pt idx="1302">
                  <c:v>165</c:v>
                </c:pt>
                <c:pt idx="1303">
                  <c:v>164</c:v>
                </c:pt>
                <c:pt idx="1304">
                  <c:v>171</c:v>
                </c:pt>
                <c:pt idx="1305">
                  <c:v>180</c:v>
                </c:pt>
                <c:pt idx="1306">
                  <c:v>155</c:v>
                </c:pt>
                <c:pt idx="1307">
                  <c:v>170</c:v>
                </c:pt>
                <c:pt idx="1308">
                  <c:v>158</c:v>
                </c:pt>
                <c:pt idx="1309">
                  <c:v>173</c:v>
                </c:pt>
                <c:pt idx="1310">
                  <c:v>213</c:v>
                </c:pt>
                <c:pt idx="1311">
                  <c:v>165</c:v>
                </c:pt>
                <c:pt idx="1312">
                  <c:v>162</c:v>
                </c:pt>
                <c:pt idx="1313">
                  <c:v>156</c:v>
                </c:pt>
                <c:pt idx="1314">
                  <c:v>153</c:v>
                </c:pt>
                <c:pt idx="1315">
                  <c:v>159</c:v>
                </c:pt>
                <c:pt idx="1316">
                  <c:v>155</c:v>
                </c:pt>
                <c:pt idx="1317">
                  <c:v>161</c:v>
                </c:pt>
                <c:pt idx="1318">
                  <c:v>129</c:v>
                </c:pt>
                <c:pt idx="1319">
                  <c:v>159</c:v>
                </c:pt>
                <c:pt idx="1320">
                  <c:v>159</c:v>
                </c:pt>
                <c:pt idx="1321">
                  <c:v>173</c:v>
                </c:pt>
                <c:pt idx="1322">
                  <c:v>156</c:v>
                </c:pt>
                <c:pt idx="1323">
                  <c:v>141</c:v>
                </c:pt>
                <c:pt idx="1324">
                  <c:v>147</c:v>
                </c:pt>
                <c:pt idx="1325">
                  <c:v>147</c:v>
                </c:pt>
                <c:pt idx="1326">
                  <c:v>152</c:v>
                </c:pt>
                <c:pt idx="1327">
                  <c:v>153</c:v>
                </c:pt>
                <c:pt idx="1328">
                  <c:v>180</c:v>
                </c:pt>
                <c:pt idx="1329">
                  <c:v>183</c:v>
                </c:pt>
                <c:pt idx="1330">
                  <c:v>170</c:v>
                </c:pt>
                <c:pt idx="1331">
                  <c:v>171</c:v>
                </c:pt>
                <c:pt idx="1332">
                  <c:v>171</c:v>
                </c:pt>
                <c:pt idx="1333">
                  <c:v>198</c:v>
                </c:pt>
                <c:pt idx="1334">
                  <c:v>159</c:v>
                </c:pt>
                <c:pt idx="1335">
                  <c:v>164</c:v>
                </c:pt>
                <c:pt idx="1336">
                  <c:v>176</c:v>
                </c:pt>
                <c:pt idx="1337">
                  <c:v>165</c:v>
                </c:pt>
                <c:pt idx="1338">
                  <c:v>167</c:v>
                </c:pt>
                <c:pt idx="1339">
                  <c:v>152</c:v>
                </c:pt>
                <c:pt idx="1340">
                  <c:v>158</c:v>
                </c:pt>
                <c:pt idx="1341">
                  <c:v>162</c:v>
                </c:pt>
                <c:pt idx="1342">
                  <c:v>164</c:v>
                </c:pt>
                <c:pt idx="1343">
                  <c:v>152</c:v>
                </c:pt>
                <c:pt idx="1344">
                  <c:v>140</c:v>
                </c:pt>
                <c:pt idx="1345">
                  <c:v>195</c:v>
                </c:pt>
                <c:pt idx="1346">
                  <c:v>152</c:v>
                </c:pt>
                <c:pt idx="1347">
                  <c:v>155</c:v>
                </c:pt>
                <c:pt idx="1348">
                  <c:v>150</c:v>
                </c:pt>
                <c:pt idx="1349">
                  <c:v>153</c:v>
                </c:pt>
                <c:pt idx="1350">
                  <c:v>161</c:v>
                </c:pt>
                <c:pt idx="1351">
                  <c:v>161</c:v>
                </c:pt>
                <c:pt idx="1352">
                  <c:v>170</c:v>
                </c:pt>
                <c:pt idx="1353">
                  <c:v>162</c:v>
                </c:pt>
                <c:pt idx="1354">
                  <c:v>165</c:v>
                </c:pt>
                <c:pt idx="1355">
                  <c:v>173</c:v>
                </c:pt>
                <c:pt idx="1356">
                  <c:v>162</c:v>
                </c:pt>
                <c:pt idx="1357">
                  <c:v>221</c:v>
                </c:pt>
                <c:pt idx="1358">
                  <c:v>168</c:v>
                </c:pt>
                <c:pt idx="1359">
                  <c:v>174</c:v>
                </c:pt>
                <c:pt idx="1360">
                  <c:v>162</c:v>
                </c:pt>
                <c:pt idx="1361">
                  <c:v>165</c:v>
                </c:pt>
                <c:pt idx="1362">
                  <c:v>161</c:v>
                </c:pt>
                <c:pt idx="1363">
                  <c:v>155</c:v>
                </c:pt>
                <c:pt idx="1364">
                  <c:v>155</c:v>
                </c:pt>
                <c:pt idx="1365">
                  <c:v>155</c:v>
                </c:pt>
                <c:pt idx="1366">
                  <c:v>146</c:v>
                </c:pt>
                <c:pt idx="1367">
                  <c:v>162</c:v>
                </c:pt>
                <c:pt idx="1368">
                  <c:v>156</c:v>
                </c:pt>
                <c:pt idx="1369">
                  <c:v>155</c:v>
                </c:pt>
                <c:pt idx="1370">
                  <c:v>162</c:v>
                </c:pt>
                <c:pt idx="1371">
                  <c:v>168</c:v>
                </c:pt>
                <c:pt idx="1372">
                  <c:v>158</c:v>
                </c:pt>
                <c:pt idx="1373">
                  <c:v>162</c:v>
                </c:pt>
                <c:pt idx="1374">
                  <c:v>177</c:v>
                </c:pt>
                <c:pt idx="1375">
                  <c:v>182</c:v>
                </c:pt>
                <c:pt idx="1376">
                  <c:v>182</c:v>
                </c:pt>
                <c:pt idx="1377">
                  <c:v>164</c:v>
                </c:pt>
                <c:pt idx="1378">
                  <c:v>179</c:v>
                </c:pt>
                <c:pt idx="1379">
                  <c:v>174</c:v>
                </c:pt>
                <c:pt idx="1380">
                  <c:v>183</c:v>
                </c:pt>
                <c:pt idx="1381">
                  <c:v>189</c:v>
                </c:pt>
                <c:pt idx="1382">
                  <c:v>176</c:v>
                </c:pt>
                <c:pt idx="1383">
                  <c:v>174</c:v>
                </c:pt>
                <c:pt idx="1384">
                  <c:v>162</c:v>
                </c:pt>
                <c:pt idx="1385">
                  <c:v>164</c:v>
                </c:pt>
                <c:pt idx="1386">
                  <c:v>164</c:v>
                </c:pt>
                <c:pt idx="1387">
                  <c:v>156</c:v>
                </c:pt>
                <c:pt idx="1388">
                  <c:v>149</c:v>
                </c:pt>
                <c:pt idx="1389">
                  <c:v>153</c:v>
                </c:pt>
                <c:pt idx="1390">
                  <c:v>152</c:v>
                </c:pt>
                <c:pt idx="1391">
                  <c:v>174</c:v>
                </c:pt>
                <c:pt idx="1392">
                  <c:v>188</c:v>
                </c:pt>
                <c:pt idx="1393">
                  <c:v>158</c:v>
                </c:pt>
                <c:pt idx="1394">
                  <c:v>165</c:v>
                </c:pt>
                <c:pt idx="1395">
                  <c:v>155</c:v>
                </c:pt>
                <c:pt idx="1396">
                  <c:v>161</c:v>
                </c:pt>
                <c:pt idx="1397">
                  <c:v>167</c:v>
                </c:pt>
                <c:pt idx="1398">
                  <c:v>191</c:v>
                </c:pt>
                <c:pt idx="1399">
                  <c:v>170</c:v>
                </c:pt>
                <c:pt idx="1400">
                  <c:v>176</c:v>
                </c:pt>
                <c:pt idx="1401">
                  <c:v>174</c:v>
                </c:pt>
                <c:pt idx="1402">
                  <c:v>173</c:v>
                </c:pt>
                <c:pt idx="1403">
                  <c:v>209</c:v>
                </c:pt>
                <c:pt idx="1404">
                  <c:v>180</c:v>
                </c:pt>
                <c:pt idx="1405">
                  <c:v>180</c:v>
                </c:pt>
                <c:pt idx="1406">
                  <c:v>167</c:v>
                </c:pt>
                <c:pt idx="1407">
                  <c:v>174</c:v>
                </c:pt>
                <c:pt idx="1408">
                  <c:v>164</c:v>
                </c:pt>
                <c:pt idx="1409">
                  <c:v>165</c:v>
                </c:pt>
                <c:pt idx="1410">
                  <c:v>161</c:v>
                </c:pt>
                <c:pt idx="1411">
                  <c:v>162</c:v>
                </c:pt>
                <c:pt idx="1412">
                  <c:v>152</c:v>
                </c:pt>
                <c:pt idx="1413">
                  <c:v>146</c:v>
                </c:pt>
                <c:pt idx="1414">
                  <c:v>162</c:v>
                </c:pt>
                <c:pt idx="1415">
                  <c:v>173</c:v>
                </c:pt>
                <c:pt idx="1416">
                  <c:v>164</c:v>
                </c:pt>
                <c:pt idx="1417">
                  <c:v>153</c:v>
                </c:pt>
                <c:pt idx="1418">
                  <c:v>158</c:v>
                </c:pt>
                <c:pt idx="1419">
                  <c:v>167</c:v>
                </c:pt>
                <c:pt idx="1420">
                  <c:v>164</c:v>
                </c:pt>
                <c:pt idx="1421">
                  <c:v>177</c:v>
                </c:pt>
                <c:pt idx="1422">
                  <c:v>179</c:v>
                </c:pt>
                <c:pt idx="1423">
                  <c:v>179</c:v>
                </c:pt>
                <c:pt idx="1424">
                  <c:v>176</c:v>
                </c:pt>
                <c:pt idx="1425">
                  <c:v>174</c:v>
                </c:pt>
                <c:pt idx="1426">
                  <c:v>192</c:v>
                </c:pt>
                <c:pt idx="1427">
                  <c:v>185</c:v>
                </c:pt>
                <c:pt idx="1428">
                  <c:v>176</c:v>
                </c:pt>
                <c:pt idx="1429">
                  <c:v>155</c:v>
                </c:pt>
                <c:pt idx="1430">
                  <c:v>176</c:v>
                </c:pt>
                <c:pt idx="1431">
                  <c:v>168</c:v>
                </c:pt>
                <c:pt idx="1432">
                  <c:v>173</c:v>
                </c:pt>
                <c:pt idx="1433">
                  <c:v>162</c:v>
                </c:pt>
                <c:pt idx="1434">
                  <c:v>155</c:v>
                </c:pt>
                <c:pt idx="1435">
                  <c:v>158</c:v>
                </c:pt>
                <c:pt idx="1436">
                  <c:v>156</c:v>
                </c:pt>
                <c:pt idx="1437">
                  <c:v>173</c:v>
                </c:pt>
                <c:pt idx="1438">
                  <c:v>182</c:v>
                </c:pt>
                <c:pt idx="1439">
                  <c:v>132</c:v>
                </c:pt>
                <c:pt idx="1440">
                  <c:v>153</c:v>
                </c:pt>
                <c:pt idx="1441">
                  <c:v>152</c:v>
                </c:pt>
                <c:pt idx="1442">
                  <c:v>156</c:v>
                </c:pt>
                <c:pt idx="1443">
                  <c:v>162</c:v>
                </c:pt>
                <c:pt idx="1444">
                  <c:v>174</c:v>
                </c:pt>
                <c:pt idx="1445">
                  <c:v>179</c:v>
                </c:pt>
                <c:pt idx="1446">
                  <c:v>179</c:v>
                </c:pt>
                <c:pt idx="1447">
                  <c:v>152</c:v>
                </c:pt>
                <c:pt idx="1448">
                  <c:v>168</c:v>
                </c:pt>
                <c:pt idx="1449">
                  <c:v>198</c:v>
                </c:pt>
                <c:pt idx="1450">
                  <c:v>206</c:v>
                </c:pt>
                <c:pt idx="1451">
                  <c:v>173</c:v>
                </c:pt>
                <c:pt idx="1452">
                  <c:v>153</c:v>
                </c:pt>
                <c:pt idx="1453">
                  <c:v>170</c:v>
                </c:pt>
                <c:pt idx="1454">
                  <c:v>164</c:v>
                </c:pt>
                <c:pt idx="1455">
                  <c:v>168</c:v>
                </c:pt>
                <c:pt idx="1456">
                  <c:v>155</c:v>
                </c:pt>
                <c:pt idx="1457">
                  <c:v>167</c:v>
                </c:pt>
                <c:pt idx="1458">
                  <c:v>147</c:v>
                </c:pt>
                <c:pt idx="1459">
                  <c:v>153</c:v>
                </c:pt>
                <c:pt idx="1460">
                  <c:v>158</c:v>
                </c:pt>
                <c:pt idx="1461">
                  <c:v>188</c:v>
                </c:pt>
                <c:pt idx="1462">
                  <c:v>138</c:v>
                </c:pt>
                <c:pt idx="1463">
                  <c:v>162</c:v>
                </c:pt>
                <c:pt idx="1464">
                  <c:v>167</c:v>
                </c:pt>
                <c:pt idx="1465">
                  <c:v>171</c:v>
                </c:pt>
                <c:pt idx="1466">
                  <c:v>176</c:v>
                </c:pt>
                <c:pt idx="1467">
                  <c:v>159</c:v>
                </c:pt>
                <c:pt idx="1468">
                  <c:v>176</c:v>
                </c:pt>
                <c:pt idx="1469">
                  <c:v>176</c:v>
                </c:pt>
                <c:pt idx="1470">
                  <c:v>180</c:v>
                </c:pt>
                <c:pt idx="1471">
                  <c:v>188</c:v>
                </c:pt>
                <c:pt idx="1472">
                  <c:v>182</c:v>
                </c:pt>
                <c:pt idx="1473">
                  <c:v>203</c:v>
                </c:pt>
                <c:pt idx="1474">
                  <c:v>170</c:v>
                </c:pt>
                <c:pt idx="1475">
                  <c:v>177</c:v>
                </c:pt>
                <c:pt idx="1476">
                  <c:v>182</c:v>
                </c:pt>
                <c:pt idx="1477">
                  <c:v>167</c:v>
                </c:pt>
                <c:pt idx="1478">
                  <c:v>161</c:v>
                </c:pt>
                <c:pt idx="1479">
                  <c:v>161</c:v>
                </c:pt>
                <c:pt idx="1480">
                  <c:v>156</c:v>
                </c:pt>
                <c:pt idx="1481">
                  <c:v>158</c:v>
                </c:pt>
                <c:pt idx="1482">
                  <c:v>155</c:v>
                </c:pt>
                <c:pt idx="1483">
                  <c:v>167</c:v>
                </c:pt>
                <c:pt idx="1484">
                  <c:v>173</c:v>
                </c:pt>
                <c:pt idx="1485">
                  <c:v>186</c:v>
                </c:pt>
                <c:pt idx="1486">
                  <c:v>161</c:v>
                </c:pt>
                <c:pt idx="1487">
                  <c:v>159</c:v>
                </c:pt>
                <c:pt idx="1488">
                  <c:v>152</c:v>
                </c:pt>
                <c:pt idx="1489">
                  <c:v>170</c:v>
                </c:pt>
                <c:pt idx="1490">
                  <c:v>170</c:v>
                </c:pt>
                <c:pt idx="1491">
                  <c:v>168</c:v>
                </c:pt>
                <c:pt idx="1492">
                  <c:v>183</c:v>
                </c:pt>
                <c:pt idx="1493">
                  <c:v>192</c:v>
                </c:pt>
                <c:pt idx="1494">
                  <c:v>180</c:v>
                </c:pt>
                <c:pt idx="1495">
                  <c:v>183</c:v>
                </c:pt>
                <c:pt idx="1496">
                  <c:v>218</c:v>
                </c:pt>
                <c:pt idx="1497">
                  <c:v>171</c:v>
                </c:pt>
                <c:pt idx="1498">
                  <c:v>182</c:v>
                </c:pt>
                <c:pt idx="1499">
                  <c:v>165</c:v>
                </c:pt>
                <c:pt idx="1500">
                  <c:v>170</c:v>
                </c:pt>
                <c:pt idx="1501">
                  <c:v>171</c:v>
                </c:pt>
                <c:pt idx="1502">
                  <c:v>156</c:v>
                </c:pt>
                <c:pt idx="1503">
                  <c:v>171</c:v>
                </c:pt>
                <c:pt idx="1504">
                  <c:v>155</c:v>
                </c:pt>
                <c:pt idx="1505">
                  <c:v>159</c:v>
                </c:pt>
                <c:pt idx="1506">
                  <c:v>161</c:v>
                </c:pt>
                <c:pt idx="1507">
                  <c:v>153</c:v>
                </c:pt>
                <c:pt idx="1508">
                  <c:v>177</c:v>
                </c:pt>
                <c:pt idx="1509">
                  <c:v>155</c:v>
                </c:pt>
                <c:pt idx="1510">
                  <c:v>152</c:v>
                </c:pt>
                <c:pt idx="1511">
                  <c:v>170</c:v>
                </c:pt>
                <c:pt idx="1512">
                  <c:v>161</c:v>
                </c:pt>
                <c:pt idx="1513">
                  <c:v>165</c:v>
                </c:pt>
                <c:pt idx="1514">
                  <c:v>179</c:v>
                </c:pt>
                <c:pt idx="1515">
                  <c:v>179</c:v>
                </c:pt>
                <c:pt idx="1516">
                  <c:v>173</c:v>
                </c:pt>
                <c:pt idx="1517">
                  <c:v>182</c:v>
                </c:pt>
                <c:pt idx="1518">
                  <c:v>182</c:v>
                </c:pt>
                <c:pt idx="1519">
                  <c:v>224</c:v>
                </c:pt>
                <c:pt idx="1520">
                  <c:v>177</c:v>
                </c:pt>
                <c:pt idx="1521">
                  <c:v>170</c:v>
                </c:pt>
                <c:pt idx="1522">
                  <c:v>159</c:v>
                </c:pt>
                <c:pt idx="1523">
                  <c:v>167</c:v>
                </c:pt>
                <c:pt idx="1524">
                  <c:v>171</c:v>
                </c:pt>
                <c:pt idx="1525">
                  <c:v>161</c:v>
                </c:pt>
                <c:pt idx="1526">
                  <c:v>165</c:v>
                </c:pt>
                <c:pt idx="1527">
                  <c:v>150</c:v>
                </c:pt>
                <c:pt idx="1528">
                  <c:v>143</c:v>
                </c:pt>
                <c:pt idx="1529">
                  <c:v>152</c:v>
                </c:pt>
                <c:pt idx="1530">
                  <c:v>158</c:v>
                </c:pt>
                <c:pt idx="1531">
                  <c:v>162</c:v>
                </c:pt>
                <c:pt idx="1532">
                  <c:v>164</c:v>
                </c:pt>
                <c:pt idx="1533">
                  <c:v>162</c:v>
                </c:pt>
                <c:pt idx="1534">
                  <c:v>165</c:v>
                </c:pt>
                <c:pt idx="1535">
                  <c:v>174</c:v>
                </c:pt>
                <c:pt idx="1536">
                  <c:v>165</c:v>
                </c:pt>
                <c:pt idx="1537">
                  <c:v>180</c:v>
                </c:pt>
                <c:pt idx="1538">
                  <c:v>177</c:v>
                </c:pt>
                <c:pt idx="1539">
                  <c:v>179</c:v>
                </c:pt>
                <c:pt idx="1540">
                  <c:v>182</c:v>
                </c:pt>
                <c:pt idx="1541">
                  <c:v>173</c:v>
                </c:pt>
                <c:pt idx="1542">
                  <c:v>212</c:v>
                </c:pt>
                <c:pt idx="1543">
                  <c:v>192</c:v>
                </c:pt>
                <c:pt idx="1544">
                  <c:v>164</c:v>
                </c:pt>
                <c:pt idx="1545">
                  <c:v>174</c:v>
                </c:pt>
                <c:pt idx="1546">
                  <c:v>167</c:v>
                </c:pt>
                <c:pt idx="1547">
                  <c:v>164</c:v>
                </c:pt>
                <c:pt idx="1548">
                  <c:v>162</c:v>
                </c:pt>
                <c:pt idx="1549">
                  <c:v>167</c:v>
                </c:pt>
                <c:pt idx="1550">
                  <c:v>156</c:v>
                </c:pt>
                <c:pt idx="1551">
                  <c:v>150</c:v>
                </c:pt>
                <c:pt idx="1552">
                  <c:v>159</c:v>
                </c:pt>
                <c:pt idx="1553">
                  <c:v>170</c:v>
                </c:pt>
                <c:pt idx="1554">
                  <c:v>182</c:v>
                </c:pt>
                <c:pt idx="1555">
                  <c:v>152</c:v>
                </c:pt>
                <c:pt idx="1556">
                  <c:v>150</c:v>
                </c:pt>
                <c:pt idx="1557">
                  <c:v>164</c:v>
                </c:pt>
                <c:pt idx="1558">
                  <c:v>168</c:v>
                </c:pt>
                <c:pt idx="1559">
                  <c:v>173</c:v>
                </c:pt>
                <c:pt idx="1560">
                  <c:v>171</c:v>
                </c:pt>
                <c:pt idx="1561">
                  <c:v>167</c:v>
                </c:pt>
                <c:pt idx="1562">
                  <c:v>209</c:v>
                </c:pt>
                <c:pt idx="1563">
                  <c:v>188</c:v>
                </c:pt>
                <c:pt idx="1564">
                  <c:v>179</c:v>
                </c:pt>
                <c:pt idx="1565">
                  <c:v>209</c:v>
                </c:pt>
                <c:pt idx="1566">
                  <c:v>201</c:v>
                </c:pt>
                <c:pt idx="1567">
                  <c:v>173</c:v>
                </c:pt>
                <c:pt idx="1568">
                  <c:v>158</c:v>
                </c:pt>
                <c:pt idx="1569">
                  <c:v>180</c:v>
                </c:pt>
                <c:pt idx="1570">
                  <c:v>161</c:v>
                </c:pt>
                <c:pt idx="1571">
                  <c:v>164</c:v>
                </c:pt>
                <c:pt idx="1572">
                  <c:v>162</c:v>
                </c:pt>
                <c:pt idx="1573">
                  <c:v>161</c:v>
                </c:pt>
                <c:pt idx="1574">
                  <c:v>158</c:v>
                </c:pt>
                <c:pt idx="1575">
                  <c:v>143</c:v>
                </c:pt>
                <c:pt idx="1576">
                  <c:v>152</c:v>
                </c:pt>
                <c:pt idx="1577">
                  <c:v>173</c:v>
                </c:pt>
                <c:pt idx="1578">
                  <c:v>149</c:v>
                </c:pt>
                <c:pt idx="1579">
                  <c:v>156</c:v>
                </c:pt>
                <c:pt idx="1580">
                  <c:v>159</c:v>
                </c:pt>
                <c:pt idx="1581">
                  <c:v>156</c:v>
                </c:pt>
                <c:pt idx="1582">
                  <c:v>171</c:v>
                </c:pt>
                <c:pt idx="1583">
                  <c:v>180</c:v>
                </c:pt>
                <c:pt idx="1584">
                  <c:v>179</c:v>
                </c:pt>
                <c:pt idx="1585">
                  <c:v>186</c:v>
                </c:pt>
                <c:pt idx="1586">
                  <c:v>182</c:v>
                </c:pt>
                <c:pt idx="1587">
                  <c:v>185</c:v>
                </c:pt>
                <c:pt idx="1588">
                  <c:v>206</c:v>
                </c:pt>
                <c:pt idx="1589">
                  <c:v>195</c:v>
                </c:pt>
                <c:pt idx="1590">
                  <c:v>171</c:v>
                </c:pt>
                <c:pt idx="1591">
                  <c:v>183</c:v>
                </c:pt>
                <c:pt idx="1592">
                  <c:v>171</c:v>
                </c:pt>
                <c:pt idx="1593">
                  <c:v>182</c:v>
                </c:pt>
                <c:pt idx="1594">
                  <c:v>159</c:v>
                </c:pt>
                <c:pt idx="1595">
                  <c:v>167</c:v>
                </c:pt>
                <c:pt idx="1596">
                  <c:v>146</c:v>
                </c:pt>
                <c:pt idx="1597">
                  <c:v>150</c:v>
                </c:pt>
                <c:pt idx="1598">
                  <c:v>137</c:v>
                </c:pt>
                <c:pt idx="1599">
                  <c:v>146</c:v>
                </c:pt>
                <c:pt idx="1600">
                  <c:v>158</c:v>
                </c:pt>
                <c:pt idx="1601">
                  <c:v>162</c:v>
                </c:pt>
                <c:pt idx="1602">
                  <c:v>146</c:v>
                </c:pt>
                <c:pt idx="1603">
                  <c:v>147</c:v>
                </c:pt>
                <c:pt idx="1604">
                  <c:v>165</c:v>
                </c:pt>
                <c:pt idx="1605">
                  <c:v>161</c:v>
                </c:pt>
                <c:pt idx="1606">
                  <c:v>164</c:v>
                </c:pt>
                <c:pt idx="1607">
                  <c:v>185</c:v>
                </c:pt>
                <c:pt idx="1608">
                  <c:v>165</c:v>
                </c:pt>
                <c:pt idx="1609">
                  <c:v>179</c:v>
                </c:pt>
                <c:pt idx="1610">
                  <c:v>203</c:v>
                </c:pt>
                <c:pt idx="1611">
                  <c:v>192</c:v>
                </c:pt>
                <c:pt idx="1612">
                  <c:v>197</c:v>
                </c:pt>
                <c:pt idx="1613">
                  <c:v>233</c:v>
                </c:pt>
                <c:pt idx="1614">
                  <c:v>194</c:v>
                </c:pt>
                <c:pt idx="1615">
                  <c:v>198</c:v>
                </c:pt>
                <c:pt idx="1616">
                  <c:v>164</c:v>
                </c:pt>
                <c:pt idx="1617">
                  <c:v>171</c:v>
                </c:pt>
                <c:pt idx="1618">
                  <c:v>162</c:v>
                </c:pt>
                <c:pt idx="1619">
                  <c:v>162</c:v>
                </c:pt>
                <c:pt idx="1620">
                  <c:v>162</c:v>
                </c:pt>
                <c:pt idx="1621">
                  <c:v>158</c:v>
                </c:pt>
                <c:pt idx="1622">
                  <c:v>137</c:v>
                </c:pt>
                <c:pt idx="1623">
                  <c:v>152</c:v>
                </c:pt>
                <c:pt idx="1624">
                  <c:v>135</c:v>
                </c:pt>
                <c:pt idx="1625">
                  <c:v>147</c:v>
                </c:pt>
                <c:pt idx="1626">
                  <c:v>123</c:v>
                </c:pt>
                <c:pt idx="1627">
                  <c:v>149</c:v>
                </c:pt>
                <c:pt idx="1628">
                  <c:v>162</c:v>
                </c:pt>
                <c:pt idx="1629">
                  <c:v>164</c:v>
                </c:pt>
                <c:pt idx="1630">
                  <c:v>161</c:v>
                </c:pt>
                <c:pt idx="1631">
                  <c:v>186</c:v>
                </c:pt>
                <c:pt idx="1632">
                  <c:v>189</c:v>
                </c:pt>
                <c:pt idx="1633">
                  <c:v>164</c:v>
                </c:pt>
                <c:pt idx="1634">
                  <c:v>219</c:v>
                </c:pt>
                <c:pt idx="1635">
                  <c:v>195</c:v>
                </c:pt>
                <c:pt idx="1636">
                  <c:v>180</c:v>
                </c:pt>
                <c:pt idx="1637">
                  <c:v>230</c:v>
                </c:pt>
                <c:pt idx="1638">
                  <c:v>174</c:v>
                </c:pt>
                <c:pt idx="1639">
                  <c:v>183</c:v>
                </c:pt>
                <c:pt idx="1640">
                  <c:v>162</c:v>
                </c:pt>
                <c:pt idx="1641">
                  <c:v>164</c:v>
                </c:pt>
                <c:pt idx="1642">
                  <c:v>176</c:v>
                </c:pt>
                <c:pt idx="1643">
                  <c:v>167</c:v>
                </c:pt>
                <c:pt idx="1644">
                  <c:v>167</c:v>
                </c:pt>
                <c:pt idx="1645">
                  <c:v>141</c:v>
                </c:pt>
                <c:pt idx="1646">
                  <c:v>147</c:v>
                </c:pt>
                <c:pt idx="1647">
                  <c:v>149</c:v>
                </c:pt>
                <c:pt idx="1648">
                  <c:v>135</c:v>
                </c:pt>
                <c:pt idx="1649">
                  <c:v>182</c:v>
                </c:pt>
                <c:pt idx="1650">
                  <c:v>150</c:v>
                </c:pt>
                <c:pt idx="1651">
                  <c:v>150</c:v>
                </c:pt>
                <c:pt idx="1652">
                  <c:v>153</c:v>
                </c:pt>
                <c:pt idx="1653">
                  <c:v>168</c:v>
                </c:pt>
                <c:pt idx="1654">
                  <c:v>173</c:v>
                </c:pt>
                <c:pt idx="1655">
                  <c:v>186</c:v>
                </c:pt>
                <c:pt idx="1656">
                  <c:v>174</c:v>
                </c:pt>
                <c:pt idx="1657">
                  <c:v>197</c:v>
                </c:pt>
                <c:pt idx="1658">
                  <c:v>191</c:v>
                </c:pt>
                <c:pt idx="1659">
                  <c:v>194</c:v>
                </c:pt>
                <c:pt idx="1660">
                  <c:v>212</c:v>
                </c:pt>
                <c:pt idx="1661">
                  <c:v>231</c:v>
                </c:pt>
                <c:pt idx="1662">
                  <c:v>185</c:v>
                </c:pt>
                <c:pt idx="1663">
                  <c:v>186</c:v>
                </c:pt>
                <c:pt idx="1664">
                  <c:v>179</c:v>
                </c:pt>
                <c:pt idx="1665">
                  <c:v>168</c:v>
                </c:pt>
                <c:pt idx="1666">
                  <c:v>168</c:v>
                </c:pt>
                <c:pt idx="1667">
                  <c:v>159</c:v>
                </c:pt>
                <c:pt idx="1668">
                  <c:v>153</c:v>
                </c:pt>
                <c:pt idx="1669">
                  <c:v>161</c:v>
                </c:pt>
                <c:pt idx="1670">
                  <c:v>147</c:v>
                </c:pt>
                <c:pt idx="1671">
                  <c:v>152</c:v>
                </c:pt>
                <c:pt idx="1672">
                  <c:v>158</c:v>
                </c:pt>
                <c:pt idx="1673">
                  <c:v>180</c:v>
                </c:pt>
                <c:pt idx="1674">
                  <c:v>155</c:v>
                </c:pt>
                <c:pt idx="1675">
                  <c:v>153</c:v>
                </c:pt>
                <c:pt idx="1676">
                  <c:v>164</c:v>
                </c:pt>
                <c:pt idx="1677">
                  <c:v>162</c:v>
                </c:pt>
                <c:pt idx="1678">
                  <c:v>177</c:v>
                </c:pt>
                <c:pt idx="1679">
                  <c:v>176</c:v>
                </c:pt>
                <c:pt idx="1680">
                  <c:v>194</c:v>
                </c:pt>
                <c:pt idx="1681">
                  <c:v>185</c:v>
                </c:pt>
                <c:pt idx="1682">
                  <c:v>207</c:v>
                </c:pt>
                <c:pt idx="1683">
                  <c:v>195</c:v>
                </c:pt>
                <c:pt idx="1684">
                  <c:v>207</c:v>
                </c:pt>
                <c:pt idx="1685">
                  <c:v>186</c:v>
                </c:pt>
                <c:pt idx="1686">
                  <c:v>174</c:v>
                </c:pt>
                <c:pt idx="1687">
                  <c:v>168</c:v>
                </c:pt>
                <c:pt idx="1688">
                  <c:v>170</c:v>
                </c:pt>
                <c:pt idx="1689">
                  <c:v>164</c:v>
                </c:pt>
                <c:pt idx="1690">
                  <c:v>165</c:v>
                </c:pt>
                <c:pt idx="1691">
                  <c:v>155</c:v>
                </c:pt>
                <c:pt idx="1692">
                  <c:v>170</c:v>
                </c:pt>
                <c:pt idx="1693">
                  <c:v>155</c:v>
                </c:pt>
                <c:pt idx="1694">
                  <c:v>140</c:v>
                </c:pt>
                <c:pt idx="1695">
                  <c:v>168</c:v>
                </c:pt>
                <c:pt idx="1696">
                  <c:v>162</c:v>
                </c:pt>
                <c:pt idx="1697">
                  <c:v>147</c:v>
                </c:pt>
                <c:pt idx="1698">
                  <c:v>143</c:v>
                </c:pt>
                <c:pt idx="1699">
                  <c:v>149</c:v>
                </c:pt>
                <c:pt idx="1700">
                  <c:v>155</c:v>
                </c:pt>
                <c:pt idx="1701">
                  <c:v>170</c:v>
                </c:pt>
                <c:pt idx="1702">
                  <c:v>171</c:v>
                </c:pt>
                <c:pt idx="1703">
                  <c:v>192</c:v>
                </c:pt>
                <c:pt idx="1704">
                  <c:v>177</c:v>
                </c:pt>
                <c:pt idx="1705">
                  <c:v>188</c:v>
                </c:pt>
                <c:pt idx="1706">
                  <c:v>180</c:v>
                </c:pt>
                <c:pt idx="1707">
                  <c:v>197</c:v>
                </c:pt>
                <c:pt idx="1708">
                  <c:v>200</c:v>
                </c:pt>
                <c:pt idx="1709">
                  <c:v>182</c:v>
                </c:pt>
                <c:pt idx="1710">
                  <c:v>177</c:v>
                </c:pt>
                <c:pt idx="1711">
                  <c:v>171</c:v>
                </c:pt>
                <c:pt idx="1712">
                  <c:v>171</c:v>
                </c:pt>
                <c:pt idx="1713">
                  <c:v>174</c:v>
                </c:pt>
                <c:pt idx="1714">
                  <c:v>174</c:v>
                </c:pt>
                <c:pt idx="1715">
                  <c:v>161</c:v>
                </c:pt>
                <c:pt idx="1716">
                  <c:v>146</c:v>
                </c:pt>
                <c:pt idx="1717">
                  <c:v>147</c:v>
                </c:pt>
                <c:pt idx="1718">
                  <c:v>153</c:v>
                </c:pt>
                <c:pt idx="1719">
                  <c:v>135</c:v>
                </c:pt>
                <c:pt idx="1720">
                  <c:v>180</c:v>
                </c:pt>
                <c:pt idx="1721">
                  <c:v>140</c:v>
                </c:pt>
                <c:pt idx="1722">
                  <c:v>141</c:v>
                </c:pt>
                <c:pt idx="1723">
                  <c:v>147</c:v>
                </c:pt>
                <c:pt idx="1724">
                  <c:v>155</c:v>
                </c:pt>
                <c:pt idx="1725">
                  <c:v>168</c:v>
                </c:pt>
                <c:pt idx="1726">
                  <c:v>174</c:v>
                </c:pt>
                <c:pt idx="1727">
                  <c:v>203</c:v>
                </c:pt>
                <c:pt idx="1728">
                  <c:v>195</c:v>
                </c:pt>
                <c:pt idx="1729">
                  <c:v>194</c:v>
                </c:pt>
                <c:pt idx="1730">
                  <c:v>200</c:v>
                </c:pt>
                <c:pt idx="1731">
                  <c:v>197</c:v>
                </c:pt>
                <c:pt idx="1732">
                  <c:v>216</c:v>
                </c:pt>
                <c:pt idx="1733">
                  <c:v>180</c:v>
                </c:pt>
                <c:pt idx="1734">
                  <c:v>173</c:v>
                </c:pt>
                <c:pt idx="1735">
                  <c:v>171</c:v>
                </c:pt>
                <c:pt idx="1736">
                  <c:v>170</c:v>
                </c:pt>
                <c:pt idx="1737">
                  <c:v>165</c:v>
                </c:pt>
                <c:pt idx="1738">
                  <c:v>164</c:v>
                </c:pt>
                <c:pt idx="1739">
                  <c:v>162</c:v>
                </c:pt>
                <c:pt idx="1740">
                  <c:v>167</c:v>
                </c:pt>
                <c:pt idx="1741">
                  <c:v>153</c:v>
                </c:pt>
                <c:pt idx="1742">
                  <c:v>147</c:v>
                </c:pt>
                <c:pt idx="1743">
                  <c:v>140</c:v>
                </c:pt>
                <c:pt idx="1744">
                  <c:v>188</c:v>
                </c:pt>
                <c:pt idx="1745">
                  <c:v>149</c:v>
                </c:pt>
                <c:pt idx="1746">
                  <c:v>150</c:v>
                </c:pt>
                <c:pt idx="1747">
                  <c:v>153</c:v>
                </c:pt>
                <c:pt idx="1748">
                  <c:v>180</c:v>
                </c:pt>
                <c:pt idx="1749">
                  <c:v>176</c:v>
                </c:pt>
                <c:pt idx="1750">
                  <c:v>185</c:v>
                </c:pt>
                <c:pt idx="1751">
                  <c:v>180</c:v>
                </c:pt>
                <c:pt idx="1752">
                  <c:v>186</c:v>
                </c:pt>
                <c:pt idx="1753">
                  <c:v>180</c:v>
                </c:pt>
                <c:pt idx="1754">
                  <c:v>185</c:v>
                </c:pt>
                <c:pt idx="1755">
                  <c:v>171</c:v>
                </c:pt>
                <c:pt idx="1756">
                  <c:v>224</c:v>
                </c:pt>
                <c:pt idx="1757">
                  <c:v>194</c:v>
                </c:pt>
                <c:pt idx="1758">
                  <c:v>203</c:v>
                </c:pt>
                <c:pt idx="1759">
                  <c:v>173</c:v>
                </c:pt>
                <c:pt idx="1760">
                  <c:v>170</c:v>
                </c:pt>
                <c:pt idx="1761">
                  <c:v>161</c:v>
                </c:pt>
                <c:pt idx="1762">
                  <c:v>149</c:v>
                </c:pt>
                <c:pt idx="1763">
                  <c:v>162</c:v>
                </c:pt>
                <c:pt idx="1764">
                  <c:v>147</c:v>
                </c:pt>
                <c:pt idx="1765">
                  <c:v>159</c:v>
                </c:pt>
                <c:pt idx="1766">
                  <c:v>146</c:v>
                </c:pt>
                <c:pt idx="1767">
                  <c:v>162</c:v>
                </c:pt>
                <c:pt idx="1768">
                  <c:v>156</c:v>
                </c:pt>
                <c:pt idx="1769">
                  <c:v>161</c:v>
                </c:pt>
                <c:pt idx="1770">
                  <c:v>164</c:v>
                </c:pt>
                <c:pt idx="1771">
                  <c:v>168</c:v>
                </c:pt>
                <c:pt idx="1772">
                  <c:v>162</c:v>
                </c:pt>
                <c:pt idx="1773">
                  <c:v>171</c:v>
                </c:pt>
                <c:pt idx="1774">
                  <c:v>180</c:v>
                </c:pt>
                <c:pt idx="1775">
                  <c:v>179</c:v>
                </c:pt>
                <c:pt idx="1776">
                  <c:v>170</c:v>
                </c:pt>
                <c:pt idx="1777">
                  <c:v>191</c:v>
                </c:pt>
                <c:pt idx="1778">
                  <c:v>216</c:v>
                </c:pt>
                <c:pt idx="1779">
                  <c:v>218</c:v>
                </c:pt>
                <c:pt idx="1780">
                  <c:v>221</c:v>
                </c:pt>
                <c:pt idx="1781">
                  <c:v>173</c:v>
                </c:pt>
                <c:pt idx="1782">
                  <c:v>183</c:v>
                </c:pt>
                <c:pt idx="1783">
                  <c:v>171</c:v>
                </c:pt>
                <c:pt idx="1784">
                  <c:v>162</c:v>
                </c:pt>
                <c:pt idx="1785">
                  <c:v>176</c:v>
                </c:pt>
                <c:pt idx="1786">
                  <c:v>156</c:v>
                </c:pt>
                <c:pt idx="1787">
                  <c:v>153</c:v>
                </c:pt>
                <c:pt idx="1788">
                  <c:v>140</c:v>
                </c:pt>
                <c:pt idx="1789">
                  <c:v>158</c:v>
                </c:pt>
                <c:pt idx="1790">
                  <c:v>149</c:v>
                </c:pt>
                <c:pt idx="1791">
                  <c:v>149</c:v>
                </c:pt>
                <c:pt idx="1792">
                  <c:v>164</c:v>
                </c:pt>
                <c:pt idx="1793">
                  <c:v>150</c:v>
                </c:pt>
                <c:pt idx="1794">
                  <c:v>161</c:v>
                </c:pt>
                <c:pt idx="1795">
                  <c:v>167</c:v>
                </c:pt>
                <c:pt idx="1796">
                  <c:v>174</c:v>
                </c:pt>
                <c:pt idx="1797">
                  <c:v>173</c:v>
                </c:pt>
                <c:pt idx="1798">
                  <c:v>189</c:v>
                </c:pt>
                <c:pt idx="1799">
                  <c:v>170</c:v>
                </c:pt>
                <c:pt idx="1800">
                  <c:v>191</c:v>
                </c:pt>
                <c:pt idx="1801">
                  <c:v>186</c:v>
                </c:pt>
                <c:pt idx="1802">
                  <c:v>189</c:v>
                </c:pt>
                <c:pt idx="1803">
                  <c:v>218</c:v>
                </c:pt>
                <c:pt idx="1804">
                  <c:v>176</c:v>
                </c:pt>
                <c:pt idx="1805">
                  <c:v>179</c:v>
                </c:pt>
                <c:pt idx="1806">
                  <c:v>164</c:v>
                </c:pt>
                <c:pt idx="1807">
                  <c:v>174</c:v>
                </c:pt>
                <c:pt idx="1808">
                  <c:v>162</c:v>
                </c:pt>
                <c:pt idx="1809">
                  <c:v>155</c:v>
                </c:pt>
                <c:pt idx="1810">
                  <c:v>152</c:v>
                </c:pt>
                <c:pt idx="1811">
                  <c:v>156</c:v>
                </c:pt>
                <c:pt idx="1812">
                  <c:v>150</c:v>
                </c:pt>
                <c:pt idx="1813">
                  <c:v>141</c:v>
                </c:pt>
                <c:pt idx="1814">
                  <c:v>158</c:v>
                </c:pt>
                <c:pt idx="1815">
                  <c:v>185</c:v>
                </c:pt>
                <c:pt idx="1816">
                  <c:v>153</c:v>
                </c:pt>
                <c:pt idx="1817">
                  <c:v>150</c:v>
                </c:pt>
                <c:pt idx="1818">
                  <c:v>161</c:v>
                </c:pt>
                <c:pt idx="1819">
                  <c:v>171</c:v>
                </c:pt>
                <c:pt idx="1820">
                  <c:v>174</c:v>
                </c:pt>
                <c:pt idx="1821">
                  <c:v>176</c:v>
                </c:pt>
                <c:pt idx="1822">
                  <c:v>188</c:v>
                </c:pt>
                <c:pt idx="1823">
                  <c:v>179</c:v>
                </c:pt>
                <c:pt idx="1824">
                  <c:v>195</c:v>
                </c:pt>
                <c:pt idx="1825">
                  <c:v>179</c:v>
                </c:pt>
                <c:pt idx="1826">
                  <c:v>216</c:v>
                </c:pt>
                <c:pt idx="1827">
                  <c:v>182</c:v>
                </c:pt>
                <c:pt idx="1828">
                  <c:v>183</c:v>
                </c:pt>
                <c:pt idx="1829">
                  <c:v>171</c:v>
                </c:pt>
                <c:pt idx="1830">
                  <c:v>176</c:v>
                </c:pt>
                <c:pt idx="1831">
                  <c:v>174</c:v>
                </c:pt>
                <c:pt idx="1832">
                  <c:v>161</c:v>
                </c:pt>
                <c:pt idx="1833">
                  <c:v>150</c:v>
                </c:pt>
                <c:pt idx="1834">
                  <c:v>152</c:v>
                </c:pt>
                <c:pt idx="1835">
                  <c:v>122</c:v>
                </c:pt>
                <c:pt idx="1836">
                  <c:v>149</c:v>
                </c:pt>
                <c:pt idx="1837">
                  <c:v>140</c:v>
                </c:pt>
                <c:pt idx="1838">
                  <c:v>171</c:v>
                </c:pt>
                <c:pt idx="1839">
                  <c:v>162</c:v>
                </c:pt>
                <c:pt idx="1840">
                  <c:v>158</c:v>
                </c:pt>
                <c:pt idx="1841">
                  <c:v>161</c:v>
                </c:pt>
                <c:pt idx="1842">
                  <c:v>167</c:v>
                </c:pt>
                <c:pt idx="1843">
                  <c:v>177</c:v>
                </c:pt>
                <c:pt idx="1844">
                  <c:v>180</c:v>
                </c:pt>
                <c:pt idx="1845">
                  <c:v>182</c:v>
                </c:pt>
                <c:pt idx="1846">
                  <c:v>180</c:v>
                </c:pt>
                <c:pt idx="1847">
                  <c:v>185</c:v>
                </c:pt>
                <c:pt idx="1848">
                  <c:v>195</c:v>
                </c:pt>
                <c:pt idx="1849">
                  <c:v>188</c:v>
                </c:pt>
                <c:pt idx="1850">
                  <c:v>201</c:v>
                </c:pt>
                <c:pt idx="1851">
                  <c:v>191</c:v>
                </c:pt>
                <c:pt idx="1852">
                  <c:v>179</c:v>
                </c:pt>
                <c:pt idx="1853">
                  <c:v>174</c:v>
                </c:pt>
                <c:pt idx="1854">
                  <c:v>170</c:v>
                </c:pt>
                <c:pt idx="1855">
                  <c:v>165</c:v>
                </c:pt>
                <c:pt idx="1856">
                  <c:v>158</c:v>
                </c:pt>
                <c:pt idx="1857">
                  <c:v>171</c:v>
                </c:pt>
                <c:pt idx="1858">
                  <c:v>165</c:v>
                </c:pt>
                <c:pt idx="1859">
                  <c:v>140</c:v>
                </c:pt>
                <c:pt idx="1860">
                  <c:v>143</c:v>
                </c:pt>
                <c:pt idx="1861">
                  <c:v>162</c:v>
                </c:pt>
                <c:pt idx="1862">
                  <c:v>182</c:v>
                </c:pt>
                <c:pt idx="1863">
                  <c:v>156</c:v>
                </c:pt>
                <c:pt idx="1864">
                  <c:v>159</c:v>
                </c:pt>
                <c:pt idx="1865">
                  <c:v>177</c:v>
                </c:pt>
                <c:pt idx="1866">
                  <c:v>171</c:v>
                </c:pt>
                <c:pt idx="1867">
                  <c:v>173</c:v>
                </c:pt>
                <c:pt idx="1868">
                  <c:v>194</c:v>
                </c:pt>
                <c:pt idx="1869">
                  <c:v>207</c:v>
                </c:pt>
                <c:pt idx="1870">
                  <c:v>182</c:v>
                </c:pt>
                <c:pt idx="1871">
                  <c:v>189</c:v>
                </c:pt>
                <c:pt idx="1872">
                  <c:v>185</c:v>
                </c:pt>
                <c:pt idx="1873">
                  <c:v>215</c:v>
                </c:pt>
                <c:pt idx="1874">
                  <c:v>198</c:v>
                </c:pt>
                <c:pt idx="1875">
                  <c:v>189</c:v>
                </c:pt>
                <c:pt idx="1876">
                  <c:v>179</c:v>
                </c:pt>
                <c:pt idx="1877">
                  <c:v>174</c:v>
                </c:pt>
                <c:pt idx="1878">
                  <c:v>174</c:v>
                </c:pt>
                <c:pt idx="1879">
                  <c:v>164</c:v>
                </c:pt>
                <c:pt idx="1880">
                  <c:v>162</c:v>
                </c:pt>
                <c:pt idx="1881">
                  <c:v>158</c:v>
                </c:pt>
                <c:pt idx="1882">
                  <c:v>156</c:v>
                </c:pt>
                <c:pt idx="1883">
                  <c:v>146</c:v>
                </c:pt>
                <c:pt idx="1884">
                  <c:v>158</c:v>
                </c:pt>
                <c:pt idx="1885">
                  <c:v>171</c:v>
                </c:pt>
                <c:pt idx="1886">
                  <c:v>146</c:v>
                </c:pt>
                <c:pt idx="1887">
                  <c:v>146</c:v>
                </c:pt>
                <c:pt idx="1888">
                  <c:v>149</c:v>
                </c:pt>
                <c:pt idx="1889">
                  <c:v>159</c:v>
                </c:pt>
                <c:pt idx="1890">
                  <c:v>171</c:v>
                </c:pt>
                <c:pt idx="1891">
                  <c:v>173</c:v>
                </c:pt>
                <c:pt idx="1892">
                  <c:v>174</c:v>
                </c:pt>
                <c:pt idx="1893">
                  <c:v>185</c:v>
                </c:pt>
                <c:pt idx="1894">
                  <c:v>179</c:v>
                </c:pt>
                <c:pt idx="1895">
                  <c:v>194</c:v>
                </c:pt>
                <c:pt idx="1896">
                  <c:v>185</c:v>
                </c:pt>
                <c:pt idx="1897">
                  <c:v>201</c:v>
                </c:pt>
                <c:pt idx="1898">
                  <c:v>203</c:v>
                </c:pt>
                <c:pt idx="1899">
                  <c:v>185</c:v>
                </c:pt>
                <c:pt idx="1900">
                  <c:v>180</c:v>
                </c:pt>
                <c:pt idx="1901">
                  <c:v>168</c:v>
                </c:pt>
                <c:pt idx="1902">
                  <c:v>171</c:v>
                </c:pt>
                <c:pt idx="1903">
                  <c:v>179</c:v>
                </c:pt>
                <c:pt idx="1904">
                  <c:v>174</c:v>
                </c:pt>
                <c:pt idx="1905">
                  <c:v>149</c:v>
                </c:pt>
                <c:pt idx="1906">
                  <c:v>140</c:v>
                </c:pt>
                <c:pt idx="1907">
                  <c:v>155</c:v>
                </c:pt>
                <c:pt idx="1908">
                  <c:v>147</c:v>
                </c:pt>
                <c:pt idx="1909">
                  <c:v>155</c:v>
                </c:pt>
                <c:pt idx="1910">
                  <c:v>144</c:v>
                </c:pt>
                <c:pt idx="1911">
                  <c:v>150</c:v>
                </c:pt>
                <c:pt idx="1912">
                  <c:v>153</c:v>
                </c:pt>
                <c:pt idx="1913">
                  <c:v>177</c:v>
                </c:pt>
                <c:pt idx="1914">
                  <c:v>170</c:v>
                </c:pt>
                <c:pt idx="1915">
                  <c:v>179</c:v>
                </c:pt>
                <c:pt idx="1916">
                  <c:v>186</c:v>
                </c:pt>
                <c:pt idx="1917">
                  <c:v>189</c:v>
                </c:pt>
                <c:pt idx="1918">
                  <c:v>176</c:v>
                </c:pt>
                <c:pt idx="1919">
                  <c:v>200</c:v>
                </c:pt>
                <c:pt idx="1920">
                  <c:v>194</c:v>
                </c:pt>
                <c:pt idx="1921">
                  <c:v>200</c:v>
                </c:pt>
                <c:pt idx="1922">
                  <c:v>182</c:v>
                </c:pt>
                <c:pt idx="1923">
                  <c:v>192</c:v>
                </c:pt>
                <c:pt idx="1924">
                  <c:v>176</c:v>
                </c:pt>
                <c:pt idx="1925">
                  <c:v>171</c:v>
                </c:pt>
                <c:pt idx="1926">
                  <c:v>155</c:v>
                </c:pt>
                <c:pt idx="1927">
                  <c:v>164</c:v>
                </c:pt>
                <c:pt idx="1928">
                  <c:v>176</c:v>
                </c:pt>
                <c:pt idx="1929">
                  <c:v>141</c:v>
                </c:pt>
                <c:pt idx="1930">
                  <c:v>140</c:v>
                </c:pt>
                <c:pt idx="1931">
                  <c:v>149</c:v>
                </c:pt>
                <c:pt idx="1932">
                  <c:v>153</c:v>
                </c:pt>
                <c:pt idx="1933">
                  <c:v>177</c:v>
                </c:pt>
                <c:pt idx="1934">
                  <c:v>135</c:v>
                </c:pt>
                <c:pt idx="1935">
                  <c:v>146</c:v>
                </c:pt>
                <c:pt idx="1936">
                  <c:v>162</c:v>
                </c:pt>
                <c:pt idx="1937">
                  <c:v>167</c:v>
                </c:pt>
                <c:pt idx="1938">
                  <c:v>174</c:v>
                </c:pt>
                <c:pt idx="1939">
                  <c:v>180</c:v>
                </c:pt>
                <c:pt idx="1940">
                  <c:v>191</c:v>
                </c:pt>
                <c:pt idx="1941">
                  <c:v>183</c:v>
                </c:pt>
                <c:pt idx="1942">
                  <c:v>185</c:v>
                </c:pt>
                <c:pt idx="1943">
                  <c:v>197</c:v>
                </c:pt>
                <c:pt idx="1944">
                  <c:v>191</c:v>
                </c:pt>
                <c:pt idx="1945">
                  <c:v>228</c:v>
                </c:pt>
                <c:pt idx="1946">
                  <c:v>197</c:v>
                </c:pt>
                <c:pt idx="1947">
                  <c:v>167</c:v>
                </c:pt>
                <c:pt idx="1948">
                  <c:v>177</c:v>
                </c:pt>
                <c:pt idx="1949">
                  <c:v>171</c:v>
                </c:pt>
                <c:pt idx="1950">
                  <c:v>176</c:v>
                </c:pt>
                <c:pt idx="1951">
                  <c:v>162</c:v>
                </c:pt>
                <c:pt idx="1952">
                  <c:v>162</c:v>
                </c:pt>
                <c:pt idx="1953">
                  <c:v>167</c:v>
                </c:pt>
                <c:pt idx="1954">
                  <c:v>152</c:v>
                </c:pt>
                <c:pt idx="1955">
                  <c:v>143</c:v>
                </c:pt>
                <c:pt idx="1956">
                  <c:v>144</c:v>
                </c:pt>
                <c:pt idx="1957">
                  <c:v>153</c:v>
                </c:pt>
                <c:pt idx="1958">
                  <c:v>147</c:v>
                </c:pt>
                <c:pt idx="1959">
                  <c:v>152</c:v>
                </c:pt>
                <c:pt idx="1960">
                  <c:v>155</c:v>
                </c:pt>
                <c:pt idx="1961">
                  <c:v>170</c:v>
                </c:pt>
                <c:pt idx="1962">
                  <c:v>167</c:v>
                </c:pt>
                <c:pt idx="1963">
                  <c:v>186</c:v>
                </c:pt>
                <c:pt idx="1964">
                  <c:v>174</c:v>
                </c:pt>
                <c:pt idx="1965">
                  <c:v>188</c:v>
                </c:pt>
                <c:pt idx="1966">
                  <c:v>176</c:v>
                </c:pt>
                <c:pt idx="1967">
                  <c:v>201</c:v>
                </c:pt>
                <c:pt idx="1968">
                  <c:v>201</c:v>
                </c:pt>
                <c:pt idx="1969">
                  <c:v>209</c:v>
                </c:pt>
                <c:pt idx="1970">
                  <c:v>188</c:v>
                </c:pt>
                <c:pt idx="1971">
                  <c:v>180</c:v>
                </c:pt>
                <c:pt idx="1972">
                  <c:v>167</c:v>
                </c:pt>
                <c:pt idx="1973">
                  <c:v>167</c:v>
                </c:pt>
                <c:pt idx="1974">
                  <c:v>171</c:v>
                </c:pt>
                <c:pt idx="1975">
                  <c:v>155</c:v>
                </c:pt>
                <c:pt idx="1976">
                  <c:v>158</c:v>
                </c:pt>
                <c:pt idx="1977">
                  <c:v>153</c:v>
                </c:pt>
                <c:pt idx="1978">
                  <c:v>164</c:v>
                </c:pt>
                <c:pt idx="1979">
                  <c:v>149</c:v>
                </c:pt>
                <c:pt idx="1980">
                  <c:v>162</c:v>
                </c:pt>
                <c:pt idx="1981">
                  <c:v>149</c:v>
                </c:pt>
                <c:pt idx="1982">
                  <c:v>162</c:v>
                </c:pt>
                <c:pt idx="1983">
                  <c:v>164</c:v>
                </c:pt>
                <c:pt idx="1984">
                  <c:v>161</c:v>
                </c:pt>
                <c:pt idx="1985">
                  <c:v>173</c:v>
                </c:pt>
                <c:pt idx="1986">
                  <c:v>183</c:v>
                </c:pt>
                <c:pt idx="1987">
                  <c:v>191</c:v>
                </c:pt>
                <c:pt idx="1988">
                  <c:v>191</c:v>
                </c:pt>
                <c:pt idx="1989">
                  <c:v>176</c:v>
                </c:pt>
                <c:pt idx="1990">
                  <c:v>216</c:v>
                </c:pt>
                <c:pt idx="1991">
                  <c:v>210</c:v>
                </c:pt>
                <c:pt idx="1992">
                  <c:v>218</c:v>
                </c:pt>
                <c:pt idx="1993">
                  <c:v>186</c:v>
                </c:pt>
                <c:pt idx="1994">
                  <c:v>180</c:v>
                </c:pt>
                <c:pt idx="1995">
                  <c:v>185</c:v>
                </c:pt>
                <c:pt idx="1996">
                  <c:v>180</c:v>
                </c:pt>
                <c:pt idx="1997">
                  <c:v>167</c:v>
                </c:pt>
                <c:pt idx="1998">
                  <c:v>161</c:v>
                </c:pt>
                <c:pt idx="1999">
                  <c:v>164</c:v>
                </c:pt>
                <c:pt idx="2000">
                  <c:v>162</c:v>
                </c:pt>
                <c:pt idx="2001">
                  <c:v>161</c:v>
                </c:pt>
                <c:pt idx="2002">
                  <c:v>147</c:v>
                </c:pt>
                <c:pt idx="2003">
                  <c:v>141</c:v>
                </c:pt>
                <c:pt idx="2004">
                  <c:v>176</c:v>
                </c:pt>
                <c:pt idx="2005">
                  <c:v>149</c:v>
                </c:pt>
                <c:pt idx="2006">
                  <c:v>152</c:v>
                </c:pt>
                <c:pt idx="2007">
                  <c:v>165</c:v>
                </c:pt>
                <c:pt idx="2008">
                  <c:v>161</c:v>
                </c:pt>
                <c:pt idx="2009">
                  <c:v>168</c:v>
                </c:pt>
                <c:pt idx="2010">
                  <c:v>185</c:v>
                </c:pt>
                <c:pt idx="2011">
                  <c:v>183</c:v>
                </c:pt>
                <c:pt idx="2012">
                  <c:v>188</c:v>
                </c:pt>
                <c:pt idx="2013">
                  <c:v>186</c:v>
                </c:pt>
                <c:pt idx="2014">
                  <c:v>200</c:v>
                </c:pt>
                <c:pt idx="2015">
                  <c:v>200</c:v>
                </c:pt>
                <c:pt idx="2016">
                  <c:v>194</c:v>
                </c:pt>
                <c:pt idx="2017">
                  <c:v>180</c:v>
                </c:pt>
                <c:pt idx="2018">
                  <c:v>185</c:v>
                </c:pt>
                <c:pt idx="2019">
                  <c:v>174</c:v>
                </c:pt>
                <c:pt idx="2020">
                  <c:v>170</c:v>
                </c:pt>
                <c:pt idx="2021">
                  <c:v>162</c:v>
                </c:pt>
                <c:pt idx="2022">
                  <c:v>162</c:v>
                </c:pt>
                <c:pt idx="2023">
                  <c:v>159</c:v>
                </c:pt>
                <c:pt idx="2024">
                  <c:v>153</c:v>
                </c:pt>
                <c:pt idx="2025">
                  <c:v>146</c:v>
                </c:pt>
                <c:pt idx="2026">
                  <c:v>138</c:v>
                </c:pt>
                <c:pt idx="2027">
                  <c:v>164</c:v>
                </c:pt>
                <c:pt idx="2028">
                  <c:v>174</c:v>
                </c:pt>
                <c:pt idx="2029">
                  <c:v>152</c:v>
                </c:pt>
                <c:pt idx="2030">
                  <c:v>161</c:v>
                </c:pt>
                <c:pt idx="2031">
                  <c:v>171</c:v>
                </c:pt>
                <c:pt idx="2032">
                  <c:v>162</c:v>
                </c:pt>
                <c:pt idx="2033">
                  <c:v>167</c:v>
                </c:pt>
                <c:pt idx="2034">
                  <c:v>195</c:v>
                </c:pt>
                <c:pt idx="2035">
                  <c:v>188</c:v>
                </c:pt>
                <c:pt idx="2036">
                  <c:v>207</c:v>
                </c:pt>
                <c:pt idx="2037">
                  <c:v>201</c:v>
                </c:pt>
                <c:pt idx="2038">
                  <c:v>182</c:v>
                </c:pt>
                <c:pt idx="2039">
                  <c:v>219</c:v>
                </c:pt>
                <c:pt idx="2040">
                  <c:v>191</c:v>
                </c:pt>
                <c:pt idx="2041">
                  <c:v>197</c:v>
                </c:pt>
                <c:pt idx="2042">
                  <c:v>176</c:v>
                </c:pt>
                <c:pt idx="2043">
                  <c:v>176</c:v>
                </c:pt>
                <c:pt idx="2044">
                  <c:v>173</c:v>
                </c:pt>
                <c:pt idx="2045">
                  <c:v>173</c:v>
                </c:pt>
                <c:pt idx="2046">
                  <c:v>167</c:v>
                </c:pt>
                <c:pt idx="2047">
                  <c:v>158</c:v>
                </c:pt>
                <c:pt idx="2048">
                  <c:v>153</c:v>
                </c:pt>
                <c:pt idx="2049">
                  <c:v>141</c:v>
                </c:pt>
                <c:pt idx="2050">
                  <c:v>144</c:v>
                </c:pt>
                <c:pt idx="2051">
                  <c:v>176</c:v>
                </c:pt>
                <c:pt idx="2052">
                  <c:v>149</c:v>
                </c:pt>
                <c:pt idx="2053">
                  <c:v>149</c:v>
                </c:pt>
                <c:pt idx="2054">
                  <c:v>149</c:v>
                </c:pt>
                <c:pt idx="2055">
                  <c:v>165</c:v>
                </c:pt>
                <c:pt idx="2056">
                  <c:v>161</c:v>
                </c:pt>
                <c:pt idx="2057">
                  <c:v>168</c:v>
                </c:pt>
                <c:pt idx="2058">
                  <c:v>180</c:v>
                </c:pt>
                <c:pt idx="2059">
                  <c:v>194</c:v>
                </c:pt>
                <c:pt idx="2060">
                  <c:v>182</c:v>
                </c:pt>
                <c:pt idx="2061">
                  <c:v>180</c:v>
                </c:pt>
                <c:pt idx="2062">
                  <c:v>189</c:v>
                </c:pt>
                <c:pt idx="2063">
                  <c:v>227</c:v>
                </c:pt>
                <c:pt idx="2064">
                  <c:v>197</c:v>
                </c:pt>
                <c:pt idx="2065">
                  <c:v>185</c:v>
                </c:pt>
                <c:pt idx="2066">
                  <c:v>188</c:v>
                </c:pt>
                <c:pt idx="2067">
                  <c:v>182</c:v>
                </c:pt>
                <c:pt idx="2068">
                  <c:v>174</c:v>
                </c:pt>
                <c:pt idx="2069">
                  <c:v>164</c:v>
                </c:pt>
                <c:pt idx="2070">
                  <c:v>168</c:v>
                </c:pt>
                <c:pt idx="2071">
                  <c:v>162</c:v>
                </c:pt>
                <c:pt idx="2072">
                  <c:v>158</c:v>
                </c:pt>
                <c:pt idx="2073">
                  <c:v>141</c:v>
                </c:pt>
                <c:pt idx="2074">
                  <c:v>168</c:v>
                </c:pt>
                <c:pt idx="2075">
                  <c:v>176</c:v>
                </c:pt>
                <c:pt idx="2076">
                  <c:v>164</c:v>
                </c:pt>
                <c:pt idx="2077">
                  <c:v>165</c:v>
                </c:pt>
                <c:pt idx="2078">
                  <c:v>162</c:v>
                </c:pt>
                <c:pt idx="2079">
                  <c:v>168</c:v>
                </c:pt>
                <c:pt idx="2080">
                  <c:v>168</c:v>
                </c:pt>
                <c:pt idx="2081">
                  <c:v>185</c:v>
                </c:pt>
                <c:pt idx="2082">
                  <c:v>192</c:v>
                </c:pt>
                <c:pt idx="2083">
                  <c:v>194</c:v>
                </c:pt>
                <c:pt idx="2084">
                  <c:v>186</c:v>
                </c:pt>
                <c:pt idx="2085">
                  <c:v>179</c:v>
                </c:pt>
                <c:pt idx="2086">
                  <c:v>191</c:v>
                </c:pt>
                <c:pt idx="2087">
                  <c:v>194</c:v>
                </c:pt>
                <c:pt idx="2088">
                  <c:v>189</c:v>
                </c:pt>
                <c:pt idx="2089">
                  <c:v>171</c:v>
                </c:pt>
                <c:pt idx="2090">
                  <c:v>174</c:v>
                </c:pt>
                <c:pt idx="2091">
                  <c:v>179</c:v>
                </c:pt>
                <c:pt idx="2092">
                  <c:v>167</c:v>
                </c:pt>
                <c:pt idx="2093">
                  <c:v>162</c:v>
                </c:pt>
                <c:pt idx="2094">
                  <c:v>158</c:v>
                </c:pt>
                <c:pt idx="2095">
                  <c:v>144</c:v>
                </c:pt>
                <c:pt idx="2096">
                  <c:v>158</c:v>
                </c:pt>
                <c:pt idx="2097">
                  <c:v>144</c:v>
                </c:pt>
                <c:pt idx="2098">
                  <c:v>147</c:v>
                </c:pt>
                <c:pt idx="2099">
                  <c:v>188</c:v>
                </c:pt>
                <c:pt idx="2100">
                  <c:v>149</c:v>
                </c:pt>
                <c:pt idx="2101">
                  <c:v>176</c:v>
                </c:pt>
                <c:pt idx="2102">
                  <c:v>167</c:v>
                </c:pt>
                <c:pt idx="2103">
                  <c:v>167</c:v>
                </c:pt>
                <c:pt idx="2104">
                  <c:v>183</c:v>
                </c:pt>
                <c:pt idx="2105">
                  <c:v>173</c:v>
                </c:pt>
                <c:pt idx="2106">
                  <c:v>203</c:v>
                </c:pt>
                <c:pt idx="2107">
                  <c:v>210</c:v>
                </c:pt>
                <c:pt idx="2108">
                  <c:v>174</c:v>
                </c:pt>
                <c:pt idx="2109">
                  <c:v>194</c:v>
                </c:pt>
                <c:pt idx="2110">
                  <c:v>207</c:v>
                </c:pt>
                <c:pt idx="2111">
                  <c:v>194</c:v>
                </c:pt>
                <c:pt idx="2112">
                  <c:v>194</c:v>
                </c:pt>
                <c:pt idx="2113">
                  <c:v>180</c:v>
                </c:pt>
                <c:pt idx="2114">
                  <c:v>167</c:v>
                </c:pt>
                <c:pt idx="2115">
                  <c:v>167</c:v>
                </c:pt>
                <c:pt idx="2116">
                  <c:v>168</c:v>
                </c:pt>
                <c:pt idx="2117">
                  <c:v>179</c:v>
                </c:pt>
                <c:pt idx="2118">
                  <c:v>161</c:v>
                </c:pt>
                <c:pt idx="2119">
                  <c:v>147</c:v>
                </c:pt>
                <c:pt idx="2120">
                  <c:v>140</c:v>
                </c:pt>
                <c:pt idx="2121">
                  <c:v>162</c:v>
                </c:pt>
                <c:pt idx="2122">
                  <c:v>149</c:v>
                </c:pt>
                <c:pt idx="2123">
                  <c:v>158</c:v>
                </c:pt>
                <c:pt idx="2124">
                  <c:v>152</c:v>
                </c:pt>
                <c:pt idx="2125">
                  <c:v>159</c:v>
                </c:pt>
                <c:pt idx="2126">
                  <c:v>174</c:v>
                </c:pt>
                <c:pt idx="2127">
                  <c:v>164</c:v>
                </c:pt>
                <c:pt idx="2128">
                  <c:v>180</c:v>
                </c:pt>
                <c:pt idx="2129">
                  <c:v>188</c:v>
                </c:pt>
                <c:pt idx="2130">
                  <c:v>180</c:v>
                </c:pt>
                <c:pt idx="2131">
                  <c:v>183</c:v>
                </c:pt>
                <c:pt idx="2132">
                  <c:v>192</c:v>
                </c:pt>
                <c:pt idx="2133">
                  <c:v>198</c:v>
                </c:pt>
                <c:pt idx="2134">
                  <c:v>209</c:v>
                </c:pt>
                <c:pt idx="2135">
                  <c:v>194</c:v>
                </c:pt>
                <c:pt idx="2136">
                  <c:v>182</c:v>
                </c:pt>
                <c:pt idx="2137">
                  <c:v>188</c:v>
                </c:pt>
                <c:pt idx="2138">
                  <c:v>174</c:v>
                </c:pt>
                <c:pt idx="2139">
                  <c:v>162</c:v>
                </c:pt>
                <c:pt idx="2140">
                  <c:v>161</c:v>
                </c:pt>
                <c:pt idx="2141">
                  <c:v>156</c:v>
                </c:pt>
                <c:pt idx="2142">
                  <c:v>150</c:v>
                </c:pt>
                <c:pt idx="2143">
                  <c:v>152</c:v>
                </c:pt>
                <c:pt idx="2144">
                  <c:v>128</c:v>
                </c:pt>
                <c:pt idx="2145">
                  <c:v>149</c:v>
                </c:pt>
                <c:pt idx="2146">
                  <c:v>179</c:v>
                </c:pt>
                <c:pt idx="2147">
                  <c:v>150</c:v>
                </c:pt>
                <c:pt idx="2148">
                  <c:v>138</c:v>
                </c:pt>
                <c:pt idx="2149">
                  <c:v>159</c:v>
                </c:pt>
                <c:pt idx="2150">
                  <c:v>165</c:v>
                </c:pt>
                <c:pt idx="2151">
                  <c:v>174</c:v>
                </c:pt>
                <c:pt idx="2152">
                  <c:v>192</c:v>
                </c:pt>
                <c:pt idx="2153">
                  <c:v>191</c:v>
                </c:pt>
                <c:pt idx="2154">
                  <c:v>195</c:v>
                </c:pt>
                <c:pt idx="2155">
                  <c:v>180</c:v>
                </c:pt>
                <c:pt idx="2156">
                  <c:v>216</c:v>
                </c:pt>
                <c:pt idx="2157">
                  <c:v>194</c:v>
                </c:pt>
                <c:pt idx="2158">
                  <c:v>207</c:v>
                </c:pt>
                <c:pt idx="2159">
                  <c:v>189</c:v>
                </c:pt>
                <c:pt idx="2160">
                  <c:v>197</c:v>
                </c:pt>
                <c:pt idx="2161">
                  <c:v>192</c:v>
                </c:pt>
                <c:pt idx="2162">
                  <c:v>167</c:v>
                </c:pt>
                <c:pt idx="2163">
                  <c:v>171</c:v>
                </c:pt>
                <c:pt idx="2164">
                  <c:v>164</c:v>
                </c:pt>
                <c:pt idx="2165">
                  <c:v>159</c:v>
                </c:pt>
                <c:pt idx="2166">
                  <c:v>153</c:v>
                </c:pt>
                <c:pt idx="2167">
                  <c:v>158</c:v>
                </c:pt>
                <c:pt idx="2168">
                  <c:v>152</c:v>
                </c:pt>
                <c:pt idx="2169">
                  <c:v>183</c:v>
                </c:pt>
                <c:pt idx="2170">
                  <c:v>135</c:v>
                </c:pt>
                <c:pt idx="2171">
                  <c:v>152</c:v>
                </c:pt>
                <c:pt idx="2172">
                  <c:v>161</c:v>
                </c:pt>
                <c:pt idx="2173">
                  <c:v>155</c:v>
                </c:pt>
                <c:pt idx="2174">
                  <c:v>179</c:v>
                </c:pt>
                <c:pt idx="2175">
                  <c:v>183</c:v>
                </c:pt>
                <c:pt idx="2176">
                  <c:v>179</c:v>
                </c:pt>
                <c:pt idx="2177">
                  <c:v>197</c:v>
                </c:pt>
                <c:pt idx="2178">
                  <c:v>198</c:v>
                </c:pt>
                <c:pt idx="2179">
                  <c:v>192</c:v>
                </c:pt>
                <c:pt idx="2180">
                  <c:v>195</c:v>
                </c:pt>
                <c:pt idx="2181">
                  <c:v>230</c:v>
                </c:pt>
                <c:pt idx="2182">
                  <c:v>201</c:v>
                </c:pt>
                <c:pt idx="2183">
                  <c:v>180</c:v>
                </c:pt>
                <c:pt idx="2184">
                  <c:v>167</c:v>
                </c:pt>
                <c:pt idx="2185">
                  <c:v>171</c:v>
                </c:pt>
                <c:pt idx="2186">
                  <c:v>161</c:v>
                </c:pt>
                <c:pt idx="2187">
                  <c:v>164</c:v>
                </c:pt>
                <c:pt idx="2188">
                  <c:v>150</c:v>
                </c:pt>
                <c:pt idx="2189">
                  <c:v>158</c:v>
                </c:pt>
                <c:pt idx="2190">
                  <c:v>146</c:v>
                </c:pt>
                <c:pt idx="2191">
                  <c:v>146</c:v>
                </c:pt>
                <c:pt idx="2192">
                  <c:v>153</c:v>
                </c:pt>
                <c:pt idx="2193">
                  <c:v>185</c:v>
                </c:pt>
                <c:pt idx="2194">
                  <c:v>128</c:v>
                </c:pt>
                <c:pt idx="2195">
                  <c:v>144</c:v>
                </c:pt>
                <c:pt idx="2196">
                  <c:v>158</c:v>
                </c:pt>
                <c:pt idx="2197">
                  <c:v>158</c:v>
                </c:pt>
                <c:pt idx="2198">
                  <c:v>177</c:v>
                </c:pt>
                <c:pt idx="2199">
                  <c:v>189</c:v>
                </c:pt>
                <c:pt idx="2200">
                  <c:v>191</c:v>
                </c:pt>
                <c:pt idx="2201">
                  <c:v>210</c:v>
                </c:pt>
                <c:pt idx="2202">
                  <c:v>200</c:v>
                </c:pt>
                <c:pt idx="2203">
                  <c:v>195</c:v>
                </c:pt>
                <c:pt idx="2204">
                  <c:v>201</c:v>
                </c:pt>
                <c:pt idx="2205">
                  <c:v>228</c:v>
                </c:pt>
                <c:pt idx="2206">
                  <c:v>182</c:v>
                </c:pt>
                <c:pt idx="2207">
                  <c:v>180</c:v>
                </c:pt>
                <c:pt idx="2208">
                  <c:v>182</c:v>
                </c:pt>
                <c:pt idx="2209">
                  <c:v>171</c:v>
                </c:pt>
                <c:pt idx="2210">
                  <c:v>168</c:v>
                </c:pt>
                <c:pt idx="2211">
                  <c:v>174</c:v>
                </c:pt>
                <c:pt idx="2212">
                  <c:v>150</c:v>
                </c:pt>
                <c:pt idx="2213">
                  <c:v>149</c:v>
                </c:pt>
                <c:pt idx="2214">
                  <c:v>155</c:v>
                </c:pt>
                <c:pt idx="2215">
                  <c:v>149</c:v>
                </c:pt>
                <c:pt idx="2216">
                  <c:v>147</c:v>
                </c:pt>
                <c:pt idx="2217">
                  <c:v>180</c:v>
                </c:pt>
                <c:pt idx="2218">
                  <c:v>153</c:v>
                </c:pt>
                <c:pt idx="2219">
                  <c:v>173</c:v>
                </c:pt>
                <c:pt idx="2220">
                  <c:v>167</c:v>
                </c:pt>
                <c:pt idx="2221">
                  <c:v>170</c:v>
                </c:pt>
                <c:pt idx="2222">
                  <c:v>177</c:v>
                </c:pt>
                <c:pt idx="2223">
                  <c:v>186</c:v>
                </c:pt>
                <c:pt idx="2224">
                  <c:v>189</c:v>
                </c:pt>
                <c:pt idx="2225">
                  <c:v>186</c:v>
                </c:pt>
                <c:pt idx="2226">
                  <c:v>207</c:v>
                </c:pt>
                <c:pt idx="2227">
                  <c:v>188</c:v>
                </c:pt>
                <c:pt idx="2228">
                  <c:v>195</c:v>
                </c:pt>
                <c:pt idx="2229">
                  <c:v>207</c:v>
                </c:pt>
                <c:pt idx="2230">
                  <c:v>191</c:v>
                </c:pt>
                <c:pt idx="2231">
                  <c:v>177</c:v>
                </c:pt>
                <c:pt idx="2232">
                  <c:v>174</c:v>
                </c:pt>
                <c:pt idx="2233">
                  <c:v>161</c:v>
                </c:pt>
                <c:pt idx="2234">
                  <c:v>165</c:v>
                </c:pt>
                <c:pt idx="2235">
                  <c:v>167</c:v>
                </c:pt>
                <c:pt idx="2236">
                  <c:v>143</c:v>
                </c:pt>
                <c:pt idx="2237">
                  <c:v>149</c:v>
                </c:pt>
                <c:pt idx="2238">
                  <c:v>158</c:v>
                </c:pt>
                <c:pt idx="2239">
                  <c:v>161</c:v>
                </c:pt>
                <c:pt idx="2240">
                  <c:v>174</c:v>
                </c:pt>
                <c:pt idx="2241">
                  <c:v>170</c:v>
                </c:pt>
                <c:pt idx="2242">
                  <c:v>159</c:v>
                </c:pt>
                <c:pt idx="2243">
                  <c:v>159</c:v>
                </c:pt>
                <c:pt idx="2244">
                  <c:v>177</c:v>
                </c:pt>
                <c:pt idx="2245">
                  <c:v>168</c:v>
                </c:pt>
                <c:pt idx="2246">
                  <c:v>176</c:v>
                </c:pt>
                <c:pt idx="2247">
                  <c:v>186</c:v>
                </c:pt>
                <c:pt idx="2248">
                  <c:v>180</c:v>
                </c:pt>
                <c:pt idx="2249">
                  <c:v>185</c:v>
                </c:pt>
                <c:pt idx="2250">
                  <c:v>183</c:v>
                </c:pt>
                <c:pt idx="2251">
                  <c:v>206</c:v>
                </c:pt>
                <c:pt idx="2252">
                  <c:v>236</c:v>
                </c:pt>
                <c:pt idx="2253">
                  <c:v>174</c:v>
                </c:pt>
                <c:pt idx="2254">
                  <c:v>183</c:v>
                </c:pt>
                <c:pt idx="2255">
                  <c:v>168</c:v>
                </c:pt>
                <c:pt idx="2256">
                  <c:v>176</c:v>
                </c:pt>
                <c:pt idx="2257">
                  <c:v>171</c:v>
                </c:pt>
                <c:pt idx="2258">
                  <c:v>173</c:v>
                </c:pt>
                <c:pt idx="2259">
                  <c:v>165</c:v>
                </c:pt>
                <c:pt idx="2260">
                  <c:v>153</c:v>
                </c:pt>
                <c:pt idx="2261">
                  <c:v>131</c:v>
                </c:pt>
                <c:pt idx="2262">
                  <c:v>149</c:v>
                </c:pt>
                <c:pt idx="2263">
                  <c:v>131</c:v>
                </c:pt>
                <c:pt idx="2264">
                  <c:v>180</c:v>
                </c:pt>
                <c:pt idx="2265">
                  <c:v>162</c:v>
                </c:pt>
                <c:pt idx="2266">
                  <c:v>162</c:v>
                </c:pt>
                <c:pt idx="2267">
                  <c:v>156</c:v>
                </c:pt>
                <c:pt idx="2268">
                  <c:v>171</c:v>
                </c:pt>
                <c:pt idx="2269">
                  <c:v>177</c:v>
                </c:pt>
                <c:pt idx="2270">
                  <c:v>180</c:v>
                </c:pt>
                <c:pt idx="2271">
                  <c:v>171</c:v>
                </c:pt>
                <c:pt idx="2272">
                  <c:v>176</c:v>
                </c:pt>
                <c:pt idx="2273">
                  <c:v>192</c:v>
                </c:pt>
                <c:pt idx="2274">
                  <c:v>191</c:v>
                </c:pt>
                <c:pt idx="2275">
                  <c:v>212</c:v>
                </c:pt>
                <c:pt idx="2276">
                  <c:v>209</c:v>
                </c:pt>
                <c:pt idx="2277">
                  <c:v>182</c:v>
                </c:pt>
                <c:pt idx="2278">
                  <c:v>183</c:v>
                </c:pt>
                <c:pt idx="2279">
                  <c:v>176</c:v>
                </c:pt>
                <c:pt idx="2280">
                  <c:v>171</c:v>
                </c:pt>
                <c:pt idx="2281">
                  <c:v>162</c:v>
                </c:pt>
                <c:pt idx="2282">
                  <c:v>158</c:v>
                </c:pt>
                <c:pt idx="2283">
                  <c:v>153</c:v>
                </c:pt>
                <c:pt idx="2284">
                  <c:v>135</c:v>
                </c:pt>
                <c:pt idx="2285">
                  <c:v>143</c:v>
                </c:pt>
                <c:pt idx="2286">
                  <c:v>144</c:v>
                </c:pt>
                <c:pt idx="2287">
                  <c:v>150</c:v>
                </c:pt>
                <c:pt idx="2288">
                  <c:v>149</c:v>
                </c:pt>
                <c:pt idx="2289">
                  <c:v>165</c:v>
                </c:pt>
                <c:pt idx="2290">
                  <c:v>162</c:v>
                </c:pt>
                <c:pt idx="2291">
                  <c:v>176</c:v>
                </c:pt>
                <c:pt idx="2292">
                  <c:v>164</c:v>
                </c:pt>
                <c:pt idx="2293">
                  <c:v>179</c:v>
                </c:pt>
                <c:pt idx="2294">
                  <c:v>179</c:v>
                </c:pt>
                <c:pt idx="2295">
                  <c:v>185</c:v>
                </c:pt>
                <c:pt idx="2296">
                  <c:v>191</c:v>
                </c:pt>
                <c:pt idx="2297">
                  <c:v>186</c:v>
                </c:pt>
                <c:pt idx="2298">
                  <c:v>182</c:v>
                </c:pt>
                <c:pt idx="2299">
                  <c:v>227</c:v>
                </c:pt>
                <c:pt idx="2300">
                  <c:v>201</c:v>
                </c:pt>
                <c:pt idx="2301">
                  <c:v>177</c:v>
                </c:pt>
                <c:pt idx="2302">
                  <c:v>165</c:v>
                </c:pt>
                <c:pt idx="2303">
                  <c:v>174</c:v>
                </c:pt>
                <c:pt idx="2304">
                  <c:v>170</c:v>
                </c:pt>
                <c:pt idx="2305">
                  <c:v>173</c:v>
                </c:pt>
                <c:pt idx="2306">
                  <c:v>153</c:v>
                </c:pt>
                <c:pt idx="2307">
                  <c:v>158</c:v>
                </c:pt>
                <c:pt idx="2308">
                  <c:v>167</c:v>
                </c:pt>
                <c:pt idx="2309">
                  <c:v>149</c:v>
                </c:pt>
                <c:pt idx="2310">
                  <c:v>156</c:v>
                </c:pt>
                <c:pt idx="2311">
                  <c:v>147</c:v>
                </c:pt>
                <c:pt idx="2312">
                  <c:v>144</c:v>
                </c:pt>
                <c:pt idx="2313">
                  <c:v>153</c:v>
                </c:pt>
                <c:pt idx="2314">
                  <c:v>162</c:v>
                </c:pt>
                <c:pt idx="2315">
                  <c:v>159</c:v>
                </c:pt>
                <c:pt idx="2316">
                  <c:v>170</c:v>
                </c:pt>
                <c:pt idx="2317">
                  <c:v>167</c:v>
                </c:pt>
                <c:pt idx="2318">
                  <c:v>189</c:v>
                </c:pt>
                <c:pt idx="2319">
                  <c:v>186</c:v>
                </c:pt>
                <c:pt idx="2320">
                  <c:v>183</c:v>
                </c:pt>
                <c:pt idx="2321">
                  <c:v>189</c:v>
                </c:pt>
                <c:pt idx="2322">
                  <c:v>206</c:v>
                </c:pt>
                <c:pt idx="2323">
                  <c:v>230</c:v>
                </c:pt>
                <c:pt idx="2324">
                  <c:v>195</c:v>
                </c:pt>
                <c:pt idx="2325">
                  <c:v>176</c:v>
                </c:pt>
                <c:pt idx="2326">
                  <c:v>179</c:v>
                </c:pt>
                <c:pt idx="2327">
                  <c:v>165</c:v>
                </c:pt>
                <c:pt idx="2328">
                  <c:v>177</c:v>
                </c:pt>
                <c:pt idx="2329">
                  <c:v>158</c:v>
                </c:pt>
                <c:pt idx="2330">
                  <c:v>158</c:v>
                </c:pt>
                <c:pt idx="2331">
                  <c:v>144</c:v>
                </c:pt>
                <c:pt idx="2332">
                  <c:v>161</c:v>
                </c:pt>
                <c:pt idx="2333">
                  <c:v>153</c:v>
                </c:pt>
                <c:pt idx="2334">
                  <c:v>138</c:v>
                </c:pt>
                <c:pt idx="2335">
                  <c:v>177</c:v>
                </c:pt>
                <c:pt idx="2336">
                  <c:v>152</c:v>
                </c:pt>
                <c:pt idx="2337">
                  <c:v>170</c:v>
                </c:pt>
                <c:pt idx="2338">
                  <c:v>177</c:v>
                </c:pt>
                <c:pt idx="2339">
                  <c:v>168</c:v>
                </c:pt>
                <c:pt idx="2340">
                  <c:v>176</c:v>
                </c:pt>
                <c:pt idx="2341">
                  <c:v>186</c:v>
                </c:pt>
                <c:pt idx="2342">
                  <c:v>183</c:v>
                </c:pt>
                <c:pt idx="2343">
                  <c:v>185</c:v>
                </c:pt>
                <c:pt idx="2344">
                  <c:v>195</c:v>
                </c:pt>
                <c:pt idx="2345">
                  <c:v>185</c:v>
                </c:pt>
                <c:pt idx="2346">
                  <c:v>185</c:v>
                </c:pt>
                <c:pt idx="2347">
                  <c:v>179</c:v>
                </c:pt>
                <c:pt idx="2348">
                  <c:v>183</c:v>
                </c:pt>
                <c:pt idx="2349">
                  <c:v>186</c:v>
                </c:pt>
                <c:pt idx="2350">
                  <c:v>167</c:v>
                </c:pt>
                <c:pt idx="2351">
                  <c:v>171</c:v>
                </c:pt>
                <c:pt idx="2352">
                  <c:v>167</c:v>
                </c:pt>
                <c:pt idx="2353">
                  <c:v>156</c:v>
                </c:pt>
                <c:pt idx="2354">
                  <c:v>159</c:v>
                </c:pt>
                <c:pt idx="2355">
                  <c:v>144</c:v>
                </c:pt>
                <c:pt idx="2356">
                  <c:v>143</c:v>
                </c:pt>
                <c:pt idx="2357">
                  <c:v>156</c:v>
                </c:pt>
                <c:pt idx="2358">
                  <c:v>174</c:v>
                </c:pt>
                <c:pt idx="2359">
                  <c:v>159</c:v>
                </c:pt>
                <c:pt idx="2360">
                  <c:v>153</c:v>
                </c:pt>
                <c:pt idx="2361">
                  <c:v>156</c:v>
                </c:pt>
                <c:pt idx="2362">
                  <c:v>170</c:v>
                </c:pt>
                <c:pt idx="2363">
                  <c:v>174</c:v>
                </c:pt>
                <c:pt idx="2364">
                  <c:v>189</c:v>
                </c:pt>
                <c:pt idx="2365">
                  <c:v>177</c:v>
                </c:pt>
                <c:pt idx="2366">
                  <c:v>207</c:v>
                </c:pt>
                <c:pt idx="2367">
                  <c:v>198</c:v>
                </c:pt>
                <c:pt idx="2368">
                  <c:v>189</c:v>
                </c:pt>
                <c:pt idx="2369">
                  <c:v>200</c:v>
                </c:pt>
                <c:pt idx="2370">
                  <c:v>195</c:v>
                </c:pt>
                <c:pt idx="2371">
                  <c:v>174</c:v>
                </c:pt>
                <c:pt idx="2372">
                  <c:v>191</c:v>
                </c:pt>
                <c:pt idx="2373">
                  <c:v>189</c:v>
                </c:pt>
                <c:pt idx="2374">
                  <c:v>176</c:v>
                </c:pt>
                <c:pt idx="2375">
                  <c:v>162</c:v>
                </c:pt>
                <c:pt idx="2376">
                  <c:v>167</c:v>
                </c:pt>
                <c:pt idx="2377">
                  <c:v>153</c:v>
                </c:pt>
                <c:pt idx="2378">
                  <c:v>164</c:v>
                </c:pt>
                <c:pt idx="2379">
                  <c:v>137</c:v>
                </c:pt>
                <c:pt idx="2380">
                  <c:v>129</c:v>
                </c:pt>
                <c:pt idx="2381">
                  <c:v>140</c:v>
                </c:pt>
                <c:pt idx="2382">
                  <c:v>182</c:v>
                </c:pt>
                <c:pt idx="2383">
                  <c:v>143</c:v>
                </c:pt>
                <c:pt idx="2384">
                  <c:v>164</c:v>
                </c:pt>
                <c:pt idx="2385">
                  <c:v>168</c:v>
                </c:pt>
                <c:pt idx="2386">
                  <c:v>155</c:v>
                </c:pt>
                <c:pt idx="2387">
                  <c:v>167</c:v>
                </c:pt>
                <c:pt idx="2388">
                  <c:v>188</c:v>
                </c:pt>
                <c:pt idx="2389">
                  <c:v>179</c:v>
                </c:pt>
                <c:pt idx="2390">
                  <c:v>182</c:v>
                </c:pt>
                <c:pt idx="2391">
                  <c:v>189</c:v>
                </c:pt>
                <c:pt idx="2392">
                  <c:v>195</c:v>
                </c:pt>
                <c:pt idx="2393">
                  <c:v>203</c:v>
                </c:pt>
                <c:pt idx="2394">
                  <c:v>236</c:v>
                </c:pt>
                <c:pt idx="2395">
                  <c:v>183</c:v>
                </c:pt>
                <c:pt idx="2396">
                  <c:v>191</c:v>
                </c:pt>
                <c:pt idx="2397">
                  <c:v>170</c:v>
                </c:pt>
                <c:pt idx="2398">
                  <c:v>168</c:v>
                </c:pt>
                <c:pt idx="2399">
                  <c:v>170</c:v>
                </c:pt>
                <c:pt idx="2400">
                  <c:v>158</c:v>
                </c:pt>
                <c:pt idx="2401">
                  <c:v>165</c:v>
                </c:pt>
                <c:pt idx="2402">
                  <c:v>149</c:v>
                </c:pt>
                <c:pt idx="2403">
                  <c:v>150</c:v>
                </c:pt>
                <c:pt idx="2404">
                  <c:v>143</c:v>
                </c:pt>
                <c:pt idx="2405">
                  <c:v>134</c:v>
                </c:pt>
                <c:pt idx="2406">
                  <c:v>167</c:v>
                </c:pt>
                <c:pt idx="2407">
                  <c:v>149</c:v>
                </c:pt>
                <c:pt idx="2408">
                  <c:v>162</c:v>
                </c:pt>
                <c:pt idx="2409">
                  <c:v>173</c:v>
                </c:pt>
                <c:pt idx="2410">
                  <c:v>171</c:v>
                </c:pt>
                <c:pt idx="2411">
                  <c:v>173</c:v>
                </c:pt>
                <c:pt idx="2412">
                  <c:v>191</c:v>
                </c:pt>
                <c:pt idx="2413">
                  <c:v>186</c:v>
                </c:pt>
                <c:pt idx="2414">
                  <c:v>180</c:v>
                </c:pt>
                <c:pt idx="2415">
                  <c:v>185</c:v>
                </c:pt>
                <c:pt idx="2416">
                  <c:v>176</c:v>
                </c:pt>
                <c:pt idx="2417">
                  <c:v>216</c:v>
                </c:pt>
                <c:pt idx="2418">
                  <c:v>188</c:v>
                </c:pt>
                <c:pt idx="2419">
                  <c:v>183</c:v>
                </c:pt>
                <c:pt idx="2420">
                  <c:v>173</c:v>
                </c:pt>
                <c:pt idx="2421">
                  <c:v>164</c:v>
                </c:pt>
                <c:pt idx="2422">
                  <c:v>165</c:v>
                </c:pt>
                <c:pt idx="2423">
                  <c:v>162</c:v>
                </c:pt>
                <c:pt idx="2424">
                  <c:v>155</c:v>
                </c:pt>
                <c:pt idx="2425">
                  <c:v>162</c:v>
                </c:pt>
                <c:pt idx="2426">
                  <c:v>150</c:v>
                </c:pt>
                <c:pt idx="2427">
                  <c:v>140</c:v>
                </c:pt>
                <c:pt idx="2428">
                  <c:v>137</c:v>
                </c:pt>
                <c:pt idx="2429">
                  <c:v>144</c:v>
                </c:pt>
                <c:pt idx="2430">
                  <c:v>159</c:v>
                </c:pt>
                <c:pt idx="2431">
                  <c:v>153</c:v>
                </c:pt>
                <c:pt idx="2432">
                  <c:v>155</c:v>
                </c:pt>
                <c:pt idx="2433">
                  <c:v>168</c:v>
                </c:pt>
                <c:pt idx="2434">
                  <c:v>158</c:v>
                </c:pt>
                <c:pt idx="2435">
                  <c:v>164</c:v>
                </c:pt>
                <c:pt idx="2436">
                  <c:v>189</c:v>
                </c:pt>
                <c:pt idx="2437">
                  <c:v>171</c:v>
                </c:pt>
                <c:pt idx="2438">
                  <c:v>194</c:v>
                </c:pt>
                <c:pt idx="2439">
                  <c:v>191</c:v>
                </c:pt>
                <c:pt idx="2440">
                  <c:v>203</c:v>
                </c:pt>
                <c:pt idx="2441">
                  <c:v>216</c:v>
                </c:pt>
                <c:pt idx="2442">
                  <c:v>188</c:v>
                </c:pt>
                <c:pt idx="2443">
                  <c:v>173</c:v>
                </c:pt>
                <c:pt idx="2444">
                  <c:v>179</c:v>
                </c:pt>
                <c:pt idx="2445">
                  <c:v>179</c:v>
                </c:pt>
                <c:pt idx="2446">
                  <c:v>156</c:v>
                </c:pt>
                <c:pt idx="2447">
                  <c:v>162</c:v>
                </c:pt>
                <c:pt idx="2448">
                  <c:v>153</c:v>
                </c:pt>
                <c:pt idx="2449">
                  <c:v>153</c:v>
                </c:pt>
                <c:pt idx="2450">
                  <c:v>167</c:v>
                </c:pt>
                <c:pt idx="2451">
                  <c:v>147</c:v>
                </c:pt>
                <c:pt idx="2452">
                  <c:v>153</c:v>
                </c:pt>
                <c:pt idx="2453">
                  <c:v>174</c:v>
                </c:pt>
                <c:pt idx="2454">
                  <c:v>143</c:v>
                </c:pt>
                <c:pt idx="2455">
                  <c:v>149</c:v>
                </c:pt>
                <c:pt idx="2456">
                  <c:v>159</c:v>
                </c:pt>
                <c:pt idx="2457">
                  <c:v>161</c:v>
                </c:pt>
                <c:pt idx="2458">
                  <c:v>168</c:v>
                </c:pt>
                <c:pt idx="2459">
                  <c:v>173</c:v>
                </c:pt>
                <c:pt idx="2460">
                  <c:v>197</c:v>
                </c:pt>
                <c:pt idx="2461">
                  <c:v>200</c:v>
                </c:pt>
                <c:pt idx="2462">
                  <c:v>179</c:v>
                </c:pt>
                <c:pt idx="2463">
                  <c:v>189</c:v>
                </c:pt>
                <c:pt idx="2464">
                  <c:v>183</c:v>
                </c:pt>
                <c:pt idx="2465">
                  <c:v>195</c:v>
                </c:pt>
                <c:pt idx="2466">
                  <c:v>173</c:v>
                </c:pt>
                <c:pt idx="2467">
                  <c:v>171</c:v>
                </c:pt>
                <c:pt idx="2468">
                  <c:v>177</c:v>
                </c:pt>
                <c:pt idx="2469">
                  <c:v>162</c:v>
                </c:pt>
                <c:pt idx="2470">
                  <c:v>171</c:v>
                </c:pt>
                <c:pt idx="2471">
                  <c:v>162</c:v>
                </c:pt>
                <c:pt idx="2472">
                  <c:v>153</c:v>
                </c:pt>
                <c:pt idx="2473">
                  <c:v>152</c:v>
                </c:pt>
                <c:pt idx="2474">
                  <c:v>159</c:v>
                </c:pt>
                <c:pt idx="2475">
                  <c:v>147</c:v>
                </c:pt>
                <c:pt idx="2476">
                  <c:v>137</c:v>
                </c:pt>
                <c:pt idx="2477">
                  <c:v>183</c:v>
                </c:pt>
                <c:pt idx="2478">
                  <c:v>156</c:v>
                </c:pt>
                <c:pt idx="2479">
                  <c:v>168</c:v>
                </c:pt>
                <c:pt idx="2480">
                  <c:v>153</c:v>
                </c:pt>
                <c:pt idx="2481">
                  <c:v>156</c:v>
                </c:pt>
                <c:pt idx="2482">
                  <c:v>167</c:v>
                </c:pt>
                <c:pt idx="2483">
                  <c:v>180</c:v>
                </c:pt>
                <c:pt idx="2484">
                  <c:v>188</c:v>
                </c:pt>
                <c:pt idx="2485">
                  <c:v>201</c:v>
                </c:pt>
                <c:pt idx="2486">
                  <c:v>192</c:v>
                </c:pt>
                <c:pt idx="2487">
                  <c:v>204</c:v>
                </c:pt>
                <c:pt idx="2488">
                  <c:v>222</c:v>
                </c:pt>
                <c:pt idx="2489">
                  <c:v>180</c:v>
                </c:pt>
                <c:pt idx="2490">
                  <c:v>179</c:v>
                </c:pt>
                <c:pt idx="2491">
                  <c:v>182</c:v>
                </c:pt>
                <c:pt idx="2492">
                  <c:v>183</c:v>
                </c:pt>
                <c:pt idx="2493">
                  <c:v>162</c:v>
                </c:pt>
                <c:pt idx="2494">
                  <c:v>161</c:v>
                </c:pt>
                <c:pt idx="2495">
                  <c:v>161</c:v>
                </c:pt>
                <c:pt idx="2496">
                  <c:v>161</c:v>
                </c:pt>
                <c:pt idx="2497">
                  <c:v>152</c:v>
                </c:pt>
                <c:pt idx="2498">
                  <c:v>143</c:v>
                </c:pt>
                <c:pt idx="2499">
                  <c:v>146</c:v>
                </c:pt>
                <c:pt idx="2500">
                  <c:v>192</c:v>
                </c:pt>
                <c:pt idx="2501">
                  <c:v>152</c:v>
                </c:pt>
                <c:pt idx="2502">
                  <c:v>156</c:v>
                </c:pt>
                <c:pt idx="2503">
                  <c:v>158</c:v>
                </c:pt>
                <c:pt idx="2504">
                  <c:v>159</c:v>
                </c:pt>
                <c:pt idx="2505">
                  <c:v>182</c:v>
                </c:pt>
                <c:pt idx="2506">
                  <c:v>183</c:v>
                </c:pt>
                <c:pt idx="2507">
                  <c:v>171</c:v>
                </c:pt>
                <c:pt idx="2508">
                  <c:v>195</c:v>
                </c:pt>
                <c:pt idx="2509">
                  <c:v>186</c:v>
                </c:pt>
                <c:pt idx="2510">
                  <c:v>177</c:v>
                </c:pt>
                <c:pt idx="2511">
                  <c:v>210</c:v>
                </c:pt>
                <c:pt idx="2512">
                  <c:v>185</c:v>
                </c:pt>
                <c:pt idx="2513">
                  <c:v>179</c:v>
                </c:pt>
                <c:pt idx="2514">
                  <c:v>173</c:v>
                </c:pt>
                <c:pt idx="2515">
                  <c:v>168</c:v>
                </c:pt>
                <c:pt idx="2516">
                  <c:v>162</c:v>
                </c:pt>
                <c:pt idx="2517">
                  <c:v>149</c:v>
                </c:pt>
                <c:pt idx="2518">
                  <c:v>158</c:v>
                </c:pt>
                <c:pt idx="2519">
                  <c:v>158</c:v>
                </c:pt>
                <c:pt idx="2520">
                  <c:v>150</c:v>
                </c:pt>
                <c:pt idx="2521">
                  <c:v>144</c:v>
                </c:pt>
                <c:pt idx="2522">
                  <c:v>146</c:v>
                </c:pt>
                <c:pt idx="2523">
                  <c:v>146</c:v>
                </c:pt>
                <c:pt idx="2524">
                  <c:v>155</c:v>
                </c:pt>
                <c:pt idx="2525">
                  <c:v>134</c:v>
                </c:pt>
                <c:pt idx="2526">
                  <c:v>147</c:v>
                </c:pt>
                <c:pt idx="2527">
                  <c:v>147</c:v>
                </c:pt>
                <c:pt idx="2528">
                  <c:v>162</c:v>
                </c:pt>
                <c:pt idx="2529">
                  <c:v>170</c:v>
                </c:pt>
                <c:pt idx="2530">
                  <c:v>167</c:v>
                </c:pt>
                <c:pt idx="2531">
                  <c:v>183</c:v>
                </c:pt>
                <c:pt idx="2532">
                  <c:v>180</c:v>
                </c:pt>
                <c:pt idx="2533">
                  <c:v>198</c:v>
                </c:pt>
                <c:pt idx="2534">
                  <c:v>186</c:v>
                </c:pt>
                <c:pt idx="2535">
                  <c:v>192</c:v>
                </c:pt>
                <c:pt idx="2536">
                  <c:v>185</c:v>
                </c:pt>
                <c:pt idx="2537">
                  <c:v>192</c:v>
                </c:pt>
                <c:pt idx="2538">
                  <c:v>167</c:v>
                </c:pt>
                <c:pt idx="2539">
                  <c:v>161</c:v>
                </c:pt>
                <c:pt idx="2540">
                  <c:v>164</c:v>
                </c:pt>
                <c:pt idx="2541">
                  <c:v>156</c:v>
                </c:pt>
                <c:pt idx="2542">
                  <c:v>150</c:v>
                </c:pt>
                <c:pt idx="2543">
                  <c:v>156</c:v>
                </c:pt>
                <c:pt idx="2544">
                  <c:v>146</c:v>
                </c:pt>
                <c:pt idx="2545">
                  <c:v>143</c:v>
                </c:pt>
                <c:pt idx="2546">
                  <c:v>138</c:v>
                </c:pt>
                <c:pt idx="2547">
                  <c:v>132</c:v>
                </c:pt>
                <c:pt idx="2548">
                  <c:v>164</c:v>
                </c:pt>
                <c:pt idx="2549">
                  <c:v>138</c:v>
                </c:pt>
                <c:pt idx="2550">
                  <c:v>140</c:v>
                </c:pt>
                <c:pt idx="2551">
                  <c:v>161</c:v>
                </c:pt>
                <c:pt idx="2552">
                  <c:v>150</c:v>
                </c:pt>
                <c:pt idx="2553">
                  <c:v>176</c:v>
                </c:pt>
                <c:pt idx="2554">
                  <c:v>162</c:v>
                </c:pt>
                <c:pt idx="2555">
                  <c:v>182</c:v>
                </c:pt>
                <c:pt idx="2556">
                  <c:v>189</c:v>
                </c:pt>
                <c:pt idx="2557">
                  <c:v>182</c:v>
                </c:pt>
                <c:pt idx="2558">
                  <c:v>176</c:v>
                </c:pt>
                <c:pt idx="2559">
                  <c:v>189</c:v>
                </c:pt>
                <c:pt idx="2560">
                  <c:v>198</c:v>
                </c:pt>
                <c:pt idx="2561">
                  <c:v>174</c:v>
                </c:pt>
                <c:pt idx="2562">
                  <c:v>204</c:v>
                </c:pt>
                <c:pt idx="2563">
                  <c:v>171</c:v>
                </c:pt>
                <c:pt idx="2564">
                  <c:v>171</c:v>
                </c:pt>
                <c:pt idx="2565">
                  <c:v>165</c:v>
                </c:pt>
                <c:pt idx="2566">
                  <c:v>161</c:v>
                </c:pt>
                <c:pt idx="2567">
                  <c:v>156</c:v>
                </c:pt>
                <c:pt idx="2568">
                  <c:v>153</c:v>
                </c:pt>
                <c:pt idx="2569">
                  <c:v>155</c:v>
                </c:pt>
                <c:pt idx="2570">
                  <c:v>140</c:v>
                </c:pt>
                <c:pt idx="2571">
                  <c:v>144</c:v>
                </c:pt>
                <c:pt idx="2572">
                  <c:v>170</c:v>
                </c:pt>
                <c:pt idx="2573">
                  <c:v>147</c:v>
                </c:pt>
                <c:pt idx="2574">
                  <c:v>140</c:v>
                </c:pt>
                <c:pt idx="2575">
                  <c:v>152</c:v>
                </c:pt>
                <c:pt idx="2576">
                  <c:v>156</c:v>
                </c:pt>
                <c:pt idx="2577">
                  <c:v>167</c:v>
                </c:pt>
                <c:pt idx="2578">
                  <c:v>161</c:v>
                </c:pt>
                <c:pt idx="2579">
                  <c:v>173</c:v>
                </c:pt>
                <c:pt idx="2580">
                  <c:v>183</c:v>
                </c:pt>
                <c:pt idx="2581">
                  <c:v>191</c:v>
                </c:pt>
                <c:pt idx="2582">
                  <c:v>186</c:v>
                </c:pt>
                <c:pt idx="2583">
                  <c:v>186</c:v>
                </c:pt>
                <c:pt idx="2584">
                  <c:v>222</c:v>
                </c:pt>
                <c:pt idx="2585">
                  <c:v>192</c:v>
                </c:pt>
                <c:pt idx="2586">
                  <c:v>174</c:v>
                </c:pt>
                <c:pt idx="2587">
                  <c:v>167</c:v>
                </c:pt>
                <c:pt idx="2588">
                  <c:v>177</c:v>
                </c:pt>
                <c:pt idx="2589">
                  <c:v>164</c:v>
                </c:pt>
                <c:pt idx="2590">
                  <c:v>159</c:v>
                </c:pt>
                <c:pt idx="2591">
                  <c:v>153</c:v>
                </c:pt>
                <c:pt idx="2592">
                  <c:v>152</c:v>
                </c:pt>
                <c:pt idx="2593">
                  <c:v>135</c:v>
                </c:pt>
                <c:pt idx="2594">
                  <c:v>143</c:v>
                </c:pt>
                <c:pt idx="2595">
                  <c:v>138</c:v>
                </c:pt>
                <c:pt idx="2596">
                  <c:v>171</c:v>
                </c:pt>
                <c:pt idx="2597">
                  <c:v>134</c:v>
                </c:pt>
                <c:pt idx="2598">
                  <c:v>150</c:v>
                </c:pt>
                <c:pt idx="2599">
                  <c:v>149</c:v>
                </c:pt>
                <c:pt idx="2600">
                  <c:v>158</c:v>
                </c:pt>
                <c:pt idx="2601">
                  <c:v>161</c:v>
                </c:pt>
                <c:pt idx="2602">
                  <c:v>179</c:v>
                </c:pt>
                <c:pt idx="2603">
                  <c:v>170</c:v>
                </c:pt>
                <c:pt idx="2604">
                  <c:v>171</c:v>
                </c:pt>
                <c:pt idx="2605">
                  <c:v>188</c:v>
                </c:pt>
                <c:pt idx="2606">
                  <c:v>182</c:v>
                </c:pt>
                <c:pt idx="2607">
                  <c:v>192</c:v>
                </c:pt>
                <c:pt idx="2608">
                  <c:v>204</c:v>
                </c:pt>
                <c:pt idx="2609">
                  <c:v>188</c:v>
                </c:pt>
                <c:pt idx="2610">
                  <c:v>171</c:v>
                </c:pt>
                <c:pt idx="2611">
                  <c:v>168</c:v>
                </c:pt>
                <c:pt idx="2612">
                  <c:v>167</c:v>
                </c:pt>
                <c:pt idx="2613">
                  <c:v>159</c:v>
                </c:pt>
                <c:pt idx="2614">
                  <c:v>158</c:v>
                </c:pt>
                <c:pt idx="2615">
                  <c:v>155</c:v>
                </c:pt>
                <c:pt idx="2616">
                  <c:v>143</c:v>
                </c:pt>
                <c:pt idx="2617">
                  <c:v>146</c:v>
                </c:pt>
                <c:pt idx="2618">
                  <c:v>140</c:v>
                </c:pt>
                <c:pt idx="2619">
                  <c:v>132</c:v>
                </c:pt>
                <c:pt idx="2620">
                  <c:v>170</c:v>
                </c:pt>
                <c:pt idx="2621">
                  <c:v>155</c:v>
                </c:pt>
                <c:pt idx="2622">
                  <c:v>143</c:v>
                </c:pt>
                <c:pt idx="2623">
                  <c:v>155</c:v>
                </c:pt>
                <c:pt idx="2624">
                  <c:v>155</c:v>
                </c:pt>
                <c:pt idx="2625">
                  <c:v>158</c:v>
                </c:pt>
                <c:pt idx="2626">
                  <c:v>165</c:v>
                </c:pt>
                <c:pt idx="2627">
                  <c:v>180</c:v>
                </c:pt>
                <c:pt idx="2628">
                  <c:v>176</c:v>
                </c:pt>
                <c:pt idx="2629">
                  <c:v>177</c:v>
                </c:pt>
                <c:pt idx="2630">
                  <c:v>180</c:v>
                </c:pt>
                <c:pt idx="2631">
                  <c:v>197</c:v>
                </c:pt>
                <c:pt idx="2632">
                  <c:v>204</c:v>
                </c:pt>
                <c:pt idx="2633">
                  <c:v>179</c:v>
                </c:pt>
                <c:pt idx="2634">
                  <c:v>173</c:v>
                </c:pt>
                <c:pt idx="2635">
                  <c:v>176</c:v>
                </c:pt>
                <c:pt idx="2636">
                  <c:v>165</c:v>
                </c:pt>
                <c:pt idx="2637">
                  <c:v>168</c:v>
                </c:pt>
                <c:pt idx="2638">
                  <c:v>156</c:v>
                </c:pt>
                <c:pt idx="2639">
                  <c:v>153</c:v>
                </c:pt>
                <c:pt idx="2640">
                  <c:v>152</c:v>
                </c:pt>
                <c:pt idx="2641">
                  <c:v>143</c:v>
                </c:pt>
                <c:pt idx="2642">
                  <c:v>150</c:v>
                </c:pt>
                <c:pt idx="2643">
                  <c:v>149</c:v>
                </c:pt>
                <c:pt idx="2644">
                  <c:v>176</c:v>
                </c:pt>
                <c:pt idx="2645">
                  <c:v>137</c:v>
                </c:pt>
                <c:pt idx="2646">
                  <c:v>144</c:v>
                </c:pt>
                <c:pt idx="2647">
                  <c:v>146</c:v>
                </c:pt>
                <c:pt idx="2648">
                  <c:v>153</c:v>
                </c:pt>
                <c:pt idx="2649">
                  <c:v>170</c:v>
                </c:pt>
                <c:pt idx="2650">
                  <c:v>171</c:v>
                </c:pt>
                <c:pt idx="2651">
                  <c:v>174</c:v>
                </c:pt>
                <c:pt idx="2652">
                  <c:v>200</c:v>
                </c:pt>
                <c:pt idx="2653">
                  <c:v>188</c:v>
                </c:pt>
                <c:pt idx="2654">
                  <c:v>188</c:v>
                </c:pt>
                <c:pt idx="2655">
                  <c:v>201</c:v>
                </c:pt>
                <c:pt idx="2656">
                  <c:v>207</c:v>
                </c:pt>
                <c:pt idx="2657">
                  <c:v>197</c:v>
                </c:pt>
                <c:pt idx="2658">
                  <c:v>179</c:v>
                </c:pt>
                <c:pt idx="2659">
                  <c:v>162</c:v>
                </c:pt>
                <c:pt idx="2660">
                  <c:v>162</c:v>
                </c:pt>
                <c:pt idx="2661">
                  <c:v>155</c:v>
                </c:pt>
                <c:pt idx="2662">
                  <c:v>149</c:v>
                </c:pt>
                <c:pt idx="2663">
                  <c:v>147</c:v>
                </c:pt>
                <c:pt idx="2664">
                  <c:v>146</c:v>
                </c:pt>
                <c:pt idx="2665">
                  <c:v>138</c:v>
                </c:pt>
                <c:pt idx="2666">
                  <c:v>143</c:v>
                </c:pt>
                <c:pt idx="2667">
                  <c:v>144</c:v>
                </c:pt>
                <c:pt idx="2668">
                  <c:v>122</c:v>
                </c:pt>
                <c:pt idx="2669">
                  <c:v>164</c:v>
                </c:pt>
                <c:pt idx="2670">
                  <c:v>158</c:v>
                </c:pt>
                <c:pt idx="2671">
                  <c:v>144</c:v>
                </c:pt>
                <c:pt idx="2672">
                  <c:v>150</c:v>
                </c:pt>
                <c:pt idx="2673">
                  <c:v>165</c:v>
                </c:pt>
                <c:pt idx="2674">
                  <c:v>171</c:v>
                </c:pt>
                <c:pt idx="2675">
                  <c:v>171</c:v>
                </c:pt>
                <c:pt idx="2676">
                  <c:v>180</c:v>
                </c:pt>
                <c:pt idx="2677">
                  <c:v>174</c:v>
                </c:pt>
                <c:pt idx="2678">
                  <c:v>192</c:v>
                </c:pt>
                <c:pt idx="2679">
                  <c:v>191</c:v>
                </c:pt>
                <c:pt idx="2680">
                  <c:v>188</c:v>
                </c:pt>
                <c:pt idx="2681">
                  <c:v>186</c:v>
                </c:pt>
                <c:pt idx="2682">
                  <c:v>194</c:v>
                </c:pt>
                <c:pt idx="2683">
                  <c:v>168</c:v>
                </c:pt>
                <c:pt idx="2684">
                  <c:v>170</c:v>
                </c:pt>
                <c:pt idx="2685">
                  <c:v>162</c:v>
                </c:pt>
                <c:pt idx="2686">
                  <c:v>156</c:v>
                </c:pt>
                <c:pt idx="2687">
                  <c:v>143</c:v>
                </c:pt>
                <c:pt idx="2688">
                  <c:v>149</c:v>
                </c:pt>
                <c:pt idx="2689">
                  <c:v>155</c:v>
                </c:pt>
                <c:pt idx="2690">
                  <c:v>152</c:v>
                </c:pt>
                <c:pt idx="2691">
                  <c:v>147</c:v>
                </c:pt>
                <c:pt idx="2692">
                  <c:v>128</c:v>
                </c:pt>
                <c:pt idx="2693">
                  <c:v>164</c:v>
                </c:pt>
                <c:pt idx="2694">
                  <c:v>125</c:v>
                </c:pt>
                <c:pt idx="2695">
                  <c:v>149</c:v>
                </c:pt>
                <c:pt idx="2696">
                  <c:v>143</c:v>
                </c:pt>
                <c:pt idx="2697">
                  <c:v>158</c:v>
                </c:pt>
                <c:pt idx="2698">
                  <c:v>158</c:v>
                </c:pt>
                <c:pt idx="2699">
                  <c:v>164</c:v>
                </c:pt>
                <c:pt idx="2700">
                  <c:v>180</c:v>
                </c:pt>
                <c:pt idx="2701">
                  <c:v>174</c:v>
                </c:pt>
                <c:pt idx="2702">
                  <c:v>180</c:v>
                </c:pt>
                <c:pt idx="2703">
                  <c:v>189</c:v>
                </c:pt>
                <c:pt idx="2704">
                  <c:v>189</c:v>
                </c:pt>
                <c:pt idx="2705">
                  <c:v>213</c:v>
                </c:pt>
                <c:pt idx="2706">
                  <c:v>201</c:v>
                </c:pt>
                <c:pt idx="2707">
                  <c:v>177</c:v>
                </c:pt>
                <c:pt idx="2708">
                  <c:v>173</c:v>
                </c:pt>
                <c:pt idx="2709">
                  <c:v>180</c:v>
                </c:pt>
                <c:pt idx="2710">
                  <c:v>155</c:v>
                </c:pt>
                <c:pt idx="2711">
                  <c:v>159</c:v>
                </c:pt>
                <c:pt idx="2712">
                  <c:v>158</c:v>
                </c:pt>
                <c:pt idx="2713">
                  <c:v>146</c:v>
                </c:pt>
                <c:pt idx="2714">
                  <c:v>146</c:v>
                </c:pt>
                <c:pt idx="2715">
                  <c:v>132</c:v>
                </c:pt>
                <c:pt idx="2716">
                  <c:v>137</c:v>
                </c:pt>
                <c:pt idx="2717">
                  <c:v>162</c:v>
                </c:pt>
                <c:pt idx="2718">
                  <c:v>173</c:v>
                </c:pt>
                <c:pt idx="2719">
                  <c:v>149</c:v>
                </c:pt>
                <c:pt idx="2720">
                  <c:v>141</c:v>
                </c:pt>
                <c:pt idx="2721">
                  <c:v>162</c:v>
                </c:pt>
                <c:pt idx="2722">
                  <c:v>144</c:v>
                </c:pt>
                <c:pt idx="2723">
                  <c:v>162</c:v>
                </c:pt>
                <c:pt idx="2724">
                  <c:v>170</c:v>
                </c:pt>
                <c:pt idx="2725">
                  <c:v>188</c:v>
                </c:pt>
                <c:pt idx="2726">
                  <c:v>185</c:v>
                </c:pt>
                <c:pt idx="2727">
                  <c:v>197</c:v>
                </c:pt>
                <c:pt idx="2728">
                  <c:v>192</c:v>
                </c:pt>
                <c:pt idx="2729">
                  <c:v>194</c:v>
                </c:pt>
                <c:pt idx="2730">
                  <c:v>188</c:v>
                </c:pt>
                <c:pt idx="2731">
                  <c:v>159</c:v>
                </c:pt>
                <c:pt idx="2732">
                  <c:v>176</c:v>
                </c:pt>
                <c:pt idx="2733">
                  <c:v>167</c:v>
                </c:pt>
                <c:pt idx="2734">
                  <c:v>165</c:v>
                </c:pt>
                <c:pt idx="2735">
                  <c:v>158</c:v>
                </c:pt>
                <c:pt idx="2736">
                  <c:v>156</c:v>
                </c:pt>
                <c:pt idx="2737">
                  <c:v>141</c:v>
                </c:pt>
                <c:pt idx="2738">
                  <c:v>137</c:v>
                </c:pt>
                <c:pt idx="2739">
                  <c:v>156</c:v>
                </c:pt>
                <c:pt idx="2740">
                  <c:v>132</c:v>
                </c:pt>
                <c:pt idx="2741">
                  <c:v>146</c:v>
                </c:pt>
                <c:pt idx="2742">
                  <c:v>170</c:v>
                </c:pt>
                <c:pt idx="2743">
                  <c:v>134</c:v>
                </c:pt>
                <c:pt idx="2744">
                  <c:v>150</c:v>
                </c:pt>
                <c:pt idx="2745">
                  <c:v>153</c:v>
                </c:pt>
                <c:pt idx="2746">
                  <c:v>156</c:v>
                </c:pt>
                <c:pt idx="2747">
                  <c:v>162</c:v>
                </c:pt>
                <c:pt idx="2748">
                  <c:v>168</c:v>
                </c:pt>
                <c:pt idx="2749">
                  <c:v>177</c:v>
                </c:pt>
                <c:pt idx="2750">
                  <c:v>194</c:v>
                </c:pt>
                <c:pt idx="2751">
                  <c:v>179</c:v>
                </c:pt>
                <c:pt idx="2752">
                  <c:v>185</c:v>
                </c:pt>
                <c:pt idx="2753">
                  <c:v>170</c:v>
                </c:pt>
                <c:pt idx="2754">
                  <c:v>206</c:v>
                </c:pt>
                <c:pt idx="2755">
                  <c:v>174</c:v>
                </c:pt>
                <c:pt idx="2756">
                  <c:v>161</c:v>
                </c:pt>
                <c:pt idx="2757">
                  <c:v>162</c:v>
                </c:pt>
                <c:pt idx="2758">
                  <c:v>164</c:v>
                </c:pt>
                <c:pt idx="2759">
                  <c:v>161</c:v>
                </c:pt>
                <c:pt idx="2760">
                  <c:v>156</c:v>
                </c:pt>
                <c:pt idx="2761">
                  <c:v>159</c:v>
                </c:pt>
                <c:pt idx="2762">
                  <c:v>146</c:v>
                </c:pt>
                <c:pt idx="2763">
                  <c:v>149</c:v>
                </c:pt>
                <c:pt idx="2764">
                  <c:v>138</c:v>
                </c:pt>
                <c:pt idx="2765">
                  <c:v>146</c:v>
                </c:pt>
                <c:pt idx="2766">
                  <c:v>174</c:v>
                </c:pt>
                <c:pt idx="2767">
                  <c:v>128</c:v>
                </c:pt>
                <c:pt idx="2768">
                  <c:v>149</c:v>
                </c:pt>
                <c:pt idx="2769">
                  <c:v>143</c:v>
                </c:pt>
                <c:pt idx="2770">
                  <c:v>152</c:v>
                </c:pt>
                <c:pt idx="2771">
                  <c:v>167</c:v>
                </c:pt>
                <c:pt idx="2772">
                  <c:v>167</c:v>
                </c:pt>
                <c:pt idx="2773">
                  <c:v>180</c:v>
                </c:pt>
                <c:pt idx="2774">
                  <c:v>183</c:v>
                </c:pt>
                <c:pt idx="2775">
                  <c:v>185</c:v>
                </c:pt>
                <c:pt idx="2776">
                  <c:v>200</c:v>
                </c:pt>
                <c:pt idx="2777">
                  <c:v>189</c:v>
                </c:pt>
                <c:pt idx="2778">
                  <c:v>209</c:v>
                </c:pt>
                <c:pt idx="2779">
                  <c:v>186</c:v>
                </c:pt>
                <c:pt idx="2780">
                  <c:v>171</c:v>
                </c:pt>
                <c:pt idx="2781">
                  <c:v>177</c:v>
                </c:pt>
                <c:pt idx="2782">
                  <c:v>174</c:v>
                </c:pt>
                <c:pt idx="2783">
                  <c:v>165</c:v>
                </c:pt>
                <c:pt idx="2784">
                  <c:v>161</c:v>
                </c:pt>
                <c:pt idx="2785">
                  <c:v>146</c:v>
                </c:pt>
                <c:pt idx="2786">
                  <c:v>146</c:v>
                </c:pt>
                <c:pt idx="2787">
                  <c:v>146</c:v>
                </c:pt>
                <c:pt idx="2788">
                  <c:v>143</c:v>
                </c:pt>
                <c:pt idx="2789">
                  <c:v>135</c:v>
                </c:pt>
                <c:pt idx="2790">
                  <c:v>128</c:v>
                </c:pt>
                <c:pt idx="2791">
                  <c:v>143</c:v>
                </c:pt>
                <c:pt idx="2792">
                  <c:v>150</c:v>
                </c:pt>
                <c:pt idx="2793">
                  <c:v>143</c:v>
                </c:pt>
                <c:pt idx="2794">
                  <c:v>158</c:v>
                </c:pt>
                <c:pt idx="2795">
                  <c:v>146</c:v>
                </c:pt>
                <c:pt idx="2796">
                  <c:v>161</c:v>
                </c:pt>
                <c:pt idx="2797">
                  <c:v>171</c:v>
                </c:pt>
                <c:pt idx="2798">
                  <c:v>182</c:v>
                </c:pt>
                <c:pt idx="2799">
                  <c:v>171</c:v>
                </c:pt>
                <c:pt idx="2800">
                  <c:v>195</c:v>
                </c:pt>
                <c:pt idx="2801">
                  <c:v>188</c:v>
                </c:pt>
                <c:pt idx="2802">
                  <c:v>197</c:v>
                </c:pt>
                <c:pt idx="2803">
                  <c:v>194</c:v>
                </c:pt>
                <c:pt idx="2804">
                  <c:v>179</c:v>
                </c:pt>
                <c:pt idx="2805">
                  <c:v>177</c:v>
                </c:pt>
                <c:pt idx="2806">
                  <c:v>176</c:v>
                </c:pt>
                <c:pt idx="2807">
                  <c:v>168</c:v>
                </c:pt>
                <c:pt idx="2808">
                  <c:v>162</c:v>
                </c:pt>
                <c:pt idx="2809">
                  <c:v>150</c:v>
                </c:pt>
                <c:pt idx="2810">
                  <c:v>149</c:v>
                </c:pt>
                <c:pt idx="2811">
                  <c:v>147</c:v>
                </c:pt>
                <c:pt idx="2812">
                  <c:v>149</c:v>
                </c:pt>
                <c:pt idx="2813">
                  <c:v>140</c:v>
                </c:pt>
                <c:pt idx="2814">
                  <c:v>149</c:v>
                </c:pt>
                <c:pt idx="2815">
                  <c:v>135</c:v>
                </c:pt>
                <c:pt idx="2816">
                  <c:v>170</c:v>
                </c:pt>
                <c:pt idx="2817">
                  <c:v>138</c:v>
                </c:pt>
                <c:pt idx="2818">
                  <c:v>155</c:v>
                </c:pt>
                <c:pt idx="2819">
                  <c:v>158</c:v>
                </c:pt>
                <c:pt idx="2820">
                  <c:v>162</c:v>
                </c:pt>
                <c:pt idx="2821">
                  <c:v>161</c:v>
                </c:pt>
                <c:pt idx="2822">
                  <c:v>186</c:v>
                </c:pt>
                <c:pt idx="2823">
                  <c:v>173</c:v>
                </c:pt>
                <c:pt idx="2824">
                  <c:v>191</c:v>
                </c:pt>
                <c:pt idx="2825">
                  <c:v>176</c:v>
                </c:pt>
                <c:pt idx="2826">
                  <c:v>186</c:v>
                </c:pt>
                <c:pt idx="2827">
                  <c:v>188</c:v>
                </c:pt>
                <c:pt idx="2828">
                  <c:v>203</c:v>
                </c:pt>
                <c:pt idx="2829">
                  <c:v>180</c:v>
                </c:pt>
                <c:pt idx="2830">
                  <c:v>183</c:v>
                </c:pt>
                <c:pt idx="2831">
                  <c:v>162</c:v>
                </c:pt>
                <c:pt idx="2832">
                  <c:v>156</c:v>
                </c:pt>
                <c:pt idx="2833">
                  <c:v>167</c:v>
                </c:pt>
                <c:pt idx="2834">
                  <c:v>159</c:v>
                </c:pt>
                <c:pt idx="2835">
                  <c:v>141</c:v>
                </c:pt>
                <c:pt idx="2836">
                  <c:v>144</c:v>
                </c:pt>
                <c:pt idx="2837">
                  <c:v>137</c:v>
                </c:pt>
                <c:pt idx="2838">
                  <c:v>135</c:v>
                </c:pt>
                <c:pt idx="2839">
                  <c:v>155</c:v>
                </c:pt>
                <c:pt idx="2840">
                  <c:v>165</c:v>
                </c:pt>
                <c:pt idx="2841">
                  <c:v>144</c:v>
                </c:pt>
                <c:pt idx="2842">
                  <c:v>143</c:v>
                </c:pt>
                <c:pt idx="2843">
                  <c:v>152</c:v>
                </c:pt>
                <c:pt idx="2844">
                  <c:v>159</c:v>
                </c:pt>
                <c:pt idx="2845">
                  <c:v>161</c:v>
                </c:pt>
                <c:pt idx="2846">
                  <c:v>174</c:v>
                </c:pt>
                <c:pt idx="2847">
                  <c:v>189</c:v>
                </c:pt>
                <c:pt idx="2848">
                  <c:v>188</c:v>
                </c:pt>
                <c:pt idx="2849">
                  <c:v>177</c:v>
                </c:pt>
                <c:pt idx="2850">
                  <c:v>189</c:v>
                </c:pt>
                <c:pt idx="2851">
                  <c:v>176</c:v>
                </c:pt>
                <c:pt idx="2852">
                  <c:v>180</c:v>
                </c:pt>
                <c:pt idx="2853">
                  <c:v>185</c:v>
                </c:pt>
                <c:pt idx="2854">
                  <c:v>173</c:v>
                </c:pt>
                <c:pt idx="2855">
                  <c:v>165</c:v>
                </c:pt>
                <c:pt idx="2856">
                  <c:v>167</c:v>
                </c:pt>
                <c:pt idx="2857">
                  <c:v>164</c:v>
                </c:pt>
                <c:pt idx="2858">
                  <c:v>149</c:v>
                </c:pt>
                <c:pt idx="2859">
                  <c:v>162</c:v>
                </c:pt>
                <c:pt idx="2860">
                  <c:v>152</c:v>
                </c:pt>
                <c:pt idx="2861">
                  <c:v>149</c:v>
                </c:pt>
                <c:pt idx="2862">
                  <c:v>140</c:v>
                </c:pt>
                <c:pt idx="2863">
                  <c:v>140</c:v>
                </c:pt>
                <c:pt idx="2864">
                  <c:v>176</c:v>
                </c:pt>
                <c:pt idx="2865">
                  <c:v>153</c:v>
                </c:pt>
                <c:pt idx="2866">
                  <c:v>143</c:v>
                </c:pt>
                <c:pt idx="2867">
                  <c:v>155</c:v>
                </c:pt>
                <c:pt idx="2868">
                  <c:v>161</c:v>
                </c:pt>
                <c:pt idx="2869">
                  <c:v>177</c:v>
                </c:pt>
                <c:pt idx="2870">
                  <c:v>179</c:v>
                </c:pt>
                <c:pt idx="2871">
                  <c:v>180</c:v>
                </c:pt>
                <c:pt idx="2872">
                  <c:v>200</c:v>
                </c:pt>
                <c:pt idx="2873">
                  <c:v>191</c:v>
                </c:pt>
                <c:pt idx="2874">
                  <c:v>186</c:v>
                </c:pt>
                <c:pt idx="2875">
                  <c:v>198</c:v>
                </c:pt>
                <c:pt idx="2876">
                  <c:v>225</c:v>
                </c:pt>
                <c:pt idx="2877">
                  <c:v>182</c:v>
                </c:pt>
                <c:pt idx="2878">
                  <c:v>183</c:v>
                </c:pt>
                <c:pt idx="2879">
                  <c:v>180</c:v>
                </c:pt>
                <c:pt idx="2880">
                  <c:v>158</c:v>
                </c:pt>
                <c:pt idx="2881">
                  <c:v>155</c:v>
                </c:pt>
                <c:pt idx="2882">
                  <c:v>164</c:v>
                </c:pt>
                <c:pt idx="2883">
                  <c:v>167</c:v>
                </c:pt>
                <c:pt idx="2884">
                  <c:v>147</c:v>
                </c:pt>
                <c:pt idx="2885">
                  <c:v>141</c:v>
                </c:pt>
                <c:pt idx="2886">
                  <c:v>143</c:v>
                </c:pt>
                <c:pt idx="2887">
                  <c:v>162</c:v>
                </c:pt>
                <c:pt idx="2888">
                  <c:v>179</c:v>
                </c:pt>
                <c:pt idx="2889">
                  <c:v>129</c:v>
                </c:pt>
                <c:pt idx="2890">
                  <c:v>143</c:v>
                </c:pt>
                <c:pt idx="2891">
                  <c:v>164</c:v>
                </c:pt>
                <c:pt idx="2892">
                  <c:v>165</c:v>
                </c:pt>
                <c:pt idx="2893">
                  <c:v>164</c:v>
                </c:pt>
                <c:pt idx="2894">
                  <c:v>173</c:v>
                </c:pt>
                <c:pt idx="2895">
                  <c:v>182</c:v>
                </c:pt>
                <c:pt idx="2896">
                  <c:v>177</c:v>
                </c:pt>
                <c:pt idx="2897">
                  <c:v>197</c:v>
                </c:pt>
                <c:pt idx="2898">
                  <c:v>194</c:v>
                </c:pt>
                <c:pt idx="2899">
                  <c:v>176</c:v>
                </c:pt>
                <c:pt idx="2900">
                  <c:v>224</c:v>
                </c:pt>
                <c:pt idx="2901">
                  <c:v>192</c:v>
                </c:pt>
                <c:pt idx="2902">
                  <c:v>174</c:v>
                </c:pt>
                <c:pt idx="2903">
                  <c:v>161</c:v>
                </c:pt>
                <c:pt idx="2904">
                  <c:v>164</c:v>
                </c:pt>
                <c:pt idx="2905">
                  <c:v>159</c:v>
                </c:pt>
                <c:pt idx="2906">
                  <c:v>146</c:v>
                </c:pt>
                <c:pt idx="2907">
                  <c:v>156</c:v>
                </c:pt>
                <c:pt idx="2908">
                  <c:v>135</c:v>
                </c:pt>
                <c:pt idx="2909">
                  <c:v>135</c:v>
                </c:pt>
                <c:pt idx="2910">
                  <c:v>152</c:v>
                </c:pt>
                <c:pt idx="2911">
                  <c:v>149</c:v>
                </c:pt>
                <c:pt idx="2912">
                  <c:v>173</c:v>
                </c:pt>
                <c:pt idx="2913">
                  <c:v>128</c:v>
                </c:pt>
                <c:pt idx="2914">
                  <c:v>147</c:v>
                </c:pt>
                <c:pt idx="2915">
                  <c:v>147</c:v>
                </c:pt>
                <c:pt idx="2916">
                  <c:v>161</c:v>
                </c:pt>
                <c:pt idx="2917">
                  <c:v>161</c:v>
                </c:pt>
                <c:pt idx="2918">
                  <c:v>171</c:v>
                </c:pt>
                <c:pt idx="2919">
                  <c:v>188</c:v>
                </c:pt>
                <c:pt idx="2920">
                  <c:v>180</c:v>
                </c:pt>
                <c:pt idx="2921">
                  <c:v>176</c:v>
                </c:pt>
                <c:pt idx="2922">
                  <c:v>203</c:v>
                </c:pt>
                <c:pt idx="2923">
                  <c:v>183</c:v>
                </c:pt>
                <c:pt idx="2924">
                  <c:v>216</c:v>
                </c:pt>
                <c:pt idx="2925">
                  <c:v>176</c:v>
                </c:pt>
                <c:pt idx="2926">
                  <c:v>194</c:v>
                </c:pt>
                <c:pt idx="2927">
                  <c:v>173</c:v>
                </c:pt>
                <c:pt idx="2928">
                  <c:v>165</c:v>
                </c:pt>
                <c:pt idx="2929">
                  <c:v>162</c:v>
                </c:pt>
                <c:pt idx="2930">
                  <c:v>161</c:v>
                </c:pt>
                <c:pt idx="2931">
                  <c:v>152</c:v>
                </c:pt>
                <c:pt idx="2932">
                  <c:v>153</c:v>
                </c:pt>
                <c:pt idx="2933">
                  <c:v>146</c:v>
                </c:pt>
                <c:pt idx="2934">
                  <c:v>140</c:v>
                </c:pt>
                <c:pt idx="2935">
                  <c:v>137</c:v>
                </c:pt>
                <c:pt idx="2936">
                  <c:v>174</c:v>
                </c:pt>
                <c:pt idx="2937">
                  <c:v>155</c:v>
                </c:pt>
                <c:pt idx="2938">
                  <c:v>150</c:v>
                </c:pt>
                <c:pt idx="2939">
                  <c:v>138</c:v>
                </c:pt>
                <c:pt idx="2940">
                  <c:v>150</c:v>
                </c:pt>
                <c:pt idx="2941">
                  <c:v>167</c:v>
                </c:pt>
                <c:pt idx="2942">
                  <c:v>164</c:v>
                </c:pt>
                <c:pt idx="2943">
                  <c:v>183</c:v>
                </c:pt>
                <c:pt idx="2944">
                  <c:v>188</c:v>
                </c:pt>
                <c:pt idx="2945">
                  <c:v>192</c:v>
                </c:pt>
                <c:pt idx="2946">
                  <c:v>191</c:v>
                </c:pt>
                <c:pt idx="2947">
                  <c:v>192</c:v>
                </c:pt>
                <c:pt idx="2948">
                  <c:v>218</c:v>
                </c:pt>
                <c:pt idx="2949">
                  <c:v>182</c:v>
                </c:pt>
                <c:pt idx="2950">
                  <c:v>195</c:v>
                </c:pt>
                <c:pt idx="2951">
                  <c:v>176</c:v>
                </c:pt>
                <c:pt idx="2952">
                  <c:v>167</c:v>
                </c:pt>
                <c:pt idx="2953">
                  <c:v>153</c:v>
                </c:pt>
                <c:pt idx="2954">
                  <c:v>162</c:v>
                </c:pt>
                <c:pt idx="2955">
                  <c:v>146</c:v>
                </c:pt>
                <c:pt idx="2956">
                  <c:v>150</c:v>
                </c:pt>
                <c:pt idx="2957">
                  <c:v>140</c:v>
                </c:pt>
                <c:pt idx="2958">
                  <c:v>131</c:v>
                </c:pt>
                <c:pt idx="2959">
                  <c:v>146</c:v>
                </c:pt>
                <c:pt idx="2960">
                  <c:v>149</c:v>
                </c:pt>
                <c:pt idx="2961">
                  <c:v>152</c:v>
                </c:pt>
                <c:pt idx="2962">
                  <c:v>138</c:v>
                </c:pt>
                <c:pt idx="2963">
                  <c:v>141</c:v>
                </c:pt>
                <c:pt idx="2964">
                  <c:v>156</c:v>
                </c:pt>
                <c:pt idx="2965">
                  <c:v>173</c:v>
                </c:pt>
                <c:pt idx="2966">
                  <c:v>159</c:v>
                </c:pt>
                <c:pt idx="2967">
                  <c:v>189</c:v>
                </c:pt>
                <c:pt idx="2968">
                  <c:v>182</c:v>
                </c:pt>
                <c:pt idx="2969">
                  <c:v>185</c:v>
                </c:pt>
                <c:pt idx="2970">
                  <c:v>183</c:v>
                </c:pt>
                <c:pt idx="2971">
                  <c:v>186</c:v>
                </c:pt>
                <c:pt idx="2972">
                  <c:v>174</c:v>
                </c:pt>
                <c:pt idx="2973">
                  <c:v>206</c:v>
                </c:pt>
                <c:pt idx="2974">
                  <c:v>179</c:v>
                </c:pt>
                <c:pt idx="2975">
                  <c:v>173</c:v>
                </c:pt>
                <c:pt idx="2976">
                  <c:v>170</c:v>
                </c:pt>
                <c:pt idx="2977">
                  <c:v>165</c:v>
                </c:pt>
                <c:pt idx="2978">
                  <c:v>164</c:v>
                </c:pt>
                <c:pt idx="2979">
                  <c:v>146</c:v>
                </c:pt>
                <c:pt idx="2980">
                  <c:v>156</c:v>
                </c:pt>
                <c:pt idx="2981">
                  <c:v>147</c:v>
                </c:pt>
                <c:pt idx="2982">
                  <c:v>135</c:v>
                </c:pt>
                <c:pt idx="2983">
                  <c:v>132</c:v>
                </c:pt>
                <c:pt idx="2984">
                  <c:v>144</c:v>
                </c:pt>
                <c:pt idx="2985">
                  <c:v>150</c:v>
                </c:pt>
                <c:pt idx="2986">
                  <c:v>147</c:v>
                </c:pt>
                <c:pt idx="2987">
                  <c:v>167</c:v>
                </c:pt>
                <c:pt idx="2988">
                  <c:v>159</c:v>
                </c:pt>
                <c:pt idx="2989">
                  <c:v>164</c:v>
                </c:pt>
                <c:pt idx="2990">
                  <c:v>156</c:v>
                </c:pt>
                <c:pt idx="2991">
                  <c:v>173</c:v>
                </c:pt>
                <c:pt idx="2992">
                  <c:v>182</c:v>
                </c:pt>
                <c:pt idx="2993">
                  <c:v>191</c:v>
                </c:pt>
                <c:pt idx="2994">
                  <c:v>185</c:v>
                </c:pt>
                <c:pt idx="2995">
                  <c:v>191</c:v>
                </c:pt>
                <c:pt idx="2996">
                  <c:v>201</c:v>
                </c:pt>
                <c:pt idx="2997">
                  <c:v>201</c:v>
                </c:pt>
                <c:pt idx="2998">
                  <c:v>182</c:v>
                </c:pt>
                <c:pt idx="2999">
                  <c:v>161</c:v>
                </c:pt>
              </c:numCache>
            </c:numRef>
          </c:yVal>
          <c:smooth val="0"/>
          <c:extLst>
            <c:ext xmlns:c16="http://schemas.microsoft.com/office/drawing/2014/chart" uri="{C3380CC4-5D6E-409C-BE32-E72D297353CC}">
              <c16:uniqueId val="{00000000-E7ED-4DEA-A5EE-86FE38201545}"/>
            </c:ext>
          </c:extLst>
        </c:ser>
        <c:dLbls>
          <c:showLegendKey val="0"/>
          <c:showVal val="0"/>
          <c:showCatName val="0"/>
          <c:showSerName val="0"/>
          <c:showPercent val="0"/>
          <c:showBubbleSize val="0"/>
        </c:dLbls>
        <c:axId val="1662243295"/>
        <c:axId val="1662244959"/>
      </c:scatterChart>
      <c:valAx>
        <c:axId val="1662243295"/>
        <c:scaling>
          <c:orientation val="minMax"/>
          <c:max val="3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 of sampl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62244959"/>
        <c:crosses val="autoZero"/>
        <c:crossBetween val="midCat"/>
      </c:valAx>
      <c:valAx>
        <c:axId val="166224495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Voltage (mV)</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62243295"/>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withinLinearReversed" id="21">
  <a:schemeClr val="accent1"/>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40472</cdr:x>
      <cdr:y>0.10085</cdr:y>
    </cdr:from>
    <cdr:to>
      <cdr:x>0.69328</cdr:x>
      <cdr:y>0.83961</cdr:y>
    </cdr:to>
    <cdr:grpSp>
      <cdr:nvGrpSpPr>
        <cdr:cNvPr id="8" name="Group 7">
          <a:extLst xmlns:a="http://schemas.openxmlformats.org/drawingml/2006/main">
            <a:ext uri="{FF2B5EF4-FFF2-40B4-BE49-F238E27FC236}">
              <a16:creationId xmlns:a16="http://schemas.microsoft.com/office/drawing/2014/main" id="{1D08DBFC-F19F-F8B0-5756-EB5690475246}"/>
            </a:ext>
          </a:extLst>
        </cdr:cNvPr>
        <cdr:cNvGrpSpPr/>
      </cdr:nvGrpSpPr>
      <cdr:grpSpPr>
        <a:xfrm xmlns:a="http://schemas.openxmlformats.org/drawingml/2006/main">
          <a:off x="2228166" y="395286"/>
          <a:ext cx="1588653" cy="2895598"/>
          <a:chOff x="2124076" y="395289"/>
          <a:chExt cx="1514475" cy="2895600"/>
        </a:xfrm>
      </cdr:grpSpPr>
      <cdr:cxnSp macro="">
        <cdr:nvCxnSpPr>
          <cdr:cNvPr id="3" name="Straight Connector 2">
            <a:extLst xmlns:a="http://schemas.openxmlformats.org/drawingml/2006/main">
              <a:ext uri="{FF2B5EF4-FFF2-40B4-BE49-F238E27FC236}">
                <a16:creationId xmlns:a16="http://schemas.microsoft.com/office/drawing/2014/main" id="{C1830420-52E8-02CB-60FE-DA61221977F6}"/>
              </a:ext>
            </a:extLst>
          </cdr:cNvPr>
          <cdr:cNvCxnSpPr/>
        </cdr:nvCxnSpPr>
        <cdr:spPr>
          <a:xfrm xmlns:a="http://schemas.openxmlformats.org/drawingml/2006/main">
            <a:off x="2124076" y="433389"/>
            <a:ext cx="0" cy="2857500"/>
          </a:xfrm>
          <a:prstGeom xmlns:a="http://schemas.openxmlformats.org/drawingml/2006/main" prst="line">
            <a:avLst/>
          </a:prstGeom>
          <a:ln xmlns:a="http://schemas.openxmlformats.org/drawingml/2006/main" w="12700">
            <a:prstDash val="lg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cxnSp macro="">
        <cdr:nvCxnSpPr>
          <cdr:cNvPr id="6" name="Straight Connector 5">
            <a:extLst xmlns:a="http://schemas.openxmlformats.org/drawingml/2006/main">
              <a:ext uri="{FF2B5EF4-FFF2-40B4-BE49-F238E27FC236}">
                <a16:creationId xmlns:a16="http://schemas.microsoft.com/office/drawing/2014/main" id="{B03DE035-1CBE-A259-9B4E-4BC60B95A0D7}"/>
              </a:ext>
            </a:extLst>
          </cdr:cNvPr>
          <cdr:cNvCxnSpPr/>
        </cdr:nvCxnSpPr>
        <cdr:spPr>
          <a:xfrm xmlns:a="http://schemas.openxmlformats.org/drawingml/2006/main">
            <a:off x="3638551" y="395289"/>
            <a:ext cx="0" cy="2857500"/>
          </a:xfrm>
          <a:prstGeom xmlns:a="http://schemas.openxmlformats.org/drawingml/2006/main" prst="line">
            <a:avLst/>
          </a:prstGeom>
          <a:ln xmlns:a="http://schemas.openxmlformats.org/drawingml/2006/main" w="12700">
            <a:prstDash val="lg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grp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47469BF1A5D8994789B7EA40A9960923" ma:contentTypeVersion="13" ma:contentTypeDescription="Create a new document." ma:contentTypeScope="" ma:versionID="8ec7324893e6c548f91743f572d48638">
  <xsd:schema xmlns:xsd="http://www.w3.org/2001/XMLSchema" xmlns:xs="http://www.w3.org/2001/XMLSchema" xmlns:p="http://schemas.microsoft.com/office/2006/metadata/properties" xmlns:ns3="4b5a522c-cd6a-4478-9de4-9c4dc2c04c37" xmlns:ns4="7e40fdd7-794f-4d58-ab90-dc3986b821e6" targetNamespace="http://schemas.microsoft.com/office/2006/metadata/properties" ma:root="true" ma:fieldsID="9cb4d6a8b78945e756ee31d44652bdb8" ns3:_="" ns4:_="">
    <xsd:import namespace="4b5a522c-cd6a-4478-9de4-9c4dc2c04c37"/>
    <xsd:import namespace="7e40fdd7-794f-4d58-ab90-dc3986b821e6"/>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b5a522c-cd6a-4478-9de4-9c4dc2c04c3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7e40fdd7-794f-4d58-ab90-dc3986b821e6"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IEEE2006OfficeOnline.xsl" StyleName="IEEE" Version="200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A7FD14F7-C755-4059-A64D-3D5B8088C74E}">
  <ds:schemaRefs>
    <ds:schemaRef ds:uri="http://schemas.microsoft.com/sharepoint/v3/contenttype/forms"/>
  </ds:schemaRefs>
</ds:datastoreItem>
</file>

<file path=customXml/itemProps2.xml><?xml version="1.0" encoding="utf-8"?>
<ds:datastoreItem xmlns:ds="http://schemas.openxmlformats.org/officeDocument/2006/customXml" ds:itemID="{0C0B3B6B-5279-4578-A867-E5A288CA11F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b5a522c-cd6a-4478-9de4-9c4dc2c04c37"/>
    <ds:schemaRef ds:uri="7e40fdd7-794f-4d58-ab90-dc3986b821e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0A9BEC4-6997-4DE6-9A7A-F8E37442061A}">
  <ds:schemaRefs>
    <ds:schemaRef ds:uri="http://schemas.openxmlformats.org/officeDocument/2006/bibliography"/>
  </ds:schemaRefs>
</ds:datastoreItem>
</file>

<file path=customXml/itemProps4.xml><?xml version="1.0" encoding="utf-8"?>
<ds:datastoreItem xmlns:ds="http://schemas.openxmlformats.org/officeDocument/2006/customXml" ds:itemID="{13E60B0C-8EB1-490D-91E3-D7FD337A3641}">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299</TotalTime>
  <Pages>81</Pages>
  <Words>27332</Words>
  <Characters>155794</Characters>
  <Application>Microsoft Office Word</Application>
  <DocSecurity>0</DocSecurity>
  <Lines>1298</Lines>
  <Paragraphs>3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7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ZHAN HAKEEM BIN AHMAD ZAKI</dc:creator>
  <cp:keywords/>
  <dc:description/>
  <cp:lastModifiedBy>NAZHAN HAKEEM BIN AHMAD ZAKI</cp:lastModifiedBy>
  <cp:revision>255</cp:revision>
  <dcterms:created xsi:type="dcterms:W3CDTF">2021-10-24T14:54:00Z</dcterms:created>
  <dcterms:modified xsi:type="dcterms:W3CDTF">2022-05-26T0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7469BF1A5D8994789B7EA40A9960923</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ff965af3-24ef-3703-97ce-6e7c5aa11685</vt:lpwstr>
  </property>
  <property fmtid="{D5CDD505-2E9C-101B-9397-08002B2CF9AE}" pid="25" name="Mendeley Citation Style_1">
    <vt:lpwstr>http://www.zotero.org/styles/ieee</vt:lpwstr>
  </property>
</Properties>
</file>